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D926AC9" w14:textId="77777777" w:rsidR="009279AC" w:rsidRDefault="009279AC" w:rsidP="009279AC">
      <w:pPr>
        <w:jc w:val="center"/>
      </w:pPr>
      <w:bookmarkStart w:id="0" w:name="_Hlk143108166"/>
      <w:bookmarkEnd w:id="0"/>
      <w:r>
        <w:rPr>
          <w:noProof/>
          <w:lang w:eastAsia="de-DE"/>
        </w:rPr>
        <w:drawing>
          <wp:inline distT="0" distB="0" distL="0" distR="0" wp14:anchorId="0979CB6B" wp14:editId="207D7D39">
            <wp:extent cx="5345430" cy="956310"/>
            <wp:effectExtent l="0" t="0" r="0" b="8890"/>
            <wp:docPr id="3" name="Grafik 2" descr="Beschreibung: http://www.hs-coburg.de/uploads/media/Logo_HS_deutsch_RG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2" descr="Beschreibung: http://www.hs-coburg.de/uploads/media/Logo_HS_deutsch_RGB.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345430" cy="956310"/>
                    </a:xfrm>
                    <a:prstGeom prst="rect">
                      <a:avLst/>
                    </a:prstGeom>
                    <a:noFill/>
                    <a:ln>
                      <a:noFill/>
                    </a:ln>
                  </pic:spPr>
                </pic:pic>
              </a:graphicData>
            </a:graphic>
          </wp:inline>
        </w:drawing>
      </w:r>
    </w:p>
    <w:p w14:paraId="55178C2B" w14:textId="77777777" w:rsidR="009279AC" w:rsidRDefault="009279AC" w:rsidP="009279AC">
      <w:pPr>
        <w:pStyle w:val="Listenabsatz"/>
        <w:ind w:left="0"/>
        <w:jc w:val="center"/>
        <w:rPr>
          <w:sz w:val="36"/>
          <w:szCs w:val="36"/>
        </w:rPr>
      </w:pPr>
      <w:r w:rsidRPr="00C42E2D">
        <w:rPr>
          <w:sz w:val="36"/>
          <w:szCs w:val="36"/>
        </w:rPr>
        <w:t>Hochschule für angewandte Wissenschaften Coburg</w:t>
      </w:r>
      <w:r w:rsidRPr="00C42E2D">
        <w:rPr>
          <w:sz w:val="36"/>
          <w:szCs w:val="36"/>
        </w:rPr>
        <w:br/>
        <w:t>Fakultät Elektrotechnik und Informatik</w:t>
      </w:r>
    </w:p>
    <w:p w14:paraId="03691DB9" w14:textId="77777777" w:rsidR="009279AC" w:rsidRPr="00C42E2D" w:rsidRDefault="009279AC" w:rsidP="009279AC">
      <w:pPr>
        <w:pStyle w:val="Listenabsatz"/>
        <w:jc w:val="center"/>
        <w:rPr>
          <w:sz w:val="36"/>
          <w:szCs w:val="36"/>
        </w:rPr>
      </w:pPr>
    </w:p>
    <w:p w14:paraId="72A5FC59" w14:textId="13AB7FA7" w:rsidR="009279AC" w:rsidRDefault="009279AC" w:rsidP="009279AC">
      <w:pPr>
        <w:pStyle w:val="Titel"/>
        <w:pBdr>
          <w:top w:val="none" w:sz="0" w:space="0" w:color="auto"/>
          <w:left w:val="none" w:sz="0" w:space="0" w:color="auto"/>
          <w:bottom w:val="none" w:sz="0" w:space="0" w:color="auto"/>
          <w:right w:val="none" w:sz="0" w:space="0" w:color="auto"/>
        </w:pBdr>
        <w:rPr>
          <w:rFonts w:eastAsiaTheme="minorHAnsi" w:cstheme="minorBidi"/>
          <w:b w:val="0"/>
          <w:i w:val="0"/>
          <w:spacing w:val="0"/>
          <w:kern w:val="0"/>
          <w:sz w:val="36"/>
          <w:szCs w:val="36"/>
        </w:rPr>
      </w:pPr>
      <w:r>
        <w:rPr>
          <w:rFonts w:eastAsiaTheme="minorHAnsi" w:cstheme="minorBidi"/>
          <w:b w:val="0"/>
          <w:i w:val="0"/>
          <w:spacing w:val="0"/>
          <w:kern w:val="0"/>
          <w:sz w:val="36"/>
          <w:szCs w:val="36"/>
        </w:rPr>
        <w:t>Studiengang:</w:t>
      </w:r>
      <w:r w:rsidR="005D7D29">
        <w:rPr>
          <w:rFonts w:eastAsiaTheme="minorHAnsi" w:cstheme="minorBidi"/>
          <w:b w:val="0"/>
          <w:i w:val="0"/>
          <w:spacing w:val="0"/>
          <w:kern w:val="0"/>
          <w:sz w:val="36"/>
          <w:szCs w:val="36"/>
        </w:rPr>
        <w:t xml:space="preserve"> Informatik-Bachelor</w:t>
      </w:r>
    </w:p>
    <w:p w14:paraId="64CEE0BC" w14:textId="77777777" w:rsidR="009279AC" w:rsidRPr="00C42E2D" w:rsidRDefault="009279AC" w:rsidP="009279AC">
      <w:pPr>
        <w:pStyle w:val="Listenabsatz"/>
        <w:jc w:val="center"/>
        <w:rPr>
          <w:sz w:val="36"/>
          <w:szCs w:val="36"/>
        </w:rPr>
      </w:pPr>
    </w:p>
    <w:p w14:paraId="6F90769E" w14:textId="71C50CDA" w:rsidR="009279AC" w:rsidRDefault="009279AC" w:rsidP="009279AC">
      <w:pPr>
        <w:pStyle w:val="Listenabsatz"/>
        <w:ind w:left="0"/>
        <w:jc w:val="center"/>
        <w:rPr>
          <w:sz w:val="36"/>
          <w:szCs w:val="36"/>
        </w:rPr>
      </w:pPr>
      <w:r>
        <w:rPr>
          <w:sz w:val="36"/>
          <w:szCs w:val="36"/>
        </w:rPr>
        <w:t>Bachelorarbeit</w:t>
      </w:r>
    </w:p>
    <w:p w14:paraId="142381F0" w14:textId="77777777" w:rsidR="009279AC" w:rsidRPr="00C42E2D" w:rsidRDefault="009279AC" w:rsidP="009279AC">
      <w:pPr>
        <w:pStyle w:val="Listenabsatz"/>
        <w:ind w:left="0"/>
        <w:jc w:val="center"/>
        <w:rPr>
          <w:sz w:val="36"/>
          <w:szCs w:val="36"/>
        </w:rPr>
      </w:pPr>
    </w:p>
    <w:p w14:paraId="313C9574" w14:textId="1E43EDD3" w:rsidR="009279AC" w:rsidRPr="00D25E6A" w:rsidRDefault="002D6A27" w:rsidP="005D7D29">
      <w:pPr>
        <w:pStyle w:val="Untertitel"/>
        <w:numPr>
          <w:ilvl w:val="0"/>
          <w:numId w:val="0"/>
        </w:numPr>
        <w:rPr>
          <w:sz w:val="44"/>
          <w:szCs w:val="48"/>
        </w:rPr>
      </w:pPr>
      <w:r w:rsidRPr="002D6A27">
        <w:rPr>
          <w:sz w:val="44"/>
          <w:szCs w:val="48"/>
        </w:rPr>
        <w:t>Klassifikation von Verkehrsteilnehmern auf Basis realer Positions</w:t>
      </w:r>
      <w:r w:rsidR="001568F6">
        <w:rPr>
          <w:sz w:val="44"/>
          <w:szCs w:val="48"/>
        </w:rPr>
        <w:t>sequenzen</w:t>
      </w:r>
      <w:r w:rsidRPr="002D6A27">
        <w:rPr>
          <w:sz w:val="44"/>
          <w:szCs w:val="48"/>
        </w:rPr>
        <w:t xml:space="preserve"> mit Verfahren des maschinellen Lernens</w:t>
      </w:r>
    </w:p>
    <w:p w14:paraId="7C3E3EA1" w14:textId="77777777" w:rsidR="009279AC" w:rsidRDefault="009279AC" w:rsidP="009279AC">
      <w:pPr>
        <w:jc w:val="center"/>
        <w:rPr>
          <w:sz w:val="44"/>
          <w:szCs w:val="48"/>
        </w:rPr>
      </w:pPr>
    </w:p>
    <w:p w14:paraId="7AF5AF3B" w14:textId="70DA001E" w:rsidR="009279AC" w:rsidRPr="00D25E6A" w:rsidRDefault="005D7D29" w:rsidP="009279AC">
      <w:pPr>
        <w:jc w:val="center"/>
        <w:rPr>
          <w:sz w:val="44"/>
          <w:szCs w:val="40"/>
        </w:rPr>
      </w:pPr>
      <w:r>
        <w:rPr>
          <w:sz w:val="44"/>
          <w:szCs w:val="40"/>
        </w:rPr>
        <w:t>Lennart</w:t>
      </w:r>
      <w:r w:rsidR="009279AC" w:rsidRPr="00D25E6A">
        <w:rPr>
          <w:sz w:val="44"/>
          <w:szCs w:val="40"/>
        </w:rPr>
        <w:t xml:space="preserve"> </w:t>
      </w:r>
      <w:r>
        <w:rPr>
          <w:sz w:val="44"/>
          <w:szCs w:val="40"/>
        </w:rPr>
        <w:t>Köpper</w:t>
      </w:r>
    </w:p>
    <w:p w14:paraId="3E50574E" w14:textId="77777777" w:rsidR="009279AC" w:rsidRDefault="009279AC" w:rsidP="009279AC">
      <w:pPr>
        <w:jc w:val="center"/>
        <w:rPr>
          <w:sz w:val="36"/>
          <w:szCs w:val="36"/>
        </w:rPr>
      </w:pPr>
    </w:p>
    <w:p w14:paraId="2B322254" w14:textId="77777777" w:rsidR="009279AC" w:rsidRDefault="009279AC" w:rsidP="009279AC">
      <w:pPr>
        <w:jc w:val="center"/>
        <w:rPr>
          <w:sz w:val="36"/>
          <w:szCs w:val="36"/>
        </w:rPr>
      </w:pPr>
    </w:p>
    <w:p w14:paraId="3D5BC5EF" w14:textId="4C1A4B1D" w:rsidR="009279AC" w:rsidRPr="00A53758" w:rsidRDefault="009279AC" w:rsidP="009279AC">
      <w:pPr>
        <w:jc w:val="center"/>
        <w:rPr>
          <w:sz w:val="32"/>
          <w:szCs w:val="36"/>
        </w:rPr>
      </w:pPr>
      <w:r w:rsidRPr="008970D8">
        <w:rPr>
          <w:sz w:val="32"/>
          <w:szCs w:val="36"/>
        </w:rPr>
        <w:t xml:space="preserve">Abgabe der Arbeit: </w:t>
      </w:r>
      <w:r w:rsidR="0032021E">
        <w:rPr>
          <w:sz w:val="32"/>
          <w:szCs w:val="36"/>
        </w:rPr>
        <w:t>10</w:t>
      </w:r>
      <w:r>
        <w:rPr>
          <w:sz w:val="32"/>
          <w:szCs w:val="36"/>
        </w:rPr>
        <w:t xml:space="preserve">. </w:t>
      </w:r>
      <w:r w:rsidR="005D7D29">
        <w:rPr>
          <w:sz w:val="32"/>
          <w:szCs w:val="36"/>
        </w:rPr>
        <w:t>09.</w:t>
      </w:r>
      <w:r>
        <w:rPr>
          <w:sz w:val="32"/>
          <w:szCs w:val="36"/>
        </w:rPr>
        <w:t xml:space="preserve"> </w:t>
      </w:r>
      <w:r w:rsidR="005D7D29">
        <w:rPr>
          <w:sz w:val="32"/>
          <w:szCs w:val="36"/>
        </w:rPr>
        <w:t>2023</w:t>
      </w:r>
    </w:p>
    <w:p w14:paraId="4F8532E9" w14:textId="77777777" w:rsidR="00BD4552" w:rsidRDefault="009279AC" w:rsidP="005D7D29">
      <w:pPr>
        <w:jc w:val="center"/>
        <w:rPr>
          <w:sz w:val="32"/>
          <w:szCs w:val="32"/>
        </w:rPr>
        <w:sectPr w:rsidR="00BD4552" w:rsidSect="007654F5">
          <w:headerReference w:type="even" r:id="rId9"/>
          <w:headerReference w:type="default" r:id="rId10"/>
          <w:footerReference w:type="even" r:id="rId11"/>
          <w:footerReference w:type="default" r:id="rId12"/>
          <w:headerReference w:type="first" r:id="rId13"/>
          <w:footerReference w:type="first" r:id="rId14"/>
          <w:pgSz w:w="11906" w:h="16838"/>
          <w:pgMar w:top="1417" w:right="1417" w:bottom="1134" w:left="1417" w:header="708" w:footer="708" w:gutter="0"/>
          <w:pgNumType w:fmt="upperRoman"/>
          <w:cols w:space="708"/>
          <w:titlePg/>
          <w:docGrid w:linePitch="360"/>
        </w:sectPr>
      </w:pPr>
      <w:r>
        <w:rPr>
          <w:sz w:val="32"/>
          <w:szCs w:val="32"/>
        </w:rPr>
        <w:t>Betreut durch:</w:t>
      </w:r>
      <w:r>
        <w:rPr>
          <w:sz w:val="32"/>
          <w:szCs w:val="32"/>
        </w:rPr>
        <w:br/>
        <w:t xml:space="preserve">Prof. Dr. </w:t>
      </w:r>
      <w:r w:rsidR="005D7D29">
        <w:rPr>
          <w:sz w:val="32"/>
          <w:szCs w:val="32"/>
        </w:rPr>
        <w:t>Thomas Wieland,</w:t>
      </w:r>
      <w:r>
        <w:rPr>
          <w:sz w:val="32"/>
          <w:szCs w:val="32"/>
        </w:rPr>
        <w:t xml:space="preserve"> Hochschule Coburg</w:t>
      </w:r>
    </w:p>
    <w:p w14:paraId="1DF635C7" w14:textId="0DB7D373" w:rsidR="009279AC" w:rsidRDefault="00CA4463" w:rsidP="008A08D5">
      <w:pPr>
        <w:pStyle w:val="berschrift1"/>
        <w:numPr>
          <w:ilvl w:val="0"/>
          <w:numId w:val="0"/>
        </w:numPr>
      </w:pPr>
      <w:bookmarkStart w:id="1" w:name="_Toc143879340"/>
      <w:r>
        <w:lastRenderedPageBreak/>
        <w:t>Abstract</w:t>
      </w:r>
      <w:r w:rsidR="003D3056">
        <w:t xml:space="preserve"> </w:t>
      </w:r>
      <w:r w:rsidR="00472E3E">
        <w:t>(deutsch)</w:t>
      </w:r>
      <w:bookmarkEnd w:id="1"/>
    </w:p>
    <w:p w14:paraId="3034A80F" w14:textId="22587DD8" w:rsidR="00472E3E" w:rsidRDefault="00472E3E" w:rsidP="00472E3E">
      <w:pPr>
        <w:pStyle w:val="berschrift1"/>
        <w:numPr>
          <w:ilvl w:val="0"/>
          <w:numId w:val="0"/>
        </w:numPr>
      </w:pPr>
      <w:bookmarkStart w:id="2" w:name="_Toc143879341"/>
      <w:r>
        <w:lastRenderedPageBreak/>
        <w:t>Abstract (</w:t>
      </w:r>
      <w:proofErr w:type="spellStart"/>
      <w:r>
        <w:t>english</w:t>
      </w:r>
      <w:proofErr w:type="spellEnd"/>
      <w:r>
        <w:t>)</w:t>
      </w:r>
      <w:bookmarkEnd w:id="2"/>
    </w:p>
    <w:p w14:paraId="12625D86" w14:textId="77777777" w:rsidR="00472E3E" w:rsidRPr="00472E3E" w:rsidRDefault="00472E3E" w:rsidP="00472E3E"/>
    <w:p w14:paraId="6B63E6EE" w14:textId="77777777" w:rsidR="003D3056" w:rsidRPr="003D3056" w:rsidRDefault="003D3056" w:rsidP="003D3056"/>
    <w:p w14:paraId="210AFB9F" w14:textId="77777777" w:rsidR="003D3056" w:rsidRPr="003D3056" w:rsidRDefault="003D3056" w:rsidP="003D3056"/>
    <w:p w14:paraId="21DFB630" w14:textId="77777777" w:rsidR="00CA4463" w:rsidRPr="00CA4463" w:rsidRDefault="00CA4463" w:rsidP="00CA4463"/>
    <w:p w14:paraId="70770468" w14:textId="77777777" w:rsidR="008A08D5" w:rsidRDefault="008A08D5" w:rsidP="008A08D5">
      <w:pPr>
        <w:pStyle w:val="berschrift1"/>
        <w:numPr>
          <w:ilvl w:val="0"/>
          <w:numId w:val="0"/>
        </w:numPr>
      </w:pPr>
      <w:bookmarkStart w:id="3" w:name="_Toc143879342"/>
      <w:r>
        <w:lastRenderedPageBreak/>
        <w:t>Inhaltsverzeichnis</w:t>
      </w:r>
      <w:bookmarkEnd w:id="3"/>
    </w:p>
    <w:p w14:paraId="7740654B" w14:textId="03DC32E9" w:rsidR="002247F7" w:rsidRDefault="008A08D5">
      <w:pPr>
        <w:pStyle w:val="Verzeichnis1"/>
        <w:tabs>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fldChar w:fldCharType="begin"/>
      </w:r>
      <w:r>
        <w:instrText xml:space="preserve"> TOC \o "1-3" \u </w:instrText>
      </w:r>
      <w:r>
        <w:fldChar w:fldCharType="separate"/>
      </w:r>
      <w:r w:rsidR="002247F7">
        <w:rPr>
          <w:noProof/>
        </w:rPr>
        <w:t>Abstract (deutsch)</w:t>
      </w:r>
      <w:r w:rsidR="002247F7">
        <w:rPr>
          <w:noProof/>
        </w:rPr>
        <w:tab/>
      </w:r>
      <w:r w:rsidR="002247F7">
        <w:rPr>
          <w:noProof/>
        </w:rPr>
        <w:fldChar w:fldCharType="begin"/>
      </w:r>
      <w:r w:rsidR="002247F7">
        <w:rPr>
          <w:noProof/>
        </w:rPr>
        <w:instrText xml:space="preserve"> PAGEREF _Toc143879340 \h </w:instrText>
      </w:r>
      <w:r w:rsidR="002247F7">
        <w:rPr>
          <w:noProof/>
        </w:rPr>
      </w:r>
      <w:r w:rsidR="002247F7">
        <w:rPr>
          <w:noProof/>
        </w:rPr>
        <w:fldChar w:fldCharType="separate"/>
      </w:r>
      <w:r w:rsidR="002247F7">
        <w:rPr>
          <w:noProof/>
        </w:rPr>
        <w:t>2</w:t>
      </w:r>
      <w:r w:rsidR="002247F7">
        <w:rPr>
          <w:noProof/>
        </w:rPr>
        <w:fldChar w:fldCharType="end"/>
      </w:r>
    </w:p>
    <w:p w14:paraId="7C7ADC3D" w14:textId="408493BA" w:rsidR="002247F7" w:rsidRDefault="002247F7">
      <w:pPr>
        <w:pStyle w:val="Verzeichnis1"/>
        <w:tabs>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Abstract (english)</w:t>
      </w:r>
      <w:r>
        <w:rPr>
          <w:noProof/>
        </w:rPr>
        <w:tab/>
      </w:r>
      <w:r>
        <w:rPr>
          <w:noProof/>
        </w:rPr>
        <w:fldChar w:fldCharType="begin"/>
      </w:r>
      <w:r>
        <w:rPr>
          <w:noProof/>
        </w:rPr>
        <w:instrText xml:space="preserve"> PAGEREF _Toc143879341 \h </w:instrText>
      </w:r>
      <w:r>
        <w:rPr>
          <w:noProof/>
        </w:rPr>
      </w:r>
      <w:r>
        <w:rPr>
          <w:noProof/>
        </w:rPr>
        <w:fldChar w:fldCharType="separate"/>
      </w:r>
      <w:r>
        <w:rPr>
          <w:noProof/>
        </w:rPr>
        <w:t>3</w:t>
      </w:r>
      <w:r>
        <w:rPr>
          <w:noProof/>
        </w:rPr>
        <w:fldChar w:fldCharType="end"/>
      </w:r>
    </w:p>
    <w:p w14:paraId="106002E1" w14:textId="5D8F14A0" w:rsidR="002247F7" w:rsidRDefault="002247F7">
      <w:pPr>
        <w:pStyle w:val="Verzeichnis1"/>
        <w:tabs>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Inhaltsverzeichnis</w:t>
      </w:r>
      <w:r>
        <w:rPr>
          <w:noProof/>
        </w:rPr>
        <w:tab/>
      </w:r>
      <w:r>
        <w:rPr>
          <w:noProof/>
        </w:rPr>
        <w:fldChar w:fldCharType="begin"/>
      </w:r>
      <w:r>
        <w:rPr>
          <w:noProof/>
        </w:rPr>
        <w:instrText xml:space="preserve"> PAGEREF _Toc143879342 \h </w:instrText>
      </w:r>
      <w:r>
        <w:rPr>
          <w:noProof/>
        </w:rPr>
      </w:r>
      <w:r>
        <w:rPr>
          <w:noProof/>
        </w:rPr>
        <w:fldChar w:fldCharType="separate"/>
      </w:r>
      <w:r>
        <w:rPr>
          <w:noProof/>
        </w:rPr>
        <w:t>4</w:t>
      </w:r>
      <w:r>
        <w:rPr>
          <w:noProof/>
        </w:rPr>
        <w:fldChar w:fldCharType="end"/>
      </w:r>
    </w:p>
    <w:p w14:paraId="4E5B28CF" w14:textId="7D9D3552" w:rsidR="002247F7" w:rsidRDefault="002247F7">
      <w:pPr>
        <w:pStyle w:val="Verzeichnis1"/>
        <w:tabs>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Abbildungsverzeichnis</w:t>
      </w:r>
      <w:r>
        <w:rPr>
          <w:noProof/>
        </w:rPr>
        <w:tab/>
      </w:r>
      <w:r>
        <w:rPr>
          <w:noProof/>
        </w:rPr>
        <w:fldChar w:fldCharType="begin"/>
      </w:r>
      <w:r>
        <w:rPr>
          <w:noProof/>
        </w:rPr>
        <w:instrText xml:space="preserve"> PAGEREF _Toc143879343 \h </w:instrText>
      </w:r>
      <w:r>
        <w:rPr>
          <w:noProof/>
        </w:rPr>
      </w:r>
      <w:r>
        <w:rPr>
          <w:noProof/>
        </w:rPr>
        <w:fldChar w:fldCharType="separate"/>
      </w:r>
      <w:r>
        <w:rPr>
          <w:noProof/>
        </w:rPr>
        <w:t>6</w:t>
      </w:r>
      <w:r>
        <w:rPr>
          <w:noProof/>
        </w:rPr>
        <w:fldChar w:fldCharType="end"/>
      </w:r>
    </w:p>
    <w:p w14:paraId="1A397A73" w14:textId="75983979" w:rsidR="002247F7" w:rsidRDefault="002247F7">
      <w:pPr>
        <w:pStyle w:val="Verzeichnis1"/>
        <w:tabs>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Tabellenverzeichnis</w:t>
      </w:r>
      <w:r>
        <w:rPr>
          <w:noProof/>
        </w:rPr>
        <w:tab/>
      </w:r>
      <w:r>
        <w:rPr>
          <w:noProof/>
        </w:rPr>
        <w:fldChar w:fldCharType="begin"/>
      </w:r>
      <w:r>
        <w:rPr>
          <w:noProof/>
        </w:rPr>
        <w:instrText xml:space="preserve"> PAGEREF _Toc143879344 \h </w:instrText>
      </w:r>
      <w:r>
        <w:rPr>
          <w:noProof/>
        </w:rPr>
      </w:r>
      <w:r>
        <w:rPr>
          <w:noProof/>
        </w:rPr>
        <w:fldChar w:fldCharType="separate"/>
      </w:r>
      <w:r>
        <w:rPr>
          <w:noProof/>
        </w:rPr>
        <w:t>8</w:t>
      </w:r>
      <w:r>
        <w:rPr>
          <w:noProof/>
        </w:rPr>
        <w:fldChar w:fldCharType="end"/>
      </w:r>
    </w:p>
    <w:p w14:paraId="2A1B3AD0" w14:textId="6F4CAA52" w:rsidR="002247F7" w:rsidRDefault="002247F7">
      <w:pPr>
        <w:pStyle w:val="Verzeichnis1"/>
        <w:tabs>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Programmcodeverzeichnis</w:t>
      </w:r>
      <w:r>
        <w:rPr>
          <w:noProof/>
        </w:rPr>
        <w:tab/>
      </w:r>
      <w:r>
        <w:rPr>
          <w:noProof/>
        </w:rPr>
        <w:fldChar w:fldCharType="begin"/>
      </w:r>
      <w:r>
        <w:rPr>
          <w:noProof/>
        </w:rPr>
        <w:instrText xml:space="preserve"> PAGEREF _Toc143879345 \h </w:instrText>
      </w:r>
      <w:r>
        <w:rPr>
          <w:noProof/>
        </w:rPr>
      </w:r>
      <w:r>
        <w:rPr>
          <w:noProof/>
        </w:rPr>
        <w:fldChar w:fldCharType="separate"/>
      </w:r>
      <w:r>
        <w:rPr>
          <w:noProof/>
        </w:rPr>
        <w:t>9</w:t>
      </w:r>
      <w:r>
        <w:rPr>
          <w:noProof/>
        </w:rPr>
        <w:fldChar w:fldCharType="end"/>
      </w:r>
    </w:p>
    <w:p w14:paraId="71ABF768" w14:textId="63780678" w:rsidR="002247F7" w:rsidRDefault="002247F7">
      <w:pPr>
        <w:pStyle w:val="Verzeichnis1"/>
        <w:tabs>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Symbolverzeichnis</w:t>
      </w:r>
      <w:r>
        <w:rPr>
          <w:noProof/>
        </w:rPr>
        <w:tab/>
      </w:r>
      <w:r>
        <w:rPr>
          <w:noProof/>
        </w:rPr>
        <w:fldChar w:fldCharType="begin"/>
      </w:r>
      <w:r>
        <w:rPr>
          <w:noProof/>
        </w:rPr>
        <w:instrText xml:space="preserve"> PAGEREF _Toc143879346 \h </w:instrText>
      </w:r>
      <w:r>
        <w:rPr>
          <w:noProof/>
        </w:rPr>
      </w:r>
      <w:r>
        <w:rPr>
          <w:noProof/>
        </w:rPr>
        <w:fldChar w:fldCharType="separate"/>
      </w:r>
      <w:r>
        <w:rPr>
          <w:noProof/>
        </w:rPr>
        <w:t>10</w:t>
      </w:r>
      <w:r>
        <w:rPr>
          <w:noProof/>
        </w:rPr>
        <w:fldChar w:fldCharType="end"/>
      </w:r>
    </w:p>
    <w:p w14:paraId="6D3F334F" w14:textId="4B3653A7" w:rsidR="002247F7" w:rsidRDefault="002247F7">
      <w:pPr>
        <w:pStyle w:val="Verzeichnis1"/>
        <w:tabs>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Abkürzungsverzeichnis</w:t>
      </w:r>
      <w:r>
        <w:rPr>
          <w:noProof/>
        </w:rPr>
        <w:tab/>
      </w:r>
      <w:r>
        <w:rPr>
          <w:noProof/>
        </w:rPr>
        <w:fldChar w:fldCharType="begin"/>
      </w:r>
      <w:r>
        <w:rPr>
          <w:noProof/>
        </w:rPr>
        <w:instrText xml:space="preserve"> PAGEREF _Toc143879347 \h </w:instrText>
      </w:r>
      <w:r>
        <w:rPr>
          <w:noProof/>
        </w:rPr>
      </w:r>
      <w:r>
        <w:rPr>
          <w:noProof/>
        </w:rPr>
        <w:fldChar w:fldCharType="separate"/>
      </w:r>
      <w:r>
        <w:rPr>
          <w:noProof/>
        </w:rPr>
        <w:t>11</w:t>
      </w:r>
      <w:r>
        <w:rPr>
          <w:noProof/>
        </w:rPr>
        <w:fldChar w:fldCharType="end"/>
      </w:r>
    </w:p>
    <w:p w14:paraId="2CA05882" w14:textId="2F06D71A" w:rsidR="002247F7" w:rsidRDefault="002247F7">
      <w:pPr>
        <w:pStyle w:val="Verzeichnis1"/>
        <w:tabs>
          <w:tab w:val="left" w:pos="4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1</w:t>
      </w:r>
      <w:r>
        <w:rPr>
          <w:rFonts w:asciiTheme="minorHAnsi" w:eastAsiaTheme="minorEastAsia" w:hAnsiTheme="minorHAnsi" w:cstheme="minorBidi"/>
          <w:b w:val="0"/>
          <w:bCs w:val="0"/>
          <w:noProof/>
          <w:kern w:val="2"/>
          <w:sz w:val="22"/>
          <w:szCs w:val="22"/>
          <w:lang w:eastAsia="de-DE"/>
          <w14:ligatures w14:val="standardContextual"/>
        </w:rPr>
        <w:tab/>
      </w:r>
      <w:r>
        <w:rPr>
          <w:noProof/>
        </w:rPr>
        <w:t>Einleitung</w:t>
      </w:r>
      <w:r>
        <w:rPr>
          <w:noProof/>
        </w:rPr>
        <w:tab/>
      </w:r>
      <w:r>
        <w:rPr>
          <w:noProof/>
        </w:rPr>
        <w:fldChar w:fldCharType="begin"/>
      </w:r>
      <w:r>
        <w:rPr>
          <w:noProof/>
        </w:rPr>
        <w:instrText xml:space="preserve"> PAGEREF _Toc143879348 \h </w:instrText>
      </w:r>
      <w:r>
        <w:rPr>
          <w:noProof/>
        </w:rPr>
      </w:r>
      <w:r>
        <w:rPr>
          <w:noProof/>
        </w:rPr>
        <w:fldChar w:fldCharType="separate"/>
      </w:r>
      <w:r>
        <w:rPr>
          <w:noProof/>
        </w:rPr>
        <w:t>12</w:t>
      </w:r>
      <w:r>
        <w:rPr>
          <w:noProof/>
        </w:rPr>
        <w:fldChar w:fldCharType="end"/>
      </w:r>
    </w:p>
    <w:p w14:paraId="1E7041FB" w14:textId="58B12ECC" w:rsidR="002247F7" w:rsidRDefault="002247F7" w:rsidP="002247F7">
      <w:pPr>
        <w:pStyle w:val="Verzeichnis2"/>
        <w:rPr>
          <w:rFonts w:asciiTheme="minorHAnsi" w:eastAsiaTheme="minorEastAsia" w:hAnsiTheme="minorHAnsi" w:cstheme="minorBidi"/>
          <w:noProof/>
          <w:kern w:val="2"/>
          <w:sz w:val="22"/>
          <w:szCs w:val="22"/>
          <w:lang w:eastAsia="de-DE"/>
          <w14:ligatures w14:val="standardContextual"/>
        </w:rPr>
      </w:pPr>
      <w:r>
        <w:rPr>
          <w:noProof/>
        </w:rPr>
        <w:t>1.1</w:t>
      </w:r>
      <w:r>
        <w:rPr>
          <w:rFonts w:asciiTheme="minorHAnsi" w:eastAsiaTheme="minorEastAsia" w:hAnsiTheme="minorHAnsi" w:cstheme="minorBidi"/>
          <w:noProof/>
          <w:kern w:val="2"/>
          <w:sz w:val="22"/>
          <w:szCs w:val="22"/>
          <w:lang w:eastAsia="de-DE"/>
          <w14:ligatures w14:val="standardContextual"/>
        </w:rPr>
        <w:tab/>
      </w:r>
      <w:r>
        <w:rPr>
          <w:noProof/>
        </w:rPr>
        <w:t>Kontext und Projekthintergrund</w:t>
      </w:r>
      <w:r>
        <w:rPr>
          <w:noProof/>
        </w:rPr>
        <w:tab/>
      </w:r>
      <w:r>
        <w:rPr>
          <w:noProof/>
        </w:rPr>
        <w:fldChar w:fldCharType="begin"/>
      </w:r>
      <w:r>
        <w:rPr>
          <w:noProof/>
        </w:rPr>
        <w:instrText xml:space="preserve"> PAGEREF _Toc143879349 \h </w:instrText>
      </w:r>
      <w:r>
        <w:rPr>
          <w:noProof/>
        </w:rPr>
      </w:r>
      <w:r>
        <w:rPr>
          <w:noProof/>
        </w:rPr>
        <w:fldChar w:fldCharType="separate"/>
      </w:r>
      <w:r>
        <w:rPr>
          <w:noProof/>
        </w:rPr>
        <w:t>12</w:t>
      </w:r>
      <w:r>
        <w:rPr>
          <w:noProof/>
        </w:rPr>
        <w:fldChar w:fldCharType="end"/>
      </w:r>
    </w:p>
    <w:p w14:paraId="539FE9FD" w14:textId="492106AD" w:rsidR="002247F7" w:rsidRDefault="002247F7" w:rsidP="002247F7">
      <w:pPr>
        <w:pStyle w:val="Verzeichnis2"/>
        <w:rPr>
          <w:rFonts w:asciiTheme="minorHAnsi" w:eastAsiaTheme="minorEastAsia" w:hAnsiTheme="minorHAnsi" w:cstheme="minorBidi"/>
          <w:noProof/>
          <w:kern w:val="2"/>
          <w:sz w:val="22"/>
          <w:szCs w:val="22"/>
          <w:lang w:eastAsia="de-DE"/>
          <w14:ligatures w14:val="standardContextual"/>
        </w:rPr>
      </w:pPr>
      <w:r>
        <w:rPr>
          <w:noProof/>
        </w:rPr>
        <w:t>1.2</w:t>
      </w:r>
      <w:r>
        <w:rPr>
          <w:rFonts w:asciiTheme="minorHAnsi" w:eastAsiaTheme="minorEastAsia" w:hAnsiTheme="minorHAnsi" w:cstheme="minorBidi"/>
          <w:noProof/>
          <w:kern w:val="2"/>
          <w:sz w:val="22"/>
          <w:szCs w:val="22"/>
          <w:lang w:eastAsia="de-DE"/>
          <w14:ligatures w14:val="standardContextual"/>
        </w:rPr>
        <w:tab/>
      </w:r>
      <w:r>
        <w:rPr>
          <w:noProof/>
        </w:rPr>
        <w:t>Motivation und Zielsetzung</w:t>
      </w:r>
      <w:r>
        <w:rPr>
          <w:noProof/>
        </w:rPr>
        <w:tab/>
      </w:r>
      <w:r>
        <w:rPr>
          <w:noProof/>
        </w:rPr>
        <w:fldChar w:fldCharType="begin"/>
      </w:r>
      <w:r>
        <w:rPr>
          <w:noProof/>
        </w:rPr>
        <w:instrText xml:space="preserve"> PAGEREF _Toc143879350 \h </w:instrText>
      </w:r>
      <w:r>
        <w:rPr>
          <w:noProof/>
        </w:rPr>
      </w:r>
      <w:r>
        <w:rPr>
          <w:noProof/>
        </w:rPr>
        <w:fldChar w:fldCharType="separate"/>
      </w:r>
      <w:r>
        <w:rPr>
          <w:noProof/>
        </w:rPr>
        <w:t>12</w:t>
      </w:r>
      <w:r>
        <w:rPr>
          <w:noProof/>
        </w:rPr>
        <w:fldChar w:fldCharType="end"/>
      </w:r>
    </w:p>
    <w:p w14:paraId="38E06467" w14:textId="4B5F0501" w:rsidR="002247F7" w:rsidRDefault="002247F7" w:rsidP="002247F7">
      <w:pPr>
        <w:pStyle w:val="Verzeichnis2"/>
        <w:rPr>
          <w:rFonts w:asciiTheme="minorHAnsi" w:eastAsiaTheme="minorEastAsia" w:hAnsiTheme="minorHAnsi" w:cstheme="minorBidi"/>
          <w:noProof/>
          <w:kern w:val="2"/>
          <w:sz w:val="22"/>
          <w:szCs w:val="22"/>
          <w:lang w:eastAsia="de-DE"/>
          <w14:ligatures w14:val="standardContextual"/>
        </w:rPr>
      </w:pPr>
      <w:r>
        <w:rPr>
          <w:noProof/>
        </w:rPr>
        <w:t>1.3</w:t>
      </w:r>
      <w:r>
        <w:rPr>
          <w:rFonts w:asciiTheme="minorHAnsi" w:eastAsiaTheme="minorEastAsia" w:hAnsiTheme="minorHAnsi" w:cstheme="minorBidi"/>
          <w:noProof/>
          <w:kern w:val="2"/>
          <w:sz w:val="22"/>
          <w:szCs w:val="22"/>
          <w:lang w:eastAsia="de-DE"/>
          <w14:ligatures w14:val="standardContextual"/>
        </w:rPr>
        <w:tab/>
      </w:r>
      <w:r>
        <w:rPr>
          <w:noProof/>
        </w:rPr>
        <w:t>Aufbau der Arbeit</w:t>
      </w:r>
      <w:r>
        <w:rPr>
          <w:noProof/>
        </w:rPr>
        <w:tab/>
      </w:r>
      <w:r>
        <w:rPr>
          <w:noProof/>
        </w:rPr>
        <w:fldChar w:fldCharType="begin"/>
      </w:r>
      <w:r>
        <w:rPr>
          <w:noProof/>
        </w:rPr>
        <w:instrText xml:space="preserve"> PAGEREF _Toc143879351 \h </w:instrText>
      </w:r>
      <w:r>
        <w:rPr>
          <w:noProof/>
        </w:rPr>
      </w:r>
      <w:r>
        <w:rPr>
          <w:noProof/>
        </w:rPr>
        <w:fldChar w:fldCharType="separate"/>
      </w:r>
      <w:r>
        <w:rPr>
          <w:noProof/>
        </w:rPr>
        <w:t>14</w:t>
      </w:r>
      <w:r>
        <w:rPr>
          <w:noProof/>
        </w:rPr>
        <w:fldChar w:fldCharType="end"/>
      </w:r>
    </w:p>
    <w:p w14:paraId="1378A6ED" w14:textId="39F65337" w:rsidR="002247F7" w:rsidRDefault="002247F7">
      <w:pPr>
        <w:pStyle w:val="Verzeichnis1"/>
        <w:tabs>
          <w:tab w:val="left" w:pos="4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2</w:t>
      </w:r>
      <w:r>
        <w:rPr>
          <w:rFonts w:asciiTheme="minorHAnsi" w:eastAsiaTheme="minorEastAsia" w:hAnsiTheme="minorHAnsi" w:cstheme="minorBidi"/>
          <w:b w:val="0"/>
          <w:bCs w:val="0"/>
          <w:noProof/>
          <w:kern w:val="2"/>
          <w:sz w:val="22"/>
          <w:szCs w:val="22"/>
          <w:lang w:eastAsia="de-DE"/>
          <w14:ligatures w14:val="standardContextual"/>
        </w:rPr>
        <w:tab/>
      </w:r>
      <w:r>
        <w:rPr>
          <w:noProof/>
        </w:rPr>
        <w:t>Theoretischer Hintergrund</w:t>
      </w:r>
      <w:r>
        <w:rPr>
          <w:noProof/>
        </w:rPr>
        <w:tab/>
      </w:r>
      <w:r>
        <w:rPr>
          <w:noProof/>
        </w:rPr>
        <w:fldChar w:fldCharType="begin"/>
      </w:r>
      <w:r>
        <w:rPr>
          <w:noProof/>
        </w:rPr>
        <w:instrText xml:space="preserve"> PAGEREF _Toc143879352 \h </w:instrText>
      </w:r>
      <w:r>
        <w:rPr>
          <w:noProof/>
        </w:rPr>
      </w:r>
      <w:r>
        <w:rPr>
          <w:noProof/>
        </w:rPr>
        <w:fldChar w:fldCharType="separate"/>
      </w:r>
      <w:r>
        <w:rPr>
          <w:noProof/>
        </w:rPr>
        <w:t>15</w:t>
      </w:r>
      <w:r>
        <w:rPr>
          <w:noProof/>
        </w:rPr>
        <w:fldChar w:fldCharType="end"/>
      </w:r>
    </w:p>
    <w:p w14:paraId="16A88DF8" w14:textId="568C8117" w:rsidR="002247F7" w:rsidRDefault="002247F7" w:rsidP="002247F7">
      <w:pPr>
        <w:pStyle w:val="Verzeichnis2"/>
        <w:rPr>
          <w:rFonts w:asciiTheme="minorHAnsi" w:eastAsiaTheme="minorEastAsia" w:hAnsiTheme="minorHAnsi" w:cstheme="minorBidi"/>
          <w:noProof/>
          <w:kern w:val="2"/>
          <w:sz w:val="22"/>
          <w:szCs w:val="22"/>
          <w:lang w:eastAsia="de-DE"/>
          <w14:ligatures w14:val="standardContextual"/>
        </w:rPr>
      </w:pPr>
      <w:r>
        <w:rPr>
          <w:noProof/>
        </w:rPr>
        <w:t>2.1</w:t>
      </w:r>
      <w:r>
        <w:rPr>
          <w:rFonts w:asciiTheme="minorHAnsi" w:eastAsiaTheme="minorEastAsia" w:hAnsiTheme="minorHAnsi" w:cstheme="minorBidi"/>
          <w:noProof/>
          <w:kern w:val="2"/>
          <w:sz w:val="22"/>
          <w:szCs w:val="22"/>
          <w:lang w:eastAsia="de-DE"/>
          <w14:ligatures w14:val="standardContextual"/>
        </w:rPr>
        <w:tab/>
      </w:r>
      <w:r>
        <w:rPr>
          <w:noProof/>
        </w:rPr>
        <w:t>Global Navigation Satellite System</w:t>
      </w:r>
      <w:r>
        <w:rPr>
          <w:noProof/>
        </w:rPr>
        <w:tab/>
      </w:r>
      <w:r>
        <w:rPr>
          <w:noProof/>
        </w:rPr>
        <w:fldChar w:fldCharType="begin"/>
      </w:r>
      <w:r>
        <w:rPr>
          <w:noProof/>
        </w:rPr>
        <w:instrText xml:space="preserve"> PAGEREF _Toc143879353 \h </w:instrText>
      </w:r>
      <w:r>
        <w:rPr>
          <w:noProof/>
        </w:rPr>
      </w:r>
      <w:r>
        <w:rPr>
          <w:noProof/>
        </w:rPr>
        <w:fldChar w:fldCharType="separate"/>
      </w:r>
      <w:r>
        <w:rPr>
          <w:noProof/>
        </w:rPr>
        <w:t>15</w:t>
      </w:r>
      <w:r>
        <w:rPr>
          <w:noProof/>
        </w:rPr>
        <w:fldChar w:fldCharType="end"/>
      </w:r>
    </w:p>
    <w:p w14:paraId="5B5B1B97" w14:textId="27BDFECF" w:rsidR="002247F7" w:rsidRDefault="002247F7" w:rsidP="002247F7">
      <w:pPr>
        <w:pStyle w:val="Verzeichnis2"/>
        <w:rPr>
          <w:rFonts w:asciiTheme="minorHAnsi" w:eastAsiaTheme="minorEastAsia" w:hAnsiTheme="minorHAnsi" w:cstheme="minorBidi"/>
          <w:noProof/>
          <w:kern w:val="2"/>
          <w:sz w:val="22"/>
          <w:szCs w:val="22"/>
          <w:lang w:eastAsia="de-DE"/>
          <w14:ligatures w14:val="standardContextual"/>
        </w:rPr>
      </w:pPr>
      <w:r>
        <w:rPr>
          <w:noProof/>
        </w:rPr>
        <w:t>2.2</w:t>
      </w:r>
      <w:r>
        <w:rPr>
          <w:rFonts w:asciiTheme="minorHAnsi" w:eastAsiaTheme="minorEastAsia" w:hAnsiTheme="minorHAnsi" w:cstheme="minorBidi"/>
          <w:noProof/>
          <w:kern w:val="2"/>
          <w:sz w:val="22"/>
          <w:szCs w:val="22"/>
          <w:lang w:eastAsia="de-DE"/>
          <w14:ligatures w14:val="standardContextual"/>
        </w:rPr>
        <w:tab/>
      </w:r>
      <w:r>
        <w:rPr>
          <w:noProof/>
        </w:rPr>
        <w:t>Map-Matching</w:t>
      </w:r>
      <w:r>
        <w:rPr>
          <w:noProof/>
        </w:rPr>
        <w:tab/>
      </w:r>
      <w:r>
        <w:rPr>
          <w:noProof/>
        </w:rPr>
        <w:fldChar w:fldCharType="begin"/>
      </w:r>
      <w:r>
        <w:rPr>
          <w:noProof/>
        </w:rPr>
        <w:instrText xml:space="preserve"> PAGEREF _Toc143879354 \h </w:instrText>
      </w:r>
      <w:r>
        <w:rPr>
          <w:noProof/>
        </w:rPr>
      </w:r>
      <w:r>
        <w:rPr>
          <w:noProof/>
        </w:rPr>
        <w:fldChar w:fldCharType="separate"/>
      </w:r>
      <w:r>
        <w:rPr>
          <w:noProof/>
        </w:rPr>
        <w:t>16</w:t>
      </w:r>
      <w:r>
        <w:rPr>
          <w:noProof/>
        </w:rPr>
        <w:fldChar w:fldCharType="end"/>
      </w:r>
    </w:p>
    <w:p w14:paraId="513E480C" w14:textId="0D400D0A" w:rsidR="002247F7" w:rsidRDefault="002247F7" w:rsidP="002247F7">
      <w:pPr>
        <w:pStyle w:val="Verzeichnis2"/>
        <w:rPr>
          <w:rFonts w:asciiTheme="minorHAnsi" w:eastAsiaTheme="minorEastAsia" w:hAnsiTheme="minorHAnsi" w:cstheme="minorBidi"/>
          <w:noProof/>
          <w:kern w:val="2"/>
          <w:sz w:val="22"/>
          <w:szCs w:val="22"/>
          <w:lang w:eastAsia="de-DE"/>
          <w14:ligatures w14:val="standardContextual"/>
        </w:rPr>
      </w:pPr>
      <w:r>
        <w:rPr>
          <w:noProof/>
        </w:rPr>
        <w:t>2.3</w:t>
      </w:r>
      <w:r>
        <w:rPr>
          <w:rFonts w:asciiTheme="minorHAnsi" w:eastAsiaTheme="minorEastAsia" w:hAnsiTheme="minorHAnsi" w:cstheme="minorBidi"/>
          <w:noProof/>
          <w:kern w:val="2"/>
          <w:sz w:val="22"/>
          <w:szCs w:val="22"/>
          <w:lang w:eastAsia="de-DE"/>
          <w14:ligatures w14:val="standardContextual"/>
        </w:rPr>
        <w:tab/>
      </w:r>
      <w:r>
        <w:rPr>
          <w:noProof/>
        </w:rPr>
        <w:t>Maschinelles Lernen und Klassifikation</w:t>
      </w:r>
      <w:r>
        <w:rPr>
          <w:noProof/>
        </w:rPr>
        <w:tab/>
      </w:r>
      <w:r>
        <w:rPr>
          <w:noProof/>
        </w:rPr>
        <w:fldChar w:fldCharType="begin"/>
      </w:r>
      <w:r>
        <w:rPr>
          <w:noProof/>
        </w:rPr>
        <w:instrText xml:space="preserve"> PAGEREF _Toc143879355 \h </w:instrText>
      </w:r>
      <w:r>
        <w:rPr>
          <w:noProof/>
        </w:rPr>
      </w:r>
      <w:r>
        <w:rPr>
          <w:noProof/>
        </w:rPr>
        <w:fldChar w:fldCharType="separate"/>
      </w:r>
      <w:r>
        <w:rPr>
          <w:noProof/>
        </w:rPr>
        <w:t>18</w:t>
      </w:r>
      <w:r>
        <w:rPr>
          <w:noProof/>
        </w:rPr>
        <w:fldChar w:fldCharType="end"/>
      </w:r>
    </w:p>
    <w:p w14:paraId="5D5EC62E" w14:textId="1EF9DE47" w:rsidR="002247F7" w:rsidRDefault="002247F7" w:rsidP="002247F7">
      <w:pPr>
        <w:pStyle w:val="Verzeichnis2"/>
        <w:rPr>
          <w:rFonts w:asciiTheme="minorHAnsi" w:eastAsiaTheme="minorEastAsia" w:hAnsiTheme="minorHAnsi" w:cstheme="minorBidi"/>
          <w:noProof/>
          <w:kern w:val="2"/>
          <w:sz w:val="22"/>
          <w:szCs w:val="22"/>
          <w:lang w:eastAsia="de-DE"/>
          <w14:ligatures w14:val="standardContextual"/>
        </w:rPr>
      </w:pPr>
      <w:r>
        <w:rPr>
          <w:noProof/>
        </w:rPr>
        <w:t>2.4</w:t>
      </w:r>
      <w:r>
        <w:rPr>
          <w:rFonts w:asciiTheme="minorHAnsi" w:eastAsiaTheme="minorEastAsia" w:hAnsiTheme="minorHAnsi" w:cstheme="minorBidi"/>
          <w:noProof/>
          <w:kern w:val="2"/>
          <w:sz w:val="22"/>
          <w:szCs w:val="22"/>
          <w:lang w:eastAsia="de-DE"/>
          <w14:ligatures w14:val="standardContextual"/>
        </w:rPr>
        <w:tab/>
      </w:r>
      <w:r>
        <w:rPr>
          <w:noProof/>
        </w:rPr>
        <w:t>Eingesetzte Klassifikationsverfahren</w:t>
      </w:r>
      <w:r>
        <w:rPr>
          <w:noProof/>
        </w:rPr>
        <w:tab/>
      </w:r>
      <w:r>
        <w:rPr>
          <w:noProof/>
        </w:rPr>
        <w:fldChar w:fldCharType="begin"/>
      </w:r>
      <w:r>
        <w:rPr>
          <w:noProof/>
        </w:rPr>
        <w:instrText xml:space="preserve"> PAGEREF _Toc143879356 \h </w:instrText>
      </w:r>
      <w:r>
        <w:rPr>
          <w:noProof/>
        </w:rPr>
      </w:r>
      <w:r>
        <w:rPr>
          <w:noProof/>
        </w:rPr>
        <w:fldChar w:fldCharType="separate"/>
      </w:r>
      <w:r>
        <w:rPr>
          <w:noProof/>
        </w:rPr>
        <w:t>20</w:t>
      </w:r>
      <w:r>
        <w:rPr>
          <w:noProof/>
        </w:rPr>
        <w:fldChar w:fldCharType="end"/>
      </w:r>
    </w:p>
    <w:p w14:paraId="17E5BA0A" w14:textId="7C336715" w:rsidR="002247F7" w:rsidRDefault="002247F7">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4.1</w:t>
      </w:r>
      <w:r>
        <w:rPr>
          <w:rFonts w:asciiTheme="minorHAnsi" w:eastAsiaTheme="minorEastAsia" w:hAnsiTheme="minorHAnsi" w:cstheme="minorBidi"/>
          <w:noProof/>
          <w:kern w:val="2"/>
          <w:sz w:val="22"/>
          <w:szCs w:val="22"/>
          <w:lang w:eastAsia="de-DE"/>
          <w14:ligatures w14:val="standardContextual"/>
        </w:rPr>
        <w:tab/>
      </w:r>
      <w:r>
        <w:rPr>
          <w:noProof/>
        </w:rPr>
        <w:t>Support Vector Machine</w:t>
      </w:r>
      <w:r>
        <w:rPr>
          <w:noProof/>
        </w:rPr>
        <w:tab/>
      </w:r>
      <w:r>
        <w:rPr>
          <w:noProof/>
        </w:rPr>
        <w:fldChar w:fldCharType="begin"/>
      </w:r>
      <w:r>
        <w:rPr>
          <w:noProof/>
        </w:rPr>
        <w:instrText xml:space="preserve"> PAGEREF _Toc143879357 \h </w:instrText>
      </w:r>
      <w:r>
        <w:rPr>
          <w:noProof/>
        </w:rPr>
      </w:r>
      <w:r>
        <w:rPr>
          <w:noProof/>
        </w:rPr>
        <w:fldChar w:fldCharType="separate"/>
      </w:r>
      <w:r>
        <w:rPr>
          <w:noProof/>
        </w:rPr>
        <w:t>20</w:t>
      </w:r>
      <w:r>
        <w:rPr>
          <w:noProof/>
        </w:rPr>
        <w:fldChar w:fldCharType="end"/>
      </w:r>
    </w:p>
    <w:p w14:paraId="631ED79D" w14:textId="0FFB04D8" w:rsidR="002247F7" w:rsidRDefault="002247F7">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4.2</w:t>
      </w:r>
      <w:r>
        <w:rPr>
          <w:rFonts w:asciiTheme="minorHAnsi" w:eastAsiaTheme="minorEastAsia" w:hAnsiTheme="minorHAnsi" w:cstheme="minorBidi"/>
          <w:noProof/>
          <w:kern w:val="2"/>
          <w:sz w:val="22"/>
          <w:szCs w:val="22"/>
          <w:lang w:eastAsia="de-DE"/>
          <w14:ligatures w14:val="standardContextual"/>
        </w:rPr>
        <w:tab/>
      </w:r>
      <w:r>
        <w:rPr>
          <w:noProof/>
        </w:rPr>
        <w:t>Decision-Tree und Random Forest</w:t>
      </w:r>
      <w:r>
        <w:rPr>
          <w:noProof/>
        </w:rPr>
        <w:tab/>
      </w:r>
      <w:r>
        <w:rPr>
          <w:noProof/>
        </w:rPr>
        <w:fldChar w:fldCharType="begin"/>
      </w:r>
      <w:r>
        <w:rPr>
          <w:noProof/>
        </w:rPr>
        <w:instrText xml:space="preserve"> PAGEREF _Toc143879358 \h </w:instrText>
      </w:r>
      <w:r>
        <w:rPr>
          <w:noProof/>
        </w:rPr>
      </w:r>
      <w:r>
        <w:rPr>
          <w:noProof/>
        </w:rPr>
        <w:fldChar w:fldCharType="separate"/>
      </w:r>
      <w:r>
        <w:rPr>
          <w:noProof/>
        </w:rPr>
        <w:t>22</w:t>
      </w:r>
      <w:r>
        <w:rPr>
          <w:noProof/>
        </w:rPr>
        <w:fldChar w:fldCharType="end"/>
      </w:r>
    </w:p>
    <w:p w14:paraId="314294E7" w14:textId="15CC84CB" w:rsidR="002247F7" w:rsidRDefault="002247F7" w:rsidP="002247F7">
      <w:pPr>
        <w:pStyle w:val="Verzeichnis2"/>
        <w:rPr>
          <w:rFonts w:asciiTheme="minorHAnsi" w:eastAsiaTheme="minorEastAsia" w:hAnsiTheme="minorHAnsi" w:cstheme="minorBidi"/>
          <w:noProof/>
          <w:kern w:val="2"/>
          <w:sz w:val="22"/>
          <w:szCs w:val="22"/>
          <w:lang w:eastAsia="de-DE"/>
          <w14:ligatures w14:val="standardContextual"/>
        </w:rPr>
      </w:pPr>
      <w:r>
        <w:rPr>
          <w:noProof/>
        </w:rPr>
        <w:t>2.5</w:t>
      </w:r>
      <w:r>
        <w:rPr>
          <w:rFonts w:asciiTheme="minorHAnsi" w:eastAsiaTheme="minorEastAsia" w:hAnsiTheme="minorHAnsi" w:cstheme="minorBidi"/>
          <w:noProof/>
          <w:kern w:val="2"/>
          <w:sz w:val="22"/>
          <w:szCs w:val="22"/>
          <w:lang w:eastAsia="de-DE"/>
          <w14:ligatures w14:val="standardContextual"/>
        </w:rPr>
        <w:tab/>
      </w:r>
      <w:r>
        <w:rPr>
          <w:noProof/>
        </w:rPr>
        <w:t>Sequenzielle Klassifikation mit Künstlichen Neuronalen Netzen</w:t>
      </w:r>
      <w:r>
        <w:rPr>
          <w:noProof/>
        </w:rPr>
        <w:tab/>
      </w:r>
      <w:r>
        <w:rPr>
          <w:noProof/>
        </w:rPr>
        <w:fldChar w:fldCharType="begin"/>
      </w:r>
      <w:r>
        <w:rPr>
          <w:noProof/>
        </w:rPr>
        <w:instrText xml:space="preserve"> PAGEREF _Toc143879359 \h </w:instrText>
      </w:r>
      <w:r>
        <w:rPr>
          <w:noProof/>
        </w:rPr>
      </w:r>
      <w:r>
        <w:rPr>
          <w:noProof/>
        </w:rPr>
        <w:fldChar w:fldCharType="separate"/>
      </w:r>
      <w:r>
        <w:rPr>
          <w:noProof/>
        </w:rPr>
        <w:t>23</w:t>
      </w:r>
      <w:r>
        <w:rPr>
          <w:noProof/>
        </w:rPr>
        <w:fldChar w:fldCharType="end"/>
      </w:r>
    </w:p>
    <w:p w14:paraId="625726DA" w14:textId="2E814B1C" w:rsidR="002247F7" w:rsidRDefault="002247F7">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5.1</w:t>
      </w:r>
      <w:r>
        <w:rPr>
          <w:rFonts w:asciiTheme="minorHAnsi" w:eastAsiaTheme="minorEastAsia" w:hAnsiTheme="minorHAnsi" w:cstheme="minorBidi"/>
          <w:noProof/>
          <w:kern w:val="2"/>
          <w:sz w:val="22"/>
          <w:szCs w:val="22"/>
          <w:lang w:eastAsia="de-DE"/>
          <w14:ligatures w14:val="standardContextual"/>
        </w:rPr>
        <w:tab/>
      </w:r>
      <w:r>
        <w:rPr>
          <w:noProof/>
        </w:rPr>
        <w:t>Aufbau eines künstlichen Neuronalen Netzes</w:t>
      </w:r>
      <w:r>
        <w:rPr>
          <w:noProof/>
        </w:rPr>
        <w:tab/>
      </w:r>
      <w:r>
        <w:rPr>
          <w:noProof/>
        </w:rPr>
        <w:fldChar w:fldCharType="begin"/>
      </w:r>
      <w:r>
        <w:rPr>
          <w:noProof/>
        </w:rPr>
        <w:instrText xml:space="preserve"> PAGEREF _Toc143879360 \h </w:instrText>
      </w:r>
      <w:r>
        <w:rPr>
          <w:noProof/>
        </w:rPr>
      </w:r>
      <w:r>
        <w:rPr>
          <w:noProof/>
        </w:rPr>
        <w:fldChar w:fldCharType="separate"/>
      </w:r>
      <w:r>
        <w:rPr>
          <w:noProof/>
        </w:rPr>
        <w:t>24</w:t>
      </w:r>
      <w:r>
        <w:rPr>
          <w:noProof/>
        </w:rPr>
        <w:fldChar w:fldCharType="end"/>
      </w:r>
    </w:p>
    <w:p w14:paraId="447A573B" w14:textId="0F3B2B9A" w:rsidR="002247F7" w:rsidRDefault="002247F7">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5.2</w:t>
      </w:r>
      <w:r>
        <w:rPr>
          <w:rFonts w:asciiTheme="minorHAnsi" w:eastAsiaTheme="minorEastAsia" w:hAnsiTheme="minorHAnsi" w:cstheme="minorBidi"/>
          <w:noProof/>
          <w:kern w:val="2"/>
          <w:sz w:val="22"/>
          <w:szCs w:val="22"/>
          <w:lang w:eastAsia="de-DE"/>
          <w14:ligatures w14:val="standardContextual"/>
        </w:rPr>
        <w:tab/>
      </w:r>
      <w:r>
        <w:rPr>
          <w:noProof/>
        </w:rPr>
        <w:t>Künstliche Neuronen und Aktivierungsfunktionen</w:t>
      </w:r>
      <w:r>
        <w:rPr>
          <w:noProof/>
        </w:rPr>
        <w:tab/>
      </w:r>
      <w:r>
        <w:rPr>
          <w:noProof/>
        </w:rPr>
        <w:fldChar w:fldCharType="begin"/>
      </w:r>
      <w:r>
        <w:rPr>
          <w:noProof/>
        </w:rPr>
        <w:instrText xml:space="preserve"> PAGEREF _Toc143879361 \h </w:instrText>
      </w:r>
      <w:r>
        <w:rPr>
          <w:noProof/>
        </w:rPr>
      </w:r>
      <w:r>
        <w:rPr>
          <w:noProof/>
        </w:rPr>
        <w:fldChar w:fldCharType="separate"/>
      </w:r>
      <w:r>
        <w:rPr>
          <w:noProof/>
        </w:rPr>
        <w:t>25</w:t>
      </w:r>
      <w:r>
        <w:rPr>
          <w:noProof/>
        </w:rPr>
        <w:fldChar w:fldCharType="end"/>
      </w:r>
    </w:p>
    <w:p w14:paraId="24714AB3" w14:textId="6974B293" w:rsidR="002247F7" w:rsidRDefault="002247F7">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5.3</w:t>
      </w:r>
      <w:r>
        <w:rPr>
          <w:rFonts w:asciiTheme="minorHAnsi" w:eastAsiaTheme="minorEastAsia" w:hAnsiTheme="minorHAnsi" w:cstheme="minorBidi"/>
          <w:noProof/>
          <w:kern w:val="2"/>
          <w:sz w:val="22"/>
          <w:szCs w:val="22"/>
          <w:lang w:eastAsia="de-DE"/>
          <w14:ligatures w14:val="standardContextual"/>
        </w:rPr>
        <w:tab/>
      </w:r>
      <w:r>
        <w:rPr>
          <w:noProof/>
        </w:rPr>
        <w:t>Training neuronaler Netze: Backpropagation und Early-Stopping</w:t>
      </w:r>
      <w:r>
        <w:rPr>
          <w:noProof/>
        </w:rPr>
        <w:tab/>
      </w:r>
      <w:r>
        <w:rPr>
          <w:noProof/>
        </w:rPr>
        <w:fldChar w:fldCharType="begin"/>
      </w:r>
      <w:r>
        <w:rPr>
          <w:noProof/>
        </w:rPr>
        <w:instrText xml:space="preserve"> PAGEREF _Toc143879362 \h </w:instrText>
      </w:r>
      <w:r>
        <w:rPr>
          <w:noProof/>
        </w:rPr>
      </w:r>
      <w:r>
        <w:rPr>
          <w:noProof/>
        </w:rPr>
        <w:fldChar w:fldCharType="separate"/>
      </w:r>
      <w:r>
        <w:rPr>
          <w:noProof/>
        </w:rPr>
        <w:t>27</w:t>
      </w:r>
      <w:r>
        <w:rPr>
          <w:noProof/>
        </w:rPr>
        <w:fldChar w:fldCharType="end"/>
      </w:r>
    </w:p>
    <w:p w14:paraId="294B8DD2" w14:textId="5B17E2A6" w:rsidR="002247F7" w:rsidRDefault="002247F7">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5.4</w:t>
      </w:r>
      <w:r>
        <w:rPr>
          <w:rFonts w:asciiTheme="minorHAnsi" w:eastAsiaTheme="minorEastAsia" w:hAnsiTheme="minorHAnsi" w:cstheme="minorBidi"/>
          <w:noProof/>
          <w:kern w:val="2"/>
          <w:sz w:val="22"/>
          <w:szCs w:val="22"/>
          <w:lang w:eastAsia="de-DE"/>
          <w14:ligatures w14:val="standardContextual"/>
        </w:rPr>
        <w:tab/>
      </w:r>
      <w:r>
        <w:rPr>
          <w:noProof/>
        </w:rPr>
        <w:t>Rekurrente Neuronale Netze</w:t>
      </w:r>
      <w:r>
        <w:rPr>
          <w:noProof/>
        </w:rPr>
        <w:tab/>
      </w:r>
      <w:r>
        <w:rPr>
          <w:noProof/>
        </w:rPr>
        <w:fldChar w:fldCharType="begin"/>
      </w:r>
      <w:r>
        <w:rPr>
          <w:noProof/>
        </w:rPr>
        <w:instrText xml:space="preserve"> PAGEREF _Toc143879363 \h </w:instrText>
      </w:r>
      <w:r>
        <w:rPr>
          <w:noProof/>
        </w:rPr>
      </w:r>
      <w:r>
        <w:rPr>
          <w:noProof/>
        </w:rPr>
        <w:fldChar w:fldCharType="separate"/>
      </w:r>
      <w:r>
        <w:rPr>
          <w:noProof/>
        </w:rPr>
        <w:t>29</w:t>
      </w:r>
      <w:r>
        <w:rPr>
          <w:noProof/>
        </w:rPr>
        <w:fldChar w:fldCharType="end"/>
      </w:r>
    </w:p>
    <w:p w14:paraId="528C6E21" w14:textId="79029D7B" w:rsidR="002247F7" w:rsidRDefault="002247F7" w:rsidP="002247F7">
      <w:pPr>
        <w:pStyle w:val="Verzeichnis2"/>
        <w:rPr>
          <w:rFonts w:asciiTheme="minorHAnsi" w:eastAsiaTheme="minorEastAsia" w:hAnsiTheme="minorHAnsi" w:cstheme="minorBidi"/>
          <w:noProof/>
          <w:kern w:val="2"/>
          <w:sz w:val="22"/>
          <w:szCs w:val="22"/>
          <w:lang w:eastAsia="de-DE"/>
          <w14:ligatures w14:val="standardContextual"/>
        </w:rPr>
      </w:pPr>
      <w:r>
        <w:rPr>
          <w:noProof/>
        </w:rPr>
        <w:t>2.6</w:t>
      </w:r>
      <w:r>
        <w:rPr>
          <w:rFonts w:asciiTheme="minorHAnsi" w:eastAsiaTheme="minorEastAsia" w:hAnsiTheme="minorHAnsi" w:cstheme="minorBidi"/>
          <w:noProof/>
          <w:kern w:val="2"/>
          <w:sz w:val="22"/>
          <w:szCs w:val="22"/>
          <w:lang w:eastAsia="de-DE"/>
          <w14:ligatures w14:val="standardContextual"/>
        </w:rPr>
        <w:tab/>
      </w:r>
      <w:r>
        <w:rPr>
          <w:noProof/>
        </w:rPr>
        <w:t>Bewertungsmaße für Klassifikatoren</w:t>
      </w:r>
      <w:r>
        <w:rPr>
          <w:noProof/>
        </w:rPr>
        <w:tab/>
      </w:r>
      <w:r>
        <w:rPr>
          <w:noProof/>
        </w:rPr>
        <w:fldChar w:fldCharType="begin"/>
      </w:r>
      <w:r>
        <w:rPr>
          <w:noProof/>
        </w:rPr>
        <w:instrText xml:space="preserve"> PAGEREF _Toc143879364 \h </w:instrText>
      </w:r>
      <w:r>
        <w:rPr>
          <w:noProof/>
        </w:rPr>
      </w:r>
      <w:r>
        <w:rPr>
          <w:noProof/>
        </w:rPr>
        <w:fldChar w:fldCharType="separate"/>
      </w:r>
      <w:r>
        <w:rPr>
          <w:noProof/>
        </w:rPr>
        <w:t>31</w:t>
      </w:r>
      <w:r>
        <w:rPr>
          <w:noProof/>
        </w:rPr>
        <w:fldChar w:fldCharType="end"/>
      </w:r>
    </w:p>
    <w:p w14:paraId="7069D4B5" w14:textId="5D1FD8F2" w:rsidR="002247F7" w:rsidRDefault="002247F7">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6.1</w:t>
      </w:r>
      <w:r>
        <w:rPr>
          <w:rFonts w:asciiTheme="minorHAnsi" w:eastAsiaTheme="minorEastAsia" w:hAnsiTheme="minorHAnsi" w:cstheme="minorBidi"/>
          <w:noProof/>
          <w:kern w:val="2"/>
          <w:sz w:val="22"/>
          <w:szCs w:val="22"/>
          <w:lang w:eastAsia="de-DE"/>
          <w14:ligatures w14:val="standardContextual"/>
        </w:rPr>
        <w:tab/>
      </w:r>
      <w:r>
        <w:rPr>
          <w:noProof/>
        </w:rPr>
        <w:t>Konfusionsmatrizen</w:t>
      </w:r>
      <w:r>
        <w:rPr>
          <w:noProof/>
        </w:rPr>
        <w:tab/>
      </w:r>
      <w:r>
        <w:rPr>
          <w:noProof/>
        </w:rPr>
        <w:fldChar w:fldCharType="begin"/>
      </w:r>
      <w:r>
        <w:rPr>
          <w:noProof/>
        </w:rPr>
        <w:instrText xml:space="preserve"> PAGEREF _Toc143879365 \h </w:instrText>
      </w:r>
      <w:r>
        <w:rPr>
          <w:noProof/>
        </w:rPr>
      </w:r>
      <w:r>
        <w:rPr>
          <w:noProof/>
        </w:rPr>
        <w:fldChar w:fldCharType="separate"/>
      </w:r>
      <w:r>
        <w:rPr>
          <w:noProof/>
        </w:rPr>
        <w:t>31</w:t>
      </w:r>
      <w:r>
        <w:rPr>
          <w:noProof/>
        </w:rPr>
        <w:fldChar w:fldCharType="end"/>
      </w:r>
    </w:p>
    <w:p w14:paraId="27121319" w14:textId="3410DC07" w:rsidR="002247F7" w:rsidRDefault="002247F7">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6.2</w:t>
      </w:r>
      <w:r>
        <w:rPr>
          <w:rFonts w:asciiTheme="minorHAnsi" w:eastAsiaTheme="minorEastAsia" w:hAnsiTheme="minorHAnsi" w:cstheme="minorBidi"/>
          <w:noProof/>
          <w:kern w:val="2"/>
          <w:sz w:val="22"/>
          <w:szCs w:val="22"/>
          <w:lang w:eastAsia="de-DE"/>
          <w14:ligatures w14:val="standardContextual"/>
        </w:rPr>
        <w:tab/>
      </w:r>
      <w:r>
        <w:rPr>
          <w:noProof/>
        </w:rPr>
        <w:t>Genauigkeit</w:t>
      </w:r>
      <w:r>
        <w:rPr>
          <w:noProof/>
        </w:rPr>
        <w:tab/>
      </w:r>
      <w:r>
        <w:rPr>
          <w:noProof/>
        </w:rPr>
        <w:fldChar w:fldCharType="begin"/>
      </w:r>
      <w:r>
        <w:rPr>
          <w:noProof/>
        </w:rPr>
        <w:instrText xml:space="preserve"> PAGEREF _Toc143879366 \h </w:instrText>
      </w:r>
      <w:r>
        <w:rPr>
          <w:noProof/>
        </w:rPr>
      </w:r>
      <w:r>
        <w:rPr>
          <w:noProof/>
        </w:rPr>
        <w:fldChar w:fldCharType="separate"/>
      </w:r>
      <w:r>
        <w:rPr>
          <w:noProof/>
        </w:rPr>
        <w:t>32</w:t>
      </w:r>
      <w:r>
        <w:rPr>
          <w:noProof/>
        </w:rPr>
        <w:fldChar w:fldCharType="end"/>
      </w:r>
    </w:p>
    <w:p w14:paraId="7B737CEC" w14:textId="168C9CD2" w:rsidR="002247F7" w:rsidRDefault="002247F7">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6.3</w:t>
      </w:r>
      <w:r>
        <w:rPr>
          <w:rFonts w:asciiTheme="minorHAnsi" w:eastAsiaTheme="minorEastAsia" w:hAnsiTheme="minorHAnsi" w:cstheme="minorBidi"/>
          <w:noProof/>
          <w:kern w:val="2"/>
          <w:sz w:val="22"/>
          <w:szCs w:val="22"/>
          <w:lang w:eastAsia="de-DE"/>
          <w14:ligatures w14:val="standardContextual"/>
        </w:rPr>
        <w:tab/>
      </w:r>
      <w:r>
        <w:rPr>
          <w:noProof/>
        </w:rPr>
        <w:t>Relevanz</w:t>
      </w:r>
      <w:r>
        <w:rPr>
          <w:noProof/>
        </w:rPr>
        <w:tab/>
      </w:r>
      <w:r>
        <w:rPr>
          <w:noProof/>
        </w:rPr>
        <w:fldChar w:fldCharType="begin"/>
      </w:r>
      <w:r>
        <w:rPr>
          <w:noProof/>
        </w:rPr>
        <w:instrText xml:space="preserve"> PAGEREF _Toc143879367 \h </w:instrText>
      </w:r>
      <w:r>
        <w:rPr>
          <w:noProof/>
        </w:rPr>
      </w:r>
      <w:r>
        <w:rPr>
          <w:noProof/>
        </w:rPr>
        <w:fldChar w:fldCharType="separate"/>
      </w:r>
      <w:r>
        <w:rPr>
          <w:noProof/>
        </w:rPr>
        <w:t>32</w:t>
      </w:r>
      <w:r>
        <w:rPr>
          <w:noProof/>
        </w:rPr>
        <w:fldChar w:fldCharType="end"/>
      </w:r>
    </w:p>
    <w:p w14:paraId="188C5795" w14:textId="0021619D" w:rsidR="002247F7" w:rsidRDefault="002247F7">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6.4</w:t>
      </w:r>
      <w:r>
        <w:rPr>
          <w:rFonts w:asciiTheme="minorHAnsi" w:eastAsiaTheme="minorEastAsia" w:hAnsiTheme="minorHAnsi" w:cstheme="minorBidi"/>
          <w:noProof/>
          <w:kern w:val="2"/>
          <w:sz w:val="22"/>
          <w:szCs w:val="22"/>
          <w:lang w:eastAsia="de-DE"/>
          <w14:ligatures w14:val="standardContextual"/>
        </w:rPr>
        <w:tab/>
      </w:r>
      <w:r>
        <w:rPr>
          <w:noProof/>
        </w:rPr>
        <w:t>Sensitivität</w:t>
      </w:r>
      <w:r>
        <w:rPr>
          <w:noProof/>
        </w:rPr>
        <w:tab/>
      </w:r>
      <w:r>
        <w:rPr>
          <w:noProof/>
        </w:rPr>
        <w:fldChar w:fldCharType="begin"/>
      </w:r>
      <w:r>
        <w:rPr>
          <w:noProof/>
        </w:rPr>
        <w:instrText xml:space="preserve"> PAGEREF _Toc143879368 \h </w:instrText>
      </w:r>
      <w:r>
        <w:rPr>
          <w:noProof/>
        </w:rPr>
      </w:r>
      <w:r>
        <w:rPr>
          <w:noProof/>
        </w:rPr>
        <w:fldChar w:fldCharType="separate"/>
      </w:r>
      <w:r>
        <w:rPr>
          <w:noProof/>
        </w:rPr>
        <w:t>33</w:t>
      </w:r>
      <w:r>
        <w:rPr>
          <w:noProof/>
        </w:rPr>
        <w:fldChar w:fldCharType="end"/>
      </w:r>
    </w:p>
    <w:p w14:paraId="5B08ADB1" w14:textId="248C0C2E" w:rsidR="002247F7" w:rsidRDefault="002247F7">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6.5</w:t>
      </w:r>
      <w:r>
        <w:rPr>
          <w:rFonts w:asciiTheme="minorHAnsi" w:eastAsiaTheme="minorEastAsia" w:hAnsiTheme="minorHAnsi" w:cstheme="minorBidi"/>
          <w:noProof/>
          <w:kern w:val="2"/>
          <w:sz w:val="22"/>
          <w:szCs w:val="22"/>
          <w:lang w:eastAsia="de-DE"/>
          <w14:ligatures w14:val="standardContextual"/>
        </w:rPr>
        <w:tab/>
      </w:r>
      <w:r>
        <w:rPr>
          <w:noProof/>
        </w:rPr>
        <w:t>F1-Score</w:t>
      </w:r>
      <w:r>
        <w:rPr>
          <w:noProof/>
        </w:rPr>
        <w:tab/>
      </w:r>
      <w:r>
        <w:rPr>
          <w:noProof/>
        </w:rPr>
        <w:fldChar w:fldCharType="begin"/>
      </w:r>
      <w:r>
        <w:rPr>
          <w:noProof/>
        </w:rPr>
        <w:instrText xml:space="preserve"> PAGEREF _Toc143879369 \h </w:instrText>
      </w:r>
      <w:r>
        <w:rPr>
          <w:noProof/>
        </w:rPr>
      </w:r>
      <w:r>
        <w:rPr>
          <w:noProof/>
        </w:rPr>
        <w:fldChar w:fldCharType="separate"/>
      </w:r>
      <w:r>
        <w:rPr>
          <w:noProof/>
        </w:rPr>
        <w:t>33</w:t>
      </w:r>
      <w:r>
        <w:rPr>
          <w:noProof/>
        </w:rPr>
        <w:fldChar w:fldCharType="end"/>
      </w:r>
    </w:p>
    <w:p w14:paraId="76FC52D6" w14:textId="3DDEC6BC" w:rsidR="002247F7" w:rsidRDefault="002247F7" w:rsidP="002247F7">
      <w:pPr>
        <w:pStyle w:val="Verzeichnis2"/>
        <w:rPr>
          <w:rFonts w:asciiTheme="minorHAnsi" w:eastAsiaTheme="minorEastAsia" w:hAnsiTheme="minorHAnsi" w:cstheme="minorBidi"/>
          <w:noProof/>
          <w:kern w:val="2"/>
          <w:sz w:val="22"/>
          <w:szCs w:val="22"/>
          <w:lang w:eastAsia="de-DE"/>
          <w14:ligatures w14:val="standardContextual"/>
        </w:rPr>
      </w:pPr>
      <w:r>
        <w:rPr>
          <w:noProof/>
        </w:rPr>
        <w:t>2.7</w:t>
      </w:r>
      <w:r>
        <w:rPr>
          <w:rFonts w:asciiTheme="minorHAnsi" w:eastAsiaTheme="minorEastAsia" w:hAnsiTheme="minorHAnsi" w:cstheme="minorBidi"/>
          <w:noProof/>
          <w:kern w:val="2"/>
          <w:sz w:val="22"/>
          <w:szCs w:val="22"/>
          <w:lang w:eastAsia="de-DE"/>
          <w14:ligatures w14:val="standardContextual"/>
        </w:rPr>
        <w:tab/>
      </w:r>
      <w:r>
        <w:rPr>
          <w:noProof/>
        </w:rPr>
        <w:t>Eingesetzte Technologien und Frameworks</w:t>
      </w:r>
      <w:r>
        <w:rPr>
          <w:noProof/>
        </w:rPr>
        <w:tab/>
      </w:r>
      <w:r>
        <w:rPr>
          <w:noProof/>
        </w:rPr>
        <w:fldChar w:fldCharType="begin"/>
      </w:r>
      <w:r>
        <w:rPr>
          <w:noProof/>
        </w:rPr>
        <w:instrText xml:space="preserve"> PAGEREF _Toc143879370 \h </w:instrText>
      </w:r>
      <w:r>
        <w:rPr>
          <w:noProof/>
        </w:rPr>
      </w:r>
      <w:r>
        <w:rPr>
          <w:noProof/>
        </w:rPr>
        <w:fldChar w:fldCharType="separate"/>
      </w:r>
      <w:r>
        <w:rPr>
          <w:noProof/>
        </w:rPr>
        <w:t>33</w:t>
      </w:r>
      <w:r>
        <w:rPr>
          <w:noProof/>
        </w:rPr>
        <w:fldChar w:fldCharType="end"/>
      </w:r>
    </w:p>
    <w:p w14:paraId="4902DF64" w14:textId="17A82719" w:rsidR="002247F7" w:rsidRDefault="002247F7">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7.1</w:t>
      </w:r>
      <w:r>
        <w:rPr>
          <w:rFonts w:asciiTheme="minorHAnsi" w:eastAsiaTheme="minorEastAsia" w:hAnsiTheme="minorHAnsi" w:cstheme="minorBidi"/>
          <w:noProof/>
          <w:kern w:val="2"/>
          <w:sz w:val="22"/>
          <w:szCs w:val="22"/>
          <w:lang w:eastAsia="de-DE"/>
          <w14:ligatures w14:val="standardContextual"/>
        </w:rPr>
        <w:tab/>
      </w:r>
      <w:r>
        <w:rPr>
          <w:noProof/>
        </w:rPr>
        <w:t>Valhalla Map-Matching Service</w:t>
      </w:r>
      <w:r>
        <w:rPr>
          <w:noProof/>
        </w:rPr>
        <w:tab/>
      </w:r>
      <w:r>
        <w:rPr>
          <w:noProof/>
        </w:rPr>
        <w:fldChar w:fldCharType="begin"/>
      </w:r>
      <w:r>
        <w:rPr>
          <w:noProof/>
        </w:rPr>
        <w:instrText xml:space="preserve"> PAGEREF _Toc143879371 \h </w:instrText>
      </w:r>
      <w:r>
        <w:rPr>
          <w:noProof/>
        </w:rPr>
      </w:r>
      <w:r>
        <w:rPr>
          <w:noProof/>
        </w:rPr>
        <w:fldChar w:fldCharType="separate"/>
      </w:r>
      <w:r>
        <w:rPr>
          <w:noProof/>
        </w:rPr>
        <w:t>33</w:t>
      </w:r>
      <w:r>
        <w:rPr>
          <w:noProof/>
        </w:rPr>
        <w:fldChar w:fldCharType="end"/>
      </w:r>
    </w:p>
    <w:p w14:paraId="0E40DEB7" w14:textId="55F952C8" w:rsidR="002247F7" w:rsidRDefault="002247F7">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7.2</w:t>
      </w:r>
      <w:r>
        <w:rPr>
          <w:rFonts w:asciiTheme="minorHAnsi" w:eastAsiaTheme="minorEastAsia" w:hAnsiTheme="minorHAnsi" w:cstheme="minorBidi"/>
          <w:noProof/>
          <w:kern w:val="2"/>
          <w:sz w:val="22"/>
          <w:szCs w:val="22"/>
          <w:lang w:eastAsia="de-DE"/>
          <w14:ligatures w14:val="standardContextual"/>
        </w:rPr>
        <w:tab/>
      </w:r>
      <w:r>
        <w:rPr>
          <w:noProof/>
        </w:rPr>
        <w:t>Python</w:t>
      </w:r>
      <w:r>
        <w:rPr>
          <w:noProof/>
        </w:rPr>
        <w:tab/>
      </w:r>
      <w:r>
        <w:rPr>
          <w:noProof/>
        </w:rPr>
        <w:fldChar w:fldCharType="begin"/>
      </w:r>
      <w:r>
        <w:rPr>
          <w:noProof/>
        </w:rPr>
        <w:instrText xml:space="preserve"> PAGEREF _Toc143879372 \h </w:instrText>
      </w:r>
      <w:r>
        <w:rPr>
          <w:noProof/>
        </w:rPr>
      </w:r>
      <w:r>
        <w:rPr>
          <w:noProof/>
        </w:rPr>
        <w:fldChar w:fldCharType="separate"/>
      </w:r>
      <w:r>
        <w:rPr>
          <w:noProof/>
        </w:rPr>
        <w:t>34</w:t>
      </w:r>
      <w:r>
        <w:rPr>
          <w:noProof/>
        </w:rPr>
        <w:fldChar w:fldCharType="end"/>
      </w:r>
    </w:p>
    <w:p w14:paraId="69ACCEB8" w14:textId="6120BEAC" w:rsidR="002247F7" w:rsidRDefault="002247F7">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lastRenderedPageBreak/>
        <w:t>2.7.3</w:t>
      </w:r>
      <w:r>
        <w:rPr>
          <w:rFonts w:asciiTheme="minorHAnsi" w:eastAsiaTheme="minorEastAsia" w:hAnsiTheme="minorHAnsi" w:cstheme="minorBidi"/>
          <w:noProof/>
          <w:kern w:val="2"/>
          <w:sz w:val="22"/>
          <w:szCs w:val="22"/>
          <w:lang w:eastAsia="de-DE"/>
          <w14:ligatures w14:val="standardContextual"/>
        </w:rPr>
        <w:tab/>
      </w:r>
      <w:r>
        <w:rPr>
          <w:noProof/>
        </w:rPr>
        <w:t>scikit-learn</w:t>
      </w:r>
      <w:r>
        <w:rPr>
          <w:noProof/>
        </w:rPr>
        <w:tab/>
      </w:r>
      <w:r>
        <w:rPr>
          <w:noProof/>
        </w:rPr>
        <w:fldChar w:fldCharType="begin"/>
      </w:r>
      <w:r>
        <w:rPr>
          <w:noProof/>
        </w:rPr>
        <w:instrText xml:space="preserve"> PAGEREF _Toc143879373 \h </w:instrText>
      </w:r>
      <w:r>
        <w:rPr>
          <w:noProof/>
        </w:rPr>
      </w:r>
      <w:r>
        <w:rPr>
          <w:noProof/>
        </w:rPr>
        <w:fldChar w:fldCharType="separate"/>
      </w:r>
      <w:r>
        <w:rPr>
          <w:noProof/>
        </w:rPr>
        <w:t>35</w:t>
      </w:r>
      <w:r>
        <w:rPr>
          <w:noProof/>
        </w:rPr>
        <w:fldChar w:fldCharType="end"/>
      </w:r>
    </w:p>
    <w:p w14:paraId="25836A8C" w14:textId="46FC5165" w:rsidR="002247F7" w:rsidRDefault="002247F7">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7.4</w:t>
      </w:r>
      <w:r>
        <w:rPr>
          <w:rFonts w:asciiTheme="minorHAnsi" w:eastAsiaTheme="minorEastAsia" w:hAnsiTheme="minorHAnsi" w:cstheme="minorBidi"/>
          <w:noProof/>
          <w:kern w:val="2"/>
          <w:sz w:val="22"/>
          <w:szCs w:val="22"/>
          <w:lang w:eastAsia="de-DE"/>
          <w14:ligatures w14:val="standardContextual"/>
        </w:rPr>
        <w:tab/>
      </w:r>
      <w:r>
        <w:rPr>
          <w:noProof/>
        </w:rPr>
        <w:t>Keras und TensorFlow</w:t>
      </w:r>
      <w:r>
        <w:rPr>
          <w:noProof/>
        </w:rPr>
        <w:tab/>
      </w:r>
      <w:r>
        <w:rPr>
          <w:noProof/>
        </w:rPr>
        <w:fldChar w:fldCharType="begin"/>
      </w:r>
      <w:r>
        <w:rPr>
          <w:noProof/>
        </w:rPr>
        <w:instrText xml:space="preserve"> PAGEREF _Toc143879374 \h </w:instrText>
      </w:r>
      <w:r>
        <w:rPr>
          <w:noProof/>
        </w:rPr>
      </w:r>
      <w:r>
        <w:rPr>
          <w:noProof/>
        </w:rPr>
        <w:fldChar w:fldCharType="separate"/>
      </w:r>
      <w:r>
        <w:rPr>
          <w:noProof/>
        </w:rPr>
        <w:t>36</w:t>
      </w:r>
      <w:r>
        <w:rPr>
          <w:noProof/>
        </w:rPr>
        <w:fldChar w:fldCharType="end"/>
      </w:r>
    </w:p>
    <w:p w14:paraId="3D9B4072" w14:textId="34EFA352" w:rsidR="002247F7" w:rsidRDefault="002247F7">
      <w:pPr>
        <w:pStyle w:val="Verzeichnis1"/>
        <w:tabs>
          <w:tab w:val="left" w:pos="4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3</w:t>
      </w:r>
      <w:r>
        <w:rPr>
          <w:rFonts w:asciiTheme="minorHAnsi" w:eastAsiaTheme="minorEastAsia" w:hAnsiTheme="minorHAnsi" w:cstheme="minorBidi"/>
          <w:b w:val="0"/>
          <w:bCs w:val="0"/>
          <w:noProof/>
          <w:kern w:val="2"/>
          <w:sz w:val="22"/>
          <w:szCs w:val="22"/>
          <w:lang w:eastAsia="de-DE"/>
          <w14:ligatures w14:val="standardContextual"/>
        </w:rPr>
        <w:tab/>
      </w:r>
      <w:r>
        <w:rPr>
          <w:noProof/>
        </w:rPr>
        <w:t>Verwandte Arbeiten</w:t>
      </w:r>
      <w:r>
        <w:rPr>
          <w:noProof/>
        </w:rPr>
        <w:tab/>
      </w:r>
      <w:r>
        <w:rPr>
          <w:noProof/>
        </w:rPr>
        <w:fldChar w:fldCharType="begin"/>
      </w:r>
      <w:r>
        <w:rPr>
          <w:noProof/>
        </w:rPr>
        <w:instrText xml:space="preserve"> PAGEREF _Toc143879375 \h </w:instrText>
      </w:r>
      <w:r>
        <w:rPr>
          <w:noProof/>
        </w:rPr>
      </w:r>
      <w:r>
        <w:rPr>
          <w:noProof/>
        </w:rPr>
        <w:fldChar w:fldCharType="separate"/>
      </w:r>
      <w:r>
        <w:rPr>
          <w:noProof/>
        </w:rPr>
        <w:t>37</w:t>
      </w:r>
      <w:r>
        <w:rPr>
          <w:noProof/>
        </w:rPr>
        <w:fldChar w:fldCharType="end"/>
      </w:r>
    </w:p>
    <w:p w14:paraId="0804291D" w14:textId="421D2298" w:rsidR="002247F7" w:rsidRDefault="002247F7" w:rsidP="002247F7">
      <w:pPr>
        <w:pStyle w:val="Verzeichnis2"/>
        <w:rPr>
          <w:rFonts w:asciiTheme="minorHAnsi" w:eastAsiaTheme="minorEastAsia" w:hAnsiTheme="minorHAnsi" w:cstheme="minorBidi"/>
          <w:noProof/>
          <w:kern w:val="2"/>
          <w:sz w:val="22"/>
          <w:szCs w:val="22"/>
          <w:lang w:eastAsia="de-DE"/>
          <w14:ligatures w14:val="standardContextual"/>
        </w:rPr>
      </w:pPr>
      <w:r>
        <w:rPr>
          <w:noProof/>
        </w:rPr>
        <w:t>3.1</w:t>
      </w:r>
      <w:r>
        <w:rPr>
          <w:rFonts w:asciiTheme="minorHAnsi" w:eastAsiaTheme="minorEastAsia" w:hAnsiTheme="minorHAnsi" w:cstheme="minorBidi"/>
          <w:noProof/>
          <w:kern w:val="2"/>
          <w:sz w:val="22"/>
          <w:szCs w:val="22"/>
          <w:lang w:eastAsia="de-DE"/>
          <w14:ligatures w14:val="standardContextual"/>
        </w:rPr>
        <w:tab/>
      </w:r>
      <w:r>
        <w:rPr>
          <w:noProof/>
        </w:rPr>
        <w:t>Vorangegangene Abschlussarbeiten</w:t>
      </w:r>
      <w:r>
        <w:rPr>
          <w:noProof/>
        </w:rPr>
        <w:tab/>
      </w:r>
      <w:r>
        <w:rPr>
          <w:noProof/>
        </w:rPr>
        <w:fldChar w:fldCharType="begin"/>
      </w:r>
      <w:r>
        <w:rPr>
          <w:noProof/>
        </w:rPr>
        <w:instrText xml:space="preserve"> PAGEREF _Toc143879376 \h </w:instrText>
      </w:r>
      <w:r>
        <w:rPr>
          <w:noProof/>
        </w:rPr>
      </w:r>
      <w:r>
        <w:rPr>
          <w:noProof/>
        </w:rPr>
        <w:fldChar w:fldCharType="separate"/>
      </w:r>
      <w:r>
        <w:rPr>
          <w:noProof/>
        </w:rPr>
        <w:t>37</w:t>
      </w:r>
      <w:r>
        <w:rPr>
          <w:noProof/>
        </w:rPr>
        <w:fldChar w:fldCharType="end"/>
      </w:r>
    </w:p>
    <w:p w14:paraId="22A9ECE4" w14:textId="12B53B3E" w:rsidR="002247F7" w:rsidRDefault="002247F7" w:rsidP="002247F7">
      <w:pPr>
        <w:pStyle w:val="Verzeichnis2"/>
        <w:ind w:left="709" w:hanging="709"/>
        <w:rPr>
          <w:rFonts w:asciiTheme="minorHAnsi" w:eastAsiaTheme="minorEastAsia" w:hAnsiTheme="minorHAnsi" w:cstheme="minorBidi"/>
          <w:noProof/>
          <w:kern w:val="2"/>
          <w:sz w:val="22"/>
          <w:szCs w:val="22"/>
          <w:lang w:eastAsia="de-DE"/>
          <w14:ligatures w14:val="standardContextual"/>
        </w:rPr>
      </w:pPr>
      <w:r w:rsidRPr="002035E4">
        <w:rPr>
          <w:noProof/>
          <w:lang w:val="en-GB"/>
        </w:rPr>
        <w:t>3.2</w:t>
      </w:r>
      <w:r>
        <w:rPr>
          <w:rFonts w:asciiTheme="minorHAnsi" w:eastAsiaTheme="minorEastAsia" w:hAnsiTheme="minorHAnsi" w:cstheme="minorBidi"/>
          <w:noProof/>
          <w:kern w:val="2"/>
          <w:sz w:val="22"/>
          <w:szCs w:val="22"/>
          <w:lang w:eastAsia="de-DE"/>
          <w14:ligatures w14:val="standardContextual"/>
        </w:rPr>
        <w:tab/>
      </w:r>
      <w:r w:rsidRPr="002035E4">
        <w:rPr>
          <w:noProof/>
          <w:lang w:val="en-GB"/>
        </w:rPr>
        <w:t>Vehicle Classification from Low-Frequency GPS Data with Recurrent Neural Networks</w:t>
      </w:r>
      <w:r>
        <w:rPr>
          <w:noProof/>
        </w:rPr>
        <w:tab/>
      </w:r>
      <w:r>
        <w:rPr>
          <w:noProof/>
        </w:rPr>
        <w:fldChar w:fldCharType="begin"/>
      </w:r>
      <w:r>
        <w:rPr>
          <w:noProof/>
        </w:rPr>
        <w:instrText xml:space="preserve"> PAGEREF _Toc143879377 \h </w:instrText>
      </w:r>
      <w:r>
        <w:rPr>
          <w:noProof/>
        </w:rPr>
      </w:r>
      <w:r>
        <w:rPr>
          <w:noProof/>
        </w:rPr>
        <w:fldChar w:fldCharType="separate"/>
      </w:r>
      <w:r>
        <w:rPr>
          <w:noProof/>
        </w:rPr>
        <w:t>38</w:t>
      </w:r>
      <w:r>
        <w:rPr>
          <w:noProof/>
        </w:rPr>
        <w:fldChar w:fldCharType="end"/>
      </w:r>
    </w:p>
    <w:p w14:paraId="6BF1B8DF" w14:textId="3B65B33F" w:rsidR="002247F7" w:rsidRDefault="002247F7" w:rsidP="002247F7">
      <w:pPr>
        <w:pStyle w:val="Verzeichnis2"/>
        <w:rPr>
          <w:rFonts w:asciiTheme="minorHAnsi" w:eastAsiaTheme="minorEastAsia" w:hAnsiTheme="minorHAnsi" w:cstheme="minorBidi"/>
          <w:noProof/>
          <w:kern w:val="2"/>
          <w:sz w:val="22"/>
          <w:szCs w:val="22"/>
          <w:lang w:eastAsia="de-DE"/>
          <w14:ligatures w14:val="standardContextual"/>
        </w:rPr>
      </w:pPr>
      <w:r w:rsidRPr="002035E4">
        <w:rPr>
          <w:noProof/>
          <w:lang w:val="en-GB"/>
        </w:rPr>
        <w:t>3.3</w:t>
      </w:r>
      <w:r>
        <w:rPr>
          <w:rFonts w:asciiTheme="minorHAnsi" w:eastAsiaTheme="minorEastAsia" w:hAnsiTheme="minorHAnsi" w:cstheme="minorBidi"/>
          <w:noProof/>
          <w:kern w:val="2"/>
          <w:sz w:val="22"/>
          <w:szCs w:val="22"/>
          <w:lang w:eastAsia="de-DE"/>
          <w14:ligatures w14:val="standardContextual"/>
        </w:rPr>
        <w:tab/>
      </w:r>
      <w:r w:rsidRPr="002035E4">
        <w:rPr>
          <w:noProof/>
          <w:lang w:val="en-GB"/>
        </w:rPr>
        <w:t>Vehicle Classification using GPS Data</w:t>
      </w:r>
      <w:r>
        <w:rPr>
          <w:noProof/>
        </w:rPr>
        <w:tab/>
      </w:r>
      <w:r>
        <w:rPr>
          <w:noProof/>
        </w:rPr>
        <w:fldChar w:fldCharType="begin"/>
      </w:r>
      <w:r>
        <w:rPr>
          <w:noProof/>
        </w:rPr>
        <w:instrText xml:space="preserve"> PAGEREF _Toc143879378 \h </w:instrText>
      </w:r>
      <w:r>
        <w:rPr>
          <w:noProof/>
        </w:rPr>
      </w:r>
      <w:r>
        <w:rPr>
          <w:noProof/>
        </w:rPr>
        <w:fldChar w:fldCharType="separate"/>
      </w:r>
      <w:r>
        <w:rPr>
          <w:noProof/>
        </w:rPr>
        <w:t>39</w:t>
      </w:r>
      <w:r>
        <w:rPr>
          <w:noProof/>
        </w:rPr>
        <w:fldChar w:fldCharType="end"/>
      </w:r>
    </w:p>
    <w:p w14:paraId="334E3F3E" w14:textId="33B46BAA" w:rsidR="002247F7" w:rsidRDefault="002247F7">
      <w:pPr>
        <w:pStyle w:val="Verzeichnis1"/>
        <w:tabs>
          <w:tab w:val="left" w:pos="4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4</w:t>
      </w:r>
      <w:r>
        <w:rPr>
          <w:rFonts w:asciiTheme="minorHAnsi" w:eastAsiaTheme="minorEastAsia" w:hAnsiTheme="minorHAnsi" w:cstheme="minorBidi"/>
          <w:b w:val="0"/>
          <w:bCs w:val="0"/>
          <w:noProof/>
          <w:kern w:val="2"/>
          <w:sz w:val="22"/>
          <w:szCs w:val="22"/>
          <w:lang w:eastAsia="de-DE"/>
          <w14:ligatures w14:val="standardContextual"/>
        </w:rPr>
        <w:tab/>
      </w:r>
      <w:r>
        <w:rPr>
          <w:noProof/>
        </w:rPr>
        <w:t>Datengrundlage</w:t>
      </w:r>
      <w:r>
        <w:rPr>
          <w:noProof/>
        </w:rPr>
        <w:tab/>
      </w:r>
      <w:r>
        <w:rPr>
          <w:noProof/>
        </w:rPr>
        <w:fldChar w:fldCharType="begin"/>
      </w:r>
      <w:r>
        <w:rPr>
          <w:noProof/>
        </w:rPr>
        <w:instrText xml:space="preserve"> PAGEREF _Toc143879379 \h </w:instrText>
      </w:r>
      <w:r>
        <w:rPr>
          <w:noProof/>
        </w:rPr>
      </w:r>
      <w:r>
        <w:rPr>
          <w:noProof/>
        </w:rPr>
        <w:fldChar w:fldCharType="separate"/>
      </w:r>
      <w:r>
        <w:rPr>
          <w:noProof/>
        </w:rPr>
        <w:t>41</w:t>
      </w:r>
      <w:r>
        <w:rPr>
          <w:noProof/>
        </w:rPr>
        <w:fldChar w:fldCharType="end"/>
      </w:r>
    </w:p>
    <w:p w14:paraId="5BDD0DA8" w14:textId="3B4607B3" w:rsidR="002247F7" w:rsidRDefault="002247F7" w:rsidP="002247F7">
      <w:pPr>
        <w:pStyle w:val="Verzeichnis2"/>
        <w:rPr>
          <w:rFonts w:asciiTheme="minorHAnsi" w:eastAsiaTheme="minorEastAsia" w:hAnsiTheme="minorHAnsi" w:cstheme="minorBidi"/>
          <w:noProof/>
          <w:kern w:val="2"/>
          <w:sz w:val="22"/>
          <w:szCs w:val="22"/>
          <w:lang w:eastAsia="de-DE"/>
          <w14:ligatures w14:val="standardContextual"/>
        </w:rPr>
      </w:pPr>
      <w:r>
        <w:rPr>
          <w:noProof/>
        </w:rPr>
        <w:t>4.1</w:t>
      </w:r>
      <w:r>
        <w:rPr>
          <w:rFonts w:asciiTheme="minorHAnsi" w:eastAsiaTheme="minorEastAsia" w:hAnsiTheme="minorHAnsi" w:cstheme="minorBidi"/>
          <w:noProof/>
          <w:kern w:val="2"/>
          <w:sz w:val="22"/>
          <w:szCs w:val="22"/>
          <w:lang w:eastAsia="de-DE"/>
          <w14:ligatures w14:val="standardContextual"/>
        </w:rPr>
        <w:tab/>
      </w:r>
      <w:r>
        <w:rPr>
          <w:noProof/>
        </w:rPr>
        <w:t>Anforderungen</w:t>
      </w:r>
      <w:r>
        <w:rPr>
          <w:noProof/>
        </w:rPr>
        <w:tab/>
      </w:r>
      <w:r>
        <w:rPr>
          <w:noProof/>
        </w:rPr>
        <w:fldChar w:fldCharType="begin"/>
      </w:r>
      <w:r>
        <w:rPr>
          <w:noProof/>
        </w:rPr>
        <w:instrText xml:space="preserve"> PAGEREF _Toc143879380 \h </w:instrText>
      </w:r>
      <w:r>
        <w:rPr>
          <w:noProof/>
        </w:rPr>
      </w:r>
      <w:r>
        <w:rPr>
          <w:noProof/>
        </w:rPr>
        <w:fldChar w:fldCharType="separate"/>
      </w:r>
      <w:r>
        <w:rPr>
          <w:noProof/>
        </w:rPr>
        <w:t>41</w:t>
      </w:r>
      <w:r>
        <w:rPr>
          <w:noProof/>
        </w:rPr>
        <w:fldChar w:fldCharType="end"/>
      </w:r>
    </w:p>
    <w:p w14:paraId="4A61C198" w14:textId="14E8BDA3" w:rsidR="002247F7" w:rsidRDefault="002247F7" w:rsidP="002247F7">
      <w:pPr>
        <w:pStyle w:val="Verzeichnis2"/>
        <w:rPr>
          <w:rFonts w:asciiTheme="minorHAnsi" w:eastAsiaTheme="minorEastAsia" w:hAnsiTheme="minorHAnsi" w:cstheme="minorBidi"/>
          <w:noProof/>
          <w:kern w:val="2"/>
          <w:sz w:val="22"/>
          <w:szCs w:val="22"/>
          <w:lang w:eastAsia="de-DE"/>
          <w14:ligatures w14:val="standardContextual"/>
        </w:rPr>
      </w:pPr>
      <w:r>
        <w:rPr>
          <w:noProof/>
        </w:rPr>
        <w:t>4.2</w:t>
      </w:r>
      <w:r>
        <w:rPr>
          <w:rFonts w:asciiTheme="minorHAnsi" w:eastAsiaTheme="minorEastAsia" w:hAnsiTheme="minorHAnsi" w:cstheme="minorBidi"/>
          <w:noProof/>
          <w:kern w:val="2"/>
          <w:sz w:val="22"/>
          <w:szCs w:val="22"/>
          <w:lang w:eastAsia="de-DE"/>
          <w14:ligatures w14:val="standardContextual"/>
        </w:rPr>
        <w:tab/>
      </w:r>
      <w:r>
        <w:rPr>
          <w:noProof/>
        </w:rPr>
        <w:t>Datengewinnung</w:t>
      </w:r>
      <w:r>
        <w:rPr>
          <w:noProof/>
        </w:rPr>
        <w:tab/>
      </w:r>
      <w:r>
        <w:rPr>
          <w:noProof/>
        </w:rPr>
        <w:fldChar w:fldCharType="begin"/>
      </w:r>
      <w:r>
        <w:rPr>
          <w:noProof/>
        </w:rPr>
        <w:instrText xml:space="preserve"> PAGEREF _Toc143879381 \h </w:instrText>
      </w:r>
      <w:r>
        <w:rPr>
          <w:noProof/>
        </w:rPr>
      </w:r>
      <w:r>
        <w:rPr>
          <w:noProof/>
        </w:rPr>
        <w:fldChar w:fldCharType="separate"/>
      </w:r>
      <w:r>
        <w:rPr>
          <w:noProof/>
        </w:rPr>
        <w:t>41</w:t>
      </w:r>
      <w:r>
        <w:rPr>
          <w:noProof/>
        </w:rPr>
        <w:fldChar w:fldCharType="end"/>
      </w:r>
    </w:p>
    <w:p w14:paraId="234CBCB6" w14:textId="4938BC28" w:rsidR="002247F7" w:rsidRDefault="002247F7" w:rsidP="002247F7">
      <w:pPr>
        <w:pStyle w:val="Verzeichnis2"/>
        <w:rPr>
          <w:rFonts w:asciiTheme="minorHAnsi" w:eastAsiaTheme="minorEastAsia" w:hAnsiTheme="minorHAnsi" w:cstheme="minorBidi"/>
          <w:noProof/>
          <w:kern w:val="2"/>
          <w:sz w:val="22"/>
          <w:szCs w:val="22"/>
          <w:lang w:eastAsia="de-DE"/>
          <w14:ligatures w14:val="standardContextual"/>
        </w:rPr>
      </w:pPr>
      <w:r>
        <w:rPr>
          <w:noProof/>
        </w:rPr>
        <w:t>4.3</w:t>
      </w:r>
      <w:r>
        <w:rPr>
          <w:rFonts w:asciiTheme="minorHAnsi" w:eastAsiaTheme="minorEastAsia" w:hAnsiTheme="minorHAnsi" w:cstheme="minorBidi"/>
          <w:noProof/>
          <w:kern w:val="2"/>
          <w:sz w:val="22"/>
          <w:szCs w:val="22"/>
          <w:lang w:eastAsia="de-DE"/>
          <w14:ligatures w14:val="standardContextual"/>
        </w:rPr>
        <w:tab/>
      </w:r>
      <w:r>
        <w:rPr>
          <w:noProof/>
        </w:rPr>
        <w:t>Betrachtung der Ausgangsdaten</w:t>
      </w:r>
      <w:r>
        <w:rPr>
          <w:noProof/>
        </w:rPr>
        <w:tab/>
      </w:r>
      <w:r>
        <w:rPr>
          <w:noProof/>
        </w:rPr>
        <w:fldChar w:fldCharType="begin"/>
      </w:r>
      <w:r>
        <w:rPr>
          <w:noProof/>
        </w:rPr>
        <w:instrText xml:space="preserve"> PAGEREF _Toc143879382 \h </w:instrText>
      </w:r>
      <w:r>
        <w:rPr>
          <w:noProof/>
        </w:rPr>
      </w:r>
      <w:r>
        <w:rPr>
          <w:noProof/>
        </w:rPr>
        <w:fldChar w:fldCharType="separate"/>
      </w:r>
      <w:r>
        <w:rPr>
          <w:noProof/>
        </w:rPr>
        <w:t>44</w:t>
      </w:r>
      <w:r>
        <w:rPr>
          <w:noProof/>
        </w:rPr>
        <w:fldChar w:fldCharType="end"/>
      </w:r>
    </w:p>
    <w:p w14:paraId="51F05973" w14:textId="6A5688E7" w:rsidR="002247F7" w:rsidRDefault="002247F7">
      <w:pPr>
        <w:pStyle w:val="Verzeichnis1"/>
        <w:tabs>
          <w:tab w:val="left" w:pos="4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5</w:t>
      </w:r>
      <w:r>
        <w:rPr>
          <w:rFonts w:asciiTheme="minorHAnsi" w:eastAsiaTheme="minorEastAsia" w:hAnsiTheme="minorHAnsi" w:cstheme="minorBidi"/>
          <w:b w:val="0"/>
          <w:bCs w:val="0"/>
          <w:noProof/>
          <w:kern w:val="2"/>
          <w:sz w:val="22"/>
          <w:szCs w:val="22"/>
          <w:lang w:eastAsia="de-DE"/>
          <w14:ligatures w14:val="standardContextual"/>
        </w:rPr>
        <w:tab/>
      </w:r>
      <w:r>
        <w:rPr>
          <w:noProof/>
        </w:rPr>
        <w:t>Anforderungen und Gesamtkonzept</w:t>
      </w:r>
      <w:r>
        <w:rPr>
          <w:noProof/>
        </w:rPr>
        <w:tab/>
      </w:r>
      <w:r>
        <w:rPr>
          <w:noProof/>
        </w:rPr>
        <w:fldChar w:fldCharType="begin"/>
      </w:r>
      <w:r>
        <w:rPr>
          <w:noProof/>
        </w:rPr>
        <w:instrText xml:space="preserve"> PAGEREF _Toc143879383 \h </w:instrText>
      </w:r>
      <w:r>
        <w:rPr>
          <w:noProof/>
        </w:rPr>
      </w:r>
      <w:r>
        <w:rPr>
          <w:noProof/>
        </w:rPr>
        <w:fldChar w:fldCharType="separate"/>
      </w:r>
      <w:r>
        <w:rPr>
          <w:noProof/>
        </w:rPr>
        <w:t>48</w:t>
      </w:r>
      <w:r>
        <w:rPr>
          <w:noProof/>
        </w:rPr>
        <w:fldChar w:fldCharType="end"/>
      </w:r>
    </w:p>
    <w:p w14:paraId="0CA4679F" w14:textId="7118CD5A" w:rsidR="002247F7" w:rsidRDefault="002247F7">
      <w:pPr>
        <w:pStyle w:val="Verzeichnis1"/>
        <w:tabs>
          <w:tab w:val="left" w:pos="4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6</w:t>
      </w:r>
      <w:r>
        <w:rPr>
          <w:rFonts w:asciiTheme="minorHAnsi" w:eastAsiaTheme="minorEastAsia" w:hAnsiTheme="minorHAnsi" w:cstheme="minorBidi"/>
          <w:b w:val="0"/>
          <w:bCs w:val="0"/>
          <w:noProof/>
          <w:kern w:val="2"/>
          <w:sz w:val="22"/>
          <w:szCs w:val="22"/>
          <w:lang w:eastAsia="de-DE"/>
          <w14:ligatures w14:val="standardContextual"/>
        </w:rPr>
        <w:tab/>
      </w:r>
      <w:r>
        <w:rPr>
          <w:noProof/>
        </w:rPr>
        <w:t>Datensatzgenerierung und -erweiterung</w:t>
      </w:r>
      <w:r>
        <w:rPr>
          <w:noProof/>
        </w:rPr>
        <w:tab/>
      </w:r>
      <w:r>
        <w:rPr>
          <w:noProof/>
        </w:rPr>
        <w:fldChar w:fldCharType="begin"/>
      </w:r>
      <w:r>
        <w:rPr>
          <w:noProof/>
        </w:rPr>
        <w:instrText xml:space="preserve"> PAGEREF _Toc143879384 \h </w:instrText>
      </w:r>
      <w:r>
        <w:rPr>
          <w:noProof/>
        </w:rPr>
      </w:r>
      <w:r>
        <w:rPr>
          <w:noProof/>
        </w:rPr>
        <w:fldChar w:fldCharType="separate"/>
      </w:r>
      <w:r>
        <w:rPr>
          <w:noProof/>
        </w:rPr>
        <w:t>51</w:t>
      </w:r>
      <w:r>
        <w:rPr>
          <w:noProof/>
        </w:rPr>
        <w:fldChar w:fldCharType="end"/>
      </w:r>
    </w:p>
    <w:p w14:paraId="1A28063F" w14:textId="66D1FAF8" w:rsidR="002247F7" w:rsidRDefault="002247F7">
      <w:pPr>
        <w:pStyle w:val="Verzeichnis1"/>
        <w:tabs>
          <w:tab w:val="left" w:pos="4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7</w:t>
      </w:r>
      <w:r>
        <w:rPr>
          <w:rFonts w:asciiTheme="minorHAnsi" w:eastAsiaTheme="minorEastAsia" w:hAnsiTheme="minorHAnsi" w:cstheme="minorBidi"/>
          <w:b w:val="0"/>
          <w:bCs w:val="0"/>
          <w:noProof/>
          <w:kern w:val="2"/>
          <w:sz w:val="22"/>
          <w:szCs w:val="22"/>
          <w:lang w:eastAsia="de-DE"/>
          <w14:ligatures w14:val="standardContextual"/>
        </w:rPr>
        <w:tab/>
      </w:r>
      <w:r>
        <w:rPr>
          <w:noProof/>
        </w:rPr>
        <w:t>Umsetzung des Map-Matchings</w:t>
      </w:r>
      <w:r>
        <w:rPr>
          <w:noProof/>
        </w:rPr>
        <w:tab/>
      </w:r>
      <w:r>
        <w:rPr>
          <w:noProof/>
        </w:rPr>
        <w:fldChar w:fldCharType="begin"/>
      </w:r>
      <w:r>
        <w:rPr>
          <w:noProof/>
        </w:rPr>
        <w:instrText xml:space="preserve"> PAGEREF _Toc143879385 \h </w:instrText>
      </w:r>
      <w:r>
        <w:rPr>
          <w:noProof/>
        </w:rPr>
      </w:r>
      <w:r>
        <w:rPr>
          <w:noProof/>
        </w:rPr>
        <w:fldChar w:fldCharType="separate"/>
      </w:r>
      <w:r>
        <w:rPr>
          <w:noProof/>
        </w:rPr>
        <w:t>54</w:t>
      </w:r>
      <w:r>
        <w:rPr>
          <w:noProof/>
        </w:rPr>
        <w:fldChar w:fldCharType="end"/>
      </w:r>
    </w:p>
    <w:p w14:paraId="0C845D4E" w14:textId="20C16CCB" w:rsidR="002247F7" w:rsidRDefault="002247F7" w:rsidP="002247F7">
      <w:pPr>
        <w:pStyle w:val="Verzeichnis2"/>
        <w:rPr>
          <w:rFonts w:asciiTheme="minorHAnsi" w:eastAsiaTheme="minorEastAsia" w:hAnsiTheme="minorHAnsi" w:cstheme="minorBidi"/>
          <w:noProof/>
          <w:kern w:val="2"/>
          <w:sz w:val="22"/>
          <w:szCs w:val="22"/>
          <w:lang w:eastAsia="de-DE"/>
          <w14:ligatures w14:val="standardContextual"/>
        </w:rPr>
      </w:pPr>
      <w:r>
        <w:rPr>
          <w:noProof/>
        </w:rPr>
        <w:t>7.1</w:t>
      </w:r>
      <w:r>
        <w:rPr>
          <w:rFonts w:asciiTheme="minorHAnsi" w:eastAsiaTheme="minorEastAsia" w:hAnsiTheme="minorHAnsi" w:cstheme="minorBidi"/>
          <w:noProof/>
          <w:kern w:val="2"/>
          <w:sz w:val="22"/>
          <w:szCs w:val="22"/>
          <w:lang w:eastAsia="de-DE"/>
          <w14:ligatures w14:val="standardContextual"/>
        </w:rPr>
        <w:tab/>
      </w:r>
      <w:r>
        <w:rPr>
          <w:noProof/>
        </w:rPr>
        <w:t>Einrichtung der Valhalla-Instanz</w:t>
      </w:r>
      <w:r>
        <w:rPr>
          <w:noProof/>
        </w:rPr>
        <w:tab/>
      </w:r>
      <w:r>
        <w:rPr>
          <w:noProof/>
        </w:rPr>
        <w:fldChar w:fldCharType="begin"/>
      </w:r>
      <w:r>
        <w:rPr>
          <w:noProof/>
        </w:rPr>
        <w:instrText xml:space="preserve"> PAGEREF _Toc143879386 \h </w:instrText>
      </w:r>
      <w:r>
        <w:rPr>
          <w:noProof/>
        </w:rPr>
      </w:r>
      <w:r>
        <w:rPr>
          <w:noProof/>
        </w:rPr>
        <w:fldChar w:fldCharType="separate"/>
      </w:r>
      <w:r>
        <w:rPr>
          <w:noProof/>
        </w:rPr>
        <w:t>54</w:t>
      </w:r>
      <w:r>
        <w:rPr>
          <w:noProof/>
        </w:rPr>
        <w:fldChar w:fldCharType="end"/>
      </w:r>
    </w:p>
    <w:p w14:paraId="4CFC3893" w14:textId="486911D8" w:rsidR="002247F7" w:rsidRDefault="002247F7" w:rsidP="002247F7">
      <w:pPr>
        <w:pStyle w:val="Verzeichnis2"/>
        <w:rPr>
          <w:rFonts w:asciiTheme="minorHAnsi" w:eastAsiaTheme="minorEastAsia" w:hAnsiTheme="minorHAnsi" w:cstheme="minorBidi"/>
          <w:noProof/>
          <w:kern w:val="2"/>
          <w:sz w:val="22"/>
          <w:szCs w:val="22"/>
          <w:lang w:eastAsia="de-DE"/>
          <w14:ligatures w14:val="standardContextual"/>
        </w:rPr>
      </w:pPr>
      <w:r>
        <w:rPr>
          <w:noProof/>
        </w:rPr>
        <w:t>7.2</w:t>
      </w:r>
      <w:r>
        <w:rPr>
          <w:rFonts w:asciiTheme="minorHAnsi" w:eastAsiaTheme="minorEastAsia" w:hAnsiTheme="minorHAnsi" w:cstheme="minorBidi"/>
          <w:noProof/>
          <w:kern w:val="2"/>
          <w:sz w:val="22"/>
          <w:szCs w:val="22"/>
          <w:lang w:eastAsia="de-DE"/>
          <w14:ligatures w14:val="standardContextual"/>
        </w:rPr>
        <w:tab/>
      </w:r>
      <w:r>
        <w:rPr>
          <w:noProof/>
        </w:rPr>
        <w:t>Vorhersage des Matching-Modus / Vorklassifikation</w:t>
      </w:r>
      <w:r>
        <w:rPr>
          <w:noProof/>
        </w:rPr>
        <w:tab/>
      </w:r>
      <w:r>
        <w:rPr>
          <w:noProof/>
        </w:rPr>
        <w:fldChar w:fldCharType="begin"/>
      </w:r>
      <w:r>
        <w:rPr>
          <w:noProof/>
        </w:rPr>
        <w:instrText xml:space="preserve"> PAGEREF _Toc143879387 \h </w:instrText>
      </w:r>
      <w:r>
        <w:rPr>
          <w:noProof/>
        </w:rPr>
      </w:r>
      <w:r>
        <w:rPr>
          <w:noProof/>
        </w:rPr>
        <w:fldChar w:fldCharType="separate"/>
      </w:r>
      <w:r>
        <w:rPr>
          <w:noProof/>
        </w:rPr>
        <w:t>54</w:t>
      </w:r>
      <w:r>
        <w:rPr>
          <w:noProof/>
        </w:rPr>
        <w:fldChar w:fldCharType="end"/>
      </w:r>
    </w:p>
    <w:p w14:paraId="031344EF" w14:textId="1792DAA7" w:rsidR="002247F7" w:rsidRDefault="002247F7">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7.2.1</w:t>
      </w:r>
      <w:r>
        <w:rPr>
          <w:rFonts w:asciiTheme="minorHAnsi" w:eastAsiaTheme="minorEastAsia" w:hAnsiTheme="minorHAnsi" w:cstheme="minorBidi"/>
          <w:noProof/>
          <w:kern w:val="2"/>
          <w:sz w:val="22"/>
          <w:szCs w:val="22"/>
          <w:lang w:eastAsia="de-DE"/>
          <w14:ligatures w14:val="standardContextual"/>
        </w:rPr>
        <w:tab/>
      </w:r>
      <w:r>
        <w:rPr>
          <w:noProof/>
        </w:rPr>
        <w:t>Vorstellung des Klassifikationsansatz</w:t>
      </w:r>
      <w:r>
        <w:rPr>
          <w:noProof/>
        </w:rPr>
        <w:tab/>
      </w:r>
      <w:r>
        <w:rPr>
          <w:noProof/>
        </w:rPr>
        <w:fldChar w:fldCharType="begin"/>
      </w:r>
      <w:r>
        <w:rPr>
          <w:noProof/>
        </w:rPr>
        <w:instrText xml:space="preserve"> PAGEREF _Toc143879388 \h </w:instrText>
      </w:r>
      <w:r>
        <w:rPr>
          <w:noProof/>
        </w:rPr>
      </w:r>
      <w:r>
        <w:rPr>
          <w:noProof/>
        </w:rPr>
        <w:fldChar w:fldCharType="separate"/>
      </w:r>
      <w:r>
        <w:rPr>
          <w:noProof/>
        </w:rPr>
        <w:t>54</w:t>
      </w:r>
      <w:r>
        <w:rPr>
          <w:noProof/>
        </w:rPr>
        <w:fldChar w:fldCharType="end"/>
      </w:r>
    </w:p>
    <w:p w14:paraId="15483D06" w14:textId="5A431D32" w:rsidR="002247F7" w:rsidRDefault="002247F7">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7.2.2</w:t>
      </w:r>
      <w:r>
        <w:rPr>
          <w:rFonts w:asciiTheme="minorHAnsi" w:eastAsiaTheme="minorEastAsia" w:hAnsiTheme="minorHAnsi" w:cstheme="minorBidi"/>
          <w:noProof/>
          <w:kern w:val="2"/>
          <w:sz w:val="22"/>
          <w:szCs w:val="22"/>
          <w:lang w:eastAsia="de-DE"/>
          <w14:ligatures w14:val="standardContextual"/>
        </w:rPr>
        <w:tab/>
      </w:r>
      <w:r>
        <w:rPr>
          <w:noProof/>
        </w:rPr>
        <w:t>Erzeugung der Trainings- und Testdaten</w:t>
      </w:r>
      <w:r>
        <w:rPr>
          <w:noProof/>
        </w:rPr>
        <w:tab/>
      </w:r>
      <w:r>
        <w:rPr>
          <w:noProof/>
        </w:rPr>
        <w:fldChar w:fldCharType="begin"/>
      </w:r>
      <w:r>
        <w:rPr>
          <w:noProof/>
        </w:rPr>
        <w:instrText xml:space="preserve"> PAGEREF _Toc143879389 \h </w:instrText>
      </w:r>
      <w:r>
        <w:rPr>
          <w:noProof/>
        </w:rPr>
      </w:r>
      <w:r>
        <w:rPr>
          <w:noProof/>
        </w:rPr>
        <w:fldChar w:fldCharType="separate"/>
      </w:r>
      <w:r>
        <w:rPr>
          <w:noProof/>
        </w:rPr>
        <w:t>55</w:t>
      </w:r>
      <w:r>
        <w:rPr>
          <w:noProof/>
        </w:rPr>
        <w:fldChar w:fldCharType="end"/>
      </w:r>
    </w:p>
    <w:p w14:paraId="0F59CB81" w14:textId="2ED3BCE8" w:rsidR="002247F7" w:rsidRDefault="002247F7">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7.2.3</w:t>
      </w:r>
      <w:r>
        <w:rPr>
          <w:rFonts w:asciiTheme="minorHAnsi" w:eastAsiaTheme="minorEastAsia" w:hAnsiTheme="minorHAnsi" w:cstheme="minorBidi"/>
          <w:noProof/>
          <w:kern w:val="2"/>
          <w:sz w:val="22"/>
          <w:szCs w:val="22"/>
          <w:lang w:eastAsia="de-DE"/>
          <w14:ligatures w14:val="standardContextual"/>
        </w:rPr>
        <w:tab/>
      </w:r>
      <w:r>
        <w:rPr>
          <w:noProof/>
        </w:rPr>
        <w:t>Training, Optimierung und Auswahl der besten Klassifikatoren</w:t>
      </w:r>
      <w:r>
        <w:rPr>
          <w:noProof/>
        </w:rPr>
        <w:tab/>
      </w:r>
      <w:r>
        <w:rPr>
          <w:noProof/>
        </w:rPr>
        <w:fldChar w:fldCharType="begin"/>
      </w:r>
      <w:r>
        <w:rPr>
          <w:noProof/>
        </w:rPr>
        <w:instrText xml:space="preserve"> PAGEREF _Toc143879390 \h </w:instrText>
      </w:r>
      <w:r>
        <w:rPr>
          <w:noProof/>
        </w:rPr>
      </w:r>
      <w:r>
        <w:rPr>
          <w:noProof/>
        </w:rPr>
        <w:fldChar w:fldCharType="separate"/>
      </w:r>
      <w:r>
        <w:rPr>
          <w:noProof/>
        </w:rPr>
        <w:t>57</w:t>
      </w:r>
      <w:r>
        <w:rPr>
          <w:noProof/>
        </w:rPr>
        <w:fldChar w:fldCharType="end"/>
      </w:r>
    </w:p>
    <w:p w14:paraId="02E0C073" w14:textId="3BACBB53" w:rsidR="002247F7" w:rsidRDefault="002247F7">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7.2.4</w:t>
      </w:r>
      <w:r>
        <w:rPr>
          <w:rFonts w:asciiTheme="minorHAnsi" w:eastAsiaTheme="minorEastAsia" w:hAnsiTheme="minorHAnsi" w:cstheme="minorBidi"/>
          <w:noProof/>
          <w:kern w:val="2"/>
          <w:sz w:val="22"/>
          <w:szCs w:val="22"/>
          <w:lang w:eastAsia="de-DE"/>
          <w14:ligatures w14:val="standardContextual"/>
        </w:rPr>
        <w:tab/>
      </w:r>
      <w:r>
        <w:rPr>
          <w:noProof/>
        </w:rPr>
        <w:t>Evaluierung auf den Testdaten</w:t>
      </w:r>
      <w:r>
        <w:rPr>
          <w:noProof/>
        </w:rPr>
        <w:tab/>
      </w:r>
      <w:r>
        <w:rPr>
          <w:noProof/>
        </w:rPr>
        <w:fldChar w:fldCharType="begin"/>
      </w:r>
      <w:r>
        <w:rPr>
          <w:noProof/>
        </w:rPr>
        <w:instrText xml:space="preserve"> PAGEREF _Toc143879391 \h </w:instrText>
      </w:r>
      <w:r>
        <w:rPr>
          <w:noProof/>
        </w:rPr>
      </w:r>
      <w:r>
        <w:rPr>
          <w:noProof/>
        </w:rPr>
        <w:fldChar w:fldCharType="separate"/>
      </w:r>
      <w:r>
        <w:rPr>
          <w:noProof/>
        </w:rPr>
        <w:t>61</w:t>
      </w:r>
      <w:r>
        <w:rPr>
          <w:noProof/>
        </w:rPr>
        <w:fldChar w:fldCharType="end"/>
      </w:r>
    </w:p>
    <w:p w14:paraId="0343B22E" w14:textId="49DD32F5" w:rsidR="002247F7" w:rsidRDefault="002247F7" w:rsidP="002247F7">
      <w:pPr>
        <w:pStyle w:val="Verzeichnis2"/>
        <w:rPr>
          <w:rFonts w:asciiTheme="minorHAnsi" w:eastAsiaTheme="minorEastAsia" w:hAnsiTheme="minorHAnsi" w:cstheme="minorBidi"/>
          <w:noProof/>
          <w:kern w:val="2"/>
          <w:sz w:val="22"/>
          <w:szCs w:val="22"/>
          <w:lang w:eastAsia="de-DE"/>
          <w14:ligatures w14:val="standardContextual"/>
        </w:rPr>
      </w:pPr>
      <w:r>
        <w:rPr>
          <w:noProof/>
        </w:rPr>
        <w:t>7.3</w:t>
      </w:r>
      <w:r>
        <w:rPr>
          <w:rFonts w:asciiTheme="minorHAnsi" w:eastAsiaTheme="minorEastAsia" w:hAnsiTheme="minorHAnsi" w:cstheme="minorBidi"/>
          <w:noProof/>
          <w:kern w:val="2"/>
          <w:sz w:val="22"/>
          <w:szCs w:val="22"/>
          <w:lang w:eastAsia="de-DE"/>
          <w14:ligatures w14:val="standardContextual"/>
        </w:rPr>
        <w:tab/>
      </w:r>
      <w:r>
        <w:rPr>
          <w:noProof/>
        </w:rPr>
        <w:t>Map-Matching der Positionssequenzen</w:t>
      </w:r>
      <w:r>
        <w:rPr>
          <w:noProof/>
        </w:rPr>
        <w:tab/>
      </w:r>
      <w:r>
        <w:rPr>
          <w:noProof/>
        </w:rPr>
        <w:fldChar w:fldCharType="begin"/>
      </w:r>
      <w:r>
        <w:rPr>
          <w:noProof/>
        </w:rPr>
        <w:instrText xml:space="preserve"> PAGEREF _Toc143879392 \h </w:instrText>
      </w:r>
      <w:r>
        <w:rPr>
          <w:noProof/>
        </w:rPr>
      </w:r>
      <w:r>
        <w:rPr>
          <w:noProof/>
        </w:rPr>
        <w:fldChar w:fldCharType="separate"/>
      </w:r>
      <w:r>
        <w:rPr>
          <w:noProof/>
        </w:rPr>
        <w:t>63</w:t>
      </w:r>
      <w:r>
        <w:rPr>
          <w:noProof/>
        </w:rPr>
        <w:fldChar w:fldCharType="end"/>
      </w:r>
    </w:p>
    <w:p w14:paraId="57173D3E" w14:textId="520BF624" w:rsidR="002247F7" w:rsidRDefault="002247F7" w:rsidP="002247F7">
      <w:pPr>
        <w:pStyle w:val="Verzeichnis2"/>
        <w:rPr>
          <w:rFonts w:asciiTheme="minorHAnsi" w:eastAsiaTheme="minorEastAsia" w:hAnsiTheme="minorHAnsi" w:cstheme="minorBidi"/>
          <w:noProof/>
          <w:kern w:val="2"/>
          <w:sz w:val="22"/>
          <w:szCs w:val="22"/>
          <w:lang w:eastAsia="de-DE"/>
          <w14:ligatures w14:val="standardContextual"/>
        </w:rPr>
      </w:pPr>
      <w:r>
        <w:rPr>
          <w:noProof/>
        </w:rPr>
        <w:t>7.4</w:t>
      </w:r>
      <w:r>
        <w:rPr>
          <w:rFonts w:asciiTheme="minorHAnsi" w:eastAsiaTheme="minorEastAsia" w:hAnsiTheme="minorHAnsi" w:cstheme="minorBidi"/>
          <w:noProof/>
          <w:kern w:val="2"/>
          <w:sz w:val="22"/>
          <w:szCs w:val="22"/>
          <w:lang w:eastAsia="de-DE"/>
          <w14:ligatures w14:val="standardContextual"/>
        </w:rPr>
        <w:tab/>
      </w:r>
      <w:r>
        <w:rPr>
          <w:noProof/>
        </w:rPr>
        <w:t>Evaluierung des Map-Matchings</w:t>
      </w:r>
      <w:r>
        <w:rPr>
          <w:noProof/>
        </w:rPr>
        <w:tab/>
      </w:r>
      <w:r>
        <w:rPr>
          <w:noProof/>
        </w:rPr>
        <w:fldChar w:fldCharType="begin"/>
      </w:r>
      <w:r>
        <w:rPr>
          <w:noProof/>
        </w:rPr>
        <w:instrText xml:space="preserve"> PAGEREF _Toc143879393 \h </w:instrText>
      </w:r>
      <w:r>
        <w:rPr>
          <w:noProof/>
        </w:rPr>
      </w:r>
      <w:r>
        <w:rPr>
          <w:noProof/>
        </w:rPr>
        <w:fldChar w:fldCharType="separate"/>
      </w:r>
      <w:r>
        <w:rPr>
          <w:noProof/>
        </w:rPr>
        <w:t>65</w:t>
      </w:r>
      <w:r>
        <w:rPr>
          <w:noProof/>
        </w:rPr>
        <w:fldChar w:fldCharType="end"/>
      </w:r>
    </w:p>
    <w:p w14:paraId="31955CA5" w14:textId="7DDA57B0" w:rsidR="002247F7" w:rsidRDefault="002247F7">
      <w:pPr>
        <w:pStyle w:val="Verzeichnis1"/>
        <w:tabs>
          <w:tab w:val="left" w:pos="4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8</w:t>
      </w:r>
      <w:r>
        <w:rPr>
          <w:rFonts w:asciiTheme="minorHAnsi" w:eastAsiaTheme="minorEastAsia" w:hAnsiTheme="minorHAnsi" w:cstheme="minorBidi"/>
          <w:b w:val="0"/>
          <w:bCs w:val="0"/>
          <w:noProof/>
          <w:kern w:val="2"/>
          <w:sz w:val="22"/>
          <w:szCs w:val="22"/>
          <w:lang w:eastAsia="de-DE"/>
          <w14:ligatures w14:val="standardContextual"/>
        </w:rPr>
        <w:tab/>
      </w:r>
      <w:r>
        <w:rPr>
          <w:noProof/>
        </w:rPr>
        <w:t>Umsetzung der Klassifikation</w:t>
      </w:r>
      <w:r>
        <w:rPr>
          <w:noProof/>
        </w:rPr>
        <w:tab/>
      </w:r>
      <w:r>
        <w:rPr>
          <w:noProof/>
        </w:rPr>
        <w:fldChar w:fldCharType="begin"/>
      </w:r>
      <w:r>
        <w:rPr>
          <w:noProof/>
        </w:rPr>
        <w:instrText xml:space="preserve"> PAGEREF _Toc143879394 \h </w:instrText>
      </w:r>
      <w:r>
        <w:rPr>
          <w:noProof/>
        </w:rPr>
      </w:r>
      <w:r>
        <w:rPr>
          <w:noProof/>
        </w:rPr>
        <w:fldChar w:fldCharType="separate"/>
      </w:r>
      <w:r>
        <w:rPr>
          <w:noProof/>
        </w:rPr>
        <w:t>67</w:t>
      </w:r>
      <w:r>
        <w:rPr>
          <w:noProof/>
        </w:rPr>
        <w:fldChar w:fldCharType="end"/>
      </w:r>
    </w:p>
    <w:p w14:paraId="4A0FF211" w14:textId="2196816D" w:rsidR="002247F7" w:rsidRDefault="002247F7" w:rsidP="002247F7">
      <w:pPr>
        <w:pStyle w:val="Verzeichnis2"/>
        <w:rPr>
          <w:rFonts w:asciiTheme="minorHAnsi" w:eastAsiaTheme="minorEastAsia" w:hAnsiTheme="minorHAnsi" w:cstheme="minorBidi"/>
          <w:noProof/>
          <w:kern w:val="2"/>
          <w:sz w:val="22"/>
          <w:szCs w:val="22"/>
          <w:lang w:eastAsia="de-DE"/>
          <w14:ligatures w14:val="standardContextual"/>
        </w:rPr>
      </w:pPr>
      <w:r>
        <w:rPr>
          <w:noProof/>
        </w:rPr>
        <w:t>8.1</w:t>
      </w:r>
      <w:r>
        <w:rPr>
          <w:rFonts w:asciiTheme="minorHAnsi" w:eastAsiaTheme="minorEastAsia" w:hAnsiTheme="minorHAnsi" w:cstheme="minorBidi"/>
          <w:noProof/>
          <w:kern w:val="2"/>
          <w:sz w:val="22"/>
          <w:szCs w:val="22"/>
          <w:lang w:eastAsia="de-DE"/>
          <w14:ligatures w14:val="standardContextual"/>
        </w:rPr>
        <w:tab/>
      </w:r>
      <w:r>
        <w:rPr>
          <w:noProof/>
        </w:rPr>
        <w:t>Naiver Ansatz: Erweiterung der Vorklassifikatoren</w:t>
      </w:r>
      <w:r>
        <w:rPr>
          <w:noProof/>
        </w:rPr>
        <w:tab/>
      </w:r>
      <w:r>
        <w:rPr>
          <w:noProof/>
        </w:rPr>
        <w:fldChar w:fldCharType="begin"/>
      </w:r>
      <w:r>
        <w:rPr>
          <w:noProof/>
        </w:rPr>
        <w:instrText xml:space="preserve"> PAGEREF _Toc143879395 \h </w:instrText>
      </w:r>
      <w:r>
        <w:rPr>
          <w:noProof/>
        </w:rPr>
      </w:r>
      <w:r>
        <w:rPr>
          <w:noProof/>
        </w:rPr>
        <w:fldChar w:fldCharType="separate"/>
      </w:r>
      <w:r>
        <w:rPr>
          <w:noProof/>
        </w:rPr>
        <w:t>67</w:t>
      </w:r>
      <w:r>
        <w:rPr>
          <w:noProof/>
        </w:rPr>
        <w:fldChar w:fldCharType="end"/>
      </w:r>
    </w:p>
    <w:p w14:paraId="60C664FE" w14:textId="666E2ACB" w:rsidR="002247F7" w:rsidRDefault="002247F7" w:rsidP="002247F7">
      <w:pPr>
        <w:pStyle w:val="Verzeichnis2"/>
        <w:rPr>
          <w:rFonts w:asciiTheme="minorHAnsi" w:eastAsiaTheme="minorEastAsia" w:hAnsiTheme="minorHAnsi" w:cstheme="minorBidi"/>
          <w:noProof/>
          <w:kern w:val="2"/>
          <w:sz w:val="22"/>
          <w:szCs w:val="22"/>
          <w:lang w:eastAsia="de-DE"/>
          <w14:ligatures w14:val="standardContextual"/>
        </w:rPr>
      </w:pPr>
      <w:r>
        <w:rPr>
          <w:noProof/>
        </w:rPr>
        <w:t>8.2</w:t>
      </w:r>
      <w:r>
        <w:rPr>
          <w:rFonts w:asciiTheme="minorHAnsi" w:eastAsiaTheme="minorEastAsia" w:hAnsiTheme="minorHAnsi" w:cstheme="minorBidi"/>
          <w:noProof/>
          <w:kern w:val="2"/>
          <w:sz w:val="22"/>
          <w:szCs w:val="22"/>
          <w:lang w:eastAsia="de-DE"/>
          <w14:ligatures w14:val="standardContextual"/>
        </w:rPr>
        <w:tab/>
      </w:r>
      <w:r>
        <w:rPr>
          <w:noProof/>
        </w:rPr>
        <w:t>Sequenzieller Ansatz: Rekurrente Neuronale Netze</w:t>
      </w:r>
      <w:r>
        <w:rPr>
          <w:noProof/>
        </w:rPr>
        <w:tab/>
      </w:r>
      <w:r>
        <w:rPr>
          <w:noProof/>
        </w:rPr>
        <w:fldChar w:fldCharType="begin"/>
      </w:r>
      <w:r>
        <w:rPr>
          <w:noProof/>
        </w:rPr>
        <w:instrText xml:space="preserve"> PAGEREF _Toc143879396 \h </w:instrText>
      </w:r>
      <w:r>
        <w:rPr>
          <w:noProof/>
        </w:rPr>
      </w:r>
      <w:r>
        <w:rPr>
          <w:noProof/>
        </w:rPr>
        <w:fldChar w:fldCharType="separate"/>
      </w:r>
      <w:r>
        <w:rPr>
          <w:noProof/>
        </w:rPr>
        <w:t>68</w:t>
      </w:r>
      <w:r>
        <w:rPr>
          <w:noProof/>
        </w:rPr>
        <w:fldChar w:fldCharType="end"/>
      </w:r>
    </w:p>
    <w:p w14:paraId="361D56EA" w14:textId="122D28D6" w:rsidR="002247F7" w:rsidRDefault="002247F7">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8.2.1</w:t>
      </w:r>
      <w:r>
        <w:rPr>
          <w:rFonts w:asciiTheme="minorHAnsi" w:eastAsiaTheme="minorEastAsia" w:hAnsiTheme="minorHAnsi" w:cstheme="minorBidi"/>
          <w:noProof/>
          <w:kern w:val="2"/>
          <w:sz w:val="22"/>
          <w:szCs w:val="22"/>
          <w:lang w:eastAsia="de-DE"/>
          <w14:ligatures w14:val="standardContextual"/>
        </w:rPr>
        <w:tab/>
      </w:r>
      <w:r>
        <w:rPr>
          <w:noProof/>
        </w:rPr>
        <w:t>Klassifikationsansatz und Basisarchitektur der RNNs</w:t>
      </w:r>
      <w:r>
        <w:rPr>
          <w:noProof/>
        </w:rPr>
        <w:tab/>
      </w:r>
      <w:r>
        <w:rPr>
          <w:noProof/>
        </w:rPr>
        <w:fldChar w:fldCharType="begin"/>
      </w:r>
      <w:r>
        <w:rPr>
          <w:noProof/>
        </w:rPr>
        <w:instrText xml:space="preserve"> PAGEREF _Toc143879397 \h </w:instrText>
      </w:r>
      <w:r>
        <w:rPr>
          <w:noProof/>
        </w:rPr>
      </w:r>
      <w:r>
        <w:rPr>
          <w:noProof/>
        </w:rPr>
        <w:fldChar w:fldCharType="separate"/>
      </w:r>
      <w:r>
        <w:rPr>
          <w:noProof/>
        </w:rPr>
        <w:t>68</w:t>
      </w:r>
      <w:r>
        <w:rPr>
          <w:noProof/>
        </w:rPr>
        <w:fldChar w:fldCharType="end"/>
      </w:r>
    </w:p>
    <w:p w14:paraId="1E9C2567" w14:textId="25AB9440" w:rsidR="002247F7" w:rsidRDefault="002247F7">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8.2.2</w:t>
      </w:r>
      <w:r>
        <w:rPr>
          <w:rFonts w:asciiTheme="minorHAnsi" w:eastAsiaTheme="minorEastAsia" w:hAnsiTheme="minorHAnsi" w:cstheme="minorBidi"/>
          <w:noProof/>
          <w:kern w:val="2"/>
          <w:sz w:val="22"/>
          <w:szCs w:val="22"/>
          <w:lang w:eastAsia="de-DE"/>
          <w14:ligatures w14:val="standardContextual"/>
        </w:rPr>
        <w:tab/>
      </w:r>
      <w:r>
        <w:rPr>
          <w:noProof/>
        </w:rPr>
        <w:t>Vorbereitung der Datensätze</w:t>
      </w:r>
      <w:r>
        <w:rPr>
          <w:noProof/>
        </w:rPr>
        <w:tab/>
      </w:r>
      <w:r>
        <w:rPr>
          <w:noProof/>
        </w:rPr>
        <w:fldChar w:fldCharType="begin"/>
      </w:r>
      <w:r>
        <w:rPr>
          <w:noProof/>
        </w:rPr>
        <w:instrText xml:space="preserve"> PAGEREF _Toc143879398 \h </w:instrText>
      </w:r>
      <w:r>
        <w:rPr>
          <w:noProof/>
        </w:rPr>
      </w:r>
      <w:r>
        <w:rPr>
          <w:noProof/>
        </w:rPr>
        <w:fldChar w:fldCharType="separate"/>
      </w:r>
      <w:r>
        <w:rPr>
          <w:noProof/>
        </w:rPr>
        <w:t>71</w:t>
      </w:r>
      <w:r>
        <w:rPr>
          <w:noProof/>
        </w:rPr>
        <w:fldChar w:fldCharType="end"/>
      </w:r>
    </w:p>
    <w:p w14:paraId="6753A473" w14:textId="1418953A" w:rsidR="002247F7" w:rsidRDefault="002247F7">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8.2.3</w:t>
      </w:r>
      <w:r>
        <w:rPr>
          <w:rFonts w:asciiTheme="minorHAnsi" w:eastAsiaTheme="minorEastAsia" w:hAnsiTheme="minorHAnsi" w:cstheme="minorBidi"/>
          <w:noProof/>
          <w:kern w:val="2"/>
          <w:sz w:val="22"/>
          <w:szCs w:val="22"/>
          <w:lang w:eastAsia="de-DE"/>
          <w14:ligatures w14:val="standardContextual"/>
        </w:rPr>
        <w:tab/>
      </w:r>
      <w:r>
        <w:rPr>
          <w:noProof/>
        </w:rPr>
        <w:t>Hyperparameteroptimierung und Ergebnisse</w:t>
      </w:r>
      <w:r>
        <w:rPr>
          <w:noProof/>
        </w:rPr>
        <w:tab/>
      </w:r>
      <w:r>
        <w:rPr>
          <w:noProof/>
        </w:rPr>
        <w:fldChar w:fldCharType="begin"/>
      </w:r>
      <w:r>
        <w:rPr>
          <w:noProof/>
        </w:rPr>
        <w:instrText xml:space="preserve"> PAGEREF _Toc143879399 \h </w:instrText>
      </w:r>
      <w:r>
        <w:rPr>
          <w:noProof/>
        </w:rPr>
      </w:r>
      <w:r>
        <w:rPr>
          <w:noProof/>
        </w:rPr>
        <w:fldChar w:fldCharType="separate"/>
      </w:r>
      <w:r>
        <w:rPr>
          <w:noProof/>
        </w:rPr>
        <w:t>72</w:t>
      </w:r>
      <w:r>
        <w:rPr>
          <w:noProof/>
        </w:rPr>
        <w:fldChar w:fldCharType="end"/>
      </w:r>
    </w:p>
    <w:p w14:paraId="0ED8CD49" w14:textId="774E0E3C" w:rsidR="002247F7" w:rsidRDefault="002247F7">
      <w:pPr>
        <w:pStyle w:val="Verzeichnis1"/>
        <w:tabs>
          <w:tab w:val="left" w:pos="4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9</w:t>
      </w:r>
      <w:r>
        <w:rPr>
          <w:rFonts w:asciiTheme="minorHAnsi" w:eastAsiaTheme="minorEastAsia" w:hAnsiTheme="minorHAnsi" w:cstheme="minorBidi"/>
          <w:b w:val="0"/>
          <w:bCs w:val="0"/>
          <w:noProof/>
          <w:kern w:val="2"/>
          <w:sz w:val="22"/>
          <w:szCs w:val="22"/>
          <w:lang w:eastAsia="de-DE"/>
          <w14:ligatures w14:val="standardContextual"/>
        </w:rPr>
        <w:tab/>
      </w:r>
      <w:r>
        <w:rPr>
          <w:noProof/>
        </w:rPr>
        <w:t>Evaluierung und Diskussion</w:t>
      </w:r>
      <w:r>
        <w:rPr>
          <w:noProof/>
        </w:rPr>
        <w:tab/>
      </w:r>
      <w:r>
        <w:rPr>
          <w:noProof/>
        </w:rPr>
        <w:fldChar w:fldCharType="begin"/>
      </w:r>
      <w:r>
        <w:rPr>
          <w:noProof/>
        </w:rPr>
        <w:instrText xml:space="preserve"> PAGEREF _Toc143879400 \h </w:instrText>
      </w:r>
      <w:r>
        <w:rPr>
          <w:noProof/>
        </w:rPr>
      </w:r>
      <w:r>
        <w:rPr>
          <w:noProof/>
        </w:rPr>
        <w:fldChar w:fldCharType="separate"/>
      </w:r>
      <w:r>
        <w:rPr>
          <w:noProof/>
        </w:rPr>
        <w:t>77</w:t>
      </w:r>
      <w:r>
        <w:rPr>
          <w:noProof/>
        </w:rPr>
        <w:fldChar w:fldCharType="end"/>
      </w:r>
    </w:p>
    <w:p w14:paraId="2E482683" w14:textId="7327D003" w:rsidR="002247F7" w:rsidRDefault="002247F7">
      <w:pPr>
        <w:pStyle w:val="Verzeichnis1"/>
        <w:tabs>
          <w:tab w:val="left" w:pos="4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10</w:t>
      </w:r>
      <w:r>
        <w:rPr>
          <w:rFonts w:asciiTheme="minorHAnsi" w:eastAsiaTheme="minorEastAsia" w:hAnsiTheme="minorHAnsi" w:cstheme="minorBidi"/>
          <w:b w:val="0"/>
          <w:bCs w:val="0"/>
          <w:noProof/>
          <w:kern w:val="2"/>
          <w:sz w:val="22"/>
          <w:szCs w:val="22"/>
          <w:lang w:eastAsia="de-DE"/>
          <w14:ligatures w14:val="standardContextual"/>
        </w:rPr>
        <w:tab/>
      </w:r>
      <w:r>
        <w:rPr>
          <w:noProof/>
        </w:rPr>
        <w:t>Zusammenfassung und Ausblick</w:t>
      </w:r>
      <w:r>
        <w:rPr>
          <w:noProof/>
        </w:rPr>
        <w:tab/>
      </w:r>
      <w:r>
        <w:rPr>
          <w:noProof/>
        </w:rPr>
        <w:fldChar w:fldCharType="begin"/>
      </w:r>
      <w:r>
        <w:rPr>
          <w:noProof/>
        </w:rPr>
        <w:instrText xml:space="preserve"> PAGEREF _Toc143879401 \h </w:instrText>
      </w:r>
      <w:r>
        <w:rPr>
          <w:noProof/>
        </w:rPr>
      </w:r>
      <w:r>
        <w:rPr>
          <w:noProof/>
        </w:rPr>
        <w:fldChar w:fldCharType="separate"/>
      </w:r>
      <w:r>
        <w:rPr>
          <w:noProof/>
        </w:rPr>
        <w:t>84</w:t>
      </w:r>
      <w:r>
        <w:rPr>
          <w:noProof/>
        </w:rPr>
        <w:fldChar w:fldCharType="end"/>
      </w:r>
    </w:p>
    <w:p w14:paraId="20FA43E3" w14:textId="2508E40E" w:rsidR="002247F7" w:rsidRDefault="002247F7">
      <w:pPr>
        <w:pStyle w:val="Verzeichnis1"/>
        <w:tabs>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Quellenverzeichnis</w:t>
      </w:r>
      <w:r>
        <w:rPr>
          <w:noProof/>
        </w:rPr>
        <w:tab/>
      </w:r>
      <w:r>
        <w:rPr>
          <w:noProof/>
        </w:rPr>
        <w:fldChar w:fldCharType="begin"/>
      </w:r>
      <w:r>
        <w:rPr>
          <w:noProof/>
        </w:rPr>
        <w:instrText xml:space="preserve"> PAGEREF _Toc143879402 \h </w:instrText>
      </w:r>
      <w:r>
        <w:rPr>
          <w:noProof/>
        </w:rPr>
      </w:r>
      <w:r>
        <w:rPr>
          <w:noProof/>
        </w:rPr>
        <w:fldChar w:fldCharType="separate"/>
      </w:r>
      <w:r>
        <w:rPr>
          <w:noProof/>
        </w:rPr>
        <w:t>88</w:t>
      </w:r>
      <w:r>
        <w:rPr>
          <w:noProof/>
        </w:rPr>
        <w:fldChar w:fldCharType="end"/>
      </w:r>
    </w:p>
    <w:p w14:paraId="64F92232" w14:textId="3C0B1C34" w:rsidR="008A08D5" w:rsidRDefault="008A08D5" w:rsidP="00696D95">
      <w:pPr>
        <w:pStyle w:val="berschrift1"/>
        <w:numPr>
          <w:ilvl w:val="0"/>
          <w:numId w:val="0"/>
        </w:numPr>
      </w:pPr>
      <w:r>
        <w:lastRenderedPageBreak/>
        <w:fldChar w:fldCharType="end"/>
      </w:r>
      <w:bookmarkStart w:id="4" w:name="_Toc143879343"/>
      <w:r w:rsidR="00696D95">
        <w:t>Abbildungsverzeichnis</w:t>
      </w:r>
      <w:bookmarkEnd w:id="4"/>
    </w:p>
    <w:p w14:paraId="61F1D958" w14:textId="38BE0E62" w:rsidR="009D3035" w:rsidRDefault="009D3035">
      <w:pPr>
        <w:pStyle w:val="Abbildungsverzeichnis"/>
        <w:rPr>
          <w:rFonts w:asciiTheme="minorHAnsi" w:eastAsiaTheme="minorEastAsia" w:hAnsiTheme="minorHAnsi" w:cstheme="minorBidi"/>
          <w:noProof/>
          <w:kern w:val="2"/>
          <w:sz w:val="22"/>
          <w:lang w:eastAsia="de-DE"/>
          <w14:ligatures w14:val="standardContextual"/>
        </w:rPr>
      </w:pPr>
      <w:r>
        <w:fldChar w:fldCharType="begin"/>
      </w:r>
      <w:r>
        <w:instrText xml:space="preserve"> TOC \h \z \c "Abb." </w:instrText>
      </w:r>
      <w:r>
        <w:fldChar w:fldCharType="separate"/>
      </w:r>
      <w:hyperlink w:anchor="_Toc143779048" w:history="1">
        <w:r w:rsidRPr="00B70578">
          <w:rPr>
            <w:rStyle w:val="Hyperlink"/>
            <w:noProof/>
          </w:rPr>
          <w:t xml:space="preserve">Abb. 1: </w:t>
        </w:r>
        <w:r>
          <w:rPr>
            <w:rFonts w:asciiTheme="minorHAnsi" w:eastAsiaTheme="minorEastAsia" w:hAnsiTheme="minorHAnsi" w:cstheme="minorBidi"/>
            <w:noProof/>
            <w:kern w:val="2"/>
            <w:sz w:val="22"/>
            <w:lang w:eastAsia="de-DE"/>
            <w14:ligatures w14:val="standardContextual"/>
          </w:rPr>
          <w:tab/>
        </w:r>
        <w:r w:rsidRPr="00B70578">
          <w:rPr>
            <w:rStyle w:val="Hyperlink"/>
            <w:noProof/>
          </w:rPr>
          <w:t>Ermittlung der GNSS-Position als Schnittpunkt mehrerer Kugeln</w:t>
        </w:r>
        <w:r>
          <w:rPr>
            <w:noProof/>
            <w:webHidden/>
          </w:rPr>
          <w:tab/>
        </w:r>
        <w:r>
          <w:rPr>
            <w:noProof/>
            <w:webHidden/>
          </w:rPr>
          <w:fldChar w:fldCharType="begin"/>
        </w:r>
        <w:r>
          <w:rPr>
            <w:noProof/>
            <w:webHidden/>
          </w:rPr>
          <w:instrText xml:space="preserve"> PAGEREF _Toc143779048 \h </w:instrText>
        </w:r>
        <w:r>
          <w:rPr>
            <w:noProof/>
            <w:webHidden/>
          </w:rPr>
        </w:r>
        <w:r>
          <w:rPr>
            <w:noProof/>
            <w:webHidden/>
          </w:rPr>
          <w:fldChar w:fldCharType="separate"/>
        </w:r>
        <w:r w:rsidR="008514D7">
          <w:rPr>
            <w:noProof/>
            <w:webHidden/>
          </w:rPr>
          <w:t>15</w:t>
        </w:r>
        <w:r>
          <w:rPr>
            <w:noProof/>
            <w:webHidden/>
          </w:rPr>
          <w:fldChar w:fldCharType="end"/>
        </w:r>
      </w:hyperlink>
    </w:p>
    <w:p w14:paraId="162BE4F4" w14:textId="5942EC63" w:rsidR="009D3035"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779049" w:history="1">
        <w:r w:rsidR="009D3035" w:rsidRPr="00B70578">
          <w:rPr>
            <w:rStyle w:val="Hyperlink"/>
            <w:noProof/>
          </w:rPr>
          <w:t xml:space="preserve">Abb. 2: </w:t>
        </w:r>
        <w:r w:rsidR="009D3035">
          <w:rPr>
            <w:rFonts w:asciiTheme="minorHAnsi" w:eastAsiaTheme="minorEastAsia" w:hAnsiTheme="minorHAnsi" w:cstheme="minorBidi"/>
            <w:noProof/>
            <w:kern w:val="2"/>
            <w:sz w:val="22"/>
            <w:lang w:eastAsia="de-DE"/>
            <w14:ligatures w14:val="standardContextual"/>
          </w:rPr>
          <w:tab/>
        </w:r>
        <w:r w:rsidR="009D3035" w:rsidRPr="00B70578">
          <w:rPr>
            <w:rStyle w:val="Hyperlink"/>
            <w:noProof/>
          </w:rPr>
          <w:t>Map-Matching von aufgenommenen GNSS-Punkten auf das Straßennetz</w:t>
        </w:r>
        <w:r w:rsidR="009D3035">
          <w:rPr>
            <w:noProof/>
            <w:webHidden/>
          </w:rPr>
          <w:tab/>
        </w:r>
        <w:r w:rsidR="009D3035">
          <w:rPr>
            <w:noProof/>
            <w:webHidden/>
          </w:rPr>
          <w:fldChar w:fldCharType="begin"/>
        </w:r>
        <w:r w:rsidR="009D3035">
          <w:rPr>
            <w:noProof/>
            <w:webHidden/>
          </w:rPr>
          <w:instrText xml:space="preserve"> PAGEREF _Toc143779049 \h </w:instrText>
        </w:r>
        <w:r w:rsidR="009D3035">
          <w:rPr>
            <w:noProof/>
            <w:webHidden/>
          </w:rPr>
        </w:r>
        <w:r w:rsidR="009D3035">
          <w:rPr>
            <w:noProof/>
            <w:webHidden/>
          </w:rPr>
          <w:fldChar w:fldCharType="separate"/>
        </w:r>
        <w:r w:rsidR="008514D7">
          <w:rPr>
            <w:noProof/>
            <w:webHidden/>
          </w:rPr>
          <w:t>16</w:t>
        </w:r>
        <w:r w:rsidR="009D3035">
          <w:rPr>
            <w:noProof/>
            <w:webHidden/>
          </w:rPr>
          <w:fldChar w:fldCharType="end"/>
        </w:r>
      </w:hyperlink>
    </w:p>
    <w:p w14:paraId="2CFB3245" w14:textId="230F8318" w:rsidR="009D3035"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779050" w:history="1">
        <w:r w:rsidR="009D3035" w:rsidRPr="00B70578">
          <w:rPr>
            <w:rStyle w:val="Hyperlink"/>
            <w:noProof/>
          </w:rPr>
          <w:t xml:space="preserve">Abb. 3: </w:t>
        </w:r>
        <w:r w:rsidR="009D3035">
          <w:rPr>
            <w:rFonts w:asciiTheme="minorHAnsi" w:eastAsiaTheme="minorEastAsia" w:hAnsiTheme="minorHAnsi" w:cstheme="minorBidi"/>
            <w:noProof/>
            <w:kern w:val="2"/>
            <w:sz w:val="22"/>
            <w:lang w:eastAsia="de-DE"/>
            <w14:ligatures w14:val="standardContextual"/>
          </w:rPr>
          <w:tab/>
        </w:r>
        <w:r w:rsidR="009D3035" w:rsidRPr="00B70578">
          <w:rPr>
            <w:rStyle w:val="Hyperlink"/>
            <w:noProof/>
          </w:rPr>
          <w:t>Koordinatenpunkte (GNSS-Messung) und zugehörige Kandidaten</w:t>
        </w:r>
        <w:r w:rsidR="009D3035">
          <w:rPr>
            <w:noProof/>
            <w:webHidden/>
          </w:rPr>
          <w:tab/>
        </w:r>
        <w:r w:rsidR="009D3035">
          <w:rPr>
            <w:noProof/>
            <w:webHidden/>
          </w:rPr>
          <w:fldChar w:fldCharType="begin"/>
        </w:r>
        <w:r w:rsidR="009D3035">
          <w:rPr>
            <w:noProof/>
            <w:webHidden/>
          </w:rPr>
          <w:instrText xml:space="preserve"> PAGEREF _Toc143779050 \h </w:instrText>
        </w:r>
        <w:r w:rsidR="009D3035">
          <w:rPr>
            <w:noProof/>
            <w:webHidden/>
          </w:rPr>
        </w:r>
        <w:r w:rsidR="009D3035">
          <w:rPr>
            <w:noProof/>
            <w:webHidden/>
          </w:rPr>
          <w:fldChar w:fldCharType="separate"/>
        </w:r>
        <w:r w:rsidR="008514D7">
          <w:rPr>
            <w:noProof/>
            <w:webHidden/>
          </w:rPr>
          <w:t>17</w:t>
        </w:r>
        <w:r w:rsidR="009D3035">
          <w:rPr>
            <w:noProof/>
            <w:webHidden/>
          </w:rPr>
          <w:fldChar w:fldCharType="end"/>
        </w:r>
      </w:hyperlink>
    </w:p>
    <w:p w14:paraId="3BC43B70" w14:textId="171519D5" w:rsidR="009D3035"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779051" w:history="1">
        <w:r w:rsidR="009D3035" w:rsidRPr="00B70578">
          <w:rPr>
            <w:rStyle w:val="Hyperlink"/>
            <w:noProof/>
          </w:rPr>
          <w:t xml:space="preserve">Abb. 4: </w:t>
        </w:r>
        <w:r w:rsidR="009D3035">
          <w:rPr>
            <w:rFonts w:asciiTheme="minorHAnsi" w:eastAsiaTheme="minorEastAsia" w:hAnsiTheme="minorHAnsi" w:cstheme="minorBidi"/>
            <w:noProof/>
            <w:kern w:val="2"/>
            <w:sz w:val="22"/>
            <w:lang w:eastAsia="de-DE"/>
            <w14:ligatures w14:val="standardContextual"/>
          </w:rPr>
          <w:tab/>
        </w:r>
        <w:r w:rsidR="009D3035" w:rsidRPr="00B70578">
          <w:rPr>
            <w:rStyle w:val="Hyperlink"/>
            <w:noProof/>
          </w:rPr>
          <w:t>Mögliche Übergänge und optimaler Pfad</w:t>
        </w:r>
        <w:r w:rsidR="009D3035">
          <w:rPr>
            <w:noProof/>
            <w:webHidden/>
          </w:rPr>
          <w:tab/>
        </w:r>
        <w:r w:rsidR="009D3035">
          <w:rPr>
            <w:noProof/>
            <w:webHidden/>
          </w:rPr>
          <w:fldChar w:fldCharType="begin"/>
        </w:r>
        <w:r w:rsidR="009D3035">
          <w:rPr>
            <w:noProof/>
            <w:webHidden/>
          </w:rPr>
          <w:instrText xml:space="preserve"> PAGEREF _Toc143779051 \h </w:instrText>
        </w:r>
        <w:r w:rsidR="009D3035">
          <w:rPr>
            <w:noProof/>
            <w:webHidden/>
          </w:rPr>
        </w:r>
        <w:r w:rsidR="009D3035">
          <w:rPr>
            <w:noProof/>
            <w:webHidden/>
          </w:rPr>
          <w:fldChar w:fldCharType="separate"/>
        </w:r>
        <w:r w:rsidR="008514D7">
          <w:rPr>
            <w:noProof/>
            <w:webHidden/>
          </w:rPr>
          <w:t>18</w:t>
        </w:r>
        <w:r w:rsidR="009D3035">
          <w:rPr>
            <w:noProof/>
            <w:webHidden/>
          </w:rPr>
          <w:fldChar w:fldCharType="end"/>
        </w:r>
      </w:hyperlink>
    </w:p>
    <w:p w14:paraId="7228FE44" w14:textId="7757C223" w:rsidR="009D3035"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779052" w:history="1">
        <w:r w:rsidR="009D3035" w:rsidRPr="00B70578">
          <w:rPr>
            <w:rStyle w:val="Hyperlink"/>
            <w:noProof/>
          </w:rPr>
          <w:t xml:space="preserve">Abb. 5: </w:t>
        </w:r>
        <w:r w:rsidR="009D3035">
          <w:rPr>
            <w:rFonts w:asciiTheme="minorHAnsi" w:eastAsiaTheme="minorEastAsia" w:hAnsiTheme="minorHAnsi" w:cstheme="minorBidi"/>
            <w:noProof/>
            <w:kern w:val="2"/>
            <w:sz w:val="22"/>
            <w:lang w:eastAsia="de-DE"/>
            <w14:ligatures w14:val="standardContextual"/>
          </w:rPr>
          <w:tab/>
        </w:r>
        <w:r w:rsidR="009D3035" w:rsidRPr="00B70578">
          <w:rPr>
            <w:rStyle w:val="Hyperlink"/>
            <w:noProof/>
          </w:rPr>
          <w:t>Lineare Separierung durch suboptimale und optimale Hyperebene</w:t>
        </w:r>
        <w:r w:rsidR="009D3035">
          <w:rPr>
            <w:noProof/>
            <w:webHidden/>
          </w:rPr>
          <w:tab/>
        </w:r>
        <w:r w:rsidR="009D3035">
          <w:rPr>
            <w:noProof/>
            <w:webHidden/>
          </w:rPr>
          <w:fldChar w:fldCharType="begin"/>
        </w:r>
        <w:r w:rsidR="009D3035">
          <w:rPr>
            <w:noProof/>
            <w:webHidden/>
          </w:rPr>
          <w:instrText xml:space="preserve"> PAGEREF _Toc143779052 \h </w:instrText>
        </w:r>
        <w:r w:rsidR="009D3035">
          <w:rPr>
            <w:noProof/>
            <w:webHidden/>
          </w:rPr>
        </w:r>
        <w:r w:rsidR="009D3035">
          <w:rPr>
            <w:noProof/>
            <w:webHidden/>
          </w:rPr>
          <w:fldChar w:fldCharType="separate"/>
        </w:r>
        <w:r w:rsidR="008514D7">
          <w:rPr>
            <w:noProof/>
            <w:webHidden/>
          </w:rPr>
          <w:t>20</w:t>
        </w:r>
        <w:r w:rsidR="009D3035">
          <w:rPr>
            <w:noProof/>
            <w:webHidden/>
          </w:rPr>
          <w:fldChar w:fldCharType="end"/>
        </w:r>
      </w:hyperlink>
    </w:p>
    <w:p w14:paraId="29AF7AF4" w14:textId="6059F5CF" w:rsidR="009D3035"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779053" w:history="1">
        <w:r w:rsidR="009D3035" w:rsidRPr="00B70578">
          <w:rPr>
            <w:rStyle w:val="Hyperlink"/>
            <w:noProof/>
          </w:rPr>
          <w:t xml:space="preserve">Abb. 6: </w:t>
        </w:r>
        <w:r w:rsidR="009D3035">
          <w:rPr>
            <w:rFonts w:asciiTheme="minorHAnsi" w:eastAsiaTheme="minorEastAsia" w:hAnsiTheme="minorHAnsi" w:cstheme="minorBidi"/>
            <w:noProof/>
            <w:kern w:val="2"/>
            <w:sz w:val="22"/>
            <w:lang w:eastAsia="de-DE"/>
            <w14:ligatures w14:val="standardContextual"/>
          </w:rPr>
          <w:tab/>
        </w:r>
        <w:r w:rsidR="009D3035" w:rsidRPr="00B70578">
          <w:rPr>
            <w:rStyle w:val="Hyperlink"/>
            <w:noProof/>
          </w:rPr>
          <w:t>Effekt des Regularisierungsparameters C bei Soft-Margin-SVMs</w:t>
        </w:r>
        <w:r w:rsidR="009D3035">
          <w:rPr>
            <w:noProof/>
            <w:webHidden/>
          </w:rPr>
          <w:tab/>
        </w:r>
        <w:r w:rsidR="009D3035">
          <w:rPr>
            <w:noProof/>
            <w:webHidden/>
          </w:rPr>
          <w:fldChar w:fldCharType="begin"/>
        </w:r>
        <w:r w:rsidR="009D3035">
          <w:rPr>
            <w:noProof/>
            <w:webHidden/>
          </w:rPr>
          <w:instrText xml:space="preserve"> PAGEREF _Toc143779053 \h </w:instrText>
        </w:r>
        <w:r w:rsidR="009D3035">
          <w:rPr>
            <w:noProof/>
            <w:webHidden/>
          </w:rPr>
        </w:r>
        <w:r w:rsidR="009D3035">
          <w:rPr>
            <w:noProof/>
            <w:webHidden/>
          </w:rPr>
          <w:fldChar w:fldCharType="separate"/>
        </w:r>
        <w:r w:rsidR="008514D7">
          <w:rPr>
            <w:noProof/>
            <w:webHidden/>
          </w:rPr>
          <w:t>21</w:t>
        </w:r>
        <w:r w:rsidR="009D3035">
          <w:rPr>
            <w:noProof/>
            <w:webHidden/>
          </w:rPr>
          <w:fldChar w:fldCharType="end"/>
        </w:r>
      </w:hyperlink>
    </w:p>
    <w:p w14:paraId="4C0CAD0B" w14:textId="5AAB9982" w:rsidR="009D3035"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779054" w:history="1">
        <w:r w:rsidR="009D3035" w:rsidRPr="00B70578">
          <w:rPr>
            <w:rStyle w:val="Hyperlink"/>
            <w:noProof/>
          </w:rPr>
          <w:t xml:space="preserve">Abb. 7: </w:t>
        </w:r>
        <w:r w:rsidR="009D3035">
          <w:rPr>
            <w:rFonts w:asciiTheme="minorHAnsi" w:eastAsiaTheme="minorEastAsia" w:hAnsiTheme="minorHAnsi" w:cstheme="minorBidi"/>
            <w:noProof/>
            <w:kern w:val="2"/>
            <w:sz w:val="22"/>
            <w:lang w:eastAsia="de-DE"/>
            <w14:ligatures w14:val="standardContextual"/>
          </w:rPr>
          <w:tab/>
        </w:r>
        <w:r w:rsidR="009D3035" w:rsidRPr="00B70578">
          <w:rPr>
            <w:rStyle w:val="Hyperlink"/>
            <w:noProof/>
          </w:rPr>
          <w:t>Hinzufügen von Merkmalen, um Datenpunkte separierbar zu machen</w:t>
        </w:r>
        <w:r w:rsidR="009D3035">
          <w:rPr>
            <w:noProof/>
            <w:webHidden/>
          </w:rPr>
          <w:tab/>
        </w:r>
        <w:r w:rsidR="009D3035">
          <w:rPr>
            <w:noProof/>
            <w:webHidden/>
          </w:rPr>
          <w:fldChar w:fldCharType="begin"/>
        </w:r>
        <w:r w:rsidR="009D3035">
          <w:rPr>
            <w:noProof/>
            <w:webHidden/>
          </w:rPr>
          <w:instrText xml:space="preserve"> PAGEREF _Toc143779054 \h </w:instrText>
        </w:r>
        <w:r w:rsidR="009D3035">
          <w:rPr>
            <w:noProof/>
            <w:webHidden/>
          </w:rPr>
        </w:r>
        <w:r w:rsidR="009D3035">
          <w:rPr>
            <w:noProof/>
            <w:webHidden/>
          </w:rPr>
          <w:fldChar w:fldCharType="separate"/>
        </w:r>
        <w:r w:rsidR="008514D7">
          <w:rPr>
            <w:noProof/>
            <w:webHidden/>
          </w:rPr>
          <w:t>21</w:t>
        </w:r>
        <w:r w:rsidR="009D3035">
          <w:rPr>
            <w:noProof/>
            <w:webHidden/>
          </w:rPr>
          <w:fldChar w:fldCharType="end"/>
        </w:r>
      </w:hyperlink>
    </w:p>
    <w:p w14:paraId="1D576700" w14:textId="4B69D0D8" w:rsidR="009D3035"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779055" w:history="1">
        <w:r w:rsidR="009D3035" w:rsidRPr="00B70578">
          <w:rPr>
            <w:rStyle w:val="Hyperlink"/>
            <w:noProof/>
          </w:rPr>
          <w:t xml:space="preserve">Abb. 8: </w:t>
        </w:r>
        <w:r w:rsidR="009D3035">
          <w:rPr>
            <w:rFonts w:asciiTheme="minorHAnsi" w:eastAsiaTheme="minorEastAsia" w:hAnsiTheme="minorHAnsi" w:cstheme="minorBidi"/>
            <w:noProof/>
            <w:kern w:val="2"/>
            <w:sz w:val="22"/>
            <w:lang w:eastAsia="de-DE"/>
            <w14:ligatures w14:val="standardContextual"/>
          </w:rPr>
          <w:tab/>
        </w:r>
        <w:r w:rsidR="009D3035" w:rsidRPr="00B70578">
          <w:rPr>
            <w:rStyle w:val="Hyperlink"/>
            <w:noProof/>
          </w:rPr>
          <w:t>Beispiel für einen Entscheidungsbaum</w:t>
        </w:r>
        <w:r w:rsidR="009D3035">
          <w:rPr>
            <w:noProof/>
            <w:webHidden/>
          </w:rPr>
          <w:tab/>
        </w:r>
        <w:r w:rsidR="009D3035">
          <w:rPr>
            <w:noProof/>
            <w:webHidden/>
          </w:rPr>
          <w:fldChar w:fldCharType="begin"/>
        </w:r>
        <w:r w:rsidR="009D3035">
          <w:rPr>
            <w:noProof/>
            <w:webHidden/>
          </w:rPr>
          <w:instrText xml:space="preserve"> PAGEREF _Toc143779055 \h </w:instrText>
        </w:r>
        <w:r w:rsidR="009D3035">
          <w:rPr>
            <w:noProof/>
            <w:webHidden/>
          </w:rPr>
        </w:r>
        <w:r w:rsidR="009D3035">
          <w:rPr>
            <w:noProof/>
            <w:webHidden/>
          </w:rPr>
          <w:fldChar w:fldCharType="separate"/>
        </w:r>
        <w:r w:rsidR="008514D7">
          <w:rPr>
            <w:noProof/>
            <w:webHidden/>
          </w:rPr>
          <w:t>22</w:t>
        </w:r>
        <w:r w:rsidR="009D3035">
          <w:rPr>
            <w:noProof/>
            <w:webHidden/>
          </w:rPr>
          <w:fldChar w:fldCharType="end"/>
        </w:r>
      </w:hyperlink>
    </w:p>
    <w:p w14:paraId="3D1722F9" w14:textId="38826D74" w:rsidR="009D3035"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779056" w:history="1">
        <w:r w:rsidR="009D3035" w:rsidRPr="00B70578">
          <w:rPr>
            <w:rStyle w:val="Hyperlink"/>
            <w:noProof/>
          </w:rPr>
          <w:t xml:space="preserve">Abb. 9: </w:t>
        </w:r>
        <w:r w:rsidR="009D3035">
          <w:rPr>
            <w:rFonts w:asciiTheme="minorHAnsi" w:eastAsiaTheme="minorEastAsia" w:hAnsiTheme="minorHAnsi" w:cstheme="minorBidi"/>
            <w:noProof/>
            <w:kern w:val="2"/>
            <w:sz w:val="22"/>
            <w:lang w:eastAsia="de-DE"/>
            <w14:ligatures w14:val="standardContextual"/>
          </w:rPr>
          <w:tab/>
        </w:r>
        <w:r w:rsidR="009D3035" w:rsidRPr="00B70578">
          <w:rPr>
            <w:rStyle w:val="Hyperlink"/>
            <w:noProof/>
          </w:rPr>
          <w:t>Aufbau eines Künstlichen Neuronalen Netzes</w:t>
        </w:r>
        <w:r w:rsidR="009D3035">
          <w:rPr>
            <w:noProof/>
            <w:webHidden/>
          </w:rPr>
          <w:tab/>
        </w:r>
        <w:r w:rsidR="009D3035">
          <w:rPr>
            <w:noProof/>
            <w:webHidden/>
          </w:rPr>
          <w:fldChar w:fldCharType="begin"/>
        </w:r>
        <w:r w:rsidR="009D3035">
          <w:rPr>
            <w:noProof/>
            <w:webHidden/>
          </w:rPr>
          <w:instrText xml:space="preserve"> PAGEREF _Toc143779056 \h </w:instrText>
        </w:r>
        <w:r w:rsidR="009D3035">
          <w:rPr>
            <w:noProof/>
            <w:webHidden/>
          </w:rPr>
        </w:r>
        <w:r w:rsidR="009D3035">
          <w:rPr>
            <w:noProof/>
            <w:webHidden/>
          </w:rPr>
          <w:fldChar w:fldCharType="separate"/>
        </w:r>
        <w:r w:rsidR="008514D7">
          <w:rPr>
            <w:noProof/>
            <w:webHidden/>
          </w:rPr>
          <w:t>24</w:t>
        </w:r>
        <w:r w:rsidR="009D3035">
          <w:rPr>
            <w:noProof/>
            <w:webHidden/>
          </w:rPr>
          <w:fldChar w:fldCharType="end"/>
        </w:r>
      </w:hyperlink>
    </w:p>
    <w:p w14:paraId="3BA5783C" w14:textId="6DB973E3" w:rsidR="009D3035"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779057" w:history="1">
        <w:r w:rsidR="009D3035" w:rsidRPr="00B70578">
          <w:rPr>
            <w:rStyle w:val="Hyperlink"/>
            <w:noProof/>
          </w:rPr>
          <w:t xml:space="preserve">Abb. 10: </w:t>
        </w:r>
        <w:r w:rsidR="009D3035">
          <w:rPr>
            <w:rFonts w:asciiTheme="minorHAnsi" w:eastAsiaTheme="minorEastAsia" w:hAnsiTheme="minorHAnsi" w:cstheme="minorBidi"/>
            <w:noProof/>
            <w:kern w:val="2"/>
            <w:sz w:val="22"/>
            <w:lang w:eastAsia="de-DE"/>
            <w14:ligatures w14:val="standardContextual"/>
          </w:rPr>
          <w:tab/>
        </w:r>
        <w:r w:rsidR="009D3035" w:rsidRPr="00B70578">
          <w:rPr>
            <w:rStyle w:val="Hyperlink"/>
            <w:noProof/>
          </w:rPr>
          <w:t>Veranschaulichung eines künstlichen Neurons</w:t>
        </w:r>
        <w:r w:rsidR="009D3035">
          <w:rPr>
            <w:noProof/>
            <w:webHidden/>
          </w:rPr>
          <w:tab/>
        </w:r>
        <w:r w:rsidR="009D3035">
          <w:rPr>
            <w:noProof/>
            <w:webHidden/>
          </w:rPr>
          <w:fldChar w:fldCharType="begin"/>
        </w:r>
        <w:r w:rsidR="009D3035">
          <w:rPr>
            <w:noProof/>
            <w:webHidden/>
          </w:rPr>
          <w:instrText xml:space="preserve"> PAGEREF _Toc143779057 \h </w:instrText>
        </w:r>
        <w:r w:rsidR="009D3035">
          <w:rPr>
            <w:noProof/>
            <w:webHidden/>
          </w:rPr>
        </w:r>
        <w:r w:rsidR="009D3035">
          <w:rPr>
            <w:noProof/>
            <w:webHidden/>
          </w:rPr>
          <w:fldChar w:fldCharType="separate"/>
        </w:r>
        <w:r w:rsidR="008514D7">
          <w:rPr>
            <w:noProof/>
            <w:webHidden/>
          </w:rPr>
          <w:t>25</w:t>
        </w:r>
        <w:r w:rsidR="009D3035">
          <w:rPr>
            <w:noProof/>
            <w:webHidden/>
          </w:rPr>
          <w:fldChar w:fldCharType="end"/>
        </w:r>
      </w:hyperlink>
    </w:p>
    <w:p w14:paraId="56025E1A" w14:textId="527ABAB2" w:rsidR="009D3035"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779058" w:history="1">
        <w:r w:rsidR="009D3035" w:rsidRPr="00B70578">
          <w:rPr>
            <w:rStyle w:val="Hyperlink"/>
            <w:noProof/>
          </w:rPr>
          <w:t xml:space="preserve">Abb. 11: </w:t>
        </w:r>
        <w:r w:rsidR="009D3035">
          <w:rPr>
            <w:rFonts w:asciiTheme="minorHAnsi" w:eastAsiaTheme="minorEastAsia" w:hAnsiTheme="minorHAnsi" w:cstheme="minorBidi"/>
            <w:noProof/>
            <w:kern w:val="2"/>
            <w:sz w:val="22"/>
            <w:lang w:eastAsia="de-DE"/>
            <w14:ligatures w14:val="standardContextual"/>
          </w:rPr>
          <w:tab/>
        </w:r>
        <w:r w:rsidR="009D3035" w:rsidRPr="00B70578">
          <w:rPr>
            <w:rStyle w:val="Hyperlink"/>
            <w:noProof/>
          </w:rPr>
          <w:t>Aktivierungsfunktionen: tanh(z),</w:t>
        </w:r>
        <w:r w:rsidR="009D3035" w:rsidRPr="00B70578">
          <w:rPr>
            <w:rStyle w:val="Hyperlink"/>
            <w:rFonts w:ascii="Cambria Math" w:hAnsi="Cambria Math"/>
            <w:i/>
            <w:noProof/>
          </w:rPr>
          <w:t xml:space="preserve"> </w:t>
        </w:r>
        <m:oMath>
          <m:r>
            <w:rPr>
              <w:rStyle w:val="Hyperlink"/>
              <w:rFonts w:ascii="Cambria Math" w:hAnsi="Cambria Math"/>
              <w:noProof/>
            </w:rPr>
            <m:t>σz</m:t>
          </m:r>
        </m:oMath>
        <w:r w:rsidR="009D3035" w:rsidRPr="00B70578">
          <w:rPr>
            <w:rStyle w:val="Hyperlink"/>
            <w:rFonts w:ascii="Cambria Math" w:hAnsi="Cambria Math"/>
            <w:i/>
            <w:noProof/>
          </w:rPr>
          <w:t xml:space="preserve"> </w:t>
        </w:r>
        <w:r w:rsidR="009D3035" w:rsidRPr="00B70578">
          <w:rPr>
            <w:rStyle w:val="Hyperlink"/>
            <w:rFonts w:ascii="Cambria Math" w:hAnsi="Cambria Math"/>
            <w:iCs/>
            <w:noProof/>
          </w:rPr>
          <w:t xml:space="preserve">und </w:t>
        </w:r>
        <m:oMath>
          <m:r>
            <w:rPr>
              <w:rStyle w:val="Hyperlink"/>
              <w:rFonts w:ascii="Cambria Math" w:hAnsi="Cambria Math"/>
              <w:noProof/>
            </w:rPr>
            <m:t>ReLUz</m:t>
          </m:r>
        </m:oMath>
        <w:r w:rsidR="009D3035">
          <w:rPr>
            <w:noProof/>
            <w:webHidden/>
          </w:rPr>
          <w:tab/>
        </w:r>
        <w:r w:rsidR="009D3035">
          <w:rPr>
            <w:noProof/>
            <w:webHidden/>
          </w:rPr>
          <w:fldChar w:fldCharType="begin"/>
        </w:r>
        <w:r w:rsidR="009D3035">
          <w:rPr>
            <w:noProof/>
            <w:webHidden/>
          </w:rPr>
          <w:instrText xml:space="preserve"> PAGEREF _Toc143779058 \h </w:instrText>
        </w:r>
        <w:r w:rsidR="009D3035">
          <w:rPr>
            <w:noProof/>
            <w:webHidden/>
          </w:rPr>
        </w:r>
        <w:r w:rsidR="009D3035">
          <w:rPr>
            <w:noProof/>
            <w:webHidden/>
          </w:rPr>
          <w:fldChar w:fldCharType="separate"/>
        </w:r>
        <w:r w:rsidR="008514D7">
          <w:rPr>
            <w:noProof/>
            <w:webHidden/>
          </w:rPr>
          <w:t>26</w:t>
        </w:r>
        <w:r w:rsidR="009D3035">
          <w:rPr>
            <w:noProof/>
            <w:webHidden/>
          </w:rPr>
          <w:fldChar w:fldCharType="end"/>
        </w:r>
      </w:hyperlink>
    </w:p>
    <w:p w14:paraId="33E0F026" w14:textId="7BFC484A" w:rsidR="009D3035"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779059" w:history="1">
        <w:r w:rsidR="009D3035" w:rsidRPr="00B70578">
          <w:rPr>
            <w:rStyle w:val="Hyperlink"/>
            <w:noProof/>
          </w:rPr>
          <w:t xml:space="preserve">Abb. 12: </w:t>
        </w:r>
        <w:r w:rsidR="009D3035">
          <w:rPr>
            <w:rFonts w:asciiTheme="minorHAnsi" w:eastAsiaTheme="minorEastAsia" w:hAnsiTheme="minorHAnsi" w:cstheme="minorBidi"/>
            <w:noProof/>
            <w:kern w:val="2"/>
            <w:sz w:val="22"/>
            <w:lang w:eastAsia="de-DE"/>
            <w14:ligatures w14:val="standardContextual"/>
          </w:rPr>
          <w:tab/>
        </w:r>
        <w:r w:rsidR="009D3035" w:rsidRPr="00B70578">
          <w:rPr>
            <w:rStyle w:val="Hyperlink"/>
            <w:noProof/>
          </w:rPr>
          <w:t>Darstellung des Gradientenabstiegs</w:t>
        </w:r>
        <w:r w:rsidR="009D3035">
          <w:rPr>
            <w:noProof/>
            <w:webHidden/>
          </w:rPr>
          <w:tab/>
        </w:r>
        <w:r w:rsidR="009D3035">
          <w:rPr>
            <w:noProof/>
            <w:webHidden/>
          </w:rPr>
          <w:fldChar w:fldCharType="begin"/>
        </w:r>
        <w:r w:rsidR="009D3035">
          <w:rPr>
            <w:noProof/>
            <w:webHidden/>
          </w:rPr>
          <w:instrText xml:space="preserve"> PAGEREF _Toc143779059 \h </w:instrText>
        </w:r>
        <w:r w:rsidR="009D3035">
          <w:rPr>
            <w:noProof/>
            <w:webHidden/>
          </w:rPr>
        </w:r>
        <w:r w:rsidR="009D3035">
          <w:rPr>
            <w:noProof/>
            <w:webHidden/>
          </w:rPr>
          <w:fldChar w:fldCharType="separate"/>
        </w:r>
        <w:r w:rsidR="008514D7">
          <w:rPr>
            <w:noProof/>
            <w:webHidden/>
          </w:rPr>
          <w:t>28</w:t>
        </w:r>
        <w:r w:rsidR="009D3035">
          <w:rPr>
            <w:noProof/>
            <w:webHidden/>
          </w:rPr>
          <w:fldChar w:fldCharType="end"/>
        </w:r>
      </w:hyperlink>
    </w:p>
    <w:p w14:paraId="5769C070" w14:textId="55A86112" w:rsidR="009D3035"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779060" w:history="1">
        <w:r w:rsidR="009D3035" w:rsidRPr="00B70578">
          <w:rPr>
            <w:rStyle w:val="Hyperlink"/>
            <w:noProof/>
          </w:rPr>
          <w:t xml:space="preserve">Abb. 13: </w:t>
        </w:r>
        <w:r w:rsidR="009D3035">
          <w:rPr>
            <w:rFonts w:asciiTheme="minorHAnsi" w:eastAsiaTheme="minorEastAsia" w:hAnsiTheme="minorHAnsi" w:cstheme="minorBidi"/>
            <w:noProof/>
            <w:kern w:val="2"/>
            <w:sz w:val="22"/>
            <w:lang w:eastAsia="de-DE"/>
            <w14:ligatures w14:val="standardContextual"/>
          </w:rPr>
          <w:tab/>
        </w:r>
        <w:r w:rsidR="009D3035" w:rsidRPr="00B70578">
          <w:rPr>
            <w:rStyle w:val="Hyperlink"/>
            <w:noProof/>
          </w:rPr>
          <w:t>Gedächtniszelle: statisch und über die Zeit aufgerollt</w:t>
        </w:r>
        <w:r w:rsidR="009D3035">
          <w:rPr>
            <w:noProof/>
            <w:webHidden/>
          </w:rPr>
          <w:tab/>
        </w:r>
        <w:r w:rsidR="009D3035">
          <w:rPr>
            <w:noProof/>
            <w:webHidden/>
          </w:rPr>
          <w:fldChar w:fldCharType="begin"/>
        </w:r>
        <w:r w:rsidR="009D3035">
          <w:rPr>
            <w:noProof/>
            <w:webHidden/>
          </w:rPr>
          <w:instrText xml:space="preserve"> PAGEREF _Toc143779060 \h </w:instrText>
        </w:r>
        <w:r w:rsidR="009D3035">
          <w:rPr>
            <w:noProof/>
            <w:webHidden/>
          </w:rPr>
        </w:r>
        <w:r w:rsidR="009D3035">
          <w:rPr>
            <w:noProof/>
            <w:webHidden/>
          </w:rPr>
          <w:fldChar w:fldCharType="separate"/>
        </w:r>
        <w:r w:rsidR="008514D7">
          <w:rPr>
            <w:noProof/>
            <w:webHidden/>
          </w:rPr>
          <w:t>30</w:t>
        </w:r>
        <w:r w:rsidR="009D3035">
          <w:rPr>
            <w:noProof/>
            <w:webHidden/>
          </w:rPr>
          <w:fldChar w:fldCharType="end"/>
        </w:r>
      </w:hyperlink>
    </w:p>
    <w:p w14:paraId="0F087257" w14:textId="2E7FBE3B" w:rsidR="009D3035"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779061" w:history="1">
        <w:r w:rsidR="009D3035" w:rsidRPr="00B70578">
          <w:rPr>
            <w:rStyle w:val="Hyperlink"/>
            <w:noProof/>
          </w:rPr>
          <w:t xml:space="preserve">Abb. 14: </w:t>
        </w:r>
        <w:r w:rsidR="009D3035">
          <w:rPr>
            <w:rFonts w:asciiTheme="minorHAnsi" w:eastAsiaTheme="minorEastAsia" w:hAnsiTheme="minorHAnsi" w:cstheme="minorBidi"/>
            <w:noProof/>
            <w:kern w:val="2"/>
            <w:sz w:val="22"/>
            <w:lang w:eastAsia="de-DE"/>
            <w14:ligatures w14:val="standardContextual"/>
          </w:rPr>
          <w:tab/>
        </w:r>
        <w:r w:rsidR="009D3035" w:rsidRPr="00B70578">
          <w:rPr>
            <w:rStyle w:val="Hyperlink"/>
            <w:noProof/>
          </w:rPr>
          <w:t>Sequence</w:t>
        </w:r>
        <w:r w:rsidR="009D3035" w:rsidRPr="00B70578">
          <w:rPr>
            <w:rStyle w:val="Hyperlink"/>
            <w:noProof/>
            <w:lang w:val="en-GB"/>
          </w:rPr>
          <w:t>-To-Sequence und Sequence-To-Vector RNN</w:t>
        </w:r>
        <w:r w:rsidR="009D3035">
          <w:rPr>
            <w:noProof/>
            <w:webHidden/>
          </w:rPr>
          <w:tab/>
        </w:r>
        <w:r w:rsidR="009D3035">
          <w:rPr>
            <w:noProof/>
            <w:webHidden/>
          </w:rPr>
          <w:fldChar w:fldCharType="begin"/>
        </w:r>
        <w:r w:rsidR="009D3035">
          <w:rPr>
            <w:noProof/>
            <w:webHidden/>
          </w:rPr>
          <w:instrText xml:space="preserve"> PAGEREF _Toc143779061 \h </w:instrText>
        </w:r>
        <w:r w:rsidR="009D3035">
          <w:rPr>
            <w:noProof/>
            <w:webHidden/>
          </w:rPr>
        </w:r>
        <w:r w:rsidR="009D3035">
          <w:rPr>
            <w:noProof/>
            <w:webHidden/>
          </w:rPr>
          <w:fldChar w:fldCharType="separate"/>
        </w:r>
        <w:r w:rsidR="008514D7">
          <w:rPr>
            <w:noProof/>
            <w:webHidden/>
          </w:rPr>
          <w:t>30</w:t>
        </w:r>
        <w:r w:rsidR="009D3035">
          <w:rPr>
            <w:noProof/>
            <w:webHidden/>
          </w:rPr>
          <w:fldChar w:fldCharType="end"/>
        </w:r>
      </w:hyperlink>
    </w:p>
    <w:p w14:paraId="52172B6D" w14:textId="3B780522" w:rsidR="009D3035"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779062" w:history="1">
        <w:r w:rsidR="009D3035" w:rsidRPr="00B70578">
          <w:rPr>
            <w:rStyle w:val="Hyperlink"/>
            <w:noProof/>
          </w:rPr>
          <w:t xml:space="preserve">Abb. 15: </w:t>
        </w:r>
        <w:r w:rsidR="009D3035">
          <w:rPr>
            <w:rFonts w:asciiTheme="minorHAnsi" w:eastAsiaTheme="minorEastAsia" w:hAnsiTheme="minorHAnsi" w:cstheme="minorBidi"/>
            <w:noProof/>
            <w:kern w:val="2"/>
            <w:sz w:val="22"/>
            <w:lang w:eastAsia="de-DE"/>
            <w14:ligatures w14:val="standardContextual"/>
          </w:rPr>
          <w:tab/>
        </w:r>
        <w:r w:rsidR="009D3035" w:rsidRPr="00B70578">
          <w:rPr>
            <w:rStyle w:val="Hyperlink"/>
            <w:noProof/>
          </w:rPr>
          <w:t>Beispiel für eine zweiklassige Konfusionsmatrix</w:t>
        </w:r>
        <w:r w:rsidR="009D3035">
          <w:rPr>
            <w:noProof/>
            <w:webHidden/>
          </w:rPr>
          <w:tab/>
        </w:r>
        <w:r w:rsidR="009D3035">
          <w:rPr>
            <w:noProof/>
            <w:webHidden/>
          </w:rPr>
          <w:fldChar w:fldCharType="begin"/>
        </w:r>
        <w:r w:rsidR="009D3035">
          <w:rPr>
            <w:noProof/>
            <w:webHidden/>
          </w:rPr>
          <w:instrText xml:space="preserve"> PAGEREF _Toc143779062 \h </w:instrText>
        </w:r>
        <w:r w:rsidR="009D3035">
          <w:rPr>
            <w:noProof/>
            <w:webHidden/>
          </w:rPr>
        </w:r>
        <w:r w:rsidR="009D3035">
          <w:rPr>
            <w:noProof/>
            <w:webHidden/>
          </w:rPr>
          <w:fldChar w:fldCharType="separate"/>
        </w:r>
        <w:r w:rsidR="008514D7">
          <w:rPr>
            <w:noProof/>
            <w:webHidden/>
          </w:rPr>
          <w:t>31</w:t>
        </w:r>
        <w:r w:rsidR="009D3035">
          <w:rPr>
            <w:noProof/>
            <w:webHidden/>
          </w:rPr>
          <w:fldChar w:fldCharType="end"/>
        </w:r>
      </w:hyperlink>
    </w:p>
    <w:p w14:paraId="5DE9DACC" w14:textId="1F3BE576" w:rsidR="009D3035"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779063" w:history="1">
        <w:r w:rsidR="009D3035" w:rsidRPr="00B70578">
          <w:rPr>
            <w:rStyle w:val="Hyperlink"/>
            <w:noProof/>
          </w:rPr>
          <w:t xml:space="preserve">Abb. 16: </w:t>
        </w:r>
        <w:r w:rsidR="009D3035">
          <w:rPr>
            <w:rFonts w:asciiTheme="minorHAnsi" w:eastAsiaTheme="minorEastAsia" w:hAnsiTheme="minorHAnsi" w:cstheme="minorBidi"/>
            <w:noProof/>
            <w:kern w:val="2"/>
            <w:sz w:val="22"/>
            <w:lang w:eastAsia="de-DE"/>
            <w14:ligatures w14:val="standardContextual"/>
          </w:rPr>
          <w:tab/>
        </w:r>
        <w:r w:rsidR="009D3035" w:rsidRPr="00B70578">
          <w:rPr>
            <w:rStyle w:val="Hyperlink"/>
            <w:noProof/>
          </w:rPr>
          <w:t>Screenshot der MotionTrace-App</w:t>
        </w:r>
        <w:r w:rsidR="009D3035">
          <w:rPr>
            <w:noProof/>
            <w:webHidden/>
          </w:rPr>
          <w:tab/>
        </w:r>
        <w:r w:rsidR="009D3035">
          <w:rPr>
            <w:noProof/>
            <w:webHidden/>
          </w:rPr>
          <w:fldChar w:fldCharType="begin"/>
        </w:r>
        <w:r w:rsidR="009D3035">
          <w:rPr>
            <w:noProof/>
            <w:webHidden/>
          </w:rPr>
          <w:instrText xml:space="preserve"> PAGEREF _Toc143779063 \h </w:instrText>
        </w:r>
        <w:r w:rsidR="009D3035">
          <w:rPr>
            <w:noProof/>
            <w:webHidden/>
          </w:rPr>
        </w:r>
        <w:r w:rsidR="009D3035">
          <w:rPr>
            <w:noProof/>
            <w:webHidden/>
          </w:rPr>
          <w:fldChar w:fldCharType="separate"/>
        </w:r>
        <w:r w:rsidR="008514D7">
          <w:rPr>
            <w:noProof/>
            <w:webHidden/>
          </w:rPr>
          <w:t>44</w:t>
        </w:r>
        <w:r w:rsidR="009D3035">
          <w:rPr>
            <w:noProof/>
            <w:webHidden/>
          </w:rPr>
          <w:fldChar w:fldCharType="end"/>
        </w:r>
      </w:hyperlink>
    </w:p>
    <w:p w14:paraId="6F7BBB05" w14:textId="14DDB992" w:rsidR="009D3035"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779064" w:history="1">
        <w:r w:rsidR="009D3035" w:rsidRPr="00B70578">
          <w:rPr>
            <w:rStyle w:val="Hyperlink"/>
            <w:noProof/>
          </w:rPr>
          <w:t xml:space="preserve">Abb. 17: </w:t>
        </w:r>
        <w:r w:rsidR="009D3035">
          <w:rPr>
            <w:rFonts w:asciiTheme="minorHAnsi" w:eastAsiaTheme="minorEastAsia" w:hAnsiTheme="minorHAnsi" w:cstheme="minorBidi"/>
            <w:noProof/>
            <w:kern w:val="2"/>
            <w:sz w:val="22"/>
            <w:lang w:eastAsia="de-DE"/>
            <w14:ligatures w14:val="standardContextual"/>
          </w:rPr>
          <w:tab/>
        </w:r>
        <w:r w:rsidR="009D3035" w:rsidRPr="00B70578">
          <w:rPr>
            <w:rStyle w:val="Hyperlink"/>
            <w:noProof/>
          </w:rPr>
          <w:t>Umfang der Aufnahmen (in Stunden) nach Verkehrsteilnehmerklasse</w:t>
        </w:r>
        <w:r w:rsidR="009D3035">
          <w:rPr>
            <w:noProof/>
            <w:webHidden/>
          </w:rPr>
          <w:tab/>
        </w:r>
        <w:r w:rsidR="009D3035">
          <w:rPr>
            <w:noProof/>
            <w:webHidden/>
          </w:rPr>
          <w:fldChar w:fldCharType="begin"/>
        </w:r>
        <w:r w:rsidR="009D3035">
          <w:rPr>
            <w:noProof/>
            <w:webHidden/>
          </w:rPr>
          <w:instrText xml:space="preserve"> PAGEREF _Toc143779064 \h </w:instrText>
        </w:r>
        <w:r w:rsidR="009D3035">
          <w:rPr>
            <w:noProof/>
            <w:webHidden/>
          </w:rPr>
        </w:r>
        <w:r w:rsidR="009D3035">
          <w:rPr>
            <w:noProof/>
            <w:webHidden/>
          </w:rPr>
          <w:fldChar w:fldCharType="separate"/>
        </w:r>
        <w:r w:rsidR="008514D7">
          <w:rPr>
            <w:noProof/>
            <w:webHidden/>
          </w:rPr>
          <w:t>45</w:t>
        </w:r>
        <w:r w:rsidR="009D3035">
          <w:rPr>
            <w:noProof/>
            <w:webHidden/>
          </w:rPr>
          <w:fldChar w:fldCharType="end"/>
        </w:r>
      </w:hyperlink>
    </w:p>
    <w:p w14:paraId="78C292C5" w14:textId="32ACE621" w:rsidR="009D3035" w:rsidRDefault="00000000" w:rsidP="00DF1FC9">
      <w:pPr>
        <w:pStyle w:val="Abbildungsverzeichnis"/>
        <w:ind w:left="1418" w:hanging="1418"/>
        <w:rPr>
          <w:rFonts w:asciiTheme="minorHAnsi" w:eastAsiaTheme="minorEastAsia" w:hAnsiTheme="minorHAnsi" w:cstheme="minorBidi"/>
          <w:noProof/>
          <w:kern w:val="2"/>
          <w:sz w:val="22"/>
          <w:lang w:eastAsia="de-DE"/>
          <w14:ligatures w14:val="standardContextual"/>
        </w:rPr>
      </w:pPr>
      <w:hyperlink w:anchor="_Toc143779065" w:history="1">
        <w:r w:rsidR="009D3035" w:rsidRPr="00B70578">
          <w:rPr>
            <w:rStyle w:val="Hyperlink"/>
            <w:noProof/>
          </w:rPr>
          <w:t xml:space="preserve">Abb. 18: </w:t>
        </w:r>
        <w:r w:rsidR="009D3035">
          <w:rPr>
            <w:rFonts w:asciiTheme="minorHAnsi" w:eastAsiaTheme="minorEastAsia" w:hAnsiTheme="minorHAnsi" w:cstheme="minorBidi"/>
            <w:noProof/>
            <w:kern w:val="2"/>
            <w:sz w:val="22"/>
            <w:lang w:eastAsia="de-DE"/>
            <w14:ligatures w14:val="standardContextual"/>
          </w:rPr>
          <w:tab/>
        </w:r>
        <w:r w:rsidR="009D3035" w:rsidRPr="00B70578">
          <w:rPr>
            <w:rStyle w:val="Hyperlink"/>
            <w:noProof/>
          </w:rPr>
          <w:t>Visualisierung der gesammelten GNSS-Sequenzen im Raum Sonneberg-Neustadt</w:t>
        </w:r>
        <w:r w:rsidR="009D3035">
          <w:rPr>
            <w:noProof/>
            <w:webHidden/>
          </w:rPr>
          <w:tab/>
        </w:r>
        <w:r w:rsidR="009D3035">
          <w:rPr>
            <w:noProof/>
            <w:webHidden/>
          </w:rPr>
          <w:fldChar w:fldCharType="begin"/>
        </w:r>
        <w:r w:rsidR="009D3035">
          <w:rPr>
            <w:noProof/>
            <w:webHidden/>
          </w:rPr>
          <w:instrText xml:space="preserve"> PAGEREF _Toc143779065 \h </w:instrText>
        </w:r>
        <w:r w:rsidR="009D3035">
          <w:rPr>
            <w:noProof/>
            <w:webHidden/>
          </w:rPr>
        </w:r>
        <w:r w:rsidR="009D3035">
          <w:rPr>
            <w:noProof/>
            <w:webHidden/>
          </w:rPr>
          <w:fldChar w:fldCharType="separate"/>
        </w:r>
        <w:r w:rsidR="008514D7">
          <w:rPr>
            <w:noProof/>
            <w:webHidden/>
          </w:rPr>
          <w:t>46</w:t>
        </w:r>
        <w:r w:rsidR="009D3035">
          <w:rPr>
            <w:noProof/>
            <w:webHidden/>
          </w:rPr>
          <w:fldChar w:fldCharType="end"/>
        </w:r>
      </w:hyperlink>
    </w:p>
    <w:p w14:paraId="5B857565" w14:textId="19D61F6C" w:rsidR="009D3035"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779066" w:history="1">
        <w:r w:rsidR="009D3035" w:rsidRPr="00B70578">
          <w:rPr>
            <w:rStyle w:val="Hyperlink"/>
            <w:noProof/>
          </w:rPr>
          <w:t xml:space="preserve">Abb. 19: </w:t>
        </w:r>
        <w:r w:rsidR="009D3035">
          <w:rPr>
            <w:rFonts w:asciiTheme="minorHAnsi" w:eastAsiaTheme="minorEastAsia" w:hAnsiTheme="minorHAnsi" w:cstheme="minorBidi"/>
            <w:noProof/>
            <w:kern w:val="2"/>
            <w:sz w:val="22"/>
            <w:lang w:eastAsia="de-DE"/>
            <w14:ligatures w14:val="standardContextual"/>
          </w:rPr>
          <w:tab/>
        </w:r>
        <w:r w:rsidR="009D3035" w:rsidRPr="00B70578">
          <w:rPr>
            <w:rStyle w:val="Hyperlink"/>
            <w:noProof/>
          </w:rPr>
          <w:t>Primäre Fehlerarten innerhalb der GNSS-Sequenzen</w:t>
        </w:r>
        <w:r w:rsidR="009D3035">
          <w:rPr>
            <w:noProof/>
            <w:webHidden/>
          </w:rPr>
          <w:tab/>
        </w:r>
        <w:r w:rsidR="009D3035">
          <w:rPr>
            <w:noProof/>
            <w:webHidden/>
          </w:rPr>
          <w:fldChar w:fldCharType="begin"/>
        </w:r>
        <w:r w:rsidR="009D3035">
          <w:rPr>
            <w:noProof/>
            <w:webHidden/>
          </w:rPr>
          <w:instrText xml:space="preserve"> PAGEREF _Toc143779066 \h </w:instrText>
        </w:r>
        <w:r w:rsidR="009D3035">
          <w:rPr>
            <w:noProof/>
            <w:webHidden/>
          </w:rPr>
        </w:r>
        <w:r w:rsidR="009D3035">
          <w:rPr>
            <w:noProof/>
            <w:webHidden/>
          </w:rPr>
          <w:fldChar w:fldCharType="separate"/>
        </w:r>
        <w:r w:rsidR="008514D7">
          <w:rPr>
            <w:noProof/>
            <w:webHidden/>
          </w:rPr>
          <w:t>46</w:t>
        </w:r>
        <w:r w:rsidR="009D3035">
          <w:rPr>
            <w:noProof/>
            <w:webHidden/>
          </w:rPr>
          <w:fldChar w:fldCharType="end"/>
        </w:r>
      </w:hyperlink>
    </w:p>
    <w:p w14:paraId="29F577D6" w14:textId="3CF44BA2" w:rsidR="009D3035"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779067" w:history="1">
        <w:r w:rsidR="009D3035" w:rsidRPr="00B70578">
          <w:rPr>
            <w:rStyle w:val="Hyperlink"/>
            <w:noProof/>
          </w:rPr>
          <w:t xml:space="preserve">Abb. 20: </w:t>
        </w:r>
        <w:r w:rsidR="009D3035">
          <w:rPr>
            <w:rFonts w:asciiTheme="minorHAnsi" w:eastAsiaTheme="minorEastAsia" w:hAnsiTheme="minorHAnsi" w:cstheme="minorBidi"/>
            <w:noProof/>
            <w:kern w:val="2"/>
            <w:sz w:val="22"/>
            <w:lang w:eastAsia="de-DE"/>
            <w14:ligatures w14:val="standardContextual"/>
          </w:rPr>
          <w:tab/>
        </w:r>
        <w:r w:rsidR="009D3035" w:rsidRPr="00B70578">
          <w:rPr>
            <w:rStyle w:val="Hyperlink"/>
            <w:noProof/>
          </w:rPr>
          <w:t>Veranschaulichtes Gesamtkonzept der Verkehrsteilnehmerklassifikation</w:t>
        </w:r>
        <w:r w:rsidR="009D3035">
          <w:rPr>
            <w:noProof/>
            <w:webHidden/>
          </w:rPr>
          <w:tab/>
        </w:r>
        <w:r w:rsidR="009D3035">
          <w:rPr>
            <w:noProof/>
            <w:webHidden/>
          </w:rPr>
          <w:fldChar w:fldCharType="begin"/>
        </w:r>
        <w:r w:rsidR="009D3035">
          <w:rPr>
            <w:noProof/>
            <w:webHidden/>
          </w:rPr>
          <w:instrText xml:space="preserve"> PAGEREF _Toc143779067 \h </w:instrText>
        </w:r>
        <w:r w:rsidR="009D3035">
          <w:rPr>
            <w:noProof/>
            <w:webHidden/>
          </w:rPr>
        </w:r>
        <w:r w:rsidR="009D3035">
          <w:rPr>
            <w:noProof/>
            <w:webHidden/>
          </w:rPr>
          <w:fldChar w:fldCharType="separate"/>
        </w:r>
        <w:r w:rsidR="008514D7">
          <w:rPr>
            <w:noProof/>
            <w:webHidden/>
          </w:rPr>
          <w:t>49</w:t>
        </w:r>
        <w:r w:rsidR="009D3035">
          <w:rPr>
            <w:noProof/>
            <w:webHidden/>
          </w:rPr>
          <w:fldChar w:fldCharType="end"/>
        </w:r>
      </w:hyperlink>
    </w:p>
    <w:p w14:paraId="490325E8" w14:textId="289743B2" w:rsidR="009D3035" w:rsidRDefault="00000000" w:rsidP="00DF1FC9">
      <w:pPr>
        <w:pStyle w:val="Abbildungsverzeichnis"/>
        <w:ind w:left="1418" w:hanging="1418"/>
        <w:rPr>
          <w:rFonts w:asciiTheme="minorHAnsi" w:eastAsiaTheme="minorEastAsia" w:hAnsiTheme="minorHAnsi" w:cstheme="minorBidi"/>
          <w:noProof/>
          <w:kern w:val="2"/>
          <w:sz w:val="22"/>
          <w:lang w:eastAsia="de-DE"/>
          <w14:ligatures w14:val="standardContextual"/>
        </w:rPr>
      </w:pPr>
      <w:hyperlink w:anchor="_Toc143779068" w:history="1">
        <w:r w:rsidR="009D3035" w:rsidRPr="00B70578">
          <w:rPr>
            <w:rStyle w:val="Hyperlink"/>
            <w:noProof/>
          </w:rPr>
          <w:t xml:space="preserve">Abb. 21: </w:t>
        </w:r>
        <w:r w:rsidR="009D3035">
          <w:rPr>
            <w:rFonts w:asciiTheme="minorHAnsi" w:eastAsiaTheme="minorEastAsia" w:hAnsiTheme="minorHAnsi" w:cstheme="minorBidi"/>
            <w:noProof/>
            <w:kern w:val="2"/>
            <w:sz w:val="22"/>
            <w:lang w:eastAsia="de-DE"/>
            <w14:ligatures w14:val="standardContextual"/>
          </w:rPr>
          <w:tab/>
        </w:r>
        <w:r w:rsidR="009D3035" w:rsidRPr="00B70578">
          <w:rPr>
            <w:rStyle w:val="Hyperlink"/>
            <w:noProof/>
          </w:rPr>
          <w:t>Clusterbildung bei Darstellung der Geschwindigkeitsstreuung in Abhängigkeit von der Durchschnittsgeschwindigkeit für einminütige Sequenzen</w:t>
        </w:r>
        <w:r w:rsidR="009D3035">
          <w:rPr>
            <w:noProof/>
            <w:webHidden/>
          </w:rPr>
          <w:tab/>
        </w:r>
        <w:r w:rsidR="009D3035">
          <w:rPr>
            <w:noProof/>
            <w:webHidden/>
          </w:rPr>
          <w:fldChar w:fldCharType="begin"/>
        </w:r>
        <w:r w:rsidR="009D3035">
          <w:rPr>
            <w:noProof/>
            <w:webHidden/>
          </w:rPr>
          <w:instrText xml:space="preserve"> PAGEREF _Toc143779068 \h </w:instrText>
        </w:r>
        <w:r w:rsidR="009D3035">
          <w:rPr>
            <w:noProof/>
            <w:webHidden/>
          </w:rPr>
        </w:r>
        <w:r w:rsidR="009D3035">
          <w:rPr>
            <w:noProof/>
            <w:webHidden/>
          </w:rPr>
          <w:fldChar w:fldCharType="separate"/>
        </w:r>
        <w:r w:rsidR="008514D7">
          <w:rPr>
            <w:noProof/>
            <w:webHidden/>
          </w:rPr>
          <w:t>56</w:t>
        </w:r>
        <w:r w:rsidR="009D3035">
          <w:rPr>
            <w:noProof/>
            <w:webHidden/>
          </w:rPr>
          <w:fldChar w:fldCharType="end"/>
        </w:r>
      </w:hyperlink>
    </w:p>
    <w:p w14:paraId="18D214F8" w14:textId="5C9ADD8F" w:rsidR="009D3035" w:rsidRDefault="00000000" w:rsidP="00DF1FC9">
      <w:pPr>
        <w:pStyle w:val="Abbildungsverzeichnis"/>
        <w:ind w:left="1418" w:hanging="1418"/>
        <w:rPr>
          <w:rFonts w:asciiTheme="minorHAnsi" w:eastAsiaTheme="minorEastAsia" w:hAnsiTheme="minorHAnsi" w:cstheme="minorBidi"/>
          <w:noProof/>
          <w:kern w:val="2"/>
          <w:sz w:val="22"/>
          <w:lang w:eastAsia="de-DE"/>
          <w14:ligatures w14:val="standardContextual"/>
        </w:rPr>
      </w:pPr>
      <w:hyperlink w:anchor="_Toc143779069" w:history="1">
        <w:r w:rsidR="009D3035" w:rsidRPr="00B70578">
          <w:rPr>
            <w:rStyle w:val="Hyperlink"/>
            <w:noProof/>
          </w:rPr>
          <w:t xml:space="preserve">Abb. 22: </w:t>
        </w:r>
        <w:r w:rsidR="009D3035">
          <w:rPr>
            <w:rFonts w:asciiTheme="minorHAnsi" w:eastAsiaTheme="minorEastAsia" w:hAnsiTheme="minorHAnsi" w:cstheme="minorBidi"/>
            <w:noProof/>
            <w:kern w:val="2"/>
            <w:sz w:val="22"/>
            <w:lang w:eastAsia="de-DE"/>
            <w14:ligatures w14:val="standardContextual"/>
          </w:rPr>
          <w:tab/>
        </w:r>
        <w:r w:rsidR="009D3035" w:rsidRPr="00B70578">
          <w:rPr>
            <w:rStyle w:val="Hyperlink"/>
            <w:noProof/>
          </w:rPr>
          <w:t xml:space="preserve">Evaluierung der Vorhersage des Matching-Modus bei einem </w:t>
        </w:r>
        <w:r w:rsidR="00DF1FC9">
          <w:rPr>
            <w:rStyle w:val="Hyperlink"/>
            <w:noProof/>
          </w:rPr>
          <w:t>Aufnahmei</w:t>
        </w:r>
        <w:r w:rsidR="009D3035" w:rsidRPr="00B70578">
          <w:rPr>
            <w:rStyle w:val="Hyperlink"/>
            <w:noProof/>
          </w:rPr>
          <w:t xml:space="preserve">ntervall von </w:t>
        </w:r>
        <w:r w:rsidR="00DF1FC9">
          <w:rPr>
            <w:rStyle w:val="Hyperlink"/>
            <w:noProof/>
          </w:rPr>
          <w:t>einer Sekunde</w:t>
        </w:r>
        <w:r w:rsidR="009D3035">
          <w:rPr>
            <w:noProof/>
            <w:webHidden/>
          </w:rPr>
          <w:tab/>
        </w:r>
        <w:r w:rsidR="009D3035">
          <w:rPr>
            <w:noProof/>
            <w:webHidden/>
          </w:rPr>
          <w:fldChar w:fldCharType="begin"/>
        </w:r>
        <w:r w:rsidR="009D3035">
          <w:rPr>
            <w:noProof/>
            <w:webHidden/>
          </w:rPr>
          <w:instrText xml:space="preserve"> PAGEREF _Toc143779069 \h </w:instrText>
        </w:r>
        <w:r w:rsidR="009D3035">
          <w:rPr>
            <w:noProof/>
            <w:webHidden/>
          </w:rPr>
        </w:r>
        <w:r w:rsidR="009D3035">
          <w:rPr>
            <w:noProof/>
            <w:webHidden/>
          </w:rPr>
          <w:fldChar w:fldCharType="separate"/>
        </w:r>
        <w:r w:rsidR="008514D7">
          <w:rPr>
            <w:noProof/>
            <w:webHidden/>
          </w:rPr>
          <w:t>63</w:t>
        </w:r>
        <w:r w:rsidR="009D3035">
          <w:rPr>
            <w:noProof/>
            <w:webHidden/>
          </w:rPr>
          <w:fldChar w:fldCharType="end"/>
        </w:r>
      </w:hyperlink>
    </w:p>
    <w:p w14:paraId="4E7B1FD8" w14:textId="7A2E8F75" w:rsidR="009D3035" w:rsidRDefault="00000000" w:rsidP="00DF1FC9">
      <w:pPr>
        <w:pStyle w:val="Abbildungsverzeichnis"/>
        <w:ind w:left="1418" w:hanging="1418"/>
        <w:rPr>
          <w:rFonts w:asciiTheme="minorHAnsi" w:eastAsiaTheme="minorEastAsia" w:hAnsiTheme="minorHAnsi" w:cstheme="minorBidi"/>
          <w:noProof/>
          <w:kern w:val="2"/>
          <w:sz w:val="22"/>
          <w:lang w:eastAsia="de-DE"/>
          <w14:ligatures w14:val="standardContextual"/>
        </w:rPr>
      </w:pPr>
      <w:hyperlink w:anchor="_Toc143779070" w:history="1">
        <w:r w:rsidR="009D3035" w:rsidRPr="00B70578">
          <w:rPr>
            <w:rStyle w:val="Hyperlink"/>
            <w:noProof/>
          </w:rPr>
          <w:t xml:space="preserve">Abb. 23: </w:t>
        </w:r>
        <w:r w:rsidR="009D3035">
          <w:rPr>
            <w:rFonts w:asciiTheme="minorHAnsi" w:eastAsiaTheme="minorEastAsia" w:hAnsiTheme="minorHAnsi" w:cstheme="minorBidi"/>
            <w:noProof/>
            <w:kern w:val="2"/>
            <w:sz w:val="22"/>
            <w:lang w:eastAsia="de-DE"/>
            <w14:ligatures w14:val="standardContextual"/>
          </w:rPr>
          <w:tab/>
        </w:r>
        <w:r w:rsidR="009D3035" w:rsidRPr="00B70578">
          <w:rPr>
            <w:rStyle w:val="Hyperlink"/>
            <w:noProof/>
          </w:rPr>
          <w:t xml:space="preserve">Evaluierung der Vorhersage des Matching-Modus bei einem </w:t>
        </w:r>
        <w:r w:rsidR="00DF1FC9">
          <w:rPr>
            <w:rStyle w:val="Hyperlink"/>
            <w:noProof/>
          </w:rPr>
          <w:t>Aufnahmei</w:t>
        </w:r>
        <w:r w:rsidR="009D3035" w:rsidRPr="00B70578">
          <w:rPr>
            <w:rStyle w:val="Hyperlink"/>
            <w:noProof/>
          </w:rPr>
          <w:t xml:space="preserve">ntervall von </w:t>
        </w:r>
        <w:r w:rsidR="00DF1FC9">
          <w:rPr>
            <w:rStyle w:val="Hyperlink"/>
            <w:noProof/>
          </w:rPr>
          <w:t>zwei Sekunden</w:t>
        </w:r>
        <w:r w:rsidR="009D3035">
          <w:rPr>
            <w:noProof/>
            <w:webHidden/>
          </w:rPr>
          <w:tab/>
        </w:r>
        <w:r w:rsidR="009D3035">
          <w:rPr>
            <w:noProof/>
            <w:webHidden/>
          </w:rPr>
          <w:fldChar w:fldCharType="begin"/>
        </w:r>
        <w:r w:rsidR="009D3035">
          <w:rPr>
            <w:noProof/>
            <w:webHidden/>
          </w:rPr>
          <w:instrText xml:space="preserve"> PAGEREF _Toc143779070 \h </w:instrText>
        </w:r>
        <w:r w:rsidR="009D3035">
          <w:rPr>
            <w:noProof/>
            <w:webHidden/>
          </w:rPr>
        </w:r>
        <w:r w:rsidR="009D3035">
          <w:rPr>
            <w:noProof/>
            <w:webHidden/>
          </w:rPr>
          <w:fldChar w:fldCharType="separate"/>
        </w:r>
        <w:r w:rsidR="008514D7">
          <w:rPr>
            <w:noProof/>
            <w:webHidden/>
          </w:rPr>
          <w:t>64</w:t>
        </w:r>
        <w:r w:rsidR="009D3035">
          <w:rPr>
            <w:noProof/>
            <w:webHidden/>
          </w:rPr>
          <w:fldChar w:fldCharType="end"/>
        </w:r>
      </w:hyperlink>
    </w:p>
    <w:p w14:paraId="648192AF" w14:textId="7C65825D" w:rsidR="009D3035"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779071" w:history="1">
        <w:r w:rsidR="009D3035" w:rsidRPr="00B70578">
          <w:rPr>
            <w:rStyle w:val="Hyperlink"/>
            <w:noProof/>
          </w:rPr>
          <w:t xml:space="preserve">Abb. 24: </w:t>
        </w:r>
        <w:r w:rsidR="009D3035">
          <w:rPr>
            <w:rFonts w:asciiTheme="minorHAnsi" w:eastAsiaTheme="minorEastAsia" w:hAnsiTheme="minorHAnsi" w:cstheme="minorBidi"/>
            <w:noProof/>
            <w:kern w:val="2"/>
            <w:sz w:val="22"/>
            <w:lang w:eastAsia="de-DE"/>
            <w14:ligatures w14:val="standardContextual"/>
          </w:rPr>
          <w:tab/>
        </w:r>
        <w:r w:rsidR="009D3035" w:rsidRPr="00B70578">
          <w:rPr>
            <w:rStyle w:val="Hyperlink"/>
            <w:noProof/>
          </w:rPr>
          <w:t>Klassendiagramm zur MapMatcher-Klasse</w:t>
        </w:r>
        <w:r w:rsidR="009D3035">
          <w:rPr>
            <w:noProof/>
            <w:webHidden/>
          </w:rPr>
          <w:tab/>
        </w:r>
        <w:r w:rsidR="009D3035">
          <w:rPr>
            <w:noProof/>
            <w:webHidden/>
          </w:rPr>
          <w:fldChar w:fldCharType="begin"/>
        </w:r>
        <w:r w:rsidR="009D3035">
          <w:rPr>
            <w:noProof/>
            <w:webHidden/>
          </w:rPr>
          <w:instrText xml:space="preserve"> PAGEREF _Toc143779071 \h </w:instrText>
        </w:r>
        <w:r w:rsidR="009D3035">
          <w:rPr>
            <w:noProof/>
            <w:webHidden/>
          </w:rPr>
        </w:r>
        <w:r w:rsidR="009D3035">
          <w:rPr>
            <w:noProof/>
            <w:webHidden/>
          </w:rPr>
          <w:fldChar w:fldCharType="separate"/>
        </w:r>
        <w:r w:rsidR="008514D7">
          <w:rPr>
            <w:noProof/>
            <w:webHidden/>
          </w:rPr>
          <w:t>65</w:t>
        </w:r>
        <w:r w:rsidR="009D3035">
          <w:rPr>
            <w:noProof/>
            <w:webHidden/>
          </w:rPr>
          <w:fldChar w:fldCharType="end"/>
        </w:r>
      </w:hyperlink>
    </w:p>
    <w:p w14:paraId="59E52F05" w14:textId="0BD55B3F" w:rsidR="009D3035" w:rsidRDefault="00000000" w:rsidP="00DF1FC9">
      <w:pPr>
        <w:pStyle w:val="Abbildungsverzeichnis"/>
        <w:ind w:left="1418" w:hanging="1418"/>
        <w:rPr>
          <w:rFonts w:asciiTheme="minorHAnsi" w:eastAsiaTheme="minorEastAsia" w:hAnsiTheme="minorHAnsi" w:cstheme="minorBidi"/>
          <w:noProof/>
          <w:kern w:val="2"/>
          <w:sz w:val="22"/>
          <w:lang w:eastAsia="de-DE"/>
          <w14:ligatures w14:val="standardContextual"/>
        </w:rPr>
      </w:pPr>
      <w:hyperlink w:anchor="_Toc143779072" w:history="1">
        <w:r w:rsidR="009D3035" w:rsidRPr="00B70578">
          <w:rPr>
            <w:rStyle w:val="Hyperlink"/>
            <w:noProof/>
          </w:rPr>
          <w:t>Abb. 25:</w:t>
        </w:r>
        <w:r w:rsidR="009D3035">
          <w:rPr>
            <w:rFonts w:asciiTheme="minorHAnsi" w:eastAsiaTheme="minorEastAsia" w:hAnsiTheme="minorHAnsi" w:cstheme="minorBidi"/>
            <w:noProof/>
            <w:kern w:val="2"/>
            <w:sz w:val="22"/>
            <w:lang w:eastAsia="de-DE"/>
            <w14:ligatures w14:val="standardContextual"/>
          </w:rPr>
          <w:tab/>
        </w:r>
        <w:r w:rsidR="009D3035" w:rsidRPr="00B70578">
          <w:rPr>
            <w:rStyle w:val="Hyperlink"/>
            <w:noProof/>
          </w:rPr>
          <w:t>Visualisierung der Sequenzen aus dem 2s_4min Trainingsdatensatz vor (blau) und nach dem Map-Matching (orange)</w:t>
        </w:r>
        <w:r w:rsidR="009D3035">
          <w:rPr>
            <w:noProof/>
            <w:webHidden/>
          </w:rPr>
          <w:tab/>
        </w:r>
        <w:r w:rsidR="009D3035">
          <w:rPr>
            <w:noProof/>
            <w:webHidden/>
          </w:rPr>
          <w:fldChar w:fldCharType="begin"/>
        </w:r>
        <w:r w:rsidR="009D3035">
          <w:rPr>
            <w:noProof/>
            <w:webHidden/>
          </w:rPr>
          <w:instrText xml:space="preserve"> PAGEREF _Toc143779072 \h </w:instrText>
        </w:r>
        <w:r w:rsidR="009D3035">
          <w:rPr>
            <w:noProof/>
            <w:webHidden/>
          </w:rPr>
        </w:r>
        <w:r w:rsidR="009D3035">
          <w:rPr>
            <w:noProof/>
            <w:webHidden/>
          </w:rPr>
          <w:fldChar w:fldCharType="separate"/>
        </w:r>
        <w:r w:rsidR="008514D7">
          <w:rPr>
            <w:noProof/>
            <w:webHidden/>
          </w:rPr>
          <w:t>66</w:t>
        </w:r>
        <w:r w:rsidR="009D3035">
          <w:rPr>
            <w:noProof/>
            <w:webHidden/>
          </w:rPr>
          <w:fldChar w:fldCharType="end"/>
        </w:r>
      </w:hyperlink>
    </w:p>
    <w:p w14:paraId="4849BECA" w14:textId="71564FC1" w:rsidR="009D3035"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779073" w:history="1">
        <w:r w:rsidR="009D3035" w:rsidRPr="00B70578">
          <w:rPr>
            <w:rStyle w:val="Hyperlink"/>
            <w:noProof/>
          </w:rPr>
          <w:t>Abb. 26:</w:t>
        </w:r>
        <w:r w:rsidR="009D3035">
          <w:rPr>
            <w:rFonts w:asciiTheme="minorHAnsi" w:eastAsiaTheme="minorEastAsia" w:hAnsiTheme="minorHAnsi" w:cstheme="minorBidi"/>
            <w:noProof/>
            <w:kern w:val="2"/>
            <w:sz w:val="22"/>
            <w:lang w:eastAsia="de-DE"/>
            <w14:ligatures w14:val="standardContextual"/>
          </w:rPr>
          <w:tab/>
        </w:r>
        <w:r w:rsidR="009D3035" w:rsidRPr="00B70578">
          <w:rPr>
            <w:rStyle w:val="Hyperlink"/>
            <w:noProof/>
          </w:rPr>
          <w:t>Basisarchitektur der RNNs für die Verkehrsteilnehmerklassifikation</w:t>
        </w:r>
        <w:r w:rsidR="009D3035">
          <w:rPr>
            <w:noProof/>
            <w:webHidden/>
          </w:rPr>
          <w:tab/>
        </w:r>
        <w:r w:rsidR="009D3035">
          <w:rPr>
            <w:noProof/>
            <w:webHidden/>
          </w:rPr>
          <w:fldChar w:fldCharType="begin"/>
        </w:r>
        <w:r w:rsidR="009D3035">
          <w:rPr>
            <w:noProof/>
            <w:webHidden/>
          </w:rPr>
          <w:instrText xml:space="preserve"> PAGEREF _Toc143779073 \h </w:instrText>
        </w:r>
        <w:r w:rsidR="009D3035">
          <w:rPr>
            <w:noProof/>
            <w:webHidden/>
          </w:rPr>
        </w:r>
        <w:r w:rsidR="009D3035">
          <w:rPr>
            <w:noProof/>
            <w:webHidden/>
          </w:rPr>
          <w:fldChar w:fldCharType="separate"/>
        </w:r>
        <w:r w:rsidR="008514D7">
          <w:rPr>
            <w:noProof/>
            <w:webHidden/>
          </w:rPr>
          <w:t>70</w:t>
        </w:r>
        <w:r w:rsidR="009D3035">
          <w:rPr>
            <w:noProof/>
            <w:webHidden/>
          </w:rPr>
          <w:fldChar w:fldCharType="end"/>
        </w:r>
      </w:hyperlink>
    </w:p>
    <w:p w14:paraId="50291B68" w14:textId="5567BB25" w:rsidR="009D3035"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779074" w:history="1">
        <w:r w:rsidR="009D3035" w:rsidRPr="00B70578">
          <w:rPr>
            <w:rStyle w:val="Hyperlink"/>
            <w:noProof/>
          </w:rPr>
          <w:t>Abb. 27:</w:t>
        </w:r>
        <w:r w:rsidR="009D3035">
          <w:rPr>
            <w:rFonts w:asciiTheme="minorHAnsi" w:eastAsiaTheme="minorEastAsia" w:hAnsiTheme="minorHAnsi" w:cstheme="minorBidi"/>
            <w:noProof/>
            <w:kern w:val="2"/>
            <w:sz w:val="22"/>
            <w:lang w:eastAsia="de-DE"/>
            <w14:ligatures w14:val="standardContextual"/>
          </w:rPr>
          <w:tab/>
        </w:r>
        <w:r w:rsidR="009D3035" w:rsidRPr="00B70578">
          <w:rPr>
            <w:rStyle w:val="Hyperlink"/>
            <w:noProof/>
          </w:rPr>
          <w:t>Evaluierung des naiven Klassifikationsansatzes für ein Intervall von 2s</w:t>
        </w:r>
        <w:r w:rsidR="009D3035">
          <w:rPr>
            <w:noProof/>
            <w:webHidden/>
          </w:rPr>
          <w:tab/>
        </w:r>
        <w:r w:rsidR="009D3035">
          <w:rPr>
            <w:noProof/>
            <w:webHidden/>
          </w:rPr>
          <w:fldChar w:fldCharType="begin"/>
        </w:r>
        <w:r w:rsidR="009D3035">
          <w:rPr>
            <w:noProof/>
            <w:webHidden/>
          </w:rPr>
          <w:instrText xml:space="preserve"> PAGEREF _Toc143779074 \h </w:instrText>
        </w:r>
        <w:r w:rsidR="009D3035">
          <w:rPr>
            <w:noProof/>
            <w:webHidden/>
          </w:rPr>
        </w:r>
        <w:r w:rsidR="009D3035">
          <w:rPr>
            <w:noProof/>
            <w:webHidden/>
          </w:rPr>
          <w:fldChar w:fldCharType="separate"/>
        </w:r>
        <w:r w:rsidR="008514D7">
          <w:rPr>
            <w:noProof/>
            <w:webHidden/>
          </w:rPr>
          <w:t>79</w:t>
        </w:r>
        <w:r w:rsidR="009D3035">
          <w:rPr>
            <w:noProof/>
            <w:webHidden/>
          </w:rPr>
          <w:fldChar w:fldCharType="end"/>
        </w:r>
      </w:hyperlink>
    </w:p>
    <w:p w14:paraId="540D3E52" w14:textId="54D7B93B" w:rsidR="009D3035"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779075" w:history="1">
        <w:r w:rsidR="009D3035" w:rsidRPr="00B70578">
          <w:rPr>
            <w:rStyle w:val="Hyperlink"/>
            <w:noProof/>
          </w:rPr>
          <w:t>Abb. 28:</w:t>
        </w:r>
        <w:r w:rsidR="009D3035">
          <w:rPr>
            <w:rFonts w:asciiTheme="minorHAnsi" w:eastAsiaTheme="minorEastAsia" w:hAnsiTheme="minorHAnsi" w:cstheme="minorBidi"/>
            <w:noProof/>
            <w:kern w:val="2"/>
            <w:sz w:val="22"/>
            <w:lang w:eastAsia="de-DE"/>
            <w14:ligatures w14:val="standardContextual"/>
          </w:rPr>
          <w:tab/>
        </w:r>
        <w:r w:rsidR="009D3035" w:rsidRPr="00B70578">
          <w:rPr>
            <w:rStyle w:val="Hyperlink"/>
            <w:noProof/>
          </w:rPr>
          <w:t>Evaluierung der RNNs für eine Sequenzlänge von einer Minute</w:t>
        </w:r>
        <w:r w:rsidR="009D3035">
          <w:rPr>
            <w:noProof/>
            <w:webHidden/>
          </w:rPr>
          <w:tab/>
        </w:r>
        <w:r w:rsidR="009D3035">
          <w:rPr>
            <w:noProof/>
            <w:webHidden/>
          </w:rPr>
          <w:fldChar w:fldCharType="begin"/>
        </w:r>
        <w:r w:rsidR="009D3035">
          <w:rPr>
            <w:noProof/>
            <w:webHidden/>
          </w:rPr>
          <w:instrText xml:space="preserve"> PAGEREF _Toc143779075 \h </w:instrText>
        </w:r>
        <w:r w:rsidR="009D3035">
          <w:rPr>
            <w:noProof/>
            <w:webHidden/>
          </w:rPr>
        </w:r>
        <w:r w:rsidR="009D3035">
          <w:rPr>
            <w:noProof/>
            <w:webHidden/>
          </w:rPr>
          <w:fldChar w:fldCharType="separate"/>
        </w:r>
        <w:r w:rsidR="008514D7">
          <w:rPr>
            <w:noProof/>
            <w:webHidden/>
          </w:rPr>
          <w:t>80</w:t>
        </w:r>
        <w:r w:rsidR="009D3035">
          <w:rPr>
            <w:noProof/>
            <w:webHidden/>
          </w:rPr>
          <w:fldChar w:fldCharType="end"/>
        </w:r>
      </w:hyperlink>
    </w:p>
    <w:p w14:paraId="1B1CABF4" w14:textId="15221B5A" w:rsidR="009D3035"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779076" w:history="1">
        <w:r w:rsidR="009D3035" w:rsidRPr="00B70578">
          <w:rPr>
            <w:rStyle w:val="Hyperlink"/>
            <w:noProof/>
          </w:rPr>
          <w:t>Abb. 29:</w:t>
        </w:r>
        <w:r w:rsidR="009D3035">
          <w:rPr>
            <w:rFonts w:asciiTheme="minorHAnsi" w:eastAsiaTheme="minorEastAsia" w:hAnsiTheme="minorHAnsi" w:cstheme="minorBidi"/>
            <w:noProof/>
            <w:kern w:val="2"/>
            <w:sz w:val="22"/>
            <w:lang w:eastAsia="de-DE"/>
            <w14:ligatures w14:val="standardContextual"/>
          </w:rPr>
          <w:tab/>
        </w:r>
        <w:r w:rsidR="009D3035" w:rsidRPr="00B70578">
          <w:rPr>
            <w:rStyle w:val="Hyperlink"/>
            <w:noProof/>
          </w:rPr>
          <w:t>Evaluierung der RNNs für eine Sequenzlänge von zwei Minuten</w:t>
        </w:r>
        <w:r w:rsidR="009D3035">
          <w:rPr>
            <w:noProof/>
            <w:webHidden/>
          </w:rPr>
          <w:tab/>
        </w:r>
        <w:r w:rsidR="009D3035">
          <w:rPr>
            <w:noProof/>
            <w:webHidden/>
          </w:rPr>
          <w:fldChar w:fldCharType="begin"/>
        </w:r>
        <w:r w:rsidR="009D3035">
          <w:rPr>
            <w:noProof/>
            <w:webHidden/>
          </w:rPr>
          <w:instrText xml:space="preserve"> PAGEREF _Toc143779076 \h </w:instrText>
        </w:r>
        <w:r w:rsidR="009D3035">
          <w:rPr>
            <w:noProof/>
            <w:webHidden/>
          </w:rPr>
        </w:r>
        <w:r w:rsidR="009D3035">
          <w:rPr>
            <w:noProof/>
            <w:webHidden/>
          </w:rPr>
          <w:fldChar w:fldCharType="separate"/>
        </w:r>
        <w:r w:rsidR="008514D7">
          <w:rPr>
            <w:noProof/>
            <w:webHidden/>
          </w:rPr>
          <w:t>81</w:t>
        </w:r>
        <w:r w:rsidR="009D3035">
          <w:rPr>
            <w:noProof/>
            <w:webHidden/>
          </w:rPr>
          <w:fldChar w:fldCharType="end"/>
        </w:r>
      </w:hyperlink>
    </w:p>
    <w:p w14:paraId="35FD7327" w14:textId="41280FC3" w:rsidR="009D3035"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779077" w:history="1">
        <w:r w:rsidR="009D3035" w:rsidRPr="00B70578">
          <w:rPr>
            <w:rStyle w:val="Hyperlink"/>
            <w:noProof/>
          </w:rPr>
          <w:t>Abb. 30:</w:t>
        </w:r>
        <w:r w:rsidR="009D3035">
          <w:rPr>
            <w:rFonts w:asciiTheme="minorHAnsi" w:eastAsiaTheme="minorEastAsia" w:hAnsiTheme="minorHAnsi" w:cstheme="minorBidi"/>
            <w:noProof/>
            <w:kern w:val="2"/>
            <w:sz w:val="22"/>
            <w:lang w:eastAsia="de-DE"/>
            <w14:ligatures w14:val="standardContextual"/>
          </w:rPr>
          <w:tab/>
        </w:r>
        <w:r w:rsidR="009D3035" w:rsidRPr="00B70578">
          <w:rPr>
            <w:rStyle w:val="Hyperlink"/>
            <w:noProof/>
          </w:rPr>
          <w:t>Evaluierung der RNNs für eine Sequenzlänge von vier Minuten</w:t>
        </w:r>
        <w:r w:rsidR="009D3035">
          <w:rPr>
            <w:noProof/>
            <w:webHidden/>
          </w:rPr>
          <w:tab/>
        </w:r>
        <w:r w:rsidR="009D3035">
          <w:rPr>
            <w:noProof/>
            <w:webHidden/>
          </w:rPr>
          <w:fldChar w:fldCharType="begin"/>
        </w:r>
        <w:r w:rsidR="009D3035">
          <w:rPr>
            <w:noProof/>
            <w:webHidden/>
          </w:rPr>
          <w:instrText xml:space="preserve"> PAGEREF _Toc143779077 \h </w:instrText>
        </w:r>
        <w:r w:rsidR="009D3035">
          <w:rPr>
            <w:noProof/>
            <w:webHidden/>
          </w:rPr>
        </w:r>
        <w:r w:rsidR="009D3035">
          <w:rPr>
            <w:noProof/>
            <w:webHidden/>
          </w:rPr>
          <w:fldChar w:fldCharType="separate"/>
        </w:r>
        <w:r w:rsidR="008514D7">
          <w:rPr>
            <w:noProof/>
            <w:webHidden/>
          </w:rPr>
          <w:t>83</w:t>
        </w:r>
        <w:r w:rsidR="009D3035">
          <w:rPr>
            <w:noProof/>
            <w:webHidden/>
          </w:rPr>
          <w:fldChar w:fldCharType="end"/>
        </w:r>
      </w:hyperlink>
    </w:p>
    <w:p w14:paraId="4E59C785" w14:textId="57376BE5" w:rsidR="00AB5561" w:rsidRPr="00AB5561" w:rsidRDefault="009D3035" w:rsidP="00AB5561">
      <w:r>
        <w:fldChar w:fldCharType="end"/>
      </w:r>
    </w:p>
    <w:p w14:paraId="546F74BE" w14:textId="26599480" w:rsidR="008D131C" w:rsidRDefault="00696D95" w:rsidP="0033723A">
      <w:pPr>
        <w:pStyle w:val="berschrift1"/>
        <w:numPr>
          <w:ilvl w:val="0"/>
          <w:numId w:val="0"/>
        </w:numPr>
        <w:rPr>
          <w:rFonts w:eastAsia="Calibri" w:cs="Arial"/>
          <w:b w:val="0"/>
          <w:bCs w:val="0"/>
          <w:sz w:val="24"/>
          <w:szCs w:val="22"/>
        </w:rPr>
      </w:pPr>
      <w:bookmarkStart w:id="5" w:name="_Toc143879344"/>
      <w:r>
        <w:lastRenderedPageBreak/>
        <w:t>Tabellenverzeichnis</w:t>
      </w:r>
      <w:bookmarkEnd w:id="5"/>
    </w:p>
    <w:p w14:paraId="6106B56E" w14:textId="22241298" w:rsidR="009D3035" w:rsidRDefault="0033723A">
      <w:pPr>
        <w:pStyle w:val="Abbildungsverzeichnis"/>
        <w:rPr>
          <w:rFonts w:asciiTheme="minorHAnsi" w:eastAsiaTheme="minorEastAsia" w:hAnsiTheme="minorHAnsi" w:cstheme="minorBidi"/>
          <w:noProof/>
          <w:kern w:val="2"/>
          <w:sz w:val="22"/>
          <w:lang w:eastAsia="de-DE"/>
          <w14:ligatures w14:val="standardContextual"/>
        </w:rPr>
      </w:pPr>
      <w:r>
        <w:fldChar w:fldCharType="begin"/>
      </w:r>
      <w:r>
        <w:instrText xml:space="preserve"> TOC \h \z \c "Tab." </w:instrText>
      </w:r>
      <w:r>
        <w:fldChar w:fldCharType="separate"/>
      </w:r>
      <w:hyperlink w:anchor="_Toc143779039" w:history="1">
        <w:r w:rsidR="009D3035" w:rsidRPr="006710A0">
          <w:rPr>
            <w:rStyle w:val="Hyperlink"/>
            <w:noProof/>
          </w:rPr>
          <w:t xml:space="preserve">Tab. 1: </w:t>
        </w:r>
        <w:r w:rsidR="009D3035">
          <w:rPr>
            <w:rFonts w:asciiTheme="minorHAnsi" w:eastAsiaTheme="minorEastAsia" w:hAnsiTheme="minorHAnsi" w:cstheme="minorBidi"/>
            <w:noProof/>
            <w:kern w:val="2"/>
            <w:sz w:val="22"/>
            <w:lang w:eastAsia="de-DE"/>
            <w14:ligatures w14:val="standardContextual"/>
          </w:rPr>
          <w:tab/>
        </w:r>
        <w:r w:rsidR="009D3035" w:rsidRPr="006710A0">
          <w:rPr>
            <w:rStyle w:val="Hyperlink"/>
            <w:noProof/>
          </w:rPr>
          <w:t>Spalten der von MotionTrace erzeugten csv-Dateien (Rohaufnahmen)</w:t>
        </w:r>
        <w:r w:rsidR="009D3035">
          <w:rPr>
            <w:noProof/>
            <w:webHidden/>
          </w:rPr>
          <w:tab/>
        </w:r>
        <w:r w:rsidR="009D3035">
          <w:rPr>
            <w:noProof/>
            <w:webHidden/>
          </w:rPr>
          <w:fldChar w:fldCharType="begin"/>
        </w:r>
        <w:r w:rsidR="009D3035">
          <w:rPr>
            <w:noProof/>
            <w:webHidden/>
          </w:rPr>
          <w:instrText xml:space="preserve"> PAGEREF _Toc143779039 \h </w:instrText>
        </w:r>
        <w:r w:rsidR="009D3035">
          <w:rPr>
            <w:noProof/>
            <w:webHidden/>
          </w:rPr>
        </w:r>
        <w:r w:rsidR="009D3035">
          <w:rPr>
            <w:noProof/>
            <w:webHidden/>
          </w:rPr>
          <w:fldChar w:fldCharType="separate"/>
        </w:r>
        <w:r w:rsidR="008514D7">
          <w:rPr>
            <w:noProof/>
            <w:webHidden/>
          </w:rPr>
          <w:t>44</w:t>
        </w:r>
        <w:r w:rsidR="009D3035">
          <w:rPr>
            <w:noProof/>
            <w:webHidden/>
          </w:rPr>
          <w:fldChar w:fldCharType="end"/>
        </w:r>
      </w:hyperlink>
    </w:p>
    <w:p w14:paraId="596B2E2D" w14:textId="1D913AFD" w:rsidR="009D3035"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779040" w:history="1">
        <w:r w:rsidR="009D3035" w:rsidRPr="006710A0">
          <w:rPr>
            <w:rStyle w:val="Hyperlink"/>
            <w:noProof/>
          </w:rPr>
          <w:t xml:space="preserve">Tab. 2: </w:t>
        </w:r>
        <w:r w:rsidR="009D3035">
          <w:rPr>
            <w:rFonts w:asciiTheme="minorHAnsi" w:eastAsiaTheme="minorEastAsia" w:hAnsiTheme="minorHAnsi" w:cstheme="minorBidi"/>
            <w:noProof/>
            <w:kern w:val="2"/>
            <w:sz w:val="22"/>
            <w:lang w:eastAsia="de-DE"/>
            <w14:ligatures w14:val="standardContextual"/>
          </w:rPr>
          <w:tab/>
        </w:r>
        <w:r w:rsidR="009D3035" w:rsidRPr="006710A0">
          <w:rPr>
            <w:rStyle w:val="Hyperlink"/>
            <w:noProof/>
          </w:rPr>
          <w:t>Datensätze mit verschiedenen Aufnahmeintervallen und Sequenzlängen</w:t>
        </w:r>
        <w:r w:rsidR="009D3035">
          <w:rPr>
            <w:noProof/>
            <w:webHidden/>
          </w:rPr>
          <w:tab/>
        </w:r>
        <w:r w:rsidR="009D3035">
          <w:rPr>
            <w:noProof/>
            <w:webHidden/>
          </w:rPr>
          <w:fldChar w:fldCharType="begin"/>
        </w:r>
        <w:r w:rsidR="009D3035">
          <w:rPr>
            <w:noProof/>
            <w:webHidden/>
          </w:rPr>
          <w:instrText xml:space="preserve"> PAGEREF _Toc143779040 \h </w:instrText>
        </w:r>
        <w:r w:rsidR="009D3035">
          <w:rPr>
            <w:noProof/>
            <w:webHidden/>
          </w:rPr>
        </w:r>
        <w:r w:rsidR="009D3035">
          <w:rPr>
            <w:noProof/>
            <w:webHidden/>
          </w:rPr>
          <w:fldChar w:fldCharType="separate"/>
        </w:r>
        <w:r w:rsidR="008514D7">
          <w:rPr>
            <w:noProof/>
            <w:webHidden/>
          </w:rPr>
          <w:t>53</w:t>
        </w:r>
        <w:r w:rsidR="009D3035">
          <w:rPr>
            <w:noProof/>
            <w:webHidden/>
          </w:rPr>
          <w:fldChar w:fldCharType="end"/>
        </w:r>
      </w:hyperlink>
    </w:p>
    <w:p w14:paraId="7FD75FCB" w14:textId="34B679DD" w:rsidR="009D3035"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779041" w:history="1">
        <w:r w:rsidR="009D3035" w:rsidRPr="006710A0">
          <w:rPr>
            <w:rStyle w:val="Hyperlink"/>
            <w:noProof/>
          </w:rPr>
          <w:t xml:space="preserve">Tab. 3: </w:t>
        </w:r>
        <w:r w:rsidR="009D3035">
          <w:rPr>
            <w:rFonts w:asciiTheme="minorHAnsi" w:eastAsiaTheme="minorEastAsia" w:hAnsiTheme="minorHAnsi" w:cstheme="minorBidi"/>
            <w:noProof/>
            <w:kern w:val="2"/>
            <w:sz w:val="22"/>
            <w:lang w:eastAsia="de-DE"/>
            <w14:ligatures w14:val="standardContextual"/>
          </w:rPr>
          <w:tab/>
        </w:r>
        <w:r w:rsidR="009D3035" w:rsidRPr="006710A0">
          <w:rPr>
            <w:rStyle w:val="Hyperlink"/>
            <w:noProof/>
          </w:rPr>
          <w:t>Bewegungsmerkmale, um welche die Rohsequenzen erweitert werden</w:t>
        </w:r>
        <w:r w:rsidR="009D3035">
          <w:rPr>
            <w:noProof/>
            <w:webHidden/>
          </w:rPr>
          <w:tab/>
        </w:r>
        <w:r w:rsidR="009D3035">
          <w:rPr>
            <w:noProof/>
            <w:webHidden/>
          </w:rPr>
          <w:fldChar w:fldCharType="begin"/>
        </w:r>
        <w:r w:rsidR="009D3035">
          <w:rPr>
            <w:noProof/>
            <w:webHidden/>
          </w:rPr>
          <w:instrText xml:space="preserve"> PAGEREF _Toc143779041 \h </w:instrText>
        </w:r>
        <w:r w:rsidR="009D3035">
          <w:rPr>
            <w:noProof/>
            <w:webHidden/>
          </w:rPr>
        </w:r>
        <w:r w:rsidR="009D3035">
          <w:rPr>
            <w:noProof/>
            <w:webHidden/>
          </w:rPr>
          <w:fldChar w:fldCharType="separate"/>
        </w:r>
        <w:r w:rsidR="008514D7">
          <w:rPr>
            <w:noProof/>
            <w:webHidden/>
          </w:rPr>
          <w:t>53</w:t>
        </w:r>
        <w:r w:rsidR="009D3035">
          <w:rPr>
            <w:noProof/>
            <w:webHidden/>
          </w:rPr>
          <w:fldChar w:fldCharType="end"/>
        </w:r>
      </w:hyperlink>
    </w:p>
    <w:p w14:paraId="0482DAB9" w14:textId="2B68E1C0" w:rsidR="009D3035"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779042" w:history="1">
        <w:r w:rsidR="009D3035" w:rsidRPr="006710A0">
          <w:rPr>
            <w:rStyle w:val="Hyperlink"/>
            <w:noProof/>
          </w:rPr>
          <w:t xml:space="preserve">Tab. 4: </w:t>
        </w:r>
        <w:r w:rsidR="009D3035">
          <w:rPr>
            <w:rFonts w:asciiTheme="minorHAnsi" w:eastAsiaTheme="minorEastAsia" w:hAnsiTheme="minorHAnsi" w:cstheme="minorBidi"/>
            <w:noProof/>
            <w:kern w:val="2"/>
            <w:sz w:val="22"/>
            <w:lang w:eastAsia="de-DE"/>
            <w14:ligatures w14:val="standardContextual"/>
          </w:rPr>
          <w:tab/>
        </w:r>
        <w:r w:rsidR="009D3035" w:rsidRPr="006710A0">
          <w:rPr>
            <w:rStyle w:val="Hyperlink"/>
            <w:noProof/>
          </w:rPr>
          <w:t>Spalten der Datensätze für die Vorklassifikation</w:t>
        </w:r>
        <w:r w:rsidR="009D3035">
          <w:rPr>
            <w:noProof/>
            <w:webHidden/>
          </w:rPr>
          <w:tab/>
        </w:r>
        <w:r w:rsidR="009D3035">
          <w:rPr>
            <w:noProof/>
            <w:webHidden/>
          </w:rPr>
          <w:fldChar w:fldCharType="begin"/>
        </w:r>
        <w:r w:rsidR="009D3035">
          <w:rPr>
            <w:noProof/>
            <w:webHidden/>
          </w:rPr>
          <w:instrText xml:space="preserve"> PAGEREF _Toc143779042 \h </w:instrText>
        </w:r>
        <w:r w:rsidR="009D3035">
          <w:rPr>
            <w:noProof/>
            <w:webHidden/>
          </w:rPr>
        </w:r>
        <w:r w:rsidR="009D3035">
          <w:rPr>
            <w:noProof/>
            <w:webHidden/>
          </w:rPr>
          <w:fldChar w:fldCharType="separate"/>
        </w:r>
        <w:r w:rsidR="008514D7">
          <w:rPr>
            <w:noProof/>
            <w:webHidden/>
          </w:rPr>
          <w:t>58</w:t>
        </w:r>
        <w:r w:rsidR="009D3035">
          <w:rPr>
            <w:noProof/>
            <w:webHidden/>
          </w:rPr>
          <w:fldChar w:fldCharType="end"/>
        </w:r>
      </w:hyperlink>
    </w:p>
    <w:p w14:paraId="2B0D94F2" w14:textId="09CA9919" w:rsidR="009D3035"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779043" w:history="1">
        <w:r w:rsidR="009D3035" w:rsidRPr="006710A0">
          <w:rPr>
            <w:rStyle w:val="Hyperlink"/>
            <w:noProof/>
          </w:rPr>
          <w:t xml:space="preserve">Tab. 5: </w:t>
        </w:r>
        <w:r w:rsidR="009D3035">
          <w:rPr>
            <w:rFonts w:asciiTheme="minorHAnsi" w:eastAsiaTheme="minorEastAsia" w:hAnsiTheme="minorHAnsi" w:cstheme="minorBidi"/>
            <w:noProof/>
            <w:kern w:val="2"/>
            <w:sz w:val="22"/>
            <w:lang w:eastAsia="de-DE"/>
            <w14:ligatures w14:val="standardContextual"/>
          </w:rPr>
          <w:tab/>
        </w:r>
        <w:r w:rsidR="009D3035" w:rsidRPr="006710A0">
          <w:rPr>
            <w:rStyle w:val="Hyperlink"/>
            <w:noProof/>
          </w:rPr>
          <w:t>Ergebnisse der Gittersuche für die Drei-Klassen-SVM</w:t>
        </w:r>
        <w:r w:rsidR="009D3035">
          <w:rPr>
            <w:noProof/>
            <w:webHidden/>
          </w:rPr>
          <w:tab/>
        </w:r>
        <w:r w:rsidR="009D3035">
          <w:rPr>
            <w:noProof/>
            <w:webHidden/>
          </w:rPr>
          <w:fldChar w:fldCharType="begin"/>
        </w:r>
        <w:r w:rsidR="009D3035">
          <w:rPr>
            <w:noProof/>
            <w:webHidden/>
          </w:rPr>
          <w:instrText xml:space="preserve"> PAGEREF _Toc143779043 \h </w:instrText>
        </w:r>
        <w:r w:rsidR="009D3035">
          <w:rPr>
            <w:noProof/>
            <w:webHidden/>
          </w:rPr>
        </w:r>
        <w:r w:rsidR="009D3035">
          <w:rPr>
            <w:noProof/>
            <w:webHidden/>
          </w:rPr>
          <w:fldChar w:fldCharType="separate"/>
        </w:r>
        <w:r w:rsidR="008514D7">
          <w:rPr>
            <w:noProof/>
            <w:webHidden/>
          </w:rPr>
          <w:t>61</w:t>
        </w:r>
        <w:r w:rsidR="009D3035">
          <w:rPr>
            <w:noProof/>
            <w:webHidden/>
          </w:rPr>
          <w:fldChar w:fldCharType="end"/>
        </w:r>
      </w:hyperlink>
    </w:p>
    <w:p w14:paraId="4317C20F" w14:textId="4DCC2B11" w:rsidR="009D3035"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779044" w:history="1">
        <w:r w:rsidR="009D3035" w:rsidRPr="006710A0">
          <w:rPr>
            <w:rStyle w:val="Hyperlink"/>
            <w:noProof/>
          </w:rPr>
          <w:t xml:space="preserve">Tab. 6: </w:t>
        </w:r>
        <w:r w:rsidR="009D3035">
          <w:rPr>
            <w:rFonts w:asciiTheme="minorHAnsi" w:eastAsiaTheme="minorEastAsia" w:hAnsiTheme="minorHAnsi" w:cstheme="minorBidi"/>
            <w:noProof/>
            <w:kern w:val="2"/>
            <w:sz w:val="22"/>
            <w:lang w:eastAsia="de-DE"/>
            <w14:ligatures w14:val="standardContextual"/>
          </w:rPr>
          <w:tab/>
        </w:r>
        <w:r w:rsidR="009D3035" w:rsidRPr="006710A0">
          <w:rPr>
            <w:rStyle w:val="Hyperlink"/>
            <w:noProof/>
          </w:rPr>
          <w:t>Ergebnisse der Gittersuche für den Drei-Klassen-Random-Forest</w:t>
        </w:r>
        <w:r w:rsidR="009D3035">
          <w:rPr>
            <w:noProof/>
            <w:webHidden/>
          </w:rPr>
          <w:tab/>
        </w:r>
        <w:r w:rsidR="009D3035">
          <w:rPr>
            <w:noProof/>
            <w:webHidden/>
          </w:rPr>
          <w:fldChar w:fldCharType="begin"/>
        </w:r>
        <w:r w:rsidR="009D3035">
          <w:rPr>
            <w:noProof/>
            <w:webHidden/>
          </w:rPr>
          <w:instrText xml:space="preserve"> PAGEREF _Toc143779044 \h </w:instrText>
        </w:r>
        <w:r w:rsidR="009D3035">
          <w:rPr>
            <w:noProof/>
            <w:webHidden/>
          </w:rPr>
        </w:r>
        <w:r w:rsidR="009D3035">
          <w:rPr>
            <w:noProof/>
            <w:webHidden/>
          </w:rPr>
          <w:fldChar w:fldCharType="separate"/>
        </w:r>
        <w:r w:rsidR="008514D7">
          <w:rPr>
            <w:noProof/>
            <w:webHidden/>
          </w:rPr>
          <w:t>61</w:t>
        </w:r>
        <w:r w:rsidR="009D3035">
          <w:rPr>
            <w:noProof/>
            <w:webHidden/>
          </w:rPr>
          <w:fldChar w:fldCharType="end"/>
        </w:r>
      </w:hyperlink>
    </w:p>
    <w:p w14:paraId="017C917E" w14:textId="1D8E8ADF" w:rsidR="009D3035"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779045" w:history="1">
        <w:r w:rsidR="009D3035" w:rsidRPr="006710A0">
          <w:rPr>
            <w:rStyle w:val="Hyperlink"/>
            <w:noProof/>
          </w:rPr>
          <w:t>Tab. 7:</w:t>
        </w:r>
        <w:r w:rsidR="009D3035">
          <w:rPr>
            <w:rFonts w:asciiTheme="minorHAnsi" w:eastAsiaTheme="minorEastAsia" w:hAnsiTheme="minorHAnsi" w:cstheme="minorBidi"/>
            <w:noProof/>
            <w:kern w:val="2"/>
            <w:sz w:val="22"/>
            <w:lang w:eastAsia="de-DE"/>
            <w14:ligatures w14:val="standardContextual"/>
          </w:rPr>
          <w:tab/>
        </w:r>
        <w:r w:rsidR="009D3035" w:rsidRPr="006710A0">
          <w:rPr>
            <w:rStyle w:val="Hyperlink"/>
            <w:noProof/>
          </w:rPr>
          <w:t>Ergebnisse der Gittersuche für die Vier-Klassen-SVM</w:t>
        </w:r>
        <w:r w:rsidR="009D3035">
          <w:rPr>
            <w:noProof/>
            <w:webHidden/>
          </w:rPr>
          <w:tab/>
        </w:r>
        <w:r w:rsidR="009D3035">
          <w:rPr>
            <w:noProof/>
            <w:webHidden/>
          </w:rPr>
          <w:fldChar w:fldCharType="begin"/>
        </w:r>
        <w:r w:rsidR="009D3035">
          <w:rPr>
            <w:noProof/>
            <w:webHidden/>
          </w:rPr>
          <w:instrText xml:space="preserve"> PAGEREF _Toc143779045 \h </w:instrText>
        </w:r>
        <w:r w:rsidR="009D3035">
          <w:rPr>
            <w:noProof/>
            <w:webHidden/>
          </w:rPr>
        </w:r>
        <w:r w:rsidR="009D3035">
          <w:rPr>
            <w:noProof/>
            <w:webHidden/>
          </w:rPr>
          <w:fldChar w:fldCharType="separate"/>
        </w:r>
        <w:r w:rsidR="008514D7">
          <w:rPr>
            <w:noProof/>
            <w:webHidden/>
          </w:rPr>
          <w:t>68</w:t>
        </w:r>
        <w:r w:rsidR="009D3035">
          <w:rPr>
            <w:noProof/>
            <w:webHidden/>
          </w:rPr>
          <w:fldChar w:fldCharType="end"/>
        </w:r>
      </w:hyperlink>
    </w:p>
    <w:p w14:paraId="22E652A9" w14:textId="3B79BD90" w:rsidR="009D3035"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779046" w:history="1">
        <w:r w:rsidR="009D3035" w:rsidRPr="006710A0">
          <w:rPr>
            <w:rStyle w:val="Hyperlink"/>
            <w:noProof/>
          </w:rPr>
          <w:t>Tab. 8:</w:t>
        </w:r>
        <w:r w:rsidR="009D3035">
          <w:rPr>
            <w:rFonts w:asciiTheme="minorHAnsi" w:eastAsiaTheme="minorEastAsia" w:hAnsiTheme="minorHAnsi" w:cstheme="minorBidi"/>
            <w:noProof/>
            <w:kern w:val="2"/>
            <w:sz w:val="22"/>
            <w:lang w:eastAsia="de-DE"/>
            <w14:ligatures w14:val="standardContextual"/>
          </w:rPr>
          <w:tab/>
        </w:r>
        <w:r w:rsidR="009D3035" w:rsidRPr="006710A0">
          <w:rPr>
            <w:rStyle w:val="Hyperlink"/>
            <w:noProof/>
          </w:rPr>
          <w:t>Ergebnisse der Gittersuche für den Vier-Klassen-Random-Forest</w:t>
        </w:r>
        <w:r w:rsidR="009D3035">
          <w:rPr>
            <w:noProof/>
            <w:webHidden/>
          </w:rPr>
          <w:tab/>
        </w:r>
        <w:r w:rsidR="009D3035">
          <w:rPr>
            <w:noProof/>
            <w:webHidden/>
          </w:rPr>
          <w:fldChar w:fldCharType="begin"/>
        </w:r>
        <w:r w:rsidR="009D3035">
          <w:rPr>
            <w:noProof/>
            <w:webHidden/>
          </w:rPr>
          <w:instrText xml:space="preserve"> PAGEREF _Toc143779046 \h </w:instrText>
        </w:r>
        <w:r w:rsidR="009D3035">
          <w:rPr>
            <w:noProof/>
            <w:webHidden/>
          </w:rPr>
        </w:r>
        <w:r w:rsidR="009D3035">
          <w:rPr>
            <w:noProof/>
            <w:webHidden/>
          </w:rPr>
          <w:fldChar w:fldCharType="separate"/>
        </w:r>
        <w:r w:rsidR="008514D7">
          <w:rPr>
            <w:noProof/>
            <w:webHidden/>
          </w:rPr>
          <w:t>68</w:t>
        </w:r>
        <w:r w:rsidR="009D3035">
          <w:rPr>
            <w:noProof/>
            <w:webHidden/>
          </w:rPr>
          <w:fldChar w:fldCharType="end"/>
        </w:r>
      </w:hyperlink>
    </w:p>
    <w:p w14:paraId="78FDE699" w14:textId="2996C9D7" w:rsidR="009D3035"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779047" w:history="1">
        <w:r w:rsidR="009D3035" w:rsidRPr="006710A0">
          <w:rPr>
            <w:rStyle w:val="Hyperlink"/>
            <w:noProof/>
          </w:rPr>
          <w:t>Tab. 9:</w:t>
        </w:r>
        <w:r w:rsidR="009D3035">
          <w:rPr>
            <w:rFonts w:asciiTheme="minorHAnsi" w:eastAsiaTheme="minorEastAsia" w:hAnsiTheme="minorHAnsi" w:cstheme="minorBidi"/>
            <w:noProof/>
            <w:kern w:val="2"/>
            <w:sz w:val="22"/>
            <w:lang w:eastAsia="de-DE"/>
            <w14:ligatures w14:val="standardContextual"/>
          </w:rPr>
          <w:tab/>
        </w:r>
        <w:r w:rsidR="009D3035" w:rsidRPr="006710A0">
          <w:rPr>
            <w:rStyle w:val="Hyperlink"/>
            <w:noProof/>
          </w:rPr>
          <w:t>Ergebnisse der Gittersuche für das Rekurrente Neuronale Netzwerk</w:t>
        </w:r>
        <w:r w:rsidR="009D3035">
          <w:rPr>
            <w:noProof/>
            <w:webHidden/>
          </w:rPr>
          <w:tab/>
        </w:r>
        <w:r w:rsidR="009D3035">
          <w:rPr>
            <w:noProof/>
            <w:webHidden/>
          </w:rPr>
          <w:fldChar w:fldCharType="begin"/>
        </w:r>
        <w:r w:rsidR="009D3035">
          <w:rPr>
            <w:noProof/>
            <w:webHidden/>
          </w:rPr>
          <w:instrText xml:space="preserve"> PAGEREF _Toc143779047 \h </w:instrText>
        </w:r>
        <w:r w:rsidR="009D3035">
          <w:rPr>
            <w:noProof/>
            <w:webHidden/>
          </w:rPr>
        </w:r>
        <w:r w:rsidR="009D3035">
          <w:rPr>
            <w:noProof/>
            <w:webHidden/>
          </w:rPr>
          <w:fldChar w:fldCharType="separate"/>
        </w:r>
        <w:r w:rsidR="008514D7">
          <w:rPr>
            <w:noProof/>
            <w:webHidden/>
          </w:rPr>
          <w:t>76</w:t>
        </w:r>
        <w:r w:rsidR="009D3035">
          <w:rPr>
            <w:noProof/>
            <w:webHidden/>
          </w:rPr>
          <w:fldChar w:fldCharType="end"/>
        </w:r>
      </w:hyperlink>
    </w:p>
    <w:p w14:paraId="2E9B661D" w14:textId="3F8472AE" w:rsidR="0033723A" w:rsidRPr="0033723A" w:rsidRDefault="0033723A" w:rsidP="0033723A">
      <w:r>
        <w:fldChar w:fldCharType="end"/>
      </w:r>
    </w:p>
    <w:p w14:paraId="0FE6423F" w14:textId="725BD34B" w:rsidR="00696D95" w:rsidRDefault="00554821" w:rsidP="00696D95">
      <w:pPr>
        <w:pStyle w:val="berschrift1"/>
        <w:numPr>
          <w:ilvl w:val="0"/>
          <w:numId w:val="0"/>
        </w:numPr>
      </w:pPr>
      <w:bookmarkStart w:id="6" w:name="_Toc143879345"/>
      <w:r>
        <w:lastRenderedPageBreak/>
        <w:t>Programmcodeverzeichnis</w:t>
      </w:r>
      <w:bookmarkEnd w:id="6"/>
    </w:p>
    <w:p w14:paraId="7A85935C" w14:textId="18781AC6" w:rsidR="0033723A" w:rsidRDefault="005C2956">
      <w:pPr>
        <w:pStyle w:val="Abbildungsverzeichnis"/>
        <w:rPr>
          <w:rFonts w:asciiTheme="minorHAnsi" w:eastAsiaTheme="minorEastAsia" w:hAnsiTheme="minorHAnsi" w:cstheme="minorBidi"/>
          <w:noProof/>
          <w:kern w:val="2"/>
          <w:sz w:val="22"/>
          <w:lang w:eastAsia="de-DE"/>
          <w14:ligatures w14:val="standardContextual"/>
        </w:rPr>
      </w:pPr>
      <w:r>
        <w:fldChar w:fldCharType="begin"/>
      </w:r>
      <w:r>
        <w:instrText xml:space="preserve"> TOC \h \z \c "Code" </w:instrText>
      </w:r>
      <w:r>
        <w:fldChar w:fldCharType="separate"/>
      </w:r>
      <w:hyperlink w:anchor="_Toc143779016" w:history="1">
        <w:r w:rsidR="0033723A" w:rsidRPr="008B15BD">
          <w:rPr>
            <w:rStyle w:val="Hyperlink"/>
            <w:noProof/>
          </w:rPr>
          <w:t xml:space="preserve">Code 1: </w:t>
        </w:r>
        <w:r w:rsidR="0033723A">
          <w:rPr>
            <w:rFonts w:asciiTheme="minorHAnsi" w:eastAsiaTheme="minorEastAsia" w:hAnsiTheme="minorHAnsi" w:cstheme="minorBidi"/>
            <w:noProof/>
            <w:kern w:val="2"/>
            <w:sz w:val="22"/>
            <w:lang w:eastAsia="de-DE"/>
            <w14:ligatures w14:val="standardContextual"/>
          </w:rPr>
          <w:tab/>
        </w:r>
        <w:r w:rsidR="0033723A" w:rsidRPr="008B15BD">
          <w:rPr>
            <w:rStyle w:val="Hyperlink"/>
            <w:noProof/>
          </w:rPr>
          <w:t>Stratifizierte Aufteilung der Sequenzen in Trainings- und Testdaten</w:t>
        </w:r>
        <w:r w:rsidR="0033723A">
          <w:rPr>
            <w:noProof/>
            <w:webHidden/>
          </w:rPr>
          <w:tab/>
        </w:r>
        <w:r w:rsidR="0033723A">
          <w:rPr>
            <w:noProof/>
            <w:webHidden/>
          </w:rPr>
          <w:fldChar w:fldCharType="begin"/>
        </w:r>
        <w:r w:rsidR="0033723A">
          <w:rPr>
            <w:noProof/>
            <w:webHidden/>
          </w:rPr>
          <w:instrText xml:space="preserve"> PAGEREF _Toc143779016 \h </w:instrText>
        </w:r>
        <w:r w:rsidR="0033723A">
          <w:rPr>
            <w:noProof/>
            <w:webHidden/>
          </w:rPr>
        </w:r>
        <w:r w:rsidR="0033723A">
          <w:rPr>
            <w:noProof/>
            <w:webHidden/>
          </w:rPr>
          <w:fldChar w:fldCharType="separate"/>
        </w:r>
        <w:r w:rsidR="008514D7">
          <w:rPr>
            <w:noProof/>
            <w:webHidden/>
          </w:rPr>
          <w:t>52</w:t>
        </w:r>
        <w:r w:rsidR="0033723A">
          <w:rPr>
            <w:noProof/>
            <w:webHidden/>
          </w:rPr>
          <w:fldChar w:fldCharType="end"/>
        </w:r>
      </w:hyperlink>
    </w:p>
    <w:p w14:paraId="7173265B" w14:textId="0E2FD0E4" w:rsidR="0033723A"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779017" w:history="1">
        <w:r w:rsidR="0033723A" w:rsidRPr="008B15BD">
          <w:rPr>
            <w:rStyle w:val="Hyperlink"/>
            <w:noProof/>
          </w:rPr>
          <w:t xml:space="preserve">Code 2: </w:t>
        </w:r>
        <w:r w:rsidR="0033723A">
          <w:rPr>
            <w:rFonts w:asciiTheme="minorHAnsi" w:eastAsiaTheme="minorEastAsia" w:hAnsiTheme="minorHAnsi" w:cstheme="minorBidi"/>
            <w:noProof/>
            <w:kern w:val="2"/>
            <w:sz w:val="22"/>
            <w:lang w:eastAsia="de-DE"/>
            <w14:ligatures w14:val="standardContextual"/>
          </w:rPr>
          <w:tab/>
        </w:r>
        <w:r w:rsidR="0033723A" w:rsidRPr="008B15BD">
          <w:rPr>
            <w:rStyle w:val="Hyperlink"/>
            <w:noProof/>
          </w:rPr>
          <w:t>Behandlung der verbleibenden Nullwerte in den Datensätzen</w:t>
        </w:r>
        <w:r w:rsidR="0033723A">
          <w:rPr>
            <w:noProof/>
            <w:webHidden/>
          </w:rPr>
          <w:tab/>
        </w:r>
        <w:r w:rsidR="0033723A">
          <w:rPr>
            <w:noProof/>
            <w:webHidden/>
          </w:rPr>
          <w:fldChar w:fldCharType="begin"/>
        </w:r>
        <w:r w:rsidR="0033723A">
          <w:rPr>
            <w:noProof/>
            <w:webHidden/>
          </w:rPr>
          <w:instrText xml:space="preserve"> PAGEREF _Toc143779017 \h </w:instrText>
        </w:r>
        <w:r w:rsidR="0033723A">
          <w:rPr>
            <w:noProof/>
            <w:webHidden/>
          </w:rPr>
        </w:r>
        <w:r w:rsidR="0033723A">
          <w:rPr>
            <w:noProof/>
            <w:webHidden/>
          </w:rPr>
          <w:fldChar w:fldCharType="separate"/>
        </w:r>
        <w:r w:rsidR="008514D7">
          <w:rPr>
            <w:noProof/>
            <w:webHidden/>
          </w:rPr>
          <w:t>57</w:t>
        </w:r>
        <w:r w:rsidR="0033723A">
          <w:rPr>
            <w:noProof/>
            <w:webHidden/>
          </w:rPr>
          <w:fldChar w:fldCharType="end"/>
        </w:r>
      </w:hyperlink>
    </w:p>
    <w:p w14:paraId="69936DAA" w14:textId="12BFBA65" w:rsidR="0033723A"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779018" w:history="1">
        <w:r w:rsidR="0033723A" w:rsidRPr="008B15BD">
          <w:rPr>
            <w:rStyle w:val="Hyperlink"/>
            <w:noProof/>
          </w:rPr>
          <w:t xml:space="preserve">Code 3: </w:t>
        </w:r>
        <w:r w:rsidR="0033723A">
          <w:rPr>
            <w:rFonts w:asciiTheme="minorHAnsi" w:eastAsiaTheme="minorEastAsia" w:hAnsiTheme="minorHAnsi" w:cstheme="minorBidi"/>
            <w:noProof/>
            <w:kern w:val="2"/>
            <w:sz w:val="22"/>
            <w:lang w:eastAsia="de-DE"/>
            <w14:ligatures w14:val="standardContextual"/>
          </w:rPr>
          <w:tab/>
        </w:r>
        <w:r w:rsidR="0033723A" w:rsidRPr="008B15BD">
          <w:rPr>
            <w:rStyle w:val="Hyperlink"/>
            <w:noProof/>
          </w:rPr>
          <w:t>Datenvorbereitung für das Training der Vorklassifikatoren</w:t>
        </w:r>
        <w:r w:rsidR="0033723A">
          <w:rPr>
            <w:noProof/>
            <w:webHidden/>
          </w:rPr>
          <w:tab/>
        </w:r>
        <w:r w:rsidR="0033723A">
          <w:rPr>
            <w:noProof/>
            <w:webHidden/>
          </w:rPr>
          <w:fldChar w:fldCharType="begin"/>
        </w:r>
        <w:r w:rsidR="0033723A">
          <w:rPr>
            <w:noProof/>
            <w:webHidden/>
          </w:rPr>
          <w:instrText xml:space="preserve"> PAGEREF _Toc143779018 \h </w:instrText>
        </w:r>
        <w:r w:rsidR="0033723A">
          <w:rPr>
            <w:noProof/>
            <w:webHidden/>
          </w:rPr>
        </w:r>
        <w:r w:rsidR="0033723A">
          <w:rPr>
            <w:noProof/>
            <w:webHidden/>
          </w:rPr>
          <w:fldChar w:fldCharType="separate"/>
        </w:r>
        <w:r w:rsidR="008514D7">
          <w:rPr>
            <w:noProof/>
            <w:webHidden/>
          </w:rPr>
          <w:t>59</w:t>
        </w:r>
        <w:r w:rsidR="0033723A">
          <w:rPr>
            <w:noProof/>
            <w:webHidden/>
          </w:rPr>
          <w:fldChar w:fldCharType="end"/>
        </w:r>
      </w:hyperlink>
    </w:p>
    <w:p w14:paraId="57E2EF4B" w14:textId="230B118F" w:rsidR="0033723A"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779019" w:history="1">
        <w:r w:rsidR="0033723A" w:rsidRPr="008B15BD">
          <w:rPr>
            <w:rStyle w:val="Hyperlink"/>
            <w:noProof/>
          </w:rPr>
          <w:t xml:space="preserve">Code 4: </w:t>
        </w:r>
        <w:r w:rsidR="0033723A">
          <w:rPr>
            <w:rFonts w:asciiTheme="minorHAnsi" w:eastAsiaTheme="minorEastAsia" w:hAnsiTheme="minorHAnsi" w:cstheme="minorBidi"/>
            <w:noProof/>
            <w:kern w:val="2"/>
            <w:sz w:val="22"/>
            <w:lang w:eastAsia="de-DE"/>
            <w14:ligatures w14:val="standardContextual"/>
          </w:rPr>
          <w:tab/>
        </w:r>
        <w:r w:rsidR="0033723A" w:rsidRPr="008B15BD">
          <w:rPr>
            <w:rStyle w:val="Hyperlink"/>
            <w:noProof/>
          </w:rPr>
          <w:t>Parametergitter für die Optimierung der Random-Forest-Klassifikatoren</w:t>
        </w:r>
        <w:r w:rsidR="0033723A">
          <w:rPr>
            <w:noProof/>
            <w:webHidden/>
          </w:rPr>
          <w:tab/>
        </w:r>
        <w:r w:rsidR="0033723A">
          <w:rPr>
            <w:noProof/>
            <w:webHidden/>
          </w:rPr>
          <w:fldChar w:fldCharType="begin"/>
        </w:r>
        <w:r w:rsidR="0033723A">
          <w:rPr>
            <w:noProof/>
            <w:webHidden/>
          </w:rPr>
          <w:instrText xml:space="preserve"> PAGEREF _Toc143779019 \h </w:instrText>
        </w:r>
        <w:r w:rsidR="0033723A">
          <w:rPr>
            <w:noProof/>
            <w:webHidden/>
          </w:rPr>
        </w:r>
        <w:r w:rsidR="0033723A">
          <w:rPr>
            <w:noProof/>
            <w:webHidden/>
          </w:rPr>
          <w:fldChar w:fldCharType="separate"/>
        </w:r>
        <w:r w:rsidR="008514D7">
          <w:rPr>
            <w:noProof/>
            <w:webHidden/>
          </w:rPr>
          <w:t>59</w:t>
        </w:r>
        <w:r w:rsidR="0033723A">
          <w:rPr>
            <w:noProof/>
            <w:webHidden/>
          </w:rPr>
          <w:fldChar w:fldCharType="end"/>
        </w:r>
      </w:hyperlink>
    </w:p>
    <w:p w14:paraId="3802F699" w14:textId="692A34CA" w:rsidR="0033723A"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779020" w:history="1">
        <w:r w:rsidR="0033723A" w:rsidRPr="008B15BD">
          <w:rPr>
            <w:rStyle w:val="Hyperlink"/>
            <w:noProof/>
          </w:rPr>
          <w:t>Code 5:</w:t>
        </w:r>
        <w:r w:rsidR="0033723A">
          <w:rPr>
            <w:rFonts w:asciiTheme="minorHAnsi" w:eastAsiaTheme="minorEastAsia" w:hAnsiTheme="minorHAnsi" w:cstheme="minorBidi"/>
            <w:noProof/>
            <w:kern w:val="2"/>
            <w:sz w:val="22"/>
            <w:lang w:eastAsia="de-DE"/>
            <w14:ligatures w14:val="standardContextual"/>
          </w:rPr>
          <w:tab/>
        </w:r>
        <w:r w:rsidR="0033723A" w:rsidRPr="008B15BD">
          <w:rPr>
            <w:rStyle w:val="Hyperlink"/>
            <w:noProof/>
          </w:rPr>
          <w:t>Parametergitter für die Optimierung der Support-Vector-Klassifikatoren</w:t>
        </w:r>
        <w:r w:rsidR="0033723A">
          <w:rPr>
            <w:noProof/>
            <w:webHidden/>
          </w:rPr>
          <w:tab/>
        </w:r>
        <w:r w:rsidR="0033723A">
          <w:rPr>
            <w:noProof/>
            <w:webHidden/>
          </w:rPr>
          <w:fldChar w:fldCharType="begin"/>
        </w:r>
        <w:r w:rsidR="0033723A">
          <w:rPr>
            <w:noProof/>
            <w:webHidden/>
          </w:rPr>
          <w:instrText xml:space="preserve"> PAGEREF _Toc143779020 \h </w:instrText>
        </w:r>
        <w:r w:rsidR="0033723A">
          <w:rPr>
            <w:noProof/>
            <w:webHidden/>
          </w:rPr>
        </w:r>
        <w:r w:rsidR="0033723A">
          <w:rPr>
            <w:noProof/>
            <w:webHidden/>
          </w:rPr>
          <w:fldChar w:fldCharType="separate"/>
        </w:r>
        <w:r w:rsidR="008514D7">
          <w:rPr>
            <w:noProof/>
            <w:webHidden/>
          </w:rPr>
          <w:t>60</w:t>
        </w:r>
        <w:r w:rsidR="0033723A">
          <w:rPr>
            <w:noProof/>
            <w:webHidden/>
          </w:rPr>
          <w:fldChar w:fldCharType="end"/>
        </w:r>
      </w:hyperlink>
    </w:p>
    <w:p w14:paraId="64BB2A11" w14:textId="68FCDB10" w:rsidR="0033723A"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779021" w:history="1">
        <w:r w:rsidR="0033723A" w:rsidRPr="008B15BD">
          <w:rPr>
            <w:rStyle w:val="Hyperlink"/>
            <w:noProof/>
          </w:rPr>
          <w:t xml:space="preserve">Code 6: </w:t>
        </w:r>
        <w:r w:rsidR="0033723A">
          <w:rPr>
            <w:rFonts w:asciiTheme="minorHAnsi" w:eastAsiaTheme="minorEastAsia" w:hAnsiTheme="minorHAnsi" w:cstheme="minorBidi"/>
            <w:noProof/>
            <w:kern w:val="2"/>
            <w:sz w:val="22"/>
            <w:lang w:eastAsia="de-DE"/>
            <w14:ligatures w14:val="standardContextual"/>
          </w:rPr>
          <w:tab/>
        </w:r>
        <w:r w:rsidR="0033723A" w:rsidRPr="008B15BD">
          <w:rPr>
            <w:rStyle w:val="Hyperlink"/>
            <w:noProof/>
          </w:rPr>
          <w:t>Gittersuche mittels GridSearchCV</w:t>
        </w:r>
        <w:r w:rsidR="0033723A">
          <w:rPr>
            <w:noProof/>
            <w:webHidden/>
          </w:rPr>
          <w:tab/>
        </w:r>
        <w:r w:rsidR="0033723A">
          <w:rPr>
            <w:noProof/>
            <w:webHidden/>
          </w:rPr>
          <w:fldChar w:fldCharType="begin"/>
        </w:r>
        <w:r w:rsidR="0033723A">
          <w:rPr>
            <w:noProof/>
            <w:webHidden/>
          </w:rPr>
          <w:instrText xml:space="preserve"> PAGEREF _Toc143779021 \h </w:instrText>
        </w:r>
        <w:r w:rsidR="0033723A">
          <w:rPr>
            <w:noProof/>
            <w:webHidden/>
          </w:rPr>
        </w:r>
        <w:r w:rsidR="0033723A">
          <w:rPr>
            <w:noProof/>
            <w:webHidden/>
          </w:rPr>
          <w:fldChar w:fldCharType="separate"/>
        </w:r>
        <w:r w:rsidR="008514D7">
          <w:rPr>
            <w:noProof/>
            <w:webHidden/>
          </w:rPr>
          <w:t>61</w:t>
        </w:r>
        <w:r w:rsidR="0033723A">
          <w:rPr>
            <w:noProof/>
            <w:webHidden/>
          </w:rPr>
          <w:fldChar w:fldCharType="end"/>
        </w:r>
      </w:hyperlink>
    </w:p>
    <w:p w14:paraId="7B49A9E2" w14:textId="38CFB9D6" w:rsidR="0033723A"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779022" w:history="1">
        <w:r w:rsidR="0033723A" w:rsidRPr="008B15BD">
          <w:rPr>
            <w:rStyle w:val="Hyperlink"/>
            <w:noProof/>
          </w:rPr>
          <w:t>Code 7:</w:t>
        </w:r>
        <w:r w:rsidR="0033723A">
          <w:rPr>
            <w:rFonts w:asciiTheme="minorHAnsi" w:eastAsiaTheme="minorEastAsia" w:hAnsiTheme="minorHAnsi" w:cstheme="minorBidi"/>
            <w:noProof/>
            <w:kern w:val="2"/>
            <w:sz w:val="22"/>
            <w:lang w:eastAsia="de-DE"/>
            <w14:ligatures w14:val="standardContextual"/>
          </w:rPr>
          <w:tab/>
        </w:r>
        <w:r w:rsidR="0033723A" w:rsidRPr="008B15BD">
          <w:rPr>
            <w:rStyle w:val="Hyperlink"/>
            <w:noProof/>
          </w:rPr>
          <w:t>Funktion zur dynamischen Erzeugung der RNNs entsprechend der Basisarchitektur in Abhängigkeit eines Hyperparametersatzes</w:t>
        </w:r>
        <w:r w:rsidR="0033723A">
          <w:rPr>
            <w:noProof/>
            <w:webHidden/>
          </w:rPr>
          <w:tab/>
        </w:r>
        <w:r w:rsidR="0033723A">
          <w:rPr>
            <w:noProof/>
            <w:webHidden/>
          </w:rPr>
          <w:fldChar w:fldCharType="begin"/>
        </w:r>
        <w:r w:rsidR="0033723A">
          <w:rPr>
            <w:noProof/>
            <w:webHidden/>
          </w:rPr>
          <w:instrText xml:space="preserve"> PAGEREF _Toc143779022 \h </w:instrText>
        </w:r>
        <w:r w:rsidR="0033723A">
          <w:rPr>
            <w:noProof/>
            <w:webHidden/>
          </w:rPr>
        </w:r>
        <w:r w:rsidR="0033723A">
          <w:rPr>
            <w:noProof/>
            <w:webHidden/>
          </w:rPr>
          <w:fldChar w:fldCharType="separate"/>
        </w:r>
        <w:r w:rsidR="008514D7">
          <w:rPr>
            <w:noProof/>
            <w:webHidden/>
          </w:rPr>
          <w:t>71</w:t>
        </w:r>
        <w:r w:rsidR="0033723A">
          <w:rPr>
            <w:noProof/>
            <w:webHidden/>
          </w:rPr>
          <w:fldChar w:fldCharType="end"/>
        </w:r>
      </w:hyperlink>
    </w:p>
    <w:p w14:paraId="54074FE4" w14:textId="1F6BEF30" w:rsidR="0033723A"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779023" w:history="1">
        <w:r w:rsidR="0033723A" w:rsidRPr="008B15BD">
          <w:rPr>
            <w:rStyle w:val="Hyperlink"/>
            <w:noProof/>
          </w:rPr>
          <w:t>Code 8:</w:t>
        </w:r>
        <w:r w:rsidR="0033723A">
          <w:rPr>
            <w:rFonts w:asciiTheme="minorHAnsi" w:eastAsiaTheme="minorEastAsia" w:hAnsiTheme="minorHAnsi" w:cstheme="minorBidi"/>
            <w:noProof/>
            <w:kern w:val="2"/>
            <w:sz w:val="22"/>
            <w:lang w:eastAsia="de-DE"/>
            <w14:ligatures w14:val="standardContextual"/>
          </w:rPr>
          <w:tab/>
        </w:r>
        <w:r w:rsidR="0033723A" w:rsidRPr="008B15BD">
          <w:rPr>
            <w:rStyle w:val="Hyperlink"/>
            <w:noProof/>
          </w:rPr>
          <w:t>Datenvorbereitung für das Training der RNNs</w:t>
        </w:r>
        <w:r w:rsidR="0033723A">
          <w:rPr>
            <w:noProof/>
            <w:webHidden/>
          </w:rPr>
          <w:tab/>
        </w:r>
        <w:r w:rsidR="0033723A">
          <w:rPr>
            <w:noProof/>
            <w:webHidden/>
          </w:rPr>
          <w:fldChar w:fldCharType="begin"/>
        </w:r>
        <w:r w:rsidR="0033723A">
          <w:rPr>
            <w:noProof/>
            <w:webHidden/>
          </w:rPr>
          <w:instrText xml:space="preserve"> PAGEREF _Toc143779023 \h </w:instrText>
        </w:r>
        <w:r w:rsidR="0033723A">
          <w:rPr>
            <w:noProof/>
            <w:webHidden/>
          </w:rPr>
        </w:r>
        <w:r w:rsidR="0033723A">
          <w:rPr>
            <w:noProof/>
            <w:webHidden/>
          </w:rPr>
          <w:fldChar w:fldCharType="separate"/>
        </w:r>
        <w:r w:rsidR="008514D7">
          <w:rPr>
            <w:noProof/>
            <w:webHidden/>
          </w:rPr>
          <w:t>72</w:t>
        </w:r>
        <w:r w:rsidR="0033723A">
          <w:rPr>
            <w:noProof/>
            <w:webHidden/>
          </w:rPr>
          <w:fldChar w:fldCharType="end"/>
        </w:r>
      </w:hyperlink>
    </w:p>
    <w:p w14:paraId="3790C35B" w14:textId="138A05A1" w:rsidR="0033723A"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779024" w:history="1">
        <w:r w:rsidR="0033723A" w:rsidRPr="008B15BD">
          <w:rPr>
            <w:rStyle w:val="Hyperlink"/>
            <w:noProof/>
          </w:rPr>
          <w:t>Code 9:</w:t>
        </w:r>
        <w:r w:rsidR="0033723A">
          <w:rPr>
            <w:rFonts w:asciiTheme="minorHAnsi" w:eastAsiaTheme="minorEastAsia" w:hAnsiTheme="minorHAnsi" w:cstheme="minorBidi"/>
            <w:noProof/>
            <w:kern w:val="2"/>
            <w:sz w:val="22"/>
            <w:lang w:eastAsia="de-DE"/>
            <w14:ligatures w14:val="standardContextual"/>
          </w:rPr>
          <w:tab/>
        </w:r>
        <w:r w:rsidR="0033723A" w:rsidRPr="008B15BD">
          <w:rPr>
            <w:rStyle w:val="Hyperlink"/>
            <w:noProof/>
          </w:rPr>
          <w:t>Erzeugung der Validierungsdaten und Skalierung</w:t>
        </w:r>
        <w:r w:rsidR="0033723A">
          <w:rPr>
            <w:noProof/>
            <w:webHidden/>
          </w:rPr>
          <w:tab/>
        </w:r>
        <w:r w:rsidR="0033723A">
          <w:rPr>
            <w:noProof/>
            <w:webHidden/>
          </w:rPr>
          <w:fldChar w:fldCharType="begin"/>
        </w:r>
        <w:r w:rsidR="0033723A">
          <w:rPr>
            <w:noProof/>
            <w:webHidden/>
          </w:rPr>
          <w:instrText xml:space="preserve"> PAGEREF _Toc143779024 \h </w:instrText>
        </w:r>
        <w:r w:rsidR="0033723A">
          <w:rPr>
            <w:noProof/>
            <w:webHidden/>
          </w:rPr>
        </w:r>
        <w:r w:rsidR="0033723A">
          <w:rPr>
            <w:noProof/>
            <w:webHidden/>
          </w:rPr>
          <w:fldChar w:fldCharType="separate"/>
        </w:r>
        <w:r w:rsidR="008514D7">
          <w:rPr>
            <w:noProof/>
            <w:webHidden/>
          </w:rPr>
          <w:t>73</w:t>
        </w:r>
        <w:r w:rsidR="0033723A">
          <w:rPr>
            <w:noProof/>
            <w:webHidden/>
          </w:rPr>
          <w:fldChar w:fldCharType="end"/>
        </w:r>
      </w:hyperlink>
    </w:p>
    <w:p w14:paraId="47A3589E" w14:textId="66FEE8E2" w:rsidR="0033723A"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779025" w:history="1">
        <w:r w:rsidR="0033723A" w:rsidRPr="008B15BD">
          <w:rPr>
            <w:rStyle w:val="Hyperlink"/>
            <w:noProof/>
          </w:rPr>
          <w:t>Code 10:</w:t>
        </w:r>
        <w:r w:rsidR="0033723A">
          <w:rPr>
            <w:rFonts w:asciiTheme="minorHAnsi" w:eastAsiaTheme="minorEastAsia" w:hAnsiTheme="minorHAnsi" w:cstheme="minorBidi"/>
            <w:noProof/>
            <w:kern w:val="2"/>
            <w:sz w:val="22"/>
            <w:lang w:eastAsia="de-DE"/>
            <w14:ligatures w14:val="standardContextual"/>
          </w:rPr>
          <w:tab/>
        </w:r>
        <w:r w:rsidR="0033723A" w:rsidRPr="008B15BD">
          <w:rPr>
            <w:rStyle w:val="Hyperlink"/>
            <w:noProof/>
          </w:rPr>
          <w:t>Erweiterung der Labels für das Sequence-To-Sequence Training</w:t>
        </w:r>
        <w:r w:rsidR="0033723A">
          <w:rPr>
            <w:noProof/>
            <w:webHidden/>
          </w:rPr>
          <w:tab/>
        </w:r>
        <w:r w:rsidR="0033723A">
          <w:rPr>
            <w:noProof/>
            <w:webHidden/>
          </w:rPr>
          <w:fldChar w:fldCharType="begin"/>
        </w:r>
        <w:r w:rsidR="0033723A">
          <w:rPr>
            <w:noProof/>
            <w:webHidden/>
          </w:rPr>
          <w:instrText xml:space="preserve"> PAGEREF _Toc143779025 \h </w:instrText>
        </w:r>
        <w:r w:rsidR="0033723A">
          <w:rPr>
            <w:noProof/>
            <w:webHidden/>
          </w:rPr>
        </w:r>
        <w:r w:rsidR="0033723A">
          <w:rPr>
            <w:noProof/>
            <w:webHidden/>
          </w:rPr>
          <w:fldChar w:fldCharType="separate"/>
        </w:r>
        <w:r w:rsidR="008514D7">
          <w:rPr>
            <w:noProof/>
            <w:webHidden/>
          </w:rPr>
          <w:t>73</w:t>
        </w:r>
        <w:r w:rsidR="0033723A">
          <w:rPr>
            <w:noProof/>
            <w:webHidden/>
          </w:rPr>
          <w:fldChar w:fldCharType="end"/>
        </w:r>
      </w:hyperlink>
    </w:p>
    <w:p w14:paraId="608B8814" w14:textId="14F5AD3D" w:rsidR="0033723A"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779026" w:history="1">
        <w:r w:rsidR="0033723A" w:rsidRPr="008B15BD">
          <w:rPr>
            <w:rStyle w:val="Hyperlink"/>
            <w:noProof/>
          </w:rPr>
          <w:t>Code 11:</w:t>
        </w:r>
        <w:r w:rsidR="0033723A">
          <w:rPr>
            <w:rFonts w:asciiTheme="minorHAnsi" w:eastAsiaTheme="minorEastAsia" w:hAnsiTheme="minorHAnsi" w:cstheme="minorBidi"/>
            <w:noProof/>
            <w:kern w:val="2"/>
            <w:sz w:val="22"/>
            <w:lang w:eastAsia="de-DE"/>
            <w14:ligatures w14:val="standardContextual"/>
          </w:rPr>
          <w:tab/>
        </w:r>
        <w:r w:rsidR="0033723A" w:rsidRPr="008B15BD">
          <w:rPr>
            <w:rStyle w:val="Hyperlink"/>
            <w:noProof/>
          </w:rPr>
          <w:t>Parametergitter für die Hyperparameteroptimierung der RNNs</w:t>
        </w:r>
        <w:r w:rsidR="0033723A">
          <w:rPr>
            <w:noProof/>
            <w:webHidden/>
          </w:rPr>
          <w:tab/>
        </w:r>
        <w:r w:rsidR="0033723A">
          <w:rPr>
            <w:noProof/>
            <w:webHidden/>
          </w:rPr>
          <w:fldChar w:fldCharType="begin"/>
        </w:r>
        <w:r w:rsidR="0033723A">
          <w:rPr>
            <w:noProof/>
            <w:webHidden/>
          </w:rPr>
          <w:instrText xml:space="preserve"> PAGEREF _Toc143779026 \h </w:instrText>
        </w:r>
        <w:r w:rsidR="0033723A">
          <w:rPr>
            <w:noProof/>
            <w:webHidden/>
          </w:rPr>
        </w:r>
        <w:r w:rsidR="0033723A">
          <w:rPr>
            <w:noProof/>
            <w:webHidden/>
          </w:rPr>
          <w:fldChar w:fldCharType="separate"/>
        </w:r>
        <w:r w:rsidR="008514D7">
          <w:rPr>
            <w:noProof/>
            <w:webHidden/>
          </w:rPr>
          <w:t>74</w:t>
        </w:r>
        <w:r w:rsidR="0033723A">
          <w:rPr>
            <w:noProof/>
            <w:webHidden/>
          </w:rPr>
          <w:fldChar w:fldCharType="end"/>
        </w:r>
      </w:hyperlink>
    </w:p>
    <w:p w14:paraId="63F04992" w14:textId="1A231D4D" w:rsidR="0033723A"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779027" w:history="1">
        <w:r w:rsidR="0033723A" w:rsidRPr="008B15BD">
          <w:rPr>
            <w:rStyle w:val="Hyperlink"/>
            <w:noProof/>
          </w:rPr>
          <w:t>Code 12:</w:t>
        </w:r>
        <w:r w:rsidR="0033723A">
          <w:rPr>
            <w:rFonts w:asciiTheme="minorHAnsi" w:eastAsiaTheme="minorEastAsia" w:hAnsiTheme="minorHAnsi" w:cstheme="minorBidi"/>
            <w:noProof/>
            <w:kern w:val="2"/>
            <w:sz w:val="22"/>
            <w:lang w:eastAsia="de-DE"/>
            <w14:ligatures w14:val="standardContextual"/>
          </w:rPr>
          <w:tab/>
        </w:r>
        <w:r w:rsidR="0033723A" w:rsidRPr="008B15BD">
          <w:rPr>
            <w:rStyle w:val="Hyperlink"/>
            <w:noProof/>
          </w:rPr>
          <w:t>Einfache Gittersuche für die Hyperparameteroptimierung der RNNs</w:t>
        </w:r>
        <w:r w:rsidR="0033723A">
          <w:rPr>
            <w:noProof/>
            <w:webHidden/>
          </w:rPr>
          <w:tab/>
        </w:r>
        <w:r w:rsidR="0033723A">
          <w:rPr>
            <w:noProof/>
            <w:webHidden/>
          </w:rPr>
          <w:fldChar w:fldCharType="begin"/>
        </w:r>
        <w:r w:rsidR="0033723A">
          <w:rPr>
            <w:noProof/>
            <w:webHidden/>
          </w:rPr>
          <w:instrText xml:space="preserve"> PAGEREF _Toc143779027 \h </w:instrText>
        </w:r>
        <w:r w:rsidR="0033723A">
          <w:rPr>
            <w:noProof/>
            <w:webHidden/>
          </w:rPr>
        </w:r>
        <w:r w:rsidR="0033723A">
          <w:rPr>
            <w:noProof/>
            <w:webHidden/>
          </w:rPr>
          <w:fldChar w:fldCharType="separate"/>
        </w:r>
        <w:r w:rsidR="008514D7">
          <w:rPr>
            <w:noProof/>
            <w:webHidden/>
          </w:rPr>
          <w:t>75</w:t>
        </w:r>
        <w:r w:rsidR="0033723A">
          <w:rPr>
            <w:noProof/>
            <w:webHidden/>
          </w:rPr>
          <w:fldChar w:fldCharType="end"/>
        </w:r>
      </w:hyperlink>
    </w:p>
    <w:p w14:paraId="047A0B21" w14:textId="14434BDF" w:rsidR="00AE0959" w:rsidRPr="00AE0959" w:rsidRDefault="005C2956" w:rsidP="00AE0959">
      <w:r>
        <w:fldChar w:fldCharType="end"/>
      </w:r>
    </w:p>
    <w:p w14:paraId="05F73FF4" w14:textId="5B98ABEC" w:rsidR="00B638CC" w:rsidRDefault="00B638CC" w:rsidP="00696D95">
      <w:pPr>
        <w:pStyle w:val="berschrift1"/>
        <w:numPr>
          <w:ilvl w:val="0"/>
          <w:numId w:val="0"/>
        </w:numPr>
      </w:pPr>
      <w:bookmarkStart w:id="7" w:name="_Toc143879346"/>
      <w:r>
        <w:lastRenderedPageBreak/>
        <w:t>Symbolverzeichnis</w:t>
      </w:r>
      <w:bookmarkEnd w:id="7"/>
    </w:p>
    <w:tbl>
      <w:tblPr>
        <w:tblStyle w:val="zuTabStandard"/>
        <w:tblW w:w="0" w:type="auto"/>
        <w:tblLook w:val="04A0" w:firstRow="1" w:lastRow="0" w:firstColumn="1" w:lastColumn="0" w:noHBand="0" w:noVBand="1"/>
      </w:tblPr>
      <w:tblGrid>
        <w:gridCol w:w="1271"/>
        <w:gridCol w:w="7789"/>
      </w:tblGrid>
      <w:tr w:rsidR="00675F3D" w14:paraId="7C84AD75" w14:textId="77777777" w:rsidTr="0039566B">
        <w:trPr>
          <w:cnfStyle w:val="100000000000" w:firstRow="1" w:lastRow="0" w:firstColumn="0" w:lastColumn="0" w:oddVBand="0" w:evenVBand="0" w:oddHBand="0" w:evenHBand="0" w:firstRowFirstColumn="0" w:firstRowLastColumn="0" w:lastRowFirstColumn="0" w:lastRowLastColumn="0"/>
        </w:trPr>
        <w:tc>
          <w:tcPr>
            <w:tcW w:w="1271" w:type="dxa"/>
          </w:tcPr>
          <w:p w14:paraId="60939978" w14:textId="77777777" w:rsidR="00675F3D" w:rsidRDefault="00675F3D" w:rsidP="0039566B">
            <w:pPr>
              <w:pStyle w:val="TabStandard"/>
            </w:pPr>
            <w:r>
              <w:t>Symbol</w:t>
            </w:r>
          </w:p>
        </w:tc>
        <w:tc>
          <w:tcPr>
            <w:tcW w:w="7789" w:type="dxa"/>
          </w:tcPr>
          <w:p w14:paraId="19736F61" w14:textId="77777777" w:rsidR="00675F3D" w:rsidRDefault="00675F3D" w:rsidP="0039566B">
            <w:pPr>
              <w:pStyle w:val="TabStandard"/>
            </w:pPr>
            <w:r>
              <w:t>Bedeutung</w:t>
            </w:r>
          </w:p>
        </w:tc>
      </w:tr>
      <w:tr w:rsidR="00675F3D" w14:paraId="7A3B428A" w14:textId="77777777" w:rsidTr="0039566B">
        <w:tc>
          <w:tcPr>
            <w:tcW w:w="1271" w:type="dxa"/>
          </w:tcPr>
          <w:p w14:paraId="08FF5DD0" w14:textId="77777777" w:rsidR="00675F3D" w:rsidRDefault="00675F3D" w:rsidP="0039566B">
            <w:pPr>
              <w:pStyle w:val="TabStandard"/>
              <w:rPr>
                <w:rFonts w:eastAsia="Calibri" w:cs="Arial"/>
              </w:rPr>
            </w:pPr>
            <m:oMathPara>
              <m:oMath>
                <m:r>
                  <w:rPr>
                    <w:rFonts w:ascii="Cambria Math" w:eastAsia="Calibri" w:hAnsi="Cambria Math" w:cs="Arial"/>
                  </w:rPr>
                  <m:t>b</m:t>
                </m:r>
              </m:oMath>
            </m:oMathPara>
          </w:p>
        </w:tc>
        <w:tc>
          <w:tcPr>
            <w:tcW w:w="7789" w:type="dxa"/>
          </w:tcPr>
          <w:p w14:paraId="47BEB53A" w14:textId="77777777" w:rsidR="00675F3D" w:rsidRDefault="00675F3D" w:rsidP="0039566B">
            <w:pPr>
              <w:pStyle w:val="TabStandard"/>
            </w:pPr>
            <w:r>
              <w:t>Bias-Term eines künstlichen Neurons</w:t>
            </w:r>
          </w:p>
        </w:tc>
      </w:tr>
      <w:tr w:rsidR="00675F3D" w14:paraId="6D6E75AC" w14:textId="77777777" w:rsidTr="0039566B">
        <w:tc>
          <w:tcPr>
            <w:tcW w:w="1271" w:type="dxa"/>
          </w:tcPr>
          <w:p w14:paraId="4E74AB7B" w14:textId="77777777" w:rsidR="00675F3D" w:rsidRDefault="00675F3D" w:rsidP="0039566B">
            <w:pPr>
              <w:pStyle w:val="TabStandard"/>
            </w:pPr>
            <m:oMathPara>
              <m:oMath>
                <m:r>
                  <w:rPr>
                    <w:rFonts w:ascii="Cambria Math" w:hAnsi="Cambria Math"/>
                  </w:rPr>
                  <m:t>C</m:t>
                </m:r>
              </m:oMath>
            </m:oMathPara>
          </w:p>
        </w:tc>
        <w:tc>
          <w:tcPr>
            <w:tcW w:w="7789" w:type="dxa"/>
          </w:tcPr>
          <w:p w14:paraId="6CE3778E" w14:textId="74C2004A" w:rsidR="00675F3D" w:rsidRDefault="00675F3D" w:rsidP="0039566B">
            <w:pPr>
              <w:pStyle w:val="TabStandard"/>
            </w:pPr>
            <w:r>
              <w:t>Regularisierungsparameter</w:t>
            </w:r>
            <w:r w:rsidR="00172CE0">
              <w:t xml:space="preserve"> zur Bestrafung von Fehlklassifikationen</w:t>
            </w:r>
            <w:r>
              <w:t xml:space="preserve"> </w:t>
            </w:r>
            <w:r w:rsidR="00172CE0">
              <w:t>beim Training von</w:t>
            </w:r>
            <w:r>
              <w:t xml:space="preserve"> </w:t>
            </w:r>
            <w:r w:rsidR="00172CE0">
              <w:t>SVMs</w:t>
            </w:r>
          </w:p>
        </w:tc>
      </w:tr>
      <w:tr w:rsidR="00675F3D" w14:paraId="52D9A5EE" w14:textId="77777777" w:rsidTr="0039566B">
        <w:tc>
          <w:tcPr>
            <w:tcW w:w="1271" w:type="dxa"/>
          </w:tcPr>
          <w:p w14:paraId="41A547B0" w14:textId="77777777" w:rsidR="00675F3D" w:rsidRDefault="00000000" w:rsidP="0039566B">
            <w:pPr>
              <w:pStyle w:val="TabStandard"/>
            </w:pPr>
            <m:oMathPara>
              <m:oMath>
                <m:sSub>
                  <m:sSubPr>
                    <m:ctrlPr>
                      <w:rPr>
                        <w:rFonts w:ascii="Cambria Math" w:hAnsi="Cambria Math"/>
                        <w:i/>
                      </w:rPr>
                    </m:ctrlPr>
                  </m:sSubPr>
                  <m:e>
                    <m:r>
                      <w:rPr>
                        <w:rFonts w:ascii="Cambria Math" w:hAnsi="Cambria Math"/>
                      </w:rPr>
                      <m:t>d</m:t>
                    </m:r>
                  </m:e>
                  <m:sub>
                    <m:r>
                      <w:rPr>
                        <w:rFonts w:ascii="Cambria Math" w:hAnsi="Cambria Math"/>
                      </w:rPr>
                      <m:t>max</m:t>
                    </m:r>
                  </m:sub>
                </m:sSub>
              </m:oMath>
            </m:oMathPara>
          </w:p>
        </w:tc>
        <w:tc>
          <w:tcPr>
            <w:tcW w:w="7789" w:type="dxa"/>
          </w:tcPr>
          <w:p w14:paraId="7CBBFCAE" w14:textId="03AA7540" w:rsidR="00675F3D" w:rsidRDefault="00675F3D" w:rsidP="0039566B">
            <w:pPr>
              <w:pStyle w:val="TabStandard"/>
            </w:pPr>
            <w:r>
              <w:t>Maximale Tiefe eines Decision</w:t>
            </w:r>
            <w:r w:rsidR="000A2F5D">
              <w:t xml:space="preserve"> </w:t>
            </w:r>
            <w:r>
              <w:t>Trees</w:t>
            </w:r>
          </w:p>
        </w:tc>
      </w:tr>
      <w:tr w:rsidR="00675F3D" w14:paraId="50D23E18" w14:textId="77777777" w:rsidTr="0039566B">
        <w:tc>
          <w:tcPr>
            <w:tcW w:w="1271" w:type="dxa"/>
          </w:tcPr>
          <w:p w14:paraId="02BF8C15" w14:textId="77777777" w:rsidR="00675F3D" w:rsidRDefault="00000000" w:rsidP="0039566B">
            <w:pPr>
              <w:pStyle w:val="TabStandard"/>
            </w:pPr>
            <m:oMathPara>
              <m:oMath>
                <m:sSub>
                  <m:sSubPr>
                    <m:ctrlPr>
                      <w:rPr>
                        <w:rFonts w:ascii="Cambria Math" w:hAnsi="Cambria Math"/>
                        <w:i/>
                      </w:rPr>
                    </m:ctrlPr>
                  </m:sSubPr>
                  <m:e>
                    <m:r>
                      <w:rPr>
                        <w:rFonts w:ascii="Cambria Math" w:hAnsi="Cambria Math"/>
                      </w:rPr>
                      <m:t>f</m:t>
                    </m:r>
                  </m:e>
                  <m:sub>
                    <m:r>
                      <w:rPr>
                        <w:rFonts w:ascii="Cambria Math" w:hAnsi="Cambria Math"/>
                      </w:rPr>
                      <m:t>max</m:t>
                    </m:r>
                  </m:sub>
                </m:sSub>
                <m:r>
                  <w:rPr>
                    <w:rFonts w:ascii="Cambria Math" w:hAnsi="Cambria Math"/>
                  </w:rPr>
                  <m:t>(x)</m:t>
                </m:r>
              </m:oMath>
            </m:oMathPara>
          </w:p>
        </w:tc>
        <w:tc>
          <w:tcPr>
            <w:tcW w:w="7789" w:type="dxa"/>
          </w:tcPr>
          <w:p w14:paraId="096DB555" w14:textId="0D94323B" w:rsidR="00675F3D" w:rsidRDefault="00675F3D" w:rsidP="0039566B">
            <w:pPr>
              <w:pStyle w:val="TabStandard"/>
            </w:pPr>
            <w:r>
              <w:t>Funktion zur Bestimmung der maximalen Anzahl an Merkmalen, die für das Aufteilen eines Knotens in einem Decision</w:t>
            </w:r>
            <w:r w:rsidR="000A2F5D">
              <w:t xml:space="preserve"> </w:t>
            </w:r>
            <w:r>
              <w:t>Tree in Betracht gezogen werden</w:t>
            </w:r>
          </w:p>
        </w:tc>
      </w:tr>
      <w:tr w:rsidR="00675F3D" w14:paraId="742CA817" w14:textId="77777777" w:rsidTr="0039566B">
        <w:tc>
          <w:tcPr>
            <w:tcW w:w="1271" w:type="dxa"/>
          </w:tcPr>
          <w:p w14:paraId="2CA502BD" w14:textId="77777777" w:rsidR="00675F3D" w:rsidRDefault="00675F3D" w:rsidP="0039566B">
            <w:pPr>
              <w:pStyle w:val="TabStandard"/>
              <w:rPr>
                <w:rFonts w:eastAsia="Calibri" w:cs="Arial"/>
              </w:rPr>
            </w:pPr>
            <m:oMath>
              <m:r>
                <w:rPr>
                  <w:rFonts w:ascii="Cambria Math" w:eastAsia="Calibri" w:hAnsi="Cambria Math" w:cs="Arial"/>
                </w:rPr>
                <m:t>FN</m:t>
              </m:r>
            </m:oMath>
            <w:r>
              <w:rPr>
                <w:rFonts w:eastAsia="Calibri" w:cs="Arial"/>
              </w:rPr>
              <w:t xml:space="preserve">/ </w:t>
            </w:r>
            <m:oMath>
              <m:sSub>
                <m:sSubPr>
                  <m:ctrlPr>
                    <w:rPr>
                      <w:rFonts w:ascii="Cambria Math" w:eastAsia="Calibri" w:hAnsi="Cambria Math" w:cs="Arial"/>
                      <w:i/>
                    </w:rPr>
                  </m:ctrlPr>
                </m:sSubPr>
                <m:e>
                  <m:r>
                    <w:rPr>
                      <w:rFonts w:ascii="Cambria Math" w:eastAsia="Calibri" w:hAnsi="Cambria Math" w:cs="Arial"/>
                    </w:rPr>
                    <m:t>FN</m:t>
                  </m:r>
                </m:e>
                <m:sub>
                  <m:r>
                    <w:rPr>
                      <w:rFonts w:ascii="Cambria Math" w:eastAsia="Calibri" w:hAnsi="Cambria Math" w:cs="Arial"/>
                    </w:rPr>
                    <m:t>k</m:t>
                  </m:r>
                </m:sub>
              </m:sSub>
            </m:oMath>
          </w:p>
        </w:tc>
        <w:tc>
          <w:tcPr>
            <w:tcW w:w="7789" w:type="dxa"/>
          </w:tcPr>
          <w:p w14:paraId="5166EA05" w14:textId="77777777" w:rsidR="00675F3D" w:rsidRDefault="00675F3D" w:rsidP="0039566B">
            <w:pPr>
              <w:pStyle w:val="TabStandard"/>
            </w:pPr>
            <w:r>
              <w:t xml:space="preserve">Anzahl falsch negativer Vorhersagen eines Klassifikators, ggf. bezogen auf die Klasse </w:t>
            </w:r>
            <m:oMath>
              <m:r>
                <w:rPr>
                  <w:rFonts w:ascii="Cambria Math" w:hAnsi="Cambria Math"/>
                </w:rPr>
                <m:t>k</m:t>
              </m:r>
            </m:oMath>
          </w:p>
        </w:tc>
      </w:tr>
      <w:tr w:rsidR="00675F3D" w14:paraId="439B879E" w14:textId="77777777" w:rsidTr="0039566B">
        <w:tc>
          <w:tcPr>
            <w:tcW w:w="1271" w:type="dxa"/>
          </w:tcPr>
          <w:p w14:paraId="7039783B" w14:textId="77777777" w:rsidR="00675F3D" w:rsidRDefault="00675F3D" w:rsidP="0039566B">
            <w:pPr>
              <w:pStyle w:val="TabStandard"/>
              <w:rPr>
                <w:rFonts w:eastAsia="Calibri" w:cs="Arial"/>
              </w:rPr>
            </w:pPr>
            <m:oMath>
              <m:r>
                <w:rPr>
                  <w:rFonts w:ascii="Cambria Math" w:eastAsia="Calibri" w:hAnsi="Cambria Math" w:cs="Arial"/>
                </w:rPr>
                <m:t>FP</m:t>
              </m:r>
            </m:oMath>
            <w:r>
              <w:rPr>
                <w:rFonts w:eastAsia="Calibri" w:cs="Arial"/>
              </w:rPr>
              <w:t xml:space="preserve">/ </w:t>
            </w:r>
            <m:oMath>
              <m:sSub>
                <m:sSubPr>
                  <m:ctrlPr>
                    <w:rPr>
                      <w:rFonts w:ascii="Cambria Math" w:eastAsia="Calibri" w:hAnsi="Cambria Math" w:cs="Arial"/>
                      <w:i/>
                    </w:rPr>
                  </m:ctrlPr>
                </m:sSubPr>
                <m:e>
                  <m:r>
                    <w:rPr>
                      <w:rFonts w:ascii="Cambria Math" w:eastAsia="Calibri" w:hAnsi="Cambria Math" w:cs="Arial"/>
                    </w:rPr>
                    <m:t>FP</m:t>
                  </m:r>
                </m:e>
                <m:sub>
                  <m:r>
                    <w:rPr>
                      <w:rFonts w:ascii="Cambria Math" w:eastAsia="Calibri" w:hAnsi="Cambria Math" w:cs="Arial"/>
                    </w:rPr>
                    <m:t>k</m:t>
                  </m:r>
                </m:sub>
              </m:sSub>
            </m:oMath>
          </w:p>
        </w:tc>
        <w:tc>
          <w:tcPr>
            <w:tcW w:w="7789" w:type="dxa"/>
          </w:tcPr>
          <w:p w14:paraId="67C675A1" w14:textId="77777777" w:rsidR="00675F3D" w:rsidRDefault="00675F3D" w:rsidP="0039566B">
            <w:pPr>
              <w:pStyle w:val="TabStandard"/>
            </w:pPr>
            <w:r>
              <w:t xml:space="preserve">Anzahl falsch positiver Vorhersagen eines Klassifikators, ggf. bezogen auf die Klasse </w:t>
            </w:r>
            <m:oMath>
              <m:r>
                <w:rPr>
                  <w:rFonts w:ascii="Cambria Math" w:hAnsi="Cambria Math"/>
                </w:rPr>
                <m:t>k</m:t>
              </m:r>
            </m:oMath>
          </w:p>
        </w:tc>
      </w:tr>
      <w:tr w:rsidR="00675F3D" w14:paraId="2B79C56E" w14:textId="77777777" w:rsidTr="0039566B">
        <w:tc>
          <w:tcPr>
            <w:tcW w:w="1271" w:type="dxa"/>
          </w:tcPr>
          <w:p w14:paraId="40AE81FA" w14:textId="77777777" w:rsidR="00675F3D" w:rsidRDefault="00675F3D" w:rsidP="0039566B">
            <w:pPr>
              <w:pStyle w:val="TabStandard"/>
              <w:rPr>
                <w:rFonts w:eastAsia="Calibri" w:cs="Arial"/>
              </w:rPr>
            </w:pPr>
            <m:oMathPara>
              <m:oMath>
                <m:r>
                  <w:rPr>
                    <w:rFonts w:ascii="Cambria Math" w:eastAsia="Calibri" w:hAnsi="Cambria Math" w:cs="Arial"/>
                  </w:rPr>
                  <m:t>h</m:t>
                </m:r>
              </m:oMath>
            </m:oMathPara>
          </w:p>
        </w:tc>
        <w:tc>
          <w:tcPr>
            <w:tcW w:w="7789" w:type="dxa"/>
          </w:tcPr>
          <w:p w14:paraId="01BD3BE6" w14:textId="77777777" w:rsidR="00675F3D" w:rsidRDefault="00675F3D" w:rsidP="0039566B">
            <w:pPr>
              <w:pStyle w:val="TabStandard"/>
            </w:pPr>
            <w:r>
              <w:t>In Abhängigkeit des Kontexts:</w:t>
            </w:r>
          </w:p>
          <w:p w14:paraId="53AFA57E" w14:textId="77777777" w:rsidR="00675F3D" w:rsidRDefault="00675F3D" w:rsidP="00675F3D">
            <w:pPr>
              <w:pStyle w:val="TabStandard"/>
              <w:numPr>
                <w:ilvl w:val="0"/>
                <w:numId w:val="36"/>
              </w:numPr>
            </w:pPr>
            <w:r>
              <w:t xml:space="preserve">Ausgabe eines künstlichen Neurons </w:t>
            </w:r>
          </w:p>
          <w:p w14:paraId="146CC2CC" w14:textId="77777777" w:rsidR="00675F3D" w:rsidRDefault="00675F3D" w:rsidP="00675F3D">
            <w:pPr>
              <w:pStyle w:val="TabStandard"/>
              <w:numPr>
                <w:ilvl w:val="0"/>
                <w:numId w:val="36"/>
              </w:numPr>
            </w:pPr>
            <w:r>
              <w:t>Interner Zustand einer Gedächtniszelle</w:t>
            </w:r>
          </w:p>
        </w:tc>
      </w:tr>
      <w:tr w:rsidR="00675F3D" w14:paraId="3F1D996C" w14:textId="77777777" w:rsidTr="0039566B">
        <w:tc>
          <w:tcPr>
            <w:tcW w:w="1271" w:type="dxa"/>
          </w:tcPr>
          <w:p w14:paraId="7997E513" w14:textId="77777777" w:rsidR="00675F3D" w:rsidRPr="003A3FF1" w:rsidRDefault="00675F3D" w:rsidP="0039566B">
            <w:pPr>
              <w:pStyle w:val="TabStandard"/>
              <w:rPr>
                <w:rFonts w:eastAsia="Calibri" w:cs="Arial"/>
              </w:rPr>
            </w:pPr>
            <m:oMathPara>
              <m:oMath>
                <m:r>
                  <w:rPr>
                    <w:rFonts w:ascii="Cambria Math" w:eastAsia="Calibri" w:hAnsi="Cambria Math" w:cs="Arial"/>
                  </w:rPr>
                  <m:t>K</m:t>
                </m:r>
              </m:oMath>
            </m:oMathPara>
          </w:p>
        </w:tc>
        <w:tc>
          <w:tcPr>
            <w:tcW w:w="7789" w:type="dxa"/>
          </w:tcPr>
          <w:p w14:paraId="533BFB1E" w14:textId="77777777" w:rsidR="00675F3D" w:rsidRDefault="00675F3D" w:rsidP="0039566B">
            <w:pPr>
              <w:pStyle w:val="TabStandard"/>
            </w:pPr>
            <w:r>
              <w:t>Anzahl der Klassen für ein gegebenes Klassifikationsproblem</w:t>
            </w:r>
          </w:p>
        </w:tc>
      </w:tr>
      <w:tr w:rsidR="00675F3D" w14:paraId="6AED7A38" w14:textId="77777777" w:rsidTr="0039566B">
        <w:tc>
          <w:tcPr>
            <w:tcW w:w="1271" w:type="dxa"/>
          </w:tcPr>
          <w:p w14:paraId="6D9390CF" w14:textId="77777777" w:rsidR="00675F3D" w:rsidRDefault="00675F3D" w:rsidP="0039566B">
            <w:pPr>
              <w:pStyle w:val="TabStandard"/>
            </w:pPr>
            <m:oMathPara>
              <m:oMath>
                <m:r>
                  <w:rPr>
                    <w:rFonts w:ascii="Cambria Math" w:hAnsi="Cambria Math"/>
                  </w:rPr>
                  <m:t>K(x,y)</m:t>
                </m:r>
              </m:oMath>
            </m:oMathPara>
          </w:p>
        </w:tc>
        <w:tc>
          <w:tcPr>
            <w:tcW w:w="7789" w:type="dxa"/>
          </w:tcPr>
          <w:p w14:paraId="51274777" w14:textId="2C3F0CA0" w:rsidR="00675F3D" w:rsidRDefault="00675F3D" w:rsidP="0039566B">
            <w:pPr>
              <w:pStyle w:val="TabStandard"/>
            </w:pPr>
            <w:r>
              <w:t xml:space="preserve">Kernel-Funktion einer </w:t>
            </w:r>
            <w:r w:rsidR="00172CE0">
              <w:t>SVM</w:t>
            </w:r>
          </w:p>
        </w:tc>
      </w:tr>
      <w:tr w:rsidR="00675F3D" w14:paraId="6F9D4E5B" w14:textId="77777777" w:rsidTr="0039566B">
        <w:tc>
          <w:tcPr>
            <w:tcW w:w="1271" w:type="dxa"/>
          </w:tcPr>
          <w:p w14:paraId="337695F4" w14:textId="77777777" w:rsidR="00675F3D" w:rsidRDefault="00000000" w:rsidP="0039566B">
            <w:pPr>
              <w:pStyle w:val="TabStandard"/>
            </w:pPr>
            <m:oMathPara>
              <m:oMath>
                <m:sSub>
                  <m:sSubPr>
                    <m:ctrlPr>
                      <w:rPr>
                        <w:rFonts w:ascii="Cambria Math" w:hAnsi="Cambria Math"/>
                        <w:i/>
                      </w:rPr>
                    </m:ctrlPr>
                  </m:sSubPr>
                  <m:e>
                    <m:r>
                      <w:rPr>
                        <w:rFonts w:ascii="Cambria Math" w:hAnsi="Cambria Math"/>
                      </w:rPr>
                      <m:t>l</m:t>
                    </m:r>
                  </m:e>
                  <m:sub>
                    <m:r>
                      <w:rPr>
                        <w:rFonts w:ascii="Cambria Math" w:hAnsi="Cambria Math"/>
                      </w:rPr>
                      <m:t>lstm</m:t>
                    </m:r>
                  </m:sub>
                </m:sSub>
              </m:oMath>
            </m:oMathPara>
          </w:p>
        </w:tc>
        <w:tc>
          <w:tcPr>
            <w:tcW w:w="7789" w:type="dxa"/>
          </w:tcPr>
          <w:p w14:paraId="676382C9" w14:textId="57C8CEED" w:rsidR="00675F3D" w:rsidRDefault="00675F3D" w:rsidP="0039566B">
            <w:pPr>
              <w:pStyle w:val="TabStandard"/>
            </w:pPr>
            <w:r>
              <w:t>Anzahl der LSTM-Schichten eines RNNs auf</w:t>
            </w:r>
            <w:r w:rsidR="00172CE0">
              <w:t xml:space="preserve"> Basis</w:t>
            </w:r>
            <w:r>
              <w:t xml:space="preserve"> </w:t>
            </w:r>
            <w:r w:rsidR="00172CE0">
              <w:t>der in 8.2.1 vorgestellten Basisarchitektur</w:t>
            </w:r>
          </w:p>
        </w:tc>
      </w:tr>
      <w:tr w:rsidR="00675F3D" w14:paraId="49B8F42F" w14:textId="77777777" w:rsidTr="0039566B">
        <w:tc>
          <w:tcPr>
            <w:tcW w:w="1271" w:type="dxa"/>
          </w:tcPr>
          <w:p w14:paraId="00D3E423" w14:textId="77777777" w:rsidR="00675F3D" w:rsidRDefault="00000000" w:rsidP="0039566B">
            <w:pPr>
              <w:pStyle w:val="TabStandard"/>
            </w:pPr>
            <m:oMathPara>
              <m:oMath>
                <m:sSub>
                  <m:sSubPr>
                    <m:ctrlPr>
                      <w:rPr>
                        <w:rFonts w:ascii="Cambria Math" w:hAnsi="Cambria Math"/>
                        <w:i/>
                      </w:rPr>
                    </m:ctrlPr>
                  </m:sSubPr>
                  <m:e>
                    <m:r>
                      <w:rPr>
                        <w:rFonts w:ascii="Cambria Math" w:hAnsi="Cambria Math"/>
                      </w:rPr>
                      <m:t>l</m:t>
                    </m:r>
                  </m:e>
                  <m:sub>
                    <m:r>
                      <w:rPr>
                        <w:rFonts w:ascii="Cambria Math" w:hAnsi="Cambria Math"/>
                      </w:rPr>
                      <m:t>pre</m:t>
                    </m:r>
                  </m:sub>
                </m:sSub>
              </m:oMath>
            </m:oMathPara>
          </w:p>
        </w:tc>
        <w:tc>
          <w:tcPr>
            <w:tcW w:w="7789" w:type="dxa"/>
          </w:tcPr>
          <w:p w14:paraId="5BE3B58E" w14:textId="2BDB8178" w:rsidR="00675F3D" w:rsidRDefault="00675F3D" w:rsidP="0039566B">
            <w:pPr>
              <w:pStyle w:val="TabStandard"/>
            </w:pPr>
            <w:r>
              <w:t xml:space="preserve">Anzahl </w:t>
            </w:r>
            <w:r w:rsidRPr="00172CE0">
              <w:t>vorbereitender Schichten</w:t>
            </w:r>
            <w:r>
              <w:t xml:space="preserve"> eines RNNs</w:t>
            </w:r>
            <w:r w:rsidR="00172CE0">
              <w:t xml:space="preserve"> auf Basis der in 8.2.1 vorgestellten Basisarchitektur</w:t>
            </w:r>
          </w:p>
        </w:tc>
      </w:tr>
      <w:tr w:rsidR="00675F3D" w14:paraId="6941590E" w14:textId="77777777" w:rsidTr="0039566B">
        <w:tc>
          <w:tcPr>
            <w:tcW w:w="1271" w:type="dxa"/>
          </w:tcPr>
          <w:p w14:paraId="577C8E15" w14:textId="77777777" w:rsidR="00675F3D" w:rsidRDefault="00000000" w:rsidP="0039566B">
            <w:pPr>
              <w:pStyle w:val="TabStandard"/>
            </w:pPr>
            <m:oMathPara>
              <m:oMath>
                <m:sSub>
                  <m:sSubPr>
                    <m:ctrlPr>
                      <w:rPr>
                        <w:rFonts w:ascii="Cambria Math" w:hAnsi="Cambria Math"/>
                        <w:i/>
                      </w:rPr>
                    </m:ctrlPr>
                  </m:sSubPr>
                  <m:e>
                    <m:r>
                      <w:rPr>
                        <w:rFonts w:ascii="Cambria Math" w:hAnsi="Cambria Math"/>
                      </w:rPr>
                      <m:t>l</m:t>
                    </m:r>
                  </m:e>
                  <m:sub>
                    <m:r>
                      <w:rPr>
                        <w:rFonts w:ascii="Cambria Math" w:hAnsi="Cambria Math"/>
                      </w:rPr>
                      <m:t>post</m:t>
                    </m:r>
                  </m:sub>
                </m:sSub>
              </m:oMath>
            </m:oMathPara>
          </w:p>
        </w:tc>
        <w:tc>
          <w:tcPr>
            <w:tcW w:w="7789" w:type="dxa"/>
          </w:tcPr>
          <w:p w14:paraId="6063A1C1" w14:textId="1560A230" w:rsidR="00675F3D" w:rsidRDefault="00675F3D" w:rsidP="0039566B">
            <w:pPr>
              <w:pStyle w:val="TabStandard"/>
            </w:pPr>
            <w:r>
              <w:t xml:space="preserve">Anzahl </w:t>
            </w:r>
            <w:r w:rsidRPr="00172CE0">
              <w:t>nachbereitender Schichten</w:t>
            </w:r>
            <w:r>
              <w:t xml:space="preserve"> eines RNNs</w:t>
            </w:r>
            <w:r w:rsidR="00172CE0">
              <w:t xml:space="preserve"> auf Basis der in 8.2.1 vorgestellten Basisarchitektur</w:t>
            </w:r>
          </w:p>
        </w:tc>
      </w:tr>
      <w:tr w:rsidR="00675F3D" w14:paraId="4CCE962E" w14:textId="77777777" w:rsidTr="0039566B">
        <w:tc>
          <w:tcPr>
            <w:tcW w:w="1271" w:type="dxa"/>
          </w:tcPr>
          <w:p w14:paraId="0B02562A" w14:textId="77777777" w:rsidR="00675F3D" w:rsidRDefault="00000000" w:rsidP="0039566B">
            <w:pPr>
              <w:pStyle w:val="TabStandard"/>
            </w:pPr>
            <m:oMathPara>
              <m:oMath>
                <m:sSub>
                  <m:sSubPr>
                    <m:ctrlPr>
                      <w:rPr>
                        <w:rFonts w:ascii="Cambria Math" w:hAnsi="Cambria Math"/>
                        <w:i/>
                      </w:rPr>
                    </m:ctrlPr>
                  </m:sSubPr>
                  <m:e>
                    <m:r>
                      <w:rPr>
                        <w:rFonts w:ascii="Cambria Math" w:hAnsi="Cambria Math"/>
                      </w:rPr>
                      <m:t>n</m:t>
                    </m:r>
                  </m:e>
                  <m:sub>
                    <m:r>
                      <w:rPr>
                        <w:rFonts w:ascii="Cambria Math" w:hAnsi="Cambria Math"/>
                      </w:rPr>
                      <m:t>Neurons</m:t>
                    </m:r>
                  </m:sub>
                </m:sSub>
              </m:oMath>
            </m:oMathPara>
          </w:p>
        </w:tc>
        <w:tc>
          <w:tcPr>
            <w:tcW w:w="7789" w:type="dxa"/>
          </w:tcPr>
          <w:p w14:paraId="73B04832" w14:textId="51D46828" w:rsidR="00675F3D" w:rsidRDefault="00675F3D" w:rsidP="0039566B">
            <w:pPr>
              <w:pStyle w:val="TabStandard"/>
            </w:pPr>
            <w:r>
              <w:t>Anzahl der Neuronen pro Schicht in einem RNN</w:t>
            </w:r>
            <w:r w:rsidR="00172CE0">
              <w:t xml:space="preserve"> auf Basis der in 8.2.1 vorgestellten Basisarchitektur</w:t>
            </w:r>
          </w:p>
        </w:tc>
      </w:tr>
      <w:tr w:rsidR="00675F3D" w14:paraId="758CA987" w14:textId="77777777" w:rsidTr="0039566B">
        <w:tc>
          <w:tcPr>
            <w:tcW w:w="1271" w:type="dxa"/>
          </w:tcPr>
          <w:p w14:paraId="2C6451D5" w14:textId="77777777" w:rsidR="00675F3D" w:rsidRDefault="00000000" w:rsidP="0039566B">
            <w:pPr>
              <w:pStyle w:val="TabStandard"/>
            </w:pPr>
            <m:oMathPara>
              <m:oMath>
                <m:sSub>
                  <m:sSubPr>
                    <m:ctrlPr>
                      <w:rPr>
                        <w:rFonts w:ascii="Cambria Math" w:hAnsi="Cambria Math"/>
                        <w:i/>
                      </w:rPr>
                    </m:ctrlPr>
                  </m:sSubPr>
                  <m:e>
                    <m:r>
                      <w:rPr>
                        <w:rFonts w:ascii="Cambria Math" w:hAnsi="Cambria Math"/>
                      </w:rPr>
                      <m:t>n</m:t>
                    </m:r>
                  </m:e>
                  <m:sub>
                    <m:r>
                      <w:rPr>
                        <w:rFonts w:ascii="Cambria Math" w:hAnsi="Cambria Math"/>
                      </w:rPr>
                      <m:t>Trees</m:t>
                    </m:r>
                  </m:sub>
                </m:sSub>
              </m:oMath>
            </m:oMathPara>
          </w:p>
        </w:tc>
        <w:tc>
          <w:tcPr>
            <w:tcW w:w="7789" w:type="dxa"/>
          </w:tcPr>
          <w:p w14:paraId="1FA41A2B" w14:textId="688376FD" w:rsidR="00675F3D" w:rsidRDefault="00675F3D" w:rsidP="0039566B">
            <w:pPr>
              <w:pStyle w:val="TabStandard"/>
            </w:pPr>
            <w:r>
              <w:t>Anzahl der Decision</w:t>
            </w:r>
            <w:r w:rsidR="000A2F5D">
              <w:t xml:space="preserve"> </w:t>
            </w:r>
            <w:r>
              <w:t>Trees in einem Random</w:t>
            </w:r>
            <w:r w:rsidR="000A2F5D">
              <w:t xml:space="preserve"> </w:t>
            </w:r>
            <w:r>
              <w:t>Forest</w:t>
            </w:r>
          </w:p>
        </w:tc>
      </w:tr>
      <w:tr w:rsidR="00675F3D" w14:paraId="58E7C8F8" w14:textId="77777777" w:rsidTr="0039566B">
        <w:tc>
          <w:tcPr>
            <w:tcW w:w="1271" w:type="dxa"/>
          </w:tcPr>
          <w:p w14:paraId="30508BF1" w14:textId="77777777" w:rsidR="00675F3D" w:rsidRDefault="00675F3D" w:rsidP="0039566B">
            <w:pPr>
              <w:pStyle w:val="TabStandard"/>
              <w:rPr>
                <w:rFonts w:eastAsia="Calibri" w:cs="Arial"/>
              </w:rPr>
            </w:pPr>
            <m:oMath>
              <m:r>
                <w:rPr>
                  <w:rFonts w:ascii="Cambria Math" w:eastAsia="Calibri" w:hAnsi="Cambria Math" w:cs="Arial"/>
                </w:rPr>
                <m:t>RN</m:t>
              </m:r>
            </m:oMath>
            <w:r>
              <w:rPr>
                <w:rFonts w:eastAsia="Calibri" w:cs="Arial"/>
              </w:rPr>
              <w:t xml:space="preserve"> / </w:t>
            </w:r>
            <m:oMath>
              <m:sSub>
                <m:sSubPr>
                  <m:ctrlPr>
                    <w:rPr>
                      <w:rFonts w:ascii="Cambria Math" w:eastAsia="Calibri" w:hAnsi="Cambria Math" w:cs="Arial"/>
                      <w:i/>
                    </w:rPr>
                  </m:ctrlPr>
                </m:sSubPr>
                <m:e>
                  <m:r>
                    <w:rPr>
                      <w:rFonts w:ascii="Cambria Math" w:eastAsia="Calibri" w:hAnsi="Cambria Math" w:cs="Arial"/>
                    </w:rPr>
                    <m:t>RN</m:t>
                  </m:r>
                </m:e>
                <m:sub>
                  <m:r>
                    <w:rPr>
                      <w:rFonts w:ascii="Cambria Math" w:eastAsia="Calibri" w:hAnsi="Cambria Math" w:cs="Arial"/>
                    </w:rPr>
                    <m:t>k</m:t>
                  </m:r>
                </m:sub>
              </m:sSub>
            </m:oMath>
          </w:p>
        </w:tc>
        <w:tc>
          <w:tcPr>
            <w:tcW w:w="7789" w:type="dxa"/>
          </w:tcPr>
          <w:p w14:paraId="1D15659C" w14:textId="77777777" w:rsidR="00675F3D" w:rsidRDefault="00675F3D" w:rsidP="0039566B">
            <w:pPr>
              <w:pStyle w:val="TabStandard"/>
            </w:pPr>
            <w:r>
              <w:t xml:space="preserve">Anzahl richtig negativer Vorhersagen eines Klassifikators, ggf. bezogen auf die Klasse </w:t>
            </w:r>
            <m:oMath>
              <m:r>
                <w:rPr>
                  <w:rFonts w:ascii="Cambria Math" w:hAnsi="Cambria Math"/>
                </w:rPr>
                <m:t>k</m:t>
              </m:r>
            </m:oMath>
          </w:p>
        </w:tc>
      </w:tr>
      <w:tr w:rsidR="00675F3D" w14:paraId="133FBFB0" w14:textId="77777777" w:rsidTr="0039566B">
        <w:tc>
          <w:tcPr>
            <w:tcW w:w="1271" w:type="dxa"/>
          </w:tcPr>
          <w:p w14:paraId="4F15ADE1" w14:textId="77777777" w:rsidR="00675F3D" w:rsidRDefault="00675F3D" w:rsidP="0039566B">
            <w:pPr>
              <w:pStyle w:val="TabStandard"/>
              <w:rPr>
                <w:rFonts w:eastAsia="Calibri" w:cs="Arial"/>
              </w:rPr>
            </w:pPr>
            <m:oMath>
              <m:r>
                <w:rPr>
                  <w:rFonts w:ascii="Cambria Math" w:eastAsia="Calibri" w:hAnsi="Cambria Math" w:cs="Arial"/>
                </w:rPr>
                <m:t>RP</m:t>
              </m:r>
            </m:oMath>
            <w:r>
              <w:rPr>
                <w:rFonts w:eastAsia="Calibri" w:cs="Arial"/>
              </w:rPr>
              <w:t xml:space="preserve">/ </w:t>
            </w:r>
            <m:oMath>
              <m:sSub>
                <m:sSubPr>
                  <m:ctrlPr>
                    <w:rPr>
                      <w:rFonts w:ascii="Cambria Math" w:eastAsia="Calibri" w:hAnsi="Cambria Math" w:cs="Arial"/>
                      <w:i/>
                    </w:rPr>
                  </m:ctrlPr>
                </m:sSubPr>
                <m:e>
                  <m:r>
                    <w:rPr>
                      <w:rFonts w:ascii="Cambria Math" w:eastAsia="Calibri" w:hAnsi="Cambria Math" w:cs="Arial"/>
                    </w:rPr>
                    <m:t>RP</m:t>
                  </m:r>
                </m:e>
                <m:sub>
                  <m:r>
                    <w:rPr>
                      <w:rFonts w:ascii="Cambria Math" w:eastAsia="Calibri" w:hAnsi="Cambria Math" w:cs="Arial"/>
                    </w:rPr>
                    <m:t>k</m:t>
                  </m:r>
                </m:sub>
              </m:sSub>
            </m:oMath>
          </w:p>
        </w:tc>
        <w:tc>
          <w:tcPr>
            <w:tcW w:w="7789" w:type="dxa"/>
          </w:tcPr>
          <w:p w14:paraId="0DBC7E23" w14:textId="77777777" w:rsidR="00675F3D" w:rsidRDefault="00675F3D" w:rsidP="0039566B">
            <w:pPr>
              <w:pStyle w:val="TabStandard"/>
            </w:pPr>
            <w:r>
              <w:t xml:space="preserve">Anzahl richtig positiver Vorhersagen eines Klassifikators, ggf. bezogen auf die Klasse </w:t>
            </w:r>
            <m:oMath>
              <m:r>
                <w:rPr>
                  <w:rFonts w:ascii="Cambria Math" w:hAnsi="Cambria Math"/>
                </w:rPr>
                <m:t>k</m:t>
              </m:r>
            </m:oMath>
          </w:p>
        </w:tc>
      </w:tr>
      <w:tr w:rsidR="00675F3D" w14:paraId="648470D5" w14:textId="77777777" w:rsidTr="0039566B">
        <w:tc>
          <w:tcPr>
            <w:tcW w:w="1271" w:type="dxa"/>
          </w:tcPr>
          <w:p w14:paraId="0FA9748B" w14:textId="77777777" w:rsidR="00675F3D" w:rsidRDefault="00000000" w:rsidP="0039566B">
            <w:pPr>
              <w:pStyle w:val="TabStandard"/>
            </w:pPr>
            <m:oMathPara>
              <m:oMath>
                <m:sSubSup>
                  <m:sSubSupPr>
                    <m:ctrlPr>
                      <w:rPr>
                        <w:rFonts w:ascii="Cambria Math" w:hAnsi="Cambria Math"/>
                        <w:i/>
                      </w:rPr>
                    </m:ctrlPr>
                  </m:sSubSupPr>
                  <m:e>
                    <m:r>
                      <w:rPr>
                        <w:rFonts w:ascii="Cambria Math" w:hAnsi="Cambria Math"/>
                      </w:rPr>
                      <m:t>s</m:t>
                    </m:r>
                  </m:e>
                  <m:sub>
                    <m:r>
                      <w:rPr>
                        <w:rFonts w:ascii="Cambria Math" w:hAnsi="Cambria Math"/>
                      </w:rPr>
                      <m:t>min</m:t>
                    </m:r>
                  </m:sub>
                  <m:sup>
                    <m:r>
                      <w:rPr>
                        <w:rFonts w:ascii="Cambria Math" w:hAnsi="Cambria Math"/>
                      </w:rPr>
                      <m:t>leaf</m:t>
                    </m:r>
                  </m:sup>
                </m:sSubSup>
              </m:oMath>
            </m:oMathPara>
          </w:p>
        </w:tc>
        <w:tc>
          <w:tcPr>
            <w:tcW w:w="7789" w:type="dxa"/>
          </w:tcPr>
          <w:p w14:paraId="72E8B569" w14:textId="7437935F" w:rsidR="00675F3D" w:rsidRDefault="00675F3D" w:rsidP="0039566B">
            <w:pPr>
              <w:pStyle w:val="TabStandard"/>
            </w:pPr>
            <w:r>
              <w:t>Minimale Anzahl an Trainingsdatenpunkten, die durch ein Blatt eines Decision</w:t>
            </w:r>
            <w:r w:rsidR="000A2F5D">
              <w:t xml:space="preserve"> </w:t>
            </w:r>
            <w:r>
              <w:t xml:space="preserve">Trees </w:t>
            </w:r>
            <w:r w:rsidR="00172CE0">
              <w:t>abgedeckt</w:t>
            </w:r>
            <w:r>
              <w:t xml:space="preserve"> werden müssen</w:t>
            </w:r>
          </w:p>
        </w:tc>
      </w:tr>
      <w:tr w:rsidR="00675F3D" w14:paraId="2443E47A" w14:textId="77777777" w:rsidTr="0039566B">
        <w:tc>
          <w:tcPr>
            <w:tcW w:w="1271" w:type="dxa"/>
          </w:tcPr>
          <w:p w14:paraId="47E9869A" w14:textId="77777777" w:rsidR="00675F3D" w:rsidRDefault="00000000" w:rsidP="0039566B">
            <w:pPr>
              <w:pStyle w:val="TabStandard"/>
            </w:pPr>
            <m:oMathPara>
              <m:oMath>
                <m:sSub>
                  <m:sSubPr>
                    <m:ctrlPr>
                      <w:rPr>
                        <w:rFonts w:ascii="Cambria Math" w:hAnsi="Cambria Math"/>
                        <w:i/>
                      </w:rPr>
                    </m:ctrlPr>
                  </m:sSubPr>
                  <m:e>
                    <m:r>
                      <w:rPr>
                        <w:rFonts w:ascii="Cambria Math" w:hAnsi="Cambria Math"/>
                      </w:rPr>
                      <m:t>s</m:t>
                    </m:r>
                  </m:e>
                  <m:sub>
                    <m:r>
                      <w:rPr>
                        <w:rFonts w:ascii="Cambria Math" w:hAnsi="Cambria Math"/>
                      </w:rPr>
                      <m:t>max</m:t>
                    </m:r>
                  </m:sub>
                </m:sSub>
              </m:oMath>
            </m:oMathPara>
          </w:p>
        </w:tc>
        <w:tc>
          <w:tcPr>
            <w:tcW w:w="7789" w:type="dxa"/>
          </w:tcPr>
          <w:p w14:paraId="64DD9903" w14:textId="556F7B27" w:rsidR="00675F3D" w:rsidRDefault="00675F3D" w:rsidP="0039566B">
            <w:pPr>
              <w:pStyle w:val="TabStandard"/>
            </w:pPr>
            <w:r>
              <w:t>Anzahl bzw. Anteil der Trainingsdatenpunkte, die beim Training eines Random</w:t>
            </w:r>
            <w:r w:rsidR="000A2F5D">
              <w:t xml:space="preserve"> </w:t>
            </w:r>
            <w:r>
              <w:t>Forests für das Training der einzelnen Decision</w:t>
            </w:r>
            <w:r w:rsidR="000A2F5D">
              <w:t xml:space="preserve"> </w:t>
            </w:r>
            <w:r>
              <w:t>Trees zur Verfügung stehen</w:t>
            </w:r>
          </w:p>
        </w:tc>
      </w:tr>
      <w:tr w:rsidR="00675F3D" w14:paraId="634F3C24" w14:textId="77777777" w:rsidTr="0039566B">
        <w:tc>
          <w:tcPr>
            <w:tcW w:w="1271" w:type="dxa"/>
          </w:tcPr>
          <w:p w14:paraId="5BA0F4BC" w14:textId="77777777" w:rsidR="00675F3D" w:rsidRDefault="00000000" w:rsidP="0039566B">
            <w:pPr>
              <w:pStyle w:val="TabStandard"/>
            </w:pPr>
            <m:oMathPara>
              <m:oMath>
                <m:sSubSup>
                  <m:sSubSupPr>
                    <m:ctrlPr>
                      <w:rPr>
                        <w:rFonts w:ascii="Cambria Math" w:hAnsi="Cambria Math"/>
                        <w:i/>
                      </w:rPr>
                    </m:ctrlPr>
                  </m:sSubSupPr>
                  <m:e>
                    <m:r>
                      <w:rPr>
                        <w:rFonts w:ascii="Cambria Math" w:hAnsi="Cambria Math"/>
                      </w:rPr>
                      <m:t>s</m:t>
                    </m:r>
                  </m:e>
                  <m:sub>
                    <m:r>
                      <w:rPr>
                        <w:rFonts w:ascii="Cambria Math" w:hAnsi="Cambria Math"/>
                      </w:rPr>
                      <m:t>min</m:t>
                    </m:r>
                  </m:sub>
                  <m:sup>
                    <m:r>
                      <w:rPr>
                        <w:rFonts w:ascii="Cambria Math" w:hAnsi="Cambria Math"/>
                      </w:rPr>
                      <m:t>split</m:t>
                    </m:r>
                  </m:sup>
                </m:sSubSup>
              </m:oMath>
            </m:oMathPara>
          </w:p>
        </w:tc>
        <w:tc>
          <w:tcPr>
            <w:tcW w:w="7789" w:type="dxa"/>
          </w:tcPr>
          <w:p w14:paraId="48D9B706" w14:textId="7211A1D7" w:rsidR="00675F3D" w:rsidRDefault="00675F3D" w:rsidP="0039566B">
            <w:pPr>
              <w:pStyle w:val="TabStandard"/>
            </w:pPr>
            <w:r>
              <w:t>Minimale Anzahl an Trainingsdatenpunkten, die ein Knoten eines Decision</w:t>
            </w:r>
            <w:r w:rsidR="000A2F5D">
              <w:t xml:space="preserve"> </w:t>
            </w:r>
            <w:r>
              <w:t xml:space="preserve">Trees </w:t>
            </w:r>
            <w:r w:rsidR="00172CE0">
              <w:t>abdecken</w:t>
            </w:r>
            <w:r>
              <w:t xml:space="preserve"> muss, um weiter aufgeteilt werden zu dürfen</w:t>
            </w:r>
          </w:p>
        </w:tc>
      </w:tr>
      <w:tr w:rsidR="00675F3D" w14:paraId="3F6CFDBD" w14:textId="77777777" w:rsidTr="0039566B">
        <w:tc>
          <w:tcPr>
            <w:tcW w:w="1271" w:type="dxa"/>
          </w:tcPr>
          <w:p w14:paraId="71C31E8C" w14:textId="77777777" w:rsidR="00675F3D" w:rsidRPr="00FA4A43" w:rsidRDefault="00675F3D" w:rsidP="0039566B">
            <w:pPr>
              <w:pStyle w:val="TabStandard"/>
              <w:rPr>
                <w:rFonts w:eastAsia="Calibri" w:cs="Arial"/>
                <w:b/>
                <w:bCs/>
              </w:rPr>
            </w:pPr>
            <m:oMathPara>
              <m:oMath>
                <m:r>
                  <m:rPr>
                    <m:sty m:val="bi"/>
                  </m:rPr>
                  <w:rPr>
                    <w:rFonts w:ascii="Cambria Math" w:eastAsia="Calibri" w:hAnsi="Cambria Math" w:cs="Arial"/>
                  </w:rPr>
                  <m:t>w</m:t>
                </m:r>
              </m:oMath>
            </m:oMathPara>
          </w:p>
        </w:tc>
        <w:tc>
          <w:tcPr>
            <w:tcW w:w="7789" w:type="dxa"/>
          </w:tcPr>
          <w:p w14:paraId="6577C928" w14:textId="77777777" w:rsidR="00675F3D" w:rsidRDefault="00675F3D" w:rsidP="0039566B">
            <w:pPr>
              <w:pStyle w:val="TabStandard"/>
            </w:pPr>
            <w:r>
              <w:t>Gewichtsvektor eines künstlichen Neurons</w:t>
            </w:r>
          </w:p>
        </w:tc>
      </w:tr>
      <w:tr w:rsidR="00675F3D" w14:paraId="1A541E0E" w14:textId="77777777" w:rsidTr="0039566B">
        <w:tc>
          <w:tcPr>
            <w:tcW w:w="1271" w:type="dxa"/>
          </w:tcPr>
          <w:p w14:paraId="534F1F50" w14:textId="77777777" w:rsidR="00675F3D" w:rsidRPr="00FA4A43" w:rsidRDefault="00675F3D" w:rsidP="0039566B">
            <w:pPr>
              <w:pStyle w:val="TabStandard"/>
              <w:rPr>
                <w:rFonts w:eastAsia="Calibri" w:cs="Arial"/>
                <w:b/>
                <w:bCs/>
              </w:rPr>
            </w:pPr>
            <m:oMathPara>
              <m:oMath>
                <m:r>
                  <m:rPr>
                    <m:sty m:val="bi"/>
                  </m:rPr>
                  <w:rPr>
                    <w:rFonts w:ascii="Cambria Math" w:eastAsia="Calibri" w:hAnsi="Cambria Math" w:cs="Arial"/>
                  </w:rPr>
                  <m:t>x</m:t>
                </m:r>
              </m:oMath>
            </m:oMathPara>
          </w:p>
        </w:tc>
        <w:tc>
          <w:tcPr>
            <w:tcW w:w="7789" w:type="dxa"/>
          </w:tcPr>
          <w:p w14:paraId="1D71303C" w14:textId="77777777" w:rsidR="00675F3D" w:rsidRDefault="00675F3D" w:rsidP="0039566B">
            <w:pPr>
              <w:pStyle w:val="TabStandard"/>
            </w:pPr>
            <w:r>
              <w:t>Eingabevektor eines künstlichen Neurons oder KNNs</w:t>
            </w:r>
          </w:p>
        </w:tc>
      </w:tr>
      <w:tr w:rsidR="00675F3D" w14:paraId="3AB11940" w14:textId="77777777" w:rsidTr="0039566B">
        <w:tc>
          <w:tcPr>
            <w:tcW w:w="1271" w:type="dxa"/>
          </w:tcPr>
          <w:p w14:paraId="2811B1AA" w14:textId="77777777" w:rsidR="00675F3D" w:rsidRPr="003A3FF1" w:rsidRDefault="00675F3D" w:rsidP="0039566B">
            <w:pPr>
              <w:pStyle w:val="TabStandard"/>
              <w:rPr>
                <w:rFonts w:eastAsia="Calibri" w:cs="Arial"/>
              </w:rPr>
            </w:pPr>
            <m:oMathPara>
              <m:oMath>
                <m:r>
                  <w:rPr>
                    <w:rFonts w:ascii="Cambria Math" w:eastAsia="Calibri" w:hAnsi="Cambria Math" w:cs="Arial"/>
                  </w:rPr>
                  <m:t>z</m:t>
                </m:r>
              </m:oMath>
            </m:oMathPara>
          </w:p>
        </w:tc>
        <w:tc>
          <w:tcPr>
            <w:tcW w:w="7789" w:type="dxa"/>
          </w:tcPr>
          <w:p w14:paraId="49D99189" w14:textId="77777777" w:rsidR="00675F3D" w:rsidRDefault="00675F3D" w:rsidP="0039566B">
            <w:pPr>
              <w:pStyle w:val="TabStandard"/>
            </w:pPr>
            <w:r>
              <w:t>Gewichtete Summe eines künstlichen Neurons</w:t>
            </w:r>
          </w:p>
        </w:tc>
      </w:tr>
      <w:tr w:rsidR="00675F3D" w14:paraId="7DF4E170" w14:textId="77777777" w:rsidTr="0039566B">
        <w:tc>
          <w:tcPr>
            <w:tcW w:w="1271" w:type="dxa"/>
          </w:tcPr>
          <w:p w14:paraId="372275FB" w14:textId="77777777" w:rsidR="00675F3D" w:rsidRPr="002966B1" w:rsidRDefault="00675F3D" w:rsidP="0039566B">
            <w:pPr>
              <w:pStyle w:val="TabStandard"/>
              <w:rPr>
                <w:rFonts w:eastAsia="Calibri" w:cs="Arial"/>
                <w:b/>
                <w:bCs/>
              </w:rPr>
            </w:pPr>
            <m:oMathPara>
              <m:oMath>
                <m:r>
                  <m:rPr>
                    <m:sty m:val="bi"/>
                  </m:rPr>
                  <w:rPr>
                    <w:rFonts w:ascii="Cambria Math" w:eastAsia="Calibri" w:hAnsi="Cambria Math" w:cs="Arial"/>
                  </w:rPr>
                  <m:t>z</m:t>
                </m:r>
              </m:oMath>
            </m:oMathPara>
          </w:p>
        </w:tc>
        <w:tc>
          <w:tcPr>
            <w:tcW w:w="7789" w:type="dxa"/>
          </w:tcPr>
          <w:p w14:paraId="4014EDD5" w14:textId="77777777" w:rsidR="00675F3D" w:rsidRDefault="00675F3D" w:rsidP="0039566B">
            <w:pPr>
              <w:pStyle w:val="TabStandard"/>
            </w:pPr>
            <w:r>
              <w:t>Vektor der gewichteten Summen aller Ausgabeneuronen eines KNNs</w:t>
            </w:r>
          </w:p>
        </w:tc>
      </w:tr>
      <w:tr w:rsidR="00675F3D" w14:paraId="6F8DAB48" w14:textId="77777777" w:rsidTr="0039566B">
        <w:tc>
          <w:tcPr>
            <w:tcW w:w="1271" w:type="dxa"/>
          </w:tcPr>
          <w:p w14:paraId="36797675" w14:textId="77777777" w:rsidR="00675F3D" w:rsidRDefault="00675F3D" w:rsidP="0039566B">
            <w:pPr>
              <w:pStyle w:val="TabStandard"/>
            </w:pPr>
            <m:oMathPara>
              <m:oMath>
                <m:r>
                  <w:rPr>
                    <w:rFonts w:ascii="Cambria Math" w:hAnsi="Cambria Math"/>
                  </w:rPr>
                  <m:t>γ</m:t>
                </m:r>
              </m:oMath>
            </m:oMathPara>
          </w:p>
        </w:tc>
        <w:tc>
          <w:tcPr>
            <w:tcW w:w="7789" w:type="dxa"/>
          </w:tcPr>
          <w:p w14:paraId="6CC22837" w14:textId="77777777" w:rsidR="00675F3D" w:rsidRDefault="00675F3D" w:rsidP="0039566B">
            <w:pPr>
              <w:pStyle w:val="TabStandard"/>
            </w:pPr>
            <w:r>
              <w:t>Regularisierungsparameter des RBF-Kernels für SVMs.</w:t>
            </w:r>
          </w:p>
        </w:tc>
      </w:tr>
      <w:tr w:rsidR="00675F3D" w14:paraId="33823999" w14:textId="77777777" w:rsidTr="0039566B">
        <w:tc>
          <w:tcPr>
            <w:tcW w:w="1271" w:type="dxa"/>
          </w:tcPr>
          <w:p w14:paraId="28F0D92D" w14:textId="77777777" w:rsidR="00675F3D" w:rsidRDefault="00675F3D" w:rsidP="0039566B">
            <w:pPr>
              <w:pStyle w:val="TabStandard"/>
            </w:pPr>
            <m:oMathPara>
              <m:oMath>
                <m:r>
                  <w:rPr>
                    <w:rFonts w:ascii="Cambria Math" w:hAnsi="Cambria Math"/>
                  </w:rPr>
                  <m:t>φ(z)</m:t>
                </m:r>
              </m:oMath>
            </m:oMathPara>
          </w:p>
        </w:tc>
        <w:tc>
          <w:tcPr>
            <w:tcW w:w="7789" w:type="dxa"/>
          </w:tcPr>
          <w:p w14:paraId="3AC85C1B" w14:textId="77777777" w:rsidR="00675F3D" w:rsidRDefault="00675F3D" w:rsidP="0039566B">
            <w:pPr>
              <w:pStyle w:val="TabStandard"/>
            </w:pPr>
            <w:r>
              <w:t xml:space="preserve">Aktivierungsfunktion eines künstlichen Neurons </w:t>
            </w:r>
          </w:p>
        </w:tc>
      </w:tr>
    </w:tbl>
    <w:p w14:paraId="4045B1A2" w14:textId="77777777" w:rsidR="00675F3D" w:rsidRPr="00675F3D" w:rsidRDefault="00675F3D" w:rsidP="00675F3D"/>
    <w:p w14:paraId="11E2B68D" w14:textId="2A61D363" w:rsidR="00696D95" w:rsidRDefault="00696D95" w:rsidP="00696D95">
      <w:pPr>
        <w:pStyle w:val="berschrift1"/>
        <w:numPr>
          <w:ilvl w:val="0"/>
          <w:numId w:val="0"/>
        </w:numPr>
      </w:pPr>
      <w:bookmarkStart w:id="8" w:name="_Toc143879347"/>
      <w:r>
        <w:lastRenderedPageBreak/>
        <w:t>Abkürzungsverzeichnis</w:t>
      </w:r>
      <w:bookmarkEnd w:id="8"/>
    </w:p>
    <w:p w14:paraId="6C87EFDA" w14:textId="17A97ED9" w:rsidR="008E49AD" w:rsidRDefault="008E49AD" w:rsidP="00632428">
      <w:pPr>
        <w:tabs>
          <w:tab w:val="left" w:pos="2127"/>
        </w:tabs>
      </w:pPr>
      <w:r>
        <w:t>4G</w:t>
      </w:r>
      <w:r>
        <w:tab/>
        <w:t>Vierte Generation des Mobilfunks</w:t>
      </w:r>
    </w:p>
    <w:p w14:paraId="4C3D02E1" w14:textId="5BB0F4BC" w:rsidR="00364D8C" w:rsidRPr="00A41CEA" w:rsidRDefault="008E49AD" w:rsidP="00632428">
      <w:pPr>
        <w:tabs>
          <w:tab w:val="left" w:pos="2127"/>
        </w:tabs>
        <w:rPr>
          <w:lang w:val="en-GB"/>
        </w:rPr>
      </w:pPr>
      <w:r w:rsidRPr="00A41CEA">
        <w:rPr>
          <w:lang w:val="en-GB"/>
        </w:rPr>
        <w:t>5G</w:t>
      </w:r>
      <w:r w:rsidRPr="00A41CEA">
        <w:rPr>
          <w:lang w:val="en-GB"/>
        </w:rPr>
        <w:tab/>
        <w:t>Fünfte Generation des Mobilfunks</w:t>
      </w:r>
    </w:p>
    <w:p w14:paraId="51D4A17E" w14:textId="6E513511" w:rsidR="00B91010" w:rsidRPr="00A41CEA" w:rsidRDefault="00B91010" w:rsidP="00632428">
      <w:pPr>
        <w:tabs>
          <w:tab w:val="left" w:pos="2127"/>
        </w:tabs>
        <w:rPr>
          <w:lang w:val="en-GB"/>
        </w:rPr>
      </w:pPr>
      <w:r w:rsidRPr="00A41CEA">
        <w:rPr>
          <w:lang w:val="en-GB"/>
        </w:rPr>
        <w:t>API</w:t>
      </w:r>
      <w:r w:rsidRPr="00A41CEA">
        <w:rPr>
          <w:lang w:val="en-GB"/>
        </w:rPr>
        <w:tab/>
        <w:t>Application Programming Interface</w:t>
      </w:r>
    </w:p>
    <w:p w14:paraId="26C603A0" w14:textId="0CDC7F1A" w:rsidR="00C5063F" w:rsidRPr="00A41CEA" w:rsidRDefault="00C5063F" w:rsidP="00632428">
      <w:pPr>
        <w:tabs>
          <w:tab w:val="left" w:pos="2127"/>
        </w:tabs>
        <w:rPr>
          <w:lang w:val="en-GB"/>
        </w:rPr>
      </w:pPr>
      <w:r w:rsidRPr="00A41CEA">
        <w:rPr>
          <w:lang w:val="en-GB"/>
        </w:rPr>
        <w:t>CPU</w:t>
      </w:r>
      <w:r w:rsidRPr="00A41CEA">
        <w:rPr>
          <w:lang w:val="en-GB"/>
        </w:rPr>
        <w:tab/>
        <w:t>Central Processing Unit</w:t>
      </w:r>
    </w:p>
    <w:p w14:paraId="4BACFEDF" w14:textId="56DE2CEF" w:rsidR="002B4972" w:rsidRPr="00A41CEA" w:rsidRDefault="002B4972" w:rsidP="00632428">
      <w:pPr>
        <w:tabs>
          <w:tab w:val="left" w:pos="2127"/>
        </w:tabs>
        <w:rPr>
          <w:lang w:val="en-GB"/>
        </w:rPr>
      </w:pPr>
      <w:r w:rsidRPr="00A41CEA">
        <w:rPr>
          <w:lang w:val="en-GB"/>
        </w:rPr>
        <w:t>DQLN</w:t>
      </w:r>
      <w:r w:rsidRPr="00A41CEA">
        <w:rPr>
          <w:lang w:val="en-GB"/>
        </w:rPr>
        <w:tab/>
        <w:t>Deep-Q-Learning-Netz</w:t>
      </w:r>
    </w:p>
    <w:p w14:paraId="40B53A57" w14:textId="2F2825CE" w:rsidR="002B4972" w:rsidRPr="00A41CEA" w:rsidRDefault="002B4972" w:rsidP="00632428">
      <w:pPr>
        <w:tabs>
          <w:tab w:val="left" w:pos="2127"/>
        </w:tabs>
        <w:rPr>
          <w:lang w:val="en-GB"/>
        </w:rPr>
      </w:pPr>
      <w:r w:rsidRPr="00A41CEA">
        <w:rPr>
          <w:lang w:val="en-GB"/>
        </w:rPr>
        <w:t>FFN</w:t>
      </w:r>
      <w:r w:rsidRPr="00A41CEA">
        <w:rPr>
          <w:lang w:val="en-GB"/>
        </w:rPr>
        <w:tab/>
        <w:t>Feed-Forward-Netz</w:t>
      </w:r>
    </w:p>
    <w:p w14:paraId="54390606" w14:textId="2A2234B5" w:rsidR="00C5063F" w:rsidRPr="00A41CEA" w:rsidRDefault="00C5063F" w:rsidP="00632428">
      <w:pPr>
        <w:tabs>
          <w:tab w:val="left" w:pos="2127"/>
        </w:tabs>
      </w:pPr>
      <w:r w:rsidRPr="00A41CEA">
        <w:t>GIS</w:t>
      </w:r>
      <w:r w:rsidRPr="00A41CEA">
        <w:tab/>
        <w:t>Geographisches Informationssystem</w:t>
      </w:r>
    </w:p>
    <w:p w14:paraId="1F733A0D" w14:textId="0AB52C13" w:rsidR="008E49AD" w:rsidRPr="00A41CEA" w:rsidRDefault="008E49AD" w:rsidP="00632428">
      <w:pPr>
        <w:tabs>
          <w:tab w:val="left" w:pos="2127"/>
        </w:tabs>
        <w:jc w:val="left"/>
      </w:pPr>
      <w:r w:rsidRPr="00A41CEA">
        <w:t>GNSS</w:t>
      </w:r>
      <w:r w:rsidRPr="00A41CEA">
        <w:tab/>
      </w:r>
      <w:r w:rsidR="00B91010" w:rsidRPr="00A41CEA">
        <w:t>G</w:t>
      </w:r>
      <w:r w:rsidRPr="00A41CEA">
        <w:t xml:space="preserve">lobal </w:t>
      </w:r>
      <w:r w:rsidR="00B91010" w:rsidRPr="00A41CEA">
        <w:t>N</w:t>
      </w:r>
      <w:r w:rsidRPr="00A41CEA">
        <w:t xml:space="preserve">avigation </w:t>
      </w:r>
      <w:r w:rsidR="00B91010" w:rsidRPr="00A41CEA">
        <w:t>S</w:t>
      </w:r>
      <w:r w:rsidRPr="00A41CEA">
        <w:t xml:space="preserve">atellite </w:t>
      </w:r>
      <w:r w:rsidR="00B91010" w:rsidRPr="00A41CEA">
        <w:t>S</w:t>
      </w:r>
      <w:r w:rsidRPr="00A41CEA">
        <w:t xml:space="preserve">ystem </w:t>
      </w:r>
    </w:p>
    <w:p w14:paraId="67878525" w14:textId="49045B08" w:rsidR="00F26DEA" w:rsidRDefault="00F26DEA" w:rsidP="00632428">
      <w:pPr>
        <w:tabs>
          <w:tab w:val="left" w:pos="2127"/>
        </w:tabs>
        <w:jc w:val="left"/>
      </w:pPr>
      <w:r w:rsidRPr="00F26DEA">
        <w:t>HMM</w:t>
      </w:r>
      <w:r w:rsidRPr="00F26DEA">
        <w:tab/>
        <w:t>H</w:t>
      </w:r>
      <w:r>
        <w:t>idden</w:t>
      </w:r>
      <w:r w:rsidR="000B1D3E">
        <w:t>-</w:t>
      </w:r>
      <w:r>
        <w:t>Markov</w:t>
      </w:r>
      <w:r w:rsidR="000B1D3E">
        <w:t>-</w:t>
      </w:r>
      <w:r>
        <w:t>Model</w:t>
      </w:r>
    </w:p>
    <w:p w14:paraId="7CE49284" w14:textId="25264E6C" w:rsidR="00BB762F" w:rsidRPr="00F26DEA" w:rsidRDefault="00BB762F" w:rsidP="00632428">
      <w:pPr>
        <w:tabs>
          <w:tab w:val="left" w:pos="2127"/>
        </w:tabs>
        <w:jc w:val="left"/>
      </w:pPr>
      <w:r>
        <w:t>HTTP</w:t>
      </w:r>
      <w:r>
        <w:tab/>
        <w:t>Hypertext Transfer Protocol</w:t>
      </w:r>
    </w:p>
    <w:p w14:paraId="3610D647" w14:textId="58E878E4" w:rsidR="003E639E" w:rsidRDefault="003E639E" w:rsidP="00632428">
      <w:pPr>
        <w:tabs>
          <w:tab w:val="left" w:pos="2127"/>
        </w:tabs>
        <w:jc w:val="left"/>
      </w:pPr>
      <w:r w:rsidRPr="003E639E">
        <w:t>IZK</w:t>
      </w:r>
      <w:r w:rsidRPr="003E639E">
        <w:tab/>
        <w:t>Innovations-Zentrum Kronach e</w:t>
      </w:r>
      <w:r>
        <w:t>.V.</w:t>
      </w:r>
    </w:p>
    <w:p w14:paraId="0323EF02" w14:textId="3D384A1C" w:rsidR="00BB762F" w:rsidRPr="00BB762F" w:rsidRDefault="00BB762F" w:rsidP="00632428">
      <w:pPr>
        <w:tabs>
          <w:tab w:val="left" w:pos="2127"/>
        </w:tabs>
        <w:jc w:val="left"/>
        <w:rPr>
          <w:lang w:val="en-GB"/>
        </w:rPr>
      </w:pPr>
      <w:r w:rsidRPr="00BB762F">
        <w:rPr>
          <w:lang w:val="en-GB"/>
        </w:rPr>
        <w:t>JSON</w:t>
      </w:r>
      <w:r w:rsidRPr="00BB762F">
        <w:rPr>
          <w:lang w:val="en-GB"/>
        </w:rPr>
        <w:tab/>
        <w:t>JavaScript Object Notat</w:t>
      </w:r>
      <w:r>
        <w:rPr>
          <w:lang w:val="en-GB"/>
        </w:rPr>
        <w:t>ion</w:t>
      </w:r>
    </w:p>
    <w:p w14:paraId="091620D2" w14:textId="2696F3A8" w:rsidR="0086204F" w:rsidRDefault="00311D05" w:rsidP="00632428">
      <w:pPr>
        <w:tabs>
          <w:tab w:val="left" w:pos="2127"/>
        </w:tabs>
        <w:jc w:val="left"/>
        <w:rPr>
          <w:lang w:val="en-GB"/>
        </w:rPr>
      </w:pPr>
      <w:r w:rsidRPr="00311D05">
        <w:rPr>
          <w:lang w:val="en-GB"/>
        </w:rPr>
        <w:t>L</w:t>
      </w:r>
      <w:r>
        <w:rPr>
          <w:lang w:val="en-GB"/>
        </w:rPr>
        <w:t>I</w:t>
      </w:r>
      <w:r w:rsidRPr="00311D05">
        <w:rPr>
          <w:lang w:val="en-GB"/>
        </w:rPr>
        <w:t>DAR</w:t>
      </w:r>
      <w:r w:rsidRPr="00311D05">
        <w:rPr>
          <w:lang w:val="en-GB"/>
        </w:rPr>
        <w:tab/>
      </w:r>
      <w:r w:rsidR="00B91010">
        <w:rPr>
          <w:lang w:val="en-GB"/>
        </w:rPr>
        <w:t>L</w:t>
      </w:r>
      <w:r w:rsidRPr="00311D05">
        <w:rPr>
          <w:lang w:val="en-GB"/>
        </w:rPr>
        <w:t xml:space="preserve">ight </w:t>
      </w:r>
      <w:r w:rsidR="00B91010">
        <w:rPr>
          <w:lang w:val="en-GB"/>
        </w:rPr>
        <w:t>D</w:t>
      </w:r>
      <w:r w:rsidRPr="00311D05">
        <w:rPr>
          <w:lang w:val="en-GB"/>
        </w:rPr>
        <w:t xml:space="preserve">etection and </w:t>
      </w:r>
      <w:r w:rsidR="00B91010">
        <w:rPr>
          <w:lang w:val="en-GB"/>
        </w:rPr>
        <w:t>R</w:t>
      </w:r>
      <w:r>
        <w:rPr>
          <w:lang w:val="en-GB"/>
        </w:rPr>
        <w:t>anging</w:t>
      </w:r>
    </w:p>
    <w:p w14:paraId="75090522" w14:textId="4DA1531C" w:rsidR="00C4253B" w:rsidRDefault="00C4253B" w:rsidP="00632428">
      <w:pPr>
        <w:tabs>
          <w:tab w:val="left" w:pos="2127"/>
        </w:tabs>
        <w:jc w:val="left"/>
        <w:rPr>
          <w:lang w:val="en-GB"/>
        </w:rPr>
      </w:pPr>
      <w:r>
        <w:rPr>
          <w:lang w:val="en-GB"/>
        </w:rPr>
        <w:t>LKW</w:t>
      </w:r>
      <w:r>
        <w:rPr>
          <w:lang w:val="en-GB"/>
        </w:rPr>
        <w:tab/>
        <w:t>Lastkraftwagen</w:t>
      </w:r>
    </w:p>
    <w:p w14:paraId="749C9A8D" w14:textId="4EBC71F4" w:rsidR="0086204F" w:rsidRDefault="0086204F" w:rsidP="00632428">
      <w:pPr>
        <w:tabs>
          <w:tab w:val="left" w:pos="2127"/>
        </w:tabs>
        <w:jc w:val="left"/>
        <w:rPr>
          <w:lang w:val="en-GB"/>
        </w:rPr>
      </w:pPr>
      <w:r>
        <w:rPr>
          <w:lang w:val="en-GB"/>
        </w:rPr>
        <w:t>LSTM</w:t>
      </w:r>
      <w:r>
        <w:rPr>
          <w:lang w:val="en-GB"/>
        </w:rPr>
        <w:tab/>
        <w:t>Long</w:t>
      </w:r>
      <w:r w:rsidR="000A2F5D">
        <w:rPr>
          <w:lang w:val="en-GB"/>
        </w:rPr>
        <w:t xml:space="preserve"> </w:t>
      </w:r>
      <w:proofErr w:type="gramStart"/>
      <w:r>
        <w:rPr>
          <w:lang w:val="en-GB"/>
        </w:rPr>
        <w:t>Short</w:t>
      </w:r>
      <w:r w:rsidR="000A2F5D">
        <w:rPr>
          <w:lang w:val="en-GB"/>
        </w:rPr>
        <w:t xml:space="preserve"> </w:t>
      </w:r>
      <w:r>
        <w:rPr>
          <w:lang w:val="en-GB"/>
        </w:rPr>
        <w:t>Term</w:t>
      </w:r>
      <w:proofErr w:type="gramEnd"/>
      <w:r w:rsidR="000A2F5D">
        <w:rPr>
          <w:lang w:val="en-GB"/>
        </w:rPr>
        <w:t xml:space="preserve"> </w:t>
      </w:r>
      <w:r>
        <w:rPr>
          <w:lang w:val="en-GB"/>
        </w:rPr>
        <w:t>Memory</w:t>
      </w:r>
    </w:p>
    <w:p w14:paraId="232D329A" w14:textId="7DAF9F15" w:rsidR="00AC5130" w:rsidRDefault="00AC5130" w:rsidP="00632428">
      <w:pPr>
        <w:tabs>
          <w:tab w:val="left" w:pos="2127"/>
        </w:tabs>
        <w:jc w:val="left"/>
        <w:rPr>
          <w:lang w:val="en-GB"/>
        </w:rPr>
      </w:pPr>
      <w:r>
        <w:rPr>
          <w:lang w:val="en-GB"/>
        </w:rPr>
        <w:t>MM</w:t>
      </w:r>
      <w:r>
        <w:rPr>
          <w:lang w:val="en-GB"/>
        </w:rPr>
        <w:tab/>
        <w:t>Map-Matching</w:t>
      </w:r>
    </w:p>
    <w:p w14:paraId="0943EE19" w14:textId="7C906773" w:rsidR="00C4253B" w:rsidRDefault="00C4253B" w:rsidP="00632428">
      <w:pPr>
        <w:tabs>
          <w:tab w:val="left" w:pos="2127"/>
        </w:tabs>
        <w:jc w:val="left"/>
        <w:rPr>
          <w:lang w:val="en-GB"/>
        </w:rPr>
      </w:pPr>
      <w:r>
        <w:rPr>
          <w:lang w:val="en-GB"/>
        </w:rPr>
        <w:t>PKW</w:t>
      </w:r>
      <w:r>
        <w:rPr>
          <w:lang w:val="en-GB"/>
        </w:rPr>
        <w:tab/>
        <w:t>Personenkraftwagen</w:t>
      </w:r>
    </w:p>
    <w:p w14:paraId="302D1732" w14:textId="1CCFC8BB" w:rsidR="00311D05" w:rsidRDefault="00311D05" w:rsidP="00632428">
      <w:pPr>
        <w:tabs>
          <w:tab w:val="left" w:pos="2127"/>
        </w:tabs>
        <w:jc w:val="left"/>
        <w:rPr>
          <w:lang w:val="en-GB"/>
        </w:rPr>
      </w:pPr>
      <w:r w:rsidRPr="00D46483">
        <w:rPr>
          <w:lang w:val="en-GB"/>
        </w:rPr>
        <w:t>RADAR</w:t>
      </w:r>
      <w:r w:rsidR="00632428" w:rsidRPr="00D46483">
        <w:rPr>
          <w:lang w:val="en-GB"/>
        </w:rPr>
        <w:tab/>
      </w:r>
      <w:r w:rsidR="00B91010">
        <w:rPr>
          <w:lang w:val="en-GB"/>
        </w:rPr>
        <w:t>R</w:t>
      </w:r>
      <w:r w:rsidRPr="00D46483">
        <w:rPr>
          <w:lang w:val="en-GB"/>
        </w:rPr>
        <w:t xml:space="preserve">adio </w:t>
      </w:r>
      <w:r w:rsidR="00B91010">
        <w:rPr>
          <w:lang w:val="en-GB"/>
        </w:rPr>
        <w:t>D</w:t>
      </w:r>
      <w:r w:rsidRPr="00D46483">
        <w:rPr>
          <w:lang w:val="en-GB"/>
        </w:rPr>
        <w:t xml:space="preserve">etection and </w:t>
      </w:r>
      <w:r w:rsidR="00B91010">
        <w:rPr>
          <w:lang w:val="en-GB"/>
        </w:rPr>
        <w:t>R</w:t>
      </w:r>
      <w:r w:rsidRPr="00D46483">
        <w:rPr>
          <w:lang w:val="en-GB"/>
        </w:rPr>
        <w:t>anging</w:t>
      </w:r>
      <w:r w:rsidR="00AF2340" w:rsidRPr="00D46483">
        <w:rPr>
          <w:lang w:val="en-GB"/>
        </w:rPr>
        <w:t xml:space="preserve"> </w:t>
      </w:r>
    </w:p>
    <w:p w14:paraId="29EE5CC5" w14:textId="70D58A0F" w:rsidR="00C5063F" w:rsidRDefault="00C5063F" w:rsidP="00632428">
      <w:pPr>
        <w:tabs>
          <w:tab w:val="left" w:pos="2127"/>
        </w:tabs>
        <w:jc w:val="left"/>
        <w:rPr>
          <w:lang w:val="en-GB"/>
        </w:rPr>
      </w:pPr>
      <w:r>
        <w:rPr>
          <w:lang w:val="en-GB"/>
        </w:rPr>
        <w:t>RAM</w:t>
      </w:r>
      <w:r>
        <w:rPr>
          <w:lang w:val="en-GB"/>
        </w:rPr>
        <w:tab/>
        <w:t>Random Access Memory</w:t>
      </w:r>
    </w:p>
    <w:p w14:paraId="1F0996F1" w14:textId="72EEEABA" w:rsidR="00D219F6" w:rsidRDefault="00D219F6" w:rsidP="00632428">
      <w:pPr>
        <w:tabs>
          <w:tab w:val="left" w:pos="2127"/>
        </w:tabs>
        <w:jc w:val="left"/>
        <w:rPr>
          <w:lang w:val="en-GB"/>
        </w:rPr>
      </w:pPr>
      <w:r>
        <w:rPr>
          <w:lang w:val="en-GB"/>
        </w:rPr>
        <w:t>RBF</w:t>
      </w:r>
      <w:r>
        <w:rPr>
          <w:lang w:val="en-GB"/>
        </w:rPr>
        <w:tab/>
        <w:t>Radial Basis Function</w:t>
      </w:r>
    </w:p>
    <w:p w14:paraId="73065DE6" w14:textId="3B9103C0" w:rsidR="00280D40" w:rsidRPr="001C6F59" w:rsidRDefault="00280D40" w:rsidP="00632428">
      <w:pPr>
        <w:tabs>
          <w:tab w:val="left" w:pos="2127"/>
        </w:tabs>
        <w:jc w:val="left"/>
        <w:rPr>
          <w:lang w:val="en-GB"/>
        </w:rPr>
      </w:pPr>
      <w:r w:rsidRPr="001C6F59">
        <w:rPr>
          <w:lang w:val="en-GB"/>
        </w:rPr>
        <w:t>ReLU</w:t>
      </w:r>
      <w:r w:rsidRPr="001C6F59">
        <w:rPr>
          <w:lang w:val="en-GB"/>
        </w:rPr>
        <w:tab/>
        <w:t xml:space="preserve">Rectified Linear Unit </w:t>
      </w:r>
    </w:p>
    <w:p w14:paraId="4BEB346E" w14:textId="1CFE9F73" w:rsidR="002B4972" w:rsidRPr="008201D2" w:rsidRDefault="002B4972" w:rsidP="00632428">
      <w:pPr>
        <w:tabs>
          <w:tab w:val="left" w:pos="2127"/>
        </w:tabs>
        <w:jc w:val="left"/>
      </w:pPr>
      <w:r w:rsidRPr="008201D2">
        <w:t>RNN</w:t>
      </w:r>
      <w:r w:rsidRPr="008201D2">
        <w:tab/>
        <w:t>Rekurrentes Neuronales Netz</w:t>
      </w:r>
    </w:p>
    <w:p w14:paraId="4230677F" w14:textId="5F680303" w:rsidR="00822681" w:rsidRPr="008201D2" w:rsidRDefault="00822681" w:rsidP="00632428">
      <w:pPr>
        <w:tabs>
          <w:tab w:val="left" w:pos="2127"/>
        </w:tabs>
        <w:jc w:val="left"/>
      </w:pPr>
      <w:proofErr w:type="gramStart"/>
      <w:r w:rsidRPr="008201D2">
        <w:t>SVM</w:t>
      </w:r>
      <w:r w:rsidRPr="008201D2">
        <w:tab/>
        <w:t>Support</w:t>
      </w:r>
      <w:proofErr w:type="gramEnd"/>
      <w:r w:rsidR="000A2F5D">
        <w:t xml:space="preserve"> </w:t>
      </w:r>
      <w:r w:rsidRPr="008201D2">
        <w:t>Vector</w:t>
      </w:r>
      <w:r w:rsidR="000A2F5D">
        <w:t xml:space="preserve"> </w:t>
      </w:r>
      <w:r w:rsidRPr="008201D2">
        <w:t>Machine</w:t>
      </w:r>
    </w:p>
    <w:p w14:paraId="47958E37" w14:textId="77777777" w:rsidR="00364D8C" w:rsidRPr="008201D2" w:rsidRDefault="00364D8C" w:rsidP="00696D95"/>
    <w:p w14:paraId="711BA0DC" w14:textId="77777777" w:rsidR="00364D8C" w:rsidRPr="008201D2" w:rsidRDefault="00364D8C" w:rsidP="00696D95">
      <w:pPr>
        <w:sectPr w:rsidR="00364D8C" w:rsidRPr="008201D2" w:rsidSect="00AB5561">
          <w:pgSz w:w="11906" w:h="16838"/>
          <w:pgMar w:top="1418" w:right="1418" w:bottom="1418" w:left="1418" w:header="709" w:footer="709" w:gutter="0"/>
          <w:cols w:space="708"/>
          <w:docGrid w:linePitch="360"/>
        </w:sectPr>
      </w:pPr>
    </w:p>
    <w:p w14:paraId="0EC74F3F" w14:textId="0DB52EB1" w:rsidR="00E07CB2" w:rsidRDefault="00364D8C" w:rsidP="00801569">
      <w:pPr>
        <w:pStyle w:val="berschrift1"/>
        <w:ind w:left="0" w:firstLine="0"/>
      </w:pPr>
      <w:bookmarkStart w:id="9" w:name="_Toc143879348"/>
      <w:r>
        <w:lastRenderedPageBreak/>
        <w:t>Einleitung</w:t>
      </w:r>
      <w:bookmarkEnd w:id="9"/>
    </w:p>
    <w:p w14:paraId="393B043B" w14:textId="63A60DA3" w:rsidR="00801569" w:rsidRDefault="00286B58" w:rsidP="0078062F">
      <w:pPr>
        <w:pStyle w:val="berschrift2"/>
      </w:pPr>
      <w:bookmarkStart w:id="10" w:name="_Toc143879349"/>
      <w:r>
        <w:t>Kontext</w:t>
      </w:r>
      <w:r w:rsidR="00C04DDC">
        <w:t xml:space="preserve"> </w:t>
      </w:r>
      <w:r w:rsidR="003038A5" w:rsidRPr="00AB0677">
        <w:t>und Projekthintergrund</w:t>
      </w:r>
      <w:bookmarkEnd w:id="10"/>
    </w:p>
    <w:p w14:paraId="6F39556F" w14:textId="70AEF5B2" w:rsidR="002564BA" w:rsidRDefault="000D72E8" w:rsidP="0078062F">
      <w:r>
        <w:t xml:space="preserve">Schon heute besitzen Mobilität und Konnektivität einen großen Einfluss auf den Alltag und die Lebensqualität vieler Menschen. </w:t>
      </w:r>
      <w:r w:rsidR="003759A8">
        <w:t xml:space="preserve">Zwei bedeutende </w:t>
      </w:r>
      <w:r>
        <w:t>T</w:t>
      </w:r>
      <w:r w:rsidR="003759A8">
        <w:t xml:space="preserve">rends, die im </w:t>
      </w:r>
      <w:r w:rsidR="00B236AC">
        <w:t xml:space="preserve">Zusammenhang </w:t>
      </w:r>
      <w:r>
        <w:t>mit diesen beiden Begriffen</w:t>
      </w:r>
      <w:r w:rsidR="003759A8">
        <w:t xml:space="preserve"> immer wieder Erwähnung finden, sind </w:t>
      </w:r>
      <w:r w:rsidR="003759A8" w:rsidRPr="00E44949">
        <w:t xml:space="preserve">das </w:t>
      </w:r>
      <w:r w:rsidR="003759A8" w:rsidRPr="00E44949">
        <w:rPr>
          <w:i/>
          <w:iCs/>
        </w:rPr>
        <w:t>autonome Fahren</w:t>
      </w:r>
      <w:r w:rsidR="003759A8" w:rsidRPr="00E44949">
        <w:t xml:space="preserve"> und </w:t>
      </w:r>
      <w:r w:rsidR="003759A8" w:rsidRPr="00E44949">
        <w:rPr>
          <w:i/>
          <w:iCs/>
        </w:rPr>
        <w:t>5G</w:t>
      </w:r>
      <w:r w:rsidR="003759A8" w:rsidRPr="00E44949">
        <w:t>.</w:t>
      </w:r>
      <w:r w:rsidR="002564BA" w:rsidRPr="00E44949">
        <w:t xml:space="preserve"> </w:t>
      </w:r>
      <w:r w:rsidR="007C5224">
        <w:t>Dass diese beiden Trends eng miteinander in Verbindung stehen, legt ein Bericht des Beratungsunternehmens Gartner nahe, nach welchem der Ausbau von 5G-Netzwerken von großer Bedeutung für die weitere</w:t>
      </w:r>
      <w:r w:rsidR="009372EC">
        <w:t>n</w:t>
      </w:r>
      <w:r w:rsidR="007C5224">
        <w:t xml:space="preserve"> Entwicklung</w:t>
      </w:r>
      <w:r w:rsidR="009372EC">
        <w:t>en</w:t>
      </w:r>
      <w:r w:rsidR="007C5224">
        <w:t xml:space="preserve"> des autonomen Fahrens ist. </w:t>
      </w:r>
      <w:r w:rsidR="009372EC">
        <w:t xml:space="preserve">Der wichtigste Grund hierfür ist </w:t>
      </w:r>
      <w:r w:rsidR="0078062F">
        <w:t xml:space="preserve">demnach die immer </w:t>
      </w:r>
      <w:r w:rsidR="009372EC">
        <w:t xml:space="preserve">weiter steigende Menge von Fahrzeug- und Sensordaten, welche </w:t>
      </w:r>
      <w:proofErr w:type="gramStart"/>
      <w:r w:rsidR="005750D5">
        <w:t>durch zunehmend</w:t>
      </w:r>
      <w:proofErr w:type="gramEnd"/>
      <w:r w:rsidR="005750D5">
        <w:t xml:space="preserve"> autonomisierte Fahrzeuge</w:t>
      </w:r>
      <w:r w:rsidR="009372EC">
        <w:t xml:space="preserve"> nicht nur </w:t>
      </w:r>
      <w:r w:rsidR="002564BA">
        <w:t>verarbeitet,</w:t>
      </w:r>
      <w:r w:rsidR="009372EC">
        <w:t xml:space="preserve"> sondern auch im Zuge </w:t>
      </w:r>
      <w:r w:rsidR="009372EC" w:rsidRPr="00E44949">
        <w:t xml:space="preserve">von </w:t>
      </w:r>
      <w:r w:rsidR="009372EC" w:rsidRPr="00401875">
        <w:rPr>
          <w:rStyle w:val="Hervorhebung"/>
        </w:rPr>
        <w:t>Car-2-</w:t>
      </w:r>
      <w:r w:rsidR="002564BA" w:rsidRPr="00401875">
        <w:rPr>
          <w:rStyle w:val="Hervorhebung"/>
        </w:rPr>
        <w:t>X</w:t>
      </w:r>
      <w:r w:rsidR="009372EC" w:rsidRPr="00401875">
        <w:rPr>
          <w:rStyle w:val="Hervorhebung"/>
        </w:rPr>
        <w:t>-Kommunikation</w:t>
      </w:r>
      <w:r w:rsidR="009372EC" w:rsidRPr="00E44949">
        <w:rPr>
          <w:i/>
          <w:iCs/>
        </w:rPr>
        <w:t xml:space="preserve"> </w:t>
      </w:r>
      <w:r w:rsidR="009372EC" w:rsidRPr="00E44949">
        <w:t xml:space="preserve">zeitkritisch </w:t>
      </w:r>
      <w:r w:rsidR="009372EC">
        <w:t>mit anderen</w:t>
      </w:r>
      <w:r w:rsidR="002564BA">
        <w:t xml:space="preserve"> Akteuren</w:t>
      </w:r>
      <w:r w:rsidR="009372EC">
        <w:t xml:space="preserve"> geteilt werden </w:t>
      </w:r>
      <w:r w:rsidR="0078062F">
        <w:t>muss</w:t>
      </w:r>
      <w:r w:rsidR="009372EC">
        <w:t xml:space="preserve">. </w:t>
      </w:r>
      <w:r w:rsidR="0078062F">
        <w:t>Hierdurch ist davon auszugehen, dass 5G</w:t>
      </w:r>
      <w:r w:rsidR="005750D5">
        <w:t xml:space="preserve"> </w:t>
      </w:r>
      <w:r w:rsidR="002E2198">
        <w:t xml:space="preserve">durch </w:t>
      </w:r>
      <w:r w:rsidR="00BA070C">
        <w:t>die</w:t>
      </w:r>
      <w:r w:rsidR="002E2198">
        <w:t xml:space="preserve"> bis zu zehnfach höheren Übertragungsraten (</w:t>
      </w:r>
      <w:r w:rsidR="004B300D">
        <w:t>im Vergleich</w:t>
      </w:r>
      <w:r w:rsidR="002E2198">
        <w:t xml:space="preserve"> mit dem </w:t>
      </w:r>
      <w:r w:rsidR="002E2198" w:rsidRPr="00E44949">
        <w:t>heutigen 4G-LTE)</w:t>
      </w:r>
      <w:r w:rsidR="0078062F" w:rsidRPr="00E44949">
        <w:t xml:space="preserve"> in </w:t>
      </w:r>
      <w:r w:rsidR="0078062F">
        <w:t xml:space="preserve">Zukunft nicht nur Einfluss auf die allgemeine Konnektivität und das Infotainment von Fahrzeugen nehmen, sondern auch ganz konkret zur weiteren Steigerung der Sicherheit im autonomen Fahren beitragen </w:t>
      </w:r>
      <w:r w:rsidR="00BA070C">
        <w:t>wird</w:t>
      </w:r>
      <w:r w:rsidR="005750D5">
        <w:t xml:space="preserve"> </w:t>
      </w:r>
      <w:sdt>
        <w:sdtPr>
          <w:alias w:val="To edit, see citavi.com/edit"/>
          <w:tag w:val="CitaviPlaceholder#18507209-df20-40ff-81ec-a7fceea124cc"/>
          <w:id w:val="1949810274"/>
          <w:placeholder>
            <w:docPart w:val="DefaultPlaceholder_-1854013440"/>
          </w:placeholder>
        </w:sdtPr>
        <w:sdtContent>
          <w:r w:rsidR="005750D5">
            <w:fldChar w:fldCharType="begin"/>
          </w:r>
          <w:r w:rsidR="00CA0B4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kNzkzZTgwLWQ1Y2ItNDk2ZC1iNmUxLTVkODM4YjE4NjQ4NiIsIlJhbmdlTGVuZ3RoIjozLCJSZWZlcmVuY2VJZCI6IjM2MDMxODY1LTc5YjAtNDk3MC05MzdmLTYwNjQ5NzBjZDFk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d3d3LmdhcnRuZXIuY29tL2VuL25ld3Nyb29tL3ByZXNzLXJlbGVhc2VzLzIwMTgtMDYtMjEtZ2FydG5lci1zYXlzLTVnLW5ldHdvcmtzLWhhdmUtYS1wYXJhbW91bnQtcm9sZS1pbi1hdXRvbm9tb3VzLXZlaGljbGUtY29ubmVjdGl2aXR5IiwiVXJpU3RyaW5nIjoiaHR0cHM6Ly93d3cuZ2FydG5lci5jb20vZW4vbmV3c3Jvb20vcHJlc3MtcmVsZWFzZXMvMjAxOC0wNi0yMS1nYXJ0bmVyLXNheXMtNWctbmV0d29ya3MtaGF2ZS1hLXBhcmFtb3VudC1yb2xlLWluLWF1dG9ub21vdXMtdmVoaWNsZS1jb25uZWN0aXZpdHk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FdIn1dfSwiVGFnIjoiQ2l0YXZpUGxhY2Vob2xkZXIjMTg1MDcyMDktZGYyMC00MGZmLTgxZWMtYTdmY2VlYTEyNGNjIiwiVGV4dCI6IlsxXSIsIldBSVZlcnNpb24iOiI2LjE0LjAuMCJ9}</w:instrText>
          </w:r>
          <w:r w:rsidR="005750D5">
            <w:fldChar w:fldCharType="separate"/>
          </w:r>
          <w:r w:rsidR="000E486B">
            <w:t>[1]</w:t>
          </w:r>
          <w:r w:rsidR="005750D5">
            <w:fldChar w:fldCharType="end"/>
          </w:r>
        </w:sdtContent>
      </w:sdt>
      <w:r w:rsidR="0078062F">
        <w:t>.</w:t>
      </w:r>
      <w:r w:rsidR="002564BA">
        <w:t xml:space="preserve"> </w:t>
      </w:r>
    </w:p>
    <w:p w14:paraId="0C349663" w14:textId="6FAFE30D" w:rsidR="006C5BE0" w:rsidRDefault="001550F1" w:rsidP="00C16502">
      <w:r>
        <w:t xml:space="preserve">In diesem Kontext wurde das Projekt </w:t>
      </w:r>
      <w:r w:rsidRPr="001550F1">
        <w:rPr>
          <w:i/>
          <w:iCs/>
        </w:rPr>
        <w:t>5GKC</w:t>
      </w:r>
      <w:r>
        <w:t xml:space="preserve"> ins Leben gerufen</w:t>
      </w:r>
      <w:r w:rsidR="00E13969">
        <w:t xml:space="preserve">. Das Ziel dieses Projektes besteht darin in der oberfränkischen Stadt Kronach ein 5G-basiertes </w:t>
      </w:r>
      <w:r w:rsidR="00F83448">
        <w:t>Testfeld zu schaffen, in welchem verschiedene Anwendungen von 5G im autonomen Fahren erforscht, entwickelt und im öffentlichen Verkehr erprobt werden können. Der wesentliche Fokus liegt dabei auf den Bereichen Steuerung, Überwachung, Mensch-Fahrzeug-Interaktion</w:t>
      </w:r>
      <w:r w:rsidR="009010EB">
        <w:t xml:space="preserve"> und Kommunikation</w:t>
      </w:r>
      <w:r w:rsidR="00033869">
        <w:t xml:space="preserve">. Kooperationspartner des Projektes ist dabei neben dem </w:t>
      </w:r>
      <w:r w:rsidR="00033869" w:rsidRPr="00286B58">
        <w:rPr>
          <w:i/>
          <w:iCs/>
        </w:rPr>
        <w:t>Fraunhofer-Institut für integrierte Schaltungen</w:t>
      </w:r>
      <w:r w:rsidR="00033869">
        <w:t xml:space="preserve">, dem </w:t>
      </w:r>
      <w:r w:rsidR="00033869" w:rsidRPr="00286B58">
        <w:rPr>
          <w:i/>
          <w:iCs/>
        </w:rPr>
        <w:t>Innovations-Zentrum</w:t>
      </w:r>
      <w:r w:rsidR="00F46B12" w:rsidRPr="00286B58">
        <w:rPr>
          <w:i/>
          <w:iCs/>
        </w:rPr>
        <w:t xml:space="preserve"> </w:t>
      </w:r>
      <w:r w:rsidR="00033869" w:rsidRPr="00286B58">
        <w:rPr>
          <w:i/>
          <w:iCs/>
        </w:rPr>
        <w:t>Region Kronach e.V.</w:t>
      </w:r>
      <w:r w:rsidR="00033869">
        <w:t xml:space="preserve">, und </w:t>
      </w:r>
      <w:r w:rsidR="00F46B12" w:rsidRPr="00286B58">
        <w:rPr>
          <w:i/>
          <w:iCs/>
        </w:rPr>
        <w:t>Valeo</w:t>
      </w:r>
      <w:r w:rsidR="00F46B12">
        <w:t xml:space="preserve">, </w:t>
      </w:r>
      <w:r w:rsidR="00033869">
        <w:t>dem</w:t>
      </w:r>
      <w:r w:rsidR="00F46B12">
        <w:t xml:space="preserve"> Weltmarktführer für Fahrerassistenzsysteme, auch die </w:t>
      </w:r>
      <w:r w:rsidR="00F46B12" w:rsidRPr="00286B58">
        <w:rPr>
          <w:i/>
          <w:iCs/>
        </w:rPr>
        <w:t>Hochschule für angewandte Wissenschaften Coburg</w:t>
      </w:r>
      <w:r w:rsidR="00F46B12">
        <w:t xml:space="preserve">. Letztere dient als wichtiger Impulsgeber und Partner bei verschiedenen Forschungsprojekten. Zu diesen zählt </w:t>
      </w:r>
      <w:r w:rsidR="00E37BD5">
        <w:t xml:space="preserve">auch ein Projekt zur </w:t>
      </w:r>
      <w:r w:rsidR="00E37BD5" w:rsidRPr="00E37BD5">
        <w:rPr>
          <w:i/>
          <w:iCs/>
        </w:rPr>
        <w:t>erweiterten Umfeldwahrnehmung</w:t>
      </w:r>
      <w:r w:rsidR="00AC052B">
        <w:rPr>
          <w:i/>
          <w:iCs/>
        </w:rPr>
        <w:t xml:space="preserve"> autonomer Fahrzeuge</w:t>
      </w:r>
      <w:r w:rsidR="00E37BD5" w:rsidRPr="00E37BD5">
        <w:t>, welchem</w:t>
      </w:r>
      <w:r w:rsidR="00E37BD5">
        <w:t xml:space="preserve"> </w:t>
      </w:r>
      <w:r w:rsidR="00E37BD5" w:rsidRPr="00E37BD5">
        <w:t xml:space="preserve">die vorliegende Arbeit </w:t>
      </w:r>
      <w:r w:rsidR="00286B58">
        <w:t>zuzuordnen</w:t>
      </w:r>
      <w:r w:rsidR="00E37BD5" w:rsidRPr="00E37BD5">
        <w:t xml:space="preserve"> ist</w:t>
      </w:r>
      <w:r w:rsidR="00684848">
        <w:rPr>
          <w:i/>
          <w:iCs/>
        </w:rPr>
        <w:t xml:space="preserve"> </w:t>
      </w:r>
      <w:sdt>
        <w:sdtPr>
          <w:alias w:val="To edit, see citavi.com/edit"/>
          <w:tag w:val="CitaviPlaceholder#b8a16a8e-31b9-4414-bbef-bc9afd067722"/>
          <w:id w:val="2141682234"/>
          <w:placeholder>
            <w:docPart w:val="DefaultPlaceholder_-1854013440"/>
          </w:placeholder>
        </w:sdtPr>
        <w:sdtContent>
          <w:r w:rsidR="006C5BE0">
            <w:fldChar w:fldCharType="begin"/>
          </w:r>
          <w:r w:rsidR="00CA0B4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yMjVjMjE2LTBiZDUtNDNlOC1iOTEyLTc1MDViNDMzYWZjZSIsIlJhbmdlTGVuZ3RoIjozLCJSZWZlcmVuY2VJZCI6IjY3MTRlNmE4LWIzMWUtNDM5My05MjFjLTJlZmJiZGE4NTg3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sZW5uaVxcQXBwRGF0YVxcTG9jYWxcXFRlbXBcXHFiaGxvYzVnLmpwZyIsIlVyaVN0cmluZyI6IjY3MTRlNmE4LWIzMWUtNDM5My05MjFjLTJlZmJiZGE4NTg3Y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yMC4wNi4yMDIz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HM6Ly81Z2tjLm5ldC91ZWJlcnNpY2h0LyIsIlVyaVN0cmluZyI6Imh0dHBzOi8vNWdrYy5uZXQv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}</w:instrText>
          </w:r>
          <w:r w:rsidR="006C5BE0">
            <w:fldChar w:fldCharType="separate"/>
          </w:r>
          <w:r w:rsidR="000E486B">
            <w:t>[2]</w:t>
          </w:r>
          <w:r w:rsidR="006C5BE0">
            <w:fldChar w:fldCharType="end"/>
          </w:r>
        </w:sdtContent>
      </w:sdt>
      <w:r w:rsidR="00684848">
        <w:t>.</w:t>
      </w:r>
    </w:p>
    <w:p w14:paraId="1287F93E" w14:textId="71D43BC6" w:rsidR="00801569" w:rsidRDefault="009010EB" w:rsidP="00651BCB">
      <w:pPr>
        <w:pStyle w:val="berschrift2"/>
      </w:pPr>
      <w:r>
        <w:t xml:space="preserve"> </w:t>
      </w:r>
      <w:bookmarkStart w:id="11" w:name="_Toc143879350"/>
      <w:r w:rsidR="00900171">
        <w:t>Motivation und Zielsetzung</w:t>
      </w:r>
      <w:bookmarkEnd w:id="11"/>
    </w:p>
    <w:p w14:paraId="6C8E495D" w14:textId="75A53650" w:rsidR="00493AA2" w:rsidRDefault="00C04DDC" w:rsidP="003038A5">
      <w:r>
        <w:t>Im Bereich des autonomen Fahren</w:t>
      </w:r>
      <w:r w:rsidR="00157331">
        <w:t>s</w:t>
      </w:r>
      <w:r w:rsidR="00A41BB7">
        <w:t xml:space="preserve"> und der Fahrerassistenzsysteme</w:t>
      </w:r>
      <w:r>
        <w:t xml:space="preserve"> spielt die </w:t>
      </w:r>
      <w:r w:rsidR="004B300D">
        <w:t>Wahrnehmung des Fahrzeugumfeldes</w:t>
      </w:r>
      <w:r w:rsidR="00D67986">
        <w:t xml:space="preserve">, zu welchem neben der </w:t>
      </w:r>
      <w:r w:rsidR="00E644DA">
        <w:t>unbelebten</w:t>
      </w:r>
      <w:r w:rsidR="00D67986">
        <w:t xml:space="preserve"> Umgebung </w:t>
      </w:r>
      <w:r w:rsidR="001568F6">
        <w:t xml:space="preserve">eines Fahrzeuges </w:t>
      </w:r>
      <w:r w:rsidR="00AC052B">
        <w:t>vor allem</w:t>
      </w:r>
      <w:r w:rsidR="00D67986">
        <w:t xml:space="preserve"> auch andere Verkehrsteilnehmer gehören,</w:t>
      </w:r>
      <w:r>
        <w:t xml:space="preserve"> eine entscheidende Rolle.</w:t>
      </w:r>
      <w:r w:rsidR="004E4D82">
        <w:t xml:space="preserve"> </w:t>
      </w:r>
      <w:r w:rsidR="00F6550F">
        <w:t xml:space="preserve">Üblicherweise </w:t>
      </w:r>
      <w:r w:rsidR="00F6550F">
        <w:lastRenderedPageBreak/>
        <w:t xml:space="preserve">kommen hierfür verschiedenste Sensorsysteme, </w:t>
      </w:r>
      <w:r w:rsidR="00F6550F" w:rsidRPr="00E44949">
        <w:t xml:space="preserve">wie </w:t>
      </w:r>
      <w:r w:rsidR="00F6550F" w:rsidRPr="00E44949">
        <w:rPr>
          <w:i/>
          <w:iCs/>
        </w:rPr>
        <w:t>Ultraschall</w:t>
      </w:r>
      <w:r w:rsidR="00F6550F" w:rsidRPr="00E44949">
        <w:t xml:space="preserve">-, </w:t>
      </w:r>
      <w:r w:rsidR="00311D05" w:rsidRPr="00E44949">
        <w:rPr>
          <w:i/>
          <w:iCs/>
        </w:rPr>
        <w:t>RADAR</w:t>
      </w:r>
      <w:r w:rsidR="00F6550F" w:rsidRPr="00E44949">
        <w:t xml:space="preserve">- und </w:t>
      </w:r>
      <w:r w:rsidR="00F6550F" w:rsidRPr="00E44949">
        <w:rPr>
          <w:i/>
          <w:iCs/>
        </w:rPr>
        <w:t>L</w:t>
      </w:r>
      <w:r w:rsidR="00311D05" w:rsidRPr="00E44949">
        <w:rPr>
          <w:i/>
          <w:iCs/>
        </w:rPr>
        <w:t>IDAR</w:t>
      </w:r>
      <w:r w:rsidR="00F6550F" w:rsidRPr="00E44949">
        <w:t xml:space="preserve">-Sensoren, sowie kamerabasierte Verfahren, wie das </w:t>
      </w:r>
      <w:r w:rsidR="00F6550F" w:rsidRPr="001568F6">
        <w:rPr>
          <w:i/>
          <w:iCs/>
        </w:rPr>
        <w:t>Stereo-</w:t>
      </w:r>
      <w:r w:rsidR="00F6550F" w:rsidRPr="00E44949">
        <w:t xml:space="preserve"> und das </w:t>
      </w:r>
      <w:r w:rsidR="00F6550F" w:rsidRPr="001568F6">
        <w:rPr>
          <w:i/>
          <w:iCs/>
        </w:rPr>
        <w:t>Maschinelle-Sehen</w:t>
      </w:r>
      <w:r w:rsidR="00F6550F" w:rsidRPr="00E44949">
        <w:t xml:space="preserve"> zum </w:t>
      </w:r>
      <w:r w:rsidR="00F6550F">
        <w:t>Einsatz</w:t>
      </w:r>
      <w:r w:rsidR="000473D0">
        <w:t xml:space="preserve">, welche allesamt spezifische Vor- und Nachteile mit sich bringen. Die Vorteile können hierbei durch die sogenannte </w:t>
      </w:r>
      <w:r w:rsidR="000473D0" w:rsidRPr="00590199">
        <w:rPr>
          <w:i/>
          <w:iCs/>
        </w:rPr>
        <w:t>Sensordatenfusion</w:t>
      </w:r>
      <w:r w:rsidR="000473D0">
        <w:t xml:space="preserve">, also durch die Kombination von Informationen aus verschieden Sensorsystemen, oft gut zusammengeführt werden, was auch häufig zum Ausgleich spezifischer Nachteile einzelner </w:t>
      </w:r>
      <w:r w:rsidR="00B236AC">
        <w:t>Sensoren</w:t>
      </w:r>
      <w:r w:rsidR="000473D0">
        <w:t xml:space="preserve"> führt </w:t>
      </w:r>
      <w:sdt>
        <w:sdtPr>
          <w:alias w:val="To edit, see citavi.com/edit"/>
          <w:tag w:val="CitaviPlaceholder#806bda95-f36a-4755-ac20-3af9479d61ae"/>
          <w:id w:val="296802882"/>
          <w:placeholder>
            <w:docPart w:val="DefaultPlaceholder_-1854013440"/>
          </w:placeholder>
        </w:sdtPr>
        <w:sdtEndPr>
          <w:rPr>
            <w:color w:val="FF0000"/>
          </w:rPr>
        </w:sdtEndPr>
        <w:sdtContent>
          <w:r w:rsidR="000473D0" w:rsidRPr="00684848">
            <w:fldChar w:fldCharType="begin"/>
          </w:r>
          <w:r w:rsidR="000E486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4ZTEyOTY1LTJmYmYtNGUxMC1iMWJiLWRlMGZjZTUzOTI1OCIsIlJhbmdlTGVuZ3RoIjoxMSwiUmVmZXJlbmNlSWQiOiI3NTFkNjk1Zi1jZWEzLTQwMjItYmE0ZS0zNDMxZWVmZmEyYm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mh0dHBzOi8vZWJvb2tjZW50cmFsLnByb3F1ZXN0LmNvbS9saWIva3hwL2RldGFpbC5hY3Rpb24/ZG9jSUQ9MTk5Nzg4OCIsIlVyaVN0cmluZyI6Imh0dHBzOi8vZWJvb2tjZW50cmFsLnByb3F1ZXN0LmNvbS9saWIva3hwL2RldGFpbC5hY3Rpb24/ZG9jSUQ9MTk5Nzg4O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}</w:instrText>
          </w:r>
          <w:r w:rsidR="000473D0" w:rsidRPr="00684848">
            <w:fldChar w:fldCharType="separate"/>
          </w:r>
          <w:r w:rsidR="000E486B">
            <w:t>[3, S. 440]</w:t>
          </w:r>
          <w:r w:rsidR="000473D0" w:rsidRPr="00684848">
            <w:fldChar w:fldCharType="end"/>
          </w:r>
        </w:sdtContent>
      </w:sdt>
      <w:r w:rsidR="00F6550F">
        <w:t>.</w:t>
      </w:r>
      <w:r w:rsidR="000473D0">
        <w:t xml:space="preserve"> </w:t>
      </w:r>
      <w:r w:rsidR="003D4686">
        <w:t>Ein</w:t>
      </w:r>
      <w:r w:rsidR="00AF716C">
        <w:t xml:space="preserve"> wesentlicher</w:t>
      </w:r>
      <w:r w:rsidR="003D4686">
        <w:t xml:space="preserve"> Nachteil </w:t>
      </w:r>
      <w:r w:rsidR="004512BE">
        <w:t xml:space="preserve">bleibt </w:t>
      </w:r>
      <w:r w:rsidR="00E644DA">
        <w:t xml:space="preserve">bei den heute verbreiteten Systemen </w:t>
      </w:r>
      <w:r w:rsidR="004512BE">
        <w:t>jedoch in jedem Fall bestehen</w:t>
      </w:r>
      <w:r w:rsidR="00AF716C">
        <w:t>, d</w:t>
      </w:r>
      <w:r w:rsidR="00493AA2">
        <w:t xml:space="preserve">enn </w:t>
      </w:r>
      <w:r w:rsidR="004512BE">
        <w:t xml:space="preserve">alle beschränken sich </w:t>
      </w:r>
      <w:r w:rsidR="00493AA2">
        <w:t>auf ein stark limitiertes Umfeld des Fahrzeuges, welches sich im Fall von kamerabasierten Verfahren bspw. auf das Sichtfeld der Kameras beschränkt.</w:t>
      </w:r>
      <w:r w:rsidR="00AF716C">
        <w:t xml:space="preserve"> Dieses Sichtfeld kann jedoch insbesondere im städtischen Verkehr sehr stark eingeschränkt sein</w:t>
      </w:r>
      <w:r w:rsidR="00106307">
        <w:t xml:space="preserve">, woraus sich ein Bedarf nach Systemen begründet, welche auch zur erweiterten Umfeldwahrnehmung eingesetzt werden </w:t>
      </w:r>
      <w:r w:rsidR="00250F33">
        <w:t>können,</w:t>
      </w:r>
      <w:r w:rsidR="00106307">
        <w:t xml:space="preserve"> um die bestehenden Systeme zu </w:t>
      </w:r>
      <w:r w:rsidR="001C4A27">
        <w:t>ergänzen</w:t>
      </w:r>
      <w:r w:rsidR="00106307">
        <w:t xml:space="preserve"> </w:t>
      </w:r>
      <w:r w:rsidR="00320669">
        <w:t xml:space="preserve">und das autonome Fahren </w:t>
      </w:r>
      <w:r w:rsidR="00590199">
        <w:t>somit</w:t>
      </w:r>
      <w:r w:rsidR="00475D0D">
        <w:t xml:space="preserve"> </w:t>
      </w:r>
      <w:r w:rsidR="00320669">
        <w:t>sicherer zu machen.</w:t>
      </w:r>
    </w:p>
    <w:p w14:paraId="45952B50" w14:textId="13127D6D" w:rsidR="00620355" w:rsidRDefault="001800EB" w:rsidP="003038A5">
      <w:r>
        <w:t xml:space="preserve">Im Zuge dieser Bachelorarbeit soll hierbei </w:t>
      </w:r>
      <w:r w:rsidR="00E8610B">
        <w:t>die Möglichkeit</w:t>
      </w:r>
      <w:r>
        <w:t xml:space="preserve"> </w:t>
      </w:r>
      <w:r w:rsidR="00C8323D">
        <w:t>erforscht</w:t>
      </w:r>
      <w:r>
        <w:t xml:space="preserve"> werden, </w:t>
      </w:r>
      <w:r w:rsidR="001869DC">
        <w:t xml:space="preserve">Verkehrsteilnehmer auf Basis von </w:t>
      </w:r>
      <w:r w:rsidR="00F2587D">
        <w:t>sequenziell bereitgestellten</w:t>
      </w:r>
      <w:r w:rsidR="001869DC">
        <w:t xml:space="preserve"> </w:t>
      </w:r>
      <w:r w:rsidR="001568F6" w:rsidRPr="001568F6">
        <w:t>Positionsdaten</w:t>
      </w:r>
      <w:r w:rsidR="00E8610B" w:rsidRPr="0050017B">
        <w:t xml:space="preserve"> </w:t>
      </w:r>
      <w:r w:rsidR="00E8610B" w:rsidRPr="00E8610B">
        <w:t xml:space="preserve">durch den Einsatz </w:t>
      </w:r>
      <w:r w:rsidR="00E8610B" w:rsidRPr="00E8610B">
        <w:rPr>
          <w:i/>
          <w:iCs/>
        </w:rPr>
        <w:t>maschineller Lernverfahren</w:t>
      </w:r>
      <w:r w:rsidR="001869DC">
        <w:t xml:space="preserve"> in verschiedene Typen zu klassifizieren.</w:t>
      </w:r>
      <w:r w:rsidR="00F2587D">
        <w:t xml:space="preserve"> </w:t>
      </w:r>
      <w:r w:rsidR="00E8610B">
        <w:t xml:space="preserve">Hierbei soll die Klassifikation möglichst realitätsnah, also insbesondere unter der Nutzung von realen </w:t>
      </w:r>
      <w:r w:rsidR="00417E41">
        <w:t xml:space="preserve">Positionssequenzen aus dem Straßenverkehr, </w:t>
      </w:r>
      <w:r w:rsidR="00E8610B">
        <w:t>umgesetzt</w:t>
      </w:r>
      <w:r w:rsidR="00417E41">
        <w:t xml:space="preserve"> werden.  </w:t>
      </w:r>
      <w:r w:rsidR="00C4487B">
        <w:t>Aus vorangegangenen Forschungsarbeiten ist dabei bekannt, dass reale Positionsdaten, die</w:t>
      </w:r>
      <w:r w:rsidR="00B83445">
        <w:t xml:space="preserve"> </w:t>
      </w:r>
      <w:r w:rsidR="00C4487B">
        <w:t xml:space="preserve">über das </w:t>
      </w:r>
      <w:r w:rsidR="00C4487B" w:rsidRPr="00B83445">
        <w:rPr>
          <w:i/>
          <w:iCs/>
        </w:rPr>
        <w:t>G</w:t>
      </w:r>
      <w:r w:rsidR="00B83445">
        <w:rPr>
          <w:i/>
          <w:iCs/>
        </w:rPr>
        <w:t xml:space="preserve">lobal Navigation Satellite System </w:t>
      </w:r>
      <w:r w:rsidR="00B83445" w:rsidRPr="00B83445">
        <w:t>(GNSS)</w:t>
      </w:r>
      <w:r w:rsidR="00B83445">
        <w:rPr>
          <w:i/>
          <w:iCs/>
        </w:rPr>
        <w:t xml:space="preserve"> </w:t>
      </w:r>
      <w:r w:rsidR="00C4487B">
        <w:t xml:space="preserve">ermittelt </w:t>
      </w:r>
      <w:r w:rsidR="00BF4694">
        <w:t>werden,</w:t>
      </w:r>
      <w:r w:rsidR="00C4487B">
        <w:t xml:space="preserve"> häufig ungenau und zu einem gewissen Grad verrauscht sind</w:t>
      </w:r>
      <w:r w:rsidR="00E8610B">
        <w:t>, w</w:t>
      </w:r>
      <w:r w:rsidR="00BF4694">
        <w:t xml:space="preserve">eshalb im </w:t>
      </w:r>
      <w:r w:rsidR="00E8610B">
        <w:t>Verlauf</w:t>
      </w:r>
      <w:r w:rsidR="00BF4694">
        <w:t xml:space="preserve"> dieser Arbeit</w:t>
      </w:r>
      <w:r w:rsidR="00620355">
        <w:t xml:space="preserve"> zunächst einmal</w:t>
      </w:r>
      <w:r w:rsidR="00C8323D">
        <w:t xml:space="preserve"> die</w:t>
      </w:r>
      <w:r w:rsidR="00620355">
        <w:t xml:space="preserve"> folgende </w:t>
      </w:r>
      <w:r w:rsidR="00ED2B24">
        <w:t>F</w:t>
      </w:r>
      <w:r w:rsidR="00620355">
        <w:t xml:space="preserve">rage untersucht </w:t>
      </w:r>
      <w:r w:rsidR="00AC052B">
        <w:t>wird</w:t>
      </w:r>
      <w:r w:rsidR="00620355">
        <w:t xml:space="preserve">: </w:t>
      </w:r>
    </w:p>
    <w:p w14:paraId="3A85B752" w14:textId="4A2846F0" w:rsidR="00620355" w:rsidRDefault="00620355" w:rsidP="003038A5">
      <w:pPr>
        <w:rPr>
          <w:i/>
          <w:iCs/>
        </w:rPr>
      </w:pPr>
      <w:r w:rsidRPr="00620355">
        <w:rPr>
          <w:i/>
          <w:iCs/>
        </w:rPr>
        <w:t>Wie können reale Positionsdaten, die Ungenauigkeiten und Rauschen aufweisen, so vorverarbeitet werden, dass sie sich gut für den Einsatz maschineller Lernverfahren eignen?</w:t>
      </w:r>
    </w:p>
    <w:p w14:paraId="1AF28EB0" w14:textId="54AF6948" w:rsidR="00620355" w:rsidRDefault="00620355" w:rsidP="003038A5">
      <w:r>
        <w:t xml:space="preserve">Im Anschluss daran ergibt sich </w:t>
      </w:r>
      <w:r w:rsidR="00C8323D">
        <w:t xml:space="preserve">dann </w:t>
      </w:r>
      <w:r>
        <w:t>die primäre Forschungsfrage der Arbeit:</w:t>
      </w:r>
    </w:p>
    <w:p w14:paraId="3C07198E" w14:textId="4EFC6437" w:rsidR="00F6550F" w:rsidRDefault="00620355" w:rsidP="003038A5">
      <w:pPr>
        <w:rPr>
          <w:i/>
          <w:iCs/>
        </w:rPr>
      </w:pPr>
      <w:r w:rsidRPr="00620355">
        <w:rPr>
          <w:i/>
          <w:iCs/>
        </w:rPr>
        <w:t>Welche Verfahren des maschinellen Lernens sind für die Klassifi</w:t>
      </w:r>
      <w:r w:rsidR="00532277">
        <w:rPr>
          <w:i/>
          <w:iCs/>
        </w:rPr>
        <w:t>kation</w:t>
      </w:r>
      <w:r w:rsidRPr="00620355">
        <w:rPr>
          <w:i/>
          <w:iCs/>
        </w:rPr>
        <w:t xml:space="preserve"> von Verkehrsteilnehmern auf Basis von sequenziellen Positionsdaten geeignet?</w:t>
      </w:r>
    </w:p>
    <w:p w14:paraId="0CA6B813" w14:textId="2526D8A2" w:rsidR="00EE4DA0" w:rsidRPr="00EE4DA0" w:rsidRDefault="00EE4DA0" w:rsidP="003038A5">
      <w:r>
        <w:t xml:space="preserve">Sollten die Ergebnisse dieser Arbeit als positiv zu bewerten sein, ließe sich </w:t>
      </w:r>
      <w:r w:rsidR="00B83445">
        <w:t>darauf basierend</w:t>
      </w:r>
      <w:r w:rsidR="00930487">
        <w:t xml:space="preserve"> e</w:t>
      </w:r>
      <w:r>
        <w:t xml:space="preserve">in System entwickeln, welches </w:t>
      </w:r>
      <w:r w:rsidR="00B4552A">
        <w:t>in der Lage ist</w:t>
      </w:r>
      <w:r w:rsidR="00B05F89">
        <w:t>,</w:t>
      </w:r>
      <w:r w:rsidR="00B4552A">
        <w:t xml:space="preserve"> Informationen zu anderen Verkehrsteilnehmern </w:t>
      </w:r>
      <w:r w:rsidR="00B05F89">
        <w:t>abzuleiten</w:t>
      </w:r>
      <w:r w:rsidR="00B4552A">
        <w:t xml:space="preserve">, während sich diese noch </w:t>
      </w:r>
      <w:r w:rsidR="008348D5">
        <w:t xml:space="preserve">deutlich </w:t>
      </w:r>
      <w:r w:rsidR="00B4552A">
        <w:t xml:space="preserve">außerhalb der Reichweite der </w:t>
      </w:r>
      <w:r w:rsidR="008348D5">
        <w:t>bisher üblichen</w:t>
      </w:r>
      <w:r w:rsidR="00B4552A">
        <w:t xml:space="preserve"> Sensorsysteme von autonomen Fahrzeugen befinden. </w:t>
      </w:r>
    </w:p>
    <w:p w14:paraId="2CF95D62" w14:textId="5A25FCCA" w:rsidR="00801569" w:rsidRDefault="00801569" w:rsidP="00C04DDC">
      <w:pPr>
        <w:pStyle w:val="berschrift2"/>
      </w:pPr>
      <w:bookmarkStart w:id="12" w:name="_Toc143879351"/>
      <w:r w:rsidRPr="00AB0677">
        <w:lastRenderedPageBreak/>
        <w:t>Aufbau der Arbeit</w:t>
      </w:r>
      <w:bookmarkEnd w:id="12"/>
    </w:p>
    <w:p w14:paraId="07FEAB56" w14:textId="4DAD7624" w:rsidR="00F907E5" w:rsidRPr="004470D5" w:rsidRDefault="00D66912" w:rsidP="0007673F">
      <w:r>
        <w:t xml:space="preserve">Um </w:t>
      </w:r>
      <w:r w:rsidR="000469C6">
        <w:t xml:space="preserve">die im letzten Abschnitt formulierten Forschungsfragen zu </w:t>
      </w:r>
      <w:r w:rsidR="002707E1">
        <w:t>beantworten,</w:t>
      </w:r>
      <w:r w:rsidR="000469C6">
        <w:t xml:space="preserve"> s</w:t>
      </w:r>
      <w:r w:rsidR="002707E1">
        <w:t xml:space="preserve">oll im nachfolgenden Kapitel 2 </w:t>
      </w:r>
      <w:r w:rsidR="002707E1" w:rsidRPr="002707E1">
        <w:rPr>
          <w:i/>
          <w:iCs/>
        </w:rPr>
        <w:t>Theoretischer Hintergrund</w:t>
      </w:r>
      <w:r w:rsidR="002707E1">
        <w:t xml:space="preserve"> zunächst auf die wesentlichen Grundlagen eingegangen werden, die für ein Verständnis der weiteren Arbeit notwendig sind. Anschließend wird im Kapitel 3 </w:t>
      </w:r>
      <w:r w:rsidR="002707E1" w:rsidRPr="002707E1">
        <w:rPr>
          <w:i/>
          <w:iCs/>
        </w:rPr>
        <w:t>Verwandte Arbeiten</w:t>
      </w:r>
      <w:r w:rsidR="002707E1">
        <w:rPr>
          <w:i/>
          <w:iCs/>
        </w:rPr>
        <w:t xml:space="preserve"> </w:t>
      </w:r>
      <w:r w:rsidR="002707E1">
        <w:t xml:space="preserve">auf den bisherigen Stand der Forschung Bezug genommen. Es wird aufgezeigt welche verwandten Ansätze bei der Klassifikation von Verkehrsteilnehmern aus Positionsdaten bereits existieren und worin sich diese von dem Ansatz </w:t>
      </w:r>
      <w:r w:rsidR="00373C23">
        <w:t>der vorliegenden</w:t>
      </w:r>
      <w:r w:rsidR="002707E1">
        <w:t xml:space="preserve"> Arbeit unterscheiden.</w:t>
      </w:r>
      <w:r w:rsidR="00373C23">
        <w:t xml:space="preserve"> In Kapitel 4 </w:t>
      </w:r>
      <w:r w:rsidR="00373C23" w:rsidRPr="00373C23">
        <w:rPr>
          <w:i/>
          <w:iCs/>
        </w:rPr>
        <w:t>Datengrundlage</w:t>
      </w:r>
      <w:r w:rsidR="00373C23">
        <w:t xml:space="preserve"> wird </w:t>
      </w:r>
      <w:r w:rsidR="001938AB">
        <w:t>die Datenbasis</w:t>
      </w:r>
      <w:r w:rsidR="00373C23">
        <w:t xml:space="preserve"> vorgestellt</w:t>
      </w:r>
      <w:r w:rsidR="00F907E5">
        <w:t xml:space="preserve">, welche die </w:t>
      </w:r>
      <w:r w:rsidR="001938AB">
        <w:t>Grundlage</w:t>
      </w:r>
      <w:r w:rsidR="00F907E5">
        <w:t xml:space="preserve"> für die in dieser Arbeit umgesetzten Klassifikation</w:t>
      </w:r>
      <w:r w:rsidR="001938AB">
        <w:t>en</w:t>
      </w:r>
      <w:r w:rsidR="00F907E5">
        <w:t xml:space="preserve"> bildet. </w:t>
      </w:r>
      <w:r w:rsidR="0072601D">
        <w:t xml:space="preserve">In Kapitel 5 </w:t>
      </w:r>
      <w:r w:rsidR="0072601D" w:rsidRPr="0072601D">
        <w:rPr>
          <w:i/>
          <w:iCs/>
        </w:rPr>
        <w:t>Anforderungen und Gesamtkonzept</w:t>
      </w:r>
      <w:r w:rsidR="0072601D">
        <w:t xml:space="preserve"> folgt basierend darauf die Vorstellung de</w:t>
      </w:r>
      <w:r w:rsidR="001938AB">
        <w:t xml:space="preserve">s ausgearbeiteten Konzeptes zur Untersuchung der Forschungsfragen und Umsetzung der Klassifikation. </w:t>
      </w:r>
      <w:r w:rsidR="004470D5">
        <w:t xml:space="preserve">Die </w:t>
      </w:r>
      <w:r w:rsidR="001938AB">
        <w:t>darauffolgenden</w:t>
      </w:r>
      <w:r w:rsidR="004470D5">
        <w:t xml:space="preserve"> Kapitel</w:t>
      </w:r>
      <w:r w:rsidR="001938AB">
        <w:t xml:space="preserve"> 6 </w:t>
      </w:r>
      <w:r w:rsidR="001938AB" w:rsidRPr="001938AB">
        <w:rPr>
          <w:i/>
          <w:iCs/>
        </w:rPr>
        <w:t>Datensatzgenerierung und -erweiterung</w:t>
      </w:r>
      <w:r w:rsidR="001938AB" w:rsidRPr="001938AB">
        <w:t>,</w:t>
      </w:r>
      <w:r w:rsidR="004470D5">
        <w:t xml:space="preserve"> </w:t>
      </w:r>
      <w:r w:rsidR="001938AB">
        <w:t>7</w:t>
      </w:r>
      <w:r w:rsidR="004470D5">
        <w:t xml:space="preserve"> </w:t>
      </w:r>
      <w:r w:rsidR="004470D5" w:rsidRPr="004470D5">
        <w:rPr>
          <w:i/>
          <w:iCs/>
        </w:rPr>
        <w:t>Umsetzung des Map-Matchings</w:t>
      </w:r>
      <w:r w:rsidR="004470D5">
        <w:t xml:space="preserve"> und </w:t>
      </w:r>
      <w:r w:rsidR="001938AB">
        <w:t>8</w:t>
      </w:r>
      <w:r w:rsidR="004470D5">
        <w:t xml:space="preserve"> </w:t>
      </w:r>
      <w:r w:rsidR="004470D5" w:rsidRPr="004470D5">
        <w:rPr>
          <w:i/>
          <w:iCs/>
        </w:rPr>
        <w:t>Umsetzung der Klassifikation</w:t>
      </w:r>
      <w:r w:rsidR="004470D5">
        <w:rPr>
          <w:i/>
          <w:iCs/>
        </w:rPr>
        <w:t xml:space="preserve"> </w:t>
      </w:r>
      <w:r w:rsidR="004470D5">
        <w:t xml:space="preserve">beschreiben die </w:t>
      </w:r>
      <w:r w:rsidR="00D3571E">
        <w:t xml:space="preserve">Realisierung </w:t>
      </w:r>
      <w:r w:rsidR="004470D5">
        <w:t xml:space="preserve">der vielversprechendsten Verfahren zur </w:t>
      </w:r>
      <w:r w:rsidR="001938AB">
        <w:t>Datenv</w:t>
      </w:r>
      <w:r w:rsidR="004470D5">
        <w:t xml:space="preserve">orverarbeitung </w:t>
      </w:r>
      <w:r w:rsidR="005F6A0F">
        <w:t>bzw. zur</w:t>
      </w:r>
      <w:r w:rsidR="004470D5">
        <w:t xml:space="preserve"> Klassifikation der Positionssequenzen. Die Ergebnisse werden im Anschluss daran im Kapitel </w:t>
      </w:r>
      <w:r w:rsidR="001938AB">
        <w:t>9</w:t>
      </w:r>
      <w:r w:rsidR="004470D5">
        <w:t xml:space="preserve"> </w:t>
      </w:r>
      <w:r w:rsidR="004470D5" w:rsidRPr="004470D5">
        <w:rPr>
          <w:i/>
          <w:iCs/>
        </w:rPr>
        <w:t>Evaluierung und Diskussion</w:t>
      </w:r>
      <w:r w:rsidR="004470D5">
        <w:t xml:space="preserve"> </w:t>
      </w:r>
      <w:r w:rsidR="002D2FD6">
        <w:t xml:space="preserve">auf Basis unabhängiger </w:t>
      </w:r>
      <w:r w:rsidR="0005759E">
        <w:t>Testd</w:t>
      </w:r>
      <w:r w:rsidR="002D2FD6">
        <w:t xml:space="preserve">aten </w:t>
      </w:r>
      <w:r w:rsidR="004470D5">
        <w:t>miteinander verglichen und hinsichtlich ihrer Qualität bewertet.</w:t>
      </w:r>
      <w:r w:rsidR="007F6FBB">
        <w:t xml:space="preserve"> Den Abschluss bildet das Kapitel </w:t>
      </w:r>
      <w:r w:rsidR="001938AB">
        <w:t>10</w:t>
      </w:r>
      <w:r w:rsidR="007F6FBB">
        <w:t xml:space="preserve"> </w:t>
      </w:r>
      <w:r w:rsidR="007F6FBB" w:rsidRPr="007F6FBB">
        <w:rPr>
          <w:i/>
          <w:iCs/>
        </w:rPr>
        <w:t>Zusammenfassung und Ausblick</w:t>
      </w:r>
      <w:r w:rsidR="007F6FBB">
        <w:t>, in welchem ein Fazit gezogen und auf weiteres Forschungspotenzial hingewiesen wird.</w:t>
      </w:r>
    </w:p>
    <w:p w14:paraId="59180E2F" w14:textId="759E5AB2" w:rsidR="00750369" w:rsidRDefault="00BD43D5" w:rsidP="007B71BC">
      <w:pPr>
        <w:pStyle w:val="berschrift1"/>
      </w:pPr>
      <w:bookmarkStart w:id="13" w:name="_Toc143879352"/>
      <w:r>
        <w:lastRenderedPageBreak/>
        <w:t>Theoretischer Hintergrund</w:t>
      </w:r>
      <w:bookmarkEnd w:id="13"/>
    </w:p>
    <w:p w14:paraId="0E5E1EAF" w14:textId="77777777" w:rsidR="00C057EC" w:rsidRDefault="00C057EC" w:rsidP="00C057EC">
      <w:pPr>
        <w:pStyle w:val="berschrift2"/>
      </w:pPr>
      <w:bookmarkStart w:id="14" w:name="_Toc143879353"/>
      <w:r>
        <w:t>Global Navigation Satellite System</w:t>
      </w:r>
      <w:bookmarkEnd w:id="14"/>
      <w:r>
        <w:t xml:space="preserve"> </w:t>
      </w:r>
    </w:p>
    <w:p w14:paraId="37DA0B3E" w14:textId="6080BB1F" w:rsidR="001C1E30" w:rsidRDefault="004D5A20" w:rsidP="001C1E30">
      <w:r w:rsidRPr="004D5A20">
        <w:rPr>
          <w:i/>
          <w:iCs/>
        </w:rPr>
        <w:t>Global Navigation Satellite System</w:t>
      </w:r>
      <w:r w:rsidRPr="004D5A20">
        <w:t xml:space="preserve"> (dt. gl</w:t>
      </w:r>
      <w:r>
        <w:t>obales Navigationssatellitensystem) ist der Sammelbegriff für die zahlreichen satellitengestützten Systeme, welche heute für den Zweck der Navigation und Standortbestimmung eingesetzt werden. Hierzu zählen neben de</w:t>
      </w:r>
      <w:r w:rsidR="008470FB">
        <w:t>n global verfügbaren</w:t>
      </w:r>
      <w:r>
        <w:t xml:space="preserve"> </w:t>
      </w:r>
      <w:r w:rsidR="008470FB">
        <w:t xml:space="preserve">Systemen, wie dem </w:t>
      </w:r>
      <w:r w:rsidRPr="008470FB">
        <w:rPr>
          <w:i/>
          <w:iCs/>
        </w:rPr>
        <w:t>Global Positioning System</w:t>
      </w:r>
      <w:r w:rsidR="008470FB">
        <w:rPr>
          <w:i/>
          <w:iCs/>
        </w:rPr>
        <w:t xml:space="preserve"> </w:t>
      </w:r>
      <w:r w:rsidR="008470FB" w:rsidRPr="008470FB">
        <w:t>(GPS)</w:t>
      </w:r>
      <w:r w:rsidR="008470FB">
        <w:rPr>
          <w:i/>
          <w:iCs/>
        </w:rPr>
        <w:t xml:space="preserve"> </w:t>
      </w:r>
      <w:r w:rsidR="008470FB">
        <w:t xml:space="preserve">der Vereinigten Staaten, dem </w:t>
      </w:r>
      <w:r w:rsidR="008470FB" w:rsidRPr="00642142">
        <w:rPr>
          <w:i/>
          <w:iCs/>
        </w:rPr>
        <w:t>GLONASS</w:t>
      </w:r>
      <w:r w:rsidR="008470FB">
        <w:t xml:space="preserve"> der russischen Föderation, dem </w:t>
      </w:r>
      <w:r w:rsidR="008470FB" w:rsidRPr="00642142">
        <w:rPr>
          <w:i/>
          <w:iCs/>
        </w:rPr>
        <w:t>Galileo</w:t>
      </w:r>
      <w:r w:rsidR="008470FB">
        <w:t xml:space="preserve">-System der Europäischen Union und dem </w:t>
      </w:r>
      <w:r w:rsidR="008470FB" w:rsidRPr="00642142">
        <w:rPr>
          <w:i/>
          <w:iCs/>
        </w:rPr>
        <w:t>BeiDou</w:t>
      </w:r>
      <w:r w:rsidR="008470FB">
        <w:t>-System der Volksrepublik China auch weitere regional</w:t>
      </w:r>
      <w:r w:rsidR="00C37C30">
        <w:t xml:space="preserve">e </w:t>
      </w:r>
      <w:r w:rsidR="008470FB">
        <w:t>Unterstützungssysteme</w:t>
      </w:r>
      <w:r w:rsidR="00684848">
        <w:t xml:space="preserve"> </w:t>
      </w:r>
      <w:sdt>
        <w:sdtPr>
          <w:alias w:val="To edit, see citavi.com/edit"/>
          <w:tag w:val="CitaviPlaceholder#870cd16a-ce94-4c78-803e-91dd714689cb"/>
          <w:id w:val="-1125077940"/>
          <w:placeholder>
            <w:docPart w:val="DefaultPlaceholder_-1854013440"/>
          </w:placeholder>
        </w:sdtPr>
        <w:sdtContent>
          <w:r w:rsidR="00684848">
            <w:fldChar w:fldCharType="begin"/>
          </w:r>
          <w:r w:rsidR="00CA0B4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wZmY0YmMwLWJiY2MtNGFhYS05N2JjLTRhNTZlZTY0NDQ3MiIsIlJhbmdlTGVuZ3RoIjo5LCJSZWZlcmVuY2VJZCI6ImMzYWQxOTIyLWJiYWEtNDY5MC1hMTg3LTUzYzgwMmY4MmJh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T3JpZ2luYWxTdHJpbmciOiIyIiwiU3RhcnRQYWdlIjp7IiRpZCI6IjUiLCIkdHlwZSI6IlN3aXNzQWNhZGVtaWMuUGFnZU51bWJlciwgU3dpc3NBY2FkZW1pYyIsIklzRnVsbHlOdW1lcmljIjp0cnVlLCJOdW1iZXIiOjIsIk51bWJlcmluZ1R5cGUiOjAsIk51bWVyYWxTeXN0ZW0iOjAsIk9yaWdpbmFsU3RyaW5nIjoiMiIsIlByZXR0eVN0cmluZyI6IjI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}</w:instrText>
          </w:r>
          <w:r w:rsidR="00684848">
            <w:fldChar w:fldCharType="separate"/>
          </w:r>
          <w:r w:rsidR="000E486B">
            <w:t>[4, S. 2]</w:t>
          </w:r>
          <w:r w:rsidR="00684848">
            <w:fldChar w:fldCharType="end"/>
          </w:r>
        </w:sdtContent>
      </w:sdt>
      <w:r w:rsidR="008470FB">
        <w:t>.</w:t>
      </w:r>
      <w:r w:rsidR="0036097D">
        <w:t xml:space="preserve"> </w:t>
      </w:r>
    </w:p>
    <w:p w14:paraId="33966FFA" w14:textId="11581C53" w:rsidR="00974F04" w:rsidRDefault="00740675" w:rsidP="00C057EC">
      <w:r>
        <w:t xml:space="preserve">Die Standortbestimmung basiert bei allen Systemen auf dem sogenannten </w:t>
      </w:r>
      <w:r>
        <w:rPr>
          <w:i/>
          <w:iCs/>
        </w:rPr>
        <w:t>T</w:t>
      </w:r>
      <w:r w:rsidRPr="00740675">
        <w:rPr>
          <w:i/>
          <w:iCs/>
        </w:rPr>
        <w:t>ime-of-</w:t>
      </w:r>
      <w:r>
        <w:rPr>
          <w:i/>
          <w:iCs/>
        </w:rPr>
        <w:t>A</w:t>
      </w:r>
      <w:r w:rsidRPr="00740675">
        <w:rPr>
          <w:i/>
          <w:iCs/>
        </w:rPr>
        <w:t>rrival-</w:t>
      </w:r>
      <w:r>
        <w:rPr>
          <w:i/>
          <w:iCs/>
        </w:rPr>
        <w:t>R</w:t>
      </w:r>
      <w:r w:rsidRPr="00740675">
        <w:rPr>
          <w:i/>
          <w:iCs/>
        </w:rPr>
        <w:t>anging</w:t>
      </w:r>
      <w:r w:rsidRPr="00740675">
        <w:t>.</w:t>
      </w:r>
      <w:r>
        <w:t xml:space="preserve"> Hierbei werden ausgehend von den Satelliten</w:t>
      </w:r>
      <w:r w:rsidR="00974F04">
        <w:t xml:space="preserve"> Signale</w:t>
      </w:r>
      <w:r>
        <w:t xml:space="preserve"> </w:t>
      </w:r>
      <w:r w:rsidR="00974F04">
        <w:t>(</w:t>
      </w:r>
      <w:r>
        <w:rPr>
          <w:i/>
          <w:iCs/>
        </w:rPr>
        <w:t>R</w:t>
      </w:r>
      <w:r w:rsidRPr="00740675">
        <w:rPr>
          <w:i/>
          <w:iCs/>
        </w:rPr>
        <w:t>anging-</w:t>
      </w:r>
      <w:r>
        <w:rPr>
          <w:i/>
          <w:iCs/>
        </w:rPr>
        <w:t>C</w:t>
      </w:r>
      <w:r w:rsidRPr="00740675">
        <w:rPr>
          <w:i/>
          <w:iCs/>
        </w:rPr>
        <w:t>odes</w:t>
      </w:r>
      <w:r w:rsidR="00974F04">
        <w:rPr>
          <w:i/>
          <w:iCs/>
        </w:rPr>
        <w:t>)</w:t>
      </w:r>
      <w:r>
        <w:t xml:space="preserve"> gesendet, welche die aktuelle Position des sendenden Satelliten und den Sendezeitpunkt umfassen. </w:t>
      </w:r>
      <w:r w:rsidR="00974F04">
        <w:t xml:space="preserve">Nachdem die Signale durch ein GNSS-fähiges Gerät empfangen wurden, werden die Signallaufzeiten errechnet. Diese </w:t>
      </w:r>
      <w:r w:rsidR="00134059">
        <w:t>werden</w:t>
      </w:r>
      <w:r w:rsidR="00974F04">
        <w:t xml:space="preserve"> im Anschluss mit der </w:t>
      </w:r>
      <w:r w:rsidR="000B75CF">
        <w:t>Signalgeschwindigkeit</w:t>
      </w:r>
      <w:r w:rsidR="00974F04">
        <w:t xml:space="preserve"> multipliziert</w:t>
      </w:r>
      <w:r w:rsidR="005A2EF4">
        <w:t>,</w:t>
      </w:r>
      <w:r w:rsidR="00974F04">
        <w:t xml:space="preserve"> um die Entfernung zu den Satelliten zu bestimmen</w:t>
      </w:r>
      <w:r w:rsidR="00684848">
        <w:t xml:space="preserve"> </w:t>
      </w:r>
      <w:sdt>
        <w:sdtPr>
          <w:alias w:val="To edit, see citavi.com/edit"/>
          <w:tag w:val="CitaviPlaceholder#baa0d5e9-885a-4852-9d16-46cea6af3825"/>
          <w:id w:val="1765331288"/>
          <w:placeholder>
            <w:docPart w:val="DefaultPlaceholder_-1854013440"/>
          </w:placeholder>
        </w:sdtPr>
        <w:sdtContent>
          <w:r w:rsidR="00684848">
            <w:fldChar w:fldCharType="begin"/>
          </w:r>
          <w:r w:rsidR="00CA0B4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1MDI1NTk2LTc5OTktNGIwYS1iMGY4LWQ2MDZiMGE4NjQyMSIsIlJhbmdlTGVuZ3RoIjoxMywiUmVmZXJlbmNlSWQiOiJjM2FkMTkyMi1iYmFhLTQ2OTAtYTE4Ny01M2M4MDJmODJiYW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kiLCJTdGFydFBhZ2UiOnsiJGlkIjoiNSIsIiR0eXBlIjoiU3dpc3NBY2FkZW1pYy5QYWdlTnVtYmVyLCBTd2lzc0FjYWRlbWljIiwiSXNGdWxseU51bWVyaWMiOnRydWUsIk51bWJlciI6MTksIk51bWJlcmluZ1R5cGUiOjAsIk51bWVyYWxTeXN0ZW0iOjAsIk9yaWdpbmFsU3RyaW5nIjoiMTkiLCJQcmV0dHlTdHJpbmciOiIxOS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}</w:instrText>
          </w:r>
          <w:r w:rsidR="00684848">
            <w:fldChar w:fldCharType="separate"/>
          </w:r>
          <w:r w:rsidR="000E486B">
            <w:t>[4, S. 19ff.]</w:t>
          </w:r>
          <w:r w:rsidR="00684848">
            <w:fldChar w:fldCharType="end"/>
          </w:r>
        </w:sdtContent>
      </w:sdt>
      <w:r w:rsidR="00684848">
        <w:t xml:space="preserve">. </w:t>
      </w:r>
      <w:r w:rsidR="006608EF">
        <w:t>Ist die Entfernung zu vier Satelliten bekannt, kann</w:t>
      </w:r>
      <w:r w:rsidR="00007978">
        <w:t xml:space="preserve"> daraus</w:t>
      </w:r>
      <w:r w:rsidR="00754CFA">
        <w:t xml:space="preserve">, wie in </w:t>
      </w:r>
      <w:r w:rsidR="00754CFA" w:rsidRPr="008463AC">
        <w:t xml:space="preserve">Abb. </w:t>
      </w:r>
      <w:r w:rsidR="00007978" w:rsidRPr="008463AC">
        <w:t>1</w:t>
      </w:r>
      <w:r w:rsidR="00754CFA" w:rsidRPr="008463AC">
        <w:t xml:space="preserve"> </w:t>
      </w:r>
      <w:r w:rsidR="00754CFA">
        <w:t>veranschaulicht,</w:t>
      </w:r>
      <w:r w:rsidR="006608EF">
        <w:t xml:space="preserve"> der Standort</w:t>
      </w:r>
      <w:r w:rsidR="00661FD9">
        <w:t xml:space="preserve"> </w:t>
      </w:r>
      <w:r w:rsidR="00946F8D">
        <w:t>des empfangenden Geräts</w:t>
      </w:r>
      <w:r w:rsidR="009F1612">
        <w:t>, in Form von Koordinaten und Höhe,</w:t>
      </w:r>
      <w:r w:rsidR="006608EF">
        <w:t xml:space="preserve"> ermittelt werden. </w:t>
      </w:r>
      <w:r w:rsidR="00B21927">
        <w:t xml:space="preserve">Theoretisch würden </w:t>
      </w:r>
      <w:r w:rsidR="00C37C30">
        <w:t xml:space="preserve">dabei </w:t>
      </w:r>
      <w:r w:rsidR="00B21927">
        <w:t xml:space="preserve">drei Satelliten ausreichen, wenn davon ausgegangen werden kann, dass die Uhren der Satelliten und des Empfängers perfekt synchronisiert sind, </w:t>
      </w:r>
      <w:r w:rsidR="00134059">
        <w:t>was in der Praxis jedoch meist nicht der Fall ist</w:t>
      </w:r>
      <w:r w:rsidR="00684848">
        <w:t xml:space="preserve"> </w:t>
      </w:r>
      <w:sdt>
        <w:sdtPr>
          <w:alias w:val="To edit, see citavi.com/edit"/>
          <w:tag w:val="CitaviPlaceholder#40a0fb82-103e-4670-8379-8754aaf461a9"/>
          <w:id w:val="-583835679"/>
          <w:placeholder>
            <w:docPart w:val="DefaultPlaceholder_-1854013440"/>
          </w:placeholder>
        </w:sdtPr>
        <w:sdtContent>
          <w:r w:rsidR="00684848">
            <w:fldChar w:fldCharType="begin"/>
          </w:r>
          <w:r w:rsidR="00CA0B4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0NWU0M2IzLTAzOWMtNGQxNC05ODIzLTY3OGQ3OTAwY2M4ZiIsIlJhbmdlTGVuZ3RoIjo5LCJSZWZlcmVuY2VJZCI6ImMzYWQxOTIyLWJiYWEtNDY5MC1hMTg3LTUzYzgwMmY4MmJh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T3JpZ2luYWxTdHJpbmciOiIyIiwiU3RhcnRQYWdlIjp7IiRpZCI6IjUiLCIkdHlwZSI6IlN3aXNzQWNhZGVtaWMuUGFnZU51bWJlciwgU3dpc3NBY2FkZW1pYyIsIklzRnVsbHlOdW1lcmljIjp0cnVlLCJOdW1iZXIiOjIsIk51bWJlcmluZ1R5cGUiOjAsIk51bWVyYWxTeXN0ZW0iOjAsIk9yaWdpbmFsU3RyaW5nIjoiMiIsIlByZXR0eVN0cmluZyI6IjI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}</w:instrText>
          </w:r>
          <w:r w:rsidR="00684848">
            <w:fldChar w:fldCharType="separate"/>
          </w:r>
          <w:r w:rsidR="000E486B">
            <w:t>[4, S. 2]</w:t>
          </w:r>
          <w:r w:rsidR="00684848">
            <w:fldChar w:fldCharType="end"/>
          </w:r>
        </w:sdtContent>
      </w:sdt>
      <w:r w:rsidR="00B21927">
        <w:t xml:space="preserve">. </w:t>
      </w:r>
    </w:p>
    <w:p w14:paraId="69018FC5" w14:textId="77777777" w:rsidR="00796B9D" w:rsidRDefault="00796B9D" w:rsidP="00796B9D">
      <w:pPr>
        <w:pStyle w:val="AbbMitRahmen"/>
        <w:keepNext/>
      </w:pPr>
      <w:r w:rsidRPr="00796B9D">
        <w:rPr>
          <w:noProof/>
        </w:rPr>
        <w:drawing>
          <wp:inline distT="0" distB="0" distL="0" distR="0" wp14:anchorId="56F96FF7" wp14:editId="755C6CE4">
            <wp:extent cx="2714625" cy="1664026"/>
            <wp:effectExtent l="0" t="0" r="0" b="0"/>
            <wp:docPr id="1029867895" name="Grafik 1" descr="Ein Bild, das Kreis, Kunst, Design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9867895" name="Grafik 1" descr="Ein Bild, das Kreis, Kunst, Design enthält.&#10;&#10;Automatisch generierte Beschreibu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761038" cy="1692477"/>
                    </a:xfrm>
                    <a:prstGeom prst="rect">
                      <a:avLst/>
                    </a:prstGeom>
                  </pic:spPr>
                </pic:pic>
              </a:graphicData>
            </a:graphic>
          </wp:inline>
        </w:drawing>
      </w:r>
    </w:p>
    <w:p w14:paraId="6926D283" w14:textId="3F42B737" w:rsidR="008463AC" w:rsidRDefault="00C132C0" w:rsidP="008463AC">
      <w:pPr>
        <w:pStyle w:val="Beschriftung"/>
      </w:pPr>
      <w:bookmarkStart w:id="15" w:name="_Toc143696914"/>
      <w:bookmarkStart w:id="16" w:name="_Toc143779048"/>
      <w:r>
        <w:t xml:space="preserve">Abb. </w:t>
      </w:r>
      <w:fldSimple w:instr=" SEQ Abb. \* ARABIC ">
        <w:r w:rsidR="008514D7">
          <w:rPr>
            <w:noProof/>
          </w:rPr>
          <w:t>1</w:t>
        </w:r>
      </w:fldSimple>
      <w:r>
        <w:t xml:space="preserve">: </w:t>
      </w:r>
      <w:r w:rsidR="00AD7D24">
        <w:tab/>
      </w:r>
      <w:r w:rsidR="00796B9D" w:rsidRPr="00796B9D">
        <w:t>Ermittlung der GNSS-Position als Schnittpunkt mehrerer Kugeln</w:t>
      </w:r>
      <w:r w:rsidR="00796B9D">
        <w:t xml:space="preserve"> </w:t>
      </w:r>
      <w:bookmarkEnd w:id="15"/>
      <w:bookmarkEnd w:id="16"/>
    </w:p>
    <w:p w14:paraId="786AA06A" w14:textId="48501F25" w:rsidR="00F63FEE" w:rsidRPr="00F63FEE" w:rsidRDefault="00F63FEE" w:rsidP="00F63FEE">
      <w:pPr>
        <w:pStyle w:val="Beschriftung"/>
      </w:pPr>
      <w:r>
        <w:tab/>
        <w:t xml:space="preserve">Quelle: Entnommen aus </w:t>
      </w:r>
      <w:sdt>
        <w:sdtPr>
          <w:alias w:val="To edit, see citavi.com/edit"/>
          <w:tag w:val="CitaviPlaceholder#f1fc6e7d-d139-425d-be22-fc93cbd54a77"/>
          <w:id w:val="-2007509519"/>
          <w:placeholder>
            <w:docPart w:val="75B7A3382292431094976426B4E23D4C"/>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jOGQzZTRjLWJlNTAtNGQ5NS05N2Q4LTE4MDI5MzMwNmMyYyIsIlJhbmdlTGVuZ3RoIjozLCJSZWZlcmVuY2VJZCI6IjdmMTA0ZmEwLTA3M2ItNGIwYi1iNjM2LWJiMjVkM2ZhZThl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2RlLndpa2lwZWRpYS5vcmcvdy9pbmRleC5waHA/dGl0bGU9R2xvYmFsZXNfTmF2aWdhdGlvbnNzYXRlbGxpdGVuc3lzdGVtJm9sZGlkPTIzMzMxMjgzNiIsIlVyaVN0cmluZyI6Imh0dHBzOi8vZGUud2lraXBlZGlhLm9yZy93L2luZGV4LnBocD90aXRsZT1HbG9iYWxlc19OYXZpZ2F0aW9uc3NhdGVsbGl0ZW5zeXN0ZW0mb2xkaWQ9MjMzMzEyODM2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}</w:instrText>
          </w:r>
          <w:r>
            <w:fldChar w:fldCharType="separate"/>
          </w:r>
          <w:r>
            <w:t>[5]</w:t>
          </w:r>
          <w:r>
            <w:fldChar w:fldCharType="end"/>
          </w:r>
        </w:sdtContent>
      </w:sdt>
    </w:p>
    <w:p w14:paraId="3DA03AEE" w14:textId="77777777" w:rsidR="00796B9D" w:rsidRDefault="00796B9D" w:rsidP="00C057EC"/>
    <w:p w14:paraId="2EA4D407" w14:textId="2BECD97A" w:rsidR="001F3AFA" w:rsidRPr="00480C37" w:rsidRDefault="00B36FA7" w:rsidP="00C057EC">
      <w:r>
        <w:t>Die Genauigkeit der Positionsbestimmung mittels GNSS ist durch viele Faktoren abhängig. Bspw. sollten die Satelliten für eine genaue Bestimmung in Relation zum Empfänger möglichst gleichmäßig verteilt sein. Sind die genutzten Satelliten eng beisammen</w:t>
      </w:r>
      <w:r w:rsidR="00E666D1">
        <w:t xml:space="preserve"> oder ungleichmäßig </w:t>
      </w:r>
      <w:r w:rsidR="00E666D1">
        <w:lastRenderedPageBreak/>
        <w:t>verteilt</w:t>
      </w:r>
      <w:r>
        <w:t xml:space="preserve"> kann die Positionsermittlung ungenau werden. Hinzu kommen weitere Fehlerquellen</w:t>
      </w:r>
      <w:r w:rsidR="007E3558">
        <w:t xml:space="preserve">, wie bspw. Signalbrechungen in der </w:t>
      </w:r>
      <w:r w:rsidR="003E19F5" w:rsidRPr="003E19F5">
        <w:t>Atmosphäre</w:t>
      </w:r>
      <w:r w:rsidR="007E3558" w:rsidRPr="003E19F5">
        <w:t xml:space="preserve"> </w:t>
      </w:r>
      <w:r w:rsidR="007E3558">
        <w:t>oder die Reflektion von Signalen an der Erdoberfläche oder</w:t>
      </w:r>
      <w:r w:rsidR="0045540E">
        <w:t xml:space="preserve"> </w:t>
      </w:r>
      <w:r w:rsidR="00E666D1">
        <w:t>Gebäuden.</w:t>
      </w:r>
      <w:r w:rsidR="0045540E">
        <w:t xml:space="preserve"> Letztere können, ebenso wie bspw. </w:t>
      </w:r>
      <w:r w:rsidR="00201CCF">
        <w:t>Berge</w:t>
      </w:r>
      <w:r w:rsidR="0045540E">
        <w:t xml:space="preserve">, das Signal einzelner Satelliten blockieren, und </w:t>
      </w:r>
      <w:r w:rsidR="00A506B6">
        <w:t xml:space="preserve">hiermit </w:t>
      </w:r>
      <w:r w:rsidR="0045540E">
        <w:t>die Auswahl der Satelliten zur Standortbestimmung einschränken.</w:t>
      </w:r>
      <w:r w:rsidR="00A506B6">
        <w:t xml:space="preserve"> </w:t>
      </w:r>
      <w:r w:rsidR="00C57B40">
        <w:t>Einige dieser Fehlerfaktoren, insbesondere die atmosphärisch</w:t>
      </w:r>
      <w:r w:rsidR="00164D06">
        <w:t xml:space="preserve"> </w:t>
      </w:r>
      <w:r w:rsidR="00C57B40">
        <w:t xml:space="preserve">bedingten, können inzwischen durch Zusatzsysteme wie dem </w:t>
      </w:r>
      <w:r w:rsidR="00C57B40" w:rsidRPr="00C57B40">
        <w:rPr>
          <w:i/>
          <w:iCs/>
        </w:rPr>
        <w:t>European Geostationary Navigation Overlay Service</w:t>
      </w:r>
      <w:r w:rsidR="00C57B40">
        <w:t xml:space="preserve"> korrigiert werden. Diese senden über geostationäre Satelliten Korrektursignale, welche heutzutage von </w:t>
      </w:r>
      <w:r w:rsidR="001F1E58">
        <w:t>allen GNSS-fähigen Geräten</w:t>
      </w:r>
      <w:r w:rsidR="00C57B40">
        <w:t xml:space="preserve"> standardmäßig bei der </w:t>
      </w:r>
      <w:r w:rsidR="003E19F5">
        <w:t>Berechnung des Standortes</w:t>
      </w:r>
      <w:r w:rsidR="00C57B40">
        <w:t xml:space="preserve"> </w:t>
      </w:r>
      <w:r w:rsidR="003E19F5">
        <w:t>miteinbezogen</w:t>
      </w:r>
      <w:r w:rsidR="00C57B40">
        <w:t xml:space="preserve"> werden. Hierdurch sind durchschnittliche Genauigkeiten von etwa 5-15m </w:t>
      </w:r>
      <w:r w:rsidR="006C3E42">
        <w:t>erreichbar</w:t>
      </w:r>
      <w:r w:rsidR="00480C37">
        <w:t xml:space="preserve"> </w:t>
      </w:r>
      <w:sdt>
        <w:sdtPr>
          <w:alias w:val="To edit, see citavi.com/edit"/>
          <w:tag w:val="CitaviPlaceholder#dc70d96e-832a-463d-ba8d-ab494eba0144"/>
          <w:id w:val="-1762677382"/>
          <w:placeholder>
            <w:docPart w:val="DefaultPlaceholder_-1854013440"/>
          </w:placeholder>
        </w:sdtPr>
        <w:sdtContent>
          <w:r w:rsidR="00480C37">
            <w:fldChar w:fldCharType="begin"/>
          </w:r>
          <w:r w:rsidR="00CA0B4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kY2RkOTI2LTdlMzYtNDM5OS1iYTgxLTg0MzFlY2IxZDA3MyIsIlJhbmdlTGVuZ3RoIjozLCJSZWZlcmVuY2VJZCI6IjdmNTFiM2Q2LTgwYzctNDZlYS04ODgxLWZhMTdhOTRjMzVi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d3dy5tYWdpY21hcHMuZGUvZ25zcy13aXNzZW4vd2llLWZ1bmt0aW9uaWVydC1ncHMvP0w9MCIsIlVyaVN0cmluZyI6Imh0dHBzOi8vd3d3Lm1hZ2ljbWFwcy5kZS9nbnNzLXdpc3Nlbi93aWUtZnVua3Rpb25pZXJ0LWdwcy8/TD0w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}</w:instrText>
          </w:r>
          <w:r w:rsidR="00480C37">
            <w:fldChar w:fldCharType="separate"/>
          </w:r>
          <w:r w:rsidR="000E486B">
            <w:t>[6]</w:t>
          </w:r>
          <w:r w:rsidR="00480C37">
            <w:fldChar w:fldCharType="end"/>
          </w:r>
        </w:sdtContent>
      </w:sdt>
      <w:r w:rsidR="00C57B40">
        <w:t>.</w:t>
      </w:r>
    </w:p>
    <w:p w14:paraId="29321058" w14:textId="1CF9DD22" w:rsidR="00210C2F" w:rsidRPr="00210C2F" w:rsidRDefault="00C057EC" w:rsidP="00B84FFB">
      <w:pPr>
        <w:pStyle w:val="berschrift2"/>
      </w:pPr>
      <w:bookmarkStart w:id="17" w:name="_Toc143879354"/>
      <w:r>
        <w:t>Map-Matching</w:t>
      </w:r>
      <w:bookmarkEnd w:id="17"/>
    </w:p>
    <w:p w14:paraId="67B2D622" w14:textId="5E8A30EA" w:rsidR="00375724" w:rsidRDefault="00375724" w:rsidP="00375724">
      <w:r>
        <w:t xml:space="preserve">Wie im letzten Abschnitt bereits erwähnt, sind </w:t>
      </w:r>
      <w:r w:rsidR="00B553C9">
        <w:t>Positionen und somit auch Positionssequenzen</w:t>
      </w:r>
      <w:r>
        <w:t>, welche über das GNSS ermittelt wer</w:t>
      </w:r>
      <w:r w:rsidRPr="00E44949">
        <w:t xml:space="preserve">den </w:t>
      </w:r>
      <w:r w:rsidR="00B553C9" w:rsidRPr="00E44949">
        <w:t>im Regelfall</w:t>
      </w:r>
      <w:r w:rsidRPr="00E44949">
        <w:t xml:space="preserve"> </w:t>
      </w:r>
      <w:r w:rsidR="00B553C9" w:rsidRPr="00E44949">
        <w:t>fehlerbelastet</w:t>
      </w:r>
      <w:r w:rsidRPr="00E44949">
        <w:t xml:space="preserve">. </w:t>
      </w:r>
      <w:r w:rsidR="00B553C9" w:rsidRPr="00E44949">
        <w:t xml:space="preserve">Zum </w:t>
      </w:r>
      <w:r w:rsidR="00926C4B" w:rsidRPr="00E44949">
        <w:t>einen</w:t>
      </w:r>
      <w:r w:rsidR="00B553C9" w:rsidRPr="00E44949">
        <w:t xml:space="preserve"> durch </w:t>
      </w:r>
      <w:r w:rsidR="00164D06" w:rsidRPr="00E44949">
        <w:t xml:space="preserve">Abtastfehler, </w:t>
      </w:r>
      <w:r w:rsidR="00B553C9" w:rsidRPr="00E44949">
        <w:t>also de</w:t>
      </w:r>
      <w:r w:rsidR="001C5A67" w:rsidRPr="00E44949">
        <w:t>n</w:t>
      </w:r>
      <w:r w:rsidR="00B553C9" w:rsidRPr="00E44949">
        <w:t xml:space="preserve"> Verlust von Information zwischen zwei aufgenommenen </w:t>
      </w:r>
      <w:r w:rsidR="00E44949">
        <w:t>Koordinatenpunkten</w:t>
      </w:r>
      <w:r w:rsidR="00164D06" w:rsidRPr="00E44949">
        <w:t>, aber natürlich auch durch Messungenauigkeiten</w:t>
      </w:r>
      <w:r w:rsidR="00B553C9">
        <w:t>.</w:t>
      </w:r>
      <w:r w:rsidR="00B333D2">
        <w:t xml:space="preserve"> Diese </w:t>
      </w:r>
      <w:r w:rsidR="00164D06">
        <w:t>Ungenauigkeiten</w:t>
      </w:r>
      <w:r w:rsidR="00B333D2">
        <w:t xml:space="preserve"> zu ignorieren kann potenziell zu falschen Analysen und entsprechend auch zu falschen Schlussfolgerungen in den Klassifikationsmodellen führen</w:t>
      </w:r>
      <w:r w:rsidR="001C5A67">
        <w:t xml:space="preserve">. </w:t>
      </w:r>
      <w:r w:rsidR="001C5A67" w:rsidRPr="001C5A67">
        <w:rPr>
          <w:i/>
          <w:iCs/>
        </w:rPr>
        <w:t>Map-Matching</w:t>
      </w:r>
      <w:r w:rsidR="001C5A67">
        <w:t xml:space="preserve"> ist ein möglicher Ansatz derartige Fehler zu minimeren. Gemeint ist hiermit das Abbilden von aufgenommenen Positionssequenzen auf eine digitale</w:t>
      </w:r>
      <w:r w:rsidR="001C5A67" w:rsidRPr="00E44949">
        <w:t xml:space="preserve"> Repräsentation eines Straßen- und Wegenetzes</w:t>
      </w:r>
      <w:r w:rsidR="003E43A0" w:rsidRPr="00E44949">
        <w:t xml:space="preserve">, das üblicherweise in Form eines </w:t>
      </w:r>
      <w:r w:rsidR="003E43A0" w:rsidRPr="00E44949">
        <w:rPr>
          <w:i/>
          <w:iCs/>
        </w:rPr>
        <w:t>Graphen</w:t>
      </w:r>
      <w:r w:rsidR="003E43A0" w:rsidRPr="00E44949">
        <w:t xml:space="preserve"> vorliegt</w:t>
      </w:r>
      <w:r w:rsidR="00B0097E" w:rsidRPr="00E44949">
        <w:t xml:space="preserve"> </w:t>
      </w:r>
      <w:sdt>
        <w:sdtPr>
          <w:alias w:val="To edit, see citavi.com/edit"/>
          <w:tag w:val="CitaviPlaceholder#92acd8f6-780c-4073-8435-724d34d99390"/>
          <w:id w:val="916822791"/>
          <w:placeholder>
            <w:docPart w:val="DefaultPlaceholder_-1854013440"/>
          </w:placeholder>
        </w:sdtPr>
        <w:sdtContent>
          <w:r w:rsidR="00B0097E">
            <w:fldChar w:fldCharType="begin"/>
          </w:r>
          <w:r w:rsidR="000E486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4NzM3NTBlLWFiMzItNDM2OS04NDMwLWFkN2IxZDMzODE5OSIsIlJhbmdlTGVuZ3RoIjozLCJSZWZlcmVuY2VJZCI6ImEyMTIyNmExLWE4YjEtNDRmYi05OTNmLTBhZDNmYjZmZmJh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Gxlbm5pXFxBcHBEYXRhXFxMb2NhbFxcVGVtcFxcbmZ5YWFxZGkuanBnIiwiVXJpU3RyaW5nIjoiYTIxMjI2YTEtYThiMS00NGZiLTk5M2YtMGFkM2ZiNmZmYmE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wNy9zNDI5NzktMDIyLTAxMzQwLTUiLCJVcmlTdHJpbmciOiJodHRwczovL2RvaS5vcmcvMTAuMTAwNy9zNDI5NzktMDIyLTAxMzQwLT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}</w:instrText>
          </w:r>
          <w:r w:rsidR="00B0097E">
            <w:fldChar w:fldCharType="separate"/>
          </w:r>
          <w:r w:rsidR="000E486B">
            <w:t>[7]</w:t>
          </w:r>
          <w:r w:rsidR="00B0097E">
            <w:fldChar w:fldCharType="end"/>
          </w:r>
        </w:sdtContent>
      </w:sdt>
      <w:r w:rsidR="001C5A67">
        <w:t xml:space="preserve">.  </w:t>
      </w:r>
      <w:r w:rsidR="00DE7ABE" w:rsidRPr="008463AC">
        <w:t xml:space="preserve">Abb. 2 zeigt </w:t>
      </w:r>
      <w:r w:rsidR="00DE7ABE">
        <w:t>ein Beispiel für ein solches Map-Matching.</w:t>
      </w:r>
    </w:p>
    <w:p w14:paraId="2D5B0550" w14:textId="36E43122" w:rsidR="006062C0" w:rsidRDefault="006062C0" w:rsidP="006062C0">
      <w:pPr>
        <w:pStyle w:val="AbbMitRahmen"/>
      </w:pPr>
      <w:r w:rsidRPr="00DE7ABE">
        <w:rPr>
          <w:noProof/>
        </w:rPr>
        <w:drawing>
          <wp:inline distT="0" distB="0" distL="0" distR="0" wp14:anchorId="6B3DA8EF" wp14:editId="3F7261E1">
            <wp:extent cx="3830297" cy="1838325"/>
            <wp:effectExtent l="0" t="0" r="0" b="0"/>
            <wp:docPr id="1591620979" name="Grafik 1" descr="Ein Bild, das Reihe, Screenshot, Diagramm, Kart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1620979" name="Grafik 1" descr="Ein Bild, das Reihe, Screenshot, Diagramm, Karte enthält.&#10;&#10;Automatisch generierte Beschreibung"/>
                    <pic:cNvPicPr/>
                  </pic:nvPicPr>
                  <pic:blipFill rotWithShape="1">
                    <a:blip r:embed="rId16"/>
                    <a:srcRect t="22388"/>
                    <a:stretch/>
                  </pic:blipFill>
                  <pic:spPr bwMode="auto">
                    <a:xfrm>
                      <a:off x="0" y="0"/>
                      <a:ext cx="3890712" cy="1867321"/>
                    </a:xfrm>
                    <a:prstGeom prst="rect">
                      <a:avLst/>
                    </a:prstGeom>
                    <a:ln>
                      <a:noFill/>
                    </a:ln>
                    <a:extLst>
                      <a:ext uri="{53640926-AAD7-44D8-BBD7-CCE9431645EC}">
                        <a14:shadowObscured xmlns:a14="http://schemas.microsoft.com/office/drawing/2010/main"/>
                      </a:ext>
                    </a:extLst>
                  </pic:spPr>
                </pic:pic>
              </a:graphicData>
            </a:graphic>
          </wp:inline>
        </w:drawing>
      </w:r>
    </w:p>
    <w:p w14:paraId="1EAC567A" w14:textId="05BF6961" w:rsidR="006062C0" w:rsidRDefault="00C132C0" w:rsidP="00AD7D24">
      <w:pPr>
        <w:pStyle w:val="Beschriftung"/>
      </w:pPr>
      <w:bookmarkStart w:id="18" w:name="_Toc143696915"/>
      <w:bookmarkStart w:id="19" w:name="_Toc143779049"/>
      <w:r>
        <w:t xml:space="preserve">Abb. </w:t>
      </w:r>
      <w:fldSimple w:instr=" SEQ Abb. \* ARABIC ">
        <w:r w:rsidR="008514D7">
          <w:rPr>
            <w:noProof/>
          </w:rPr>
          <w:t>2</w:t>
        </w:r>
      </w:fldSimple>
      <w:r>
        <w:t xml:space="preserve">: </w:t>
      </w:r>
      <w:r w:rsidR="00AD7D24">
        <w:tab/>
      </w:r>
      <w:r w:rsidR="006062C0">
        <w:t xml:space="preserve">Map-Matching von aufgenommenen GNSS-Punkten auf das Straßennetz </w:t>
      </w:r>
      <w:bookmarkEnd w:id="18"/>
      <w:bookmarkEnd w:id="19"/>
    </w:p>
    <w:p w14:paraId="6DA2FABF" w14:textId="7EBD5BED" w:rsidR="00F63FEE" w:rsidRDefault="00F63FEE" w:rsidP="00F63FEE">
      <w:pPr>
        <w:pStyle w:val="Beschriftung"/>
      </w:pPr>
      <w:r>
        <w:tab/>
        <w:t xml:space="preserve">Quelle: Entnommen aus </w:t>
      </w:r>
      <w:sdt>
        <w:sdtPr>
          <w:alias w:val="To edit, see citavi.com/edit"/>
          <w:tag w:val="CitaviPlaceholder#2f063343-26ea-42af-a7bc-3d79712de8a8"/>
          <w:id w:val="-1609734635"/>
          <w:placeholder>
            <w:docPart w:val="4B832001CE6C45D783F9CA4B13F98E10"/>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hMDQxNTAyLWVmZWYtNDRhMC05MTQ0LTVkNzhiNTU2MGM0NiIsIlJhbmdlTGVuZ3RoIjozLCJSZWZlcmVuY2VJZCI6ImEyMTIyNmExLWE4YjEtNDRmYi05OTNmLTBhZDNmYjZmZmJh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Gxlbm5pXFxBcHBEYXRhXFxMb2NhbFxcVGVtcFxcbmZ5YWFxZGkuanBnIiwiVXJpU3RyaW5nIjoiYTIxMjI2YTEtYThiMS00NGZiLTk5M2YtMGFkM2ZiNmZmYmE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wNy9zNDI5NzktMDIyLTAxMzQwLTUiLCJVcmlTdHJpbmciOiJodHRwczovL2RvaS5vcmcvMTAuMTAwNy9zNDI5NzktMDIyLTAxMzQwLT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}</w:instrText>
          </w:r>
          <w:r>
            <w:fldChar w:fldCharType="separate"/>
          </w:r>
          <w:r>
            <w:t>[7]</w:t>
          </w:r>
          <w:r>
            <w:fldChar w:fldCharType="end"/>
          </w:r>
        </w:sdtContent>
      </w:sdt>
    </w:p>
    <w:p w14:paraId="414ED4C2" w14:textId="77777777" w:rsidR="00414EEA" w:rsidRPr="00414EEA" w:rsidRDefault="00414EEA" w:rsidP="00414EEA"/>
    <w:p w14:paraId="508C4D9B" w14:textId="623A4109" w:rsidR="00443CBA" w:rsidRDefault="00294752" w:rsidP="00217C23">
      <w:r>
        <w:t xml:space="preserve">Beim Versuch eine Positionssequenz auf ein Straßen- und Wegenetz zu </w:t>
      </w:r>
      <w:r w:rsidR="00DE26E4">
        <w:t>projizieren</w:t>
      </w:r>
      <w:r>
        <w:t>, handelt es sich im Grunde um ein Suchproblem</w:t>
      </w:r>
      <w:r w:rsidR="00BA333A">
        <w:t xml:space="preserve">. </w:t>
      </w:r>
      <w:r>
        <w:t>Gesucht wird</w:t>
      </w:r>
      <w:r w:rsidR="00BA333A">
        <w:t xml:space="preserve"> </w:t>
      </w:r>
      <w:r>
        <w:t>die</w:t>
      </w:r>
      <w:r w:rsidR="00DE5626">
        <w:t xml:space="preserve">jenige </w:t>
      </w:r>
      <w:r w:rsidR="00DE26E4">
        <w:t xml:space="preserve">Abfolge an Straßensegmenten, </w:t>
      </w:r>
      <w:r w:rsidR="00DE26E4">
        <w:lastRenderedPageBreak/>
        <w:t>welche</w:t>
      </w:r>
      <w:r w:rsidR="00DE5626">
        <w:t xml:space="preserve"> am wahrscheinlichsten</w:t>
      </w:r>
      <w:r w:rsidR="00DE26E4">
        <w:t xml:space="preserve"> zu</w:t>
      </w:r>
      <w:r w:rsidR="00DE5626">
        <w:t xml:space="preserve"> der</w:t>
      </w:r>
      <w:r w:rsidR="00DE26E4">
        <w:t xml:space="preserve"> gegebenen Sequenz an GNSS-Punkten passt. </w:t>
      </w:r>
      <w:r w:rsidR="00AD453A">
        <w:t>Hierfür nutzen die meisten modernen Map-Matching-</w:t>
      </w:r>
      <w:r w:rsidR="00DC7D52">
        <w:t>Services</w:t>
      </w:r>
      <w:r w:rsidR="00AD453A">
        <w:t xml:space="preserve"> </w:t>
      </w:r>
      <w:r w:rsidR="00DB7395">
        <w:t>einen komplexen</w:t>
      </w:r>
      <w:r w:rsidR="00AD453A">
        <w:t xml:space="preserve"> Algorithm</w:t>
      </w:r>
      <w:r w:rsidR="00DB7395">
        <w:t>us</w:t>
      </w:r>
      <w:r w:rsidR="00AD453A">
        <w:t xml:space="preserve">, </w:t>
      </w:r>
      <w:r w:rsidR="00DB7395">
        <w:t xml:space="preserve">der auf </w:t>
      </w:r>
      <w:r w:rsidR="00DB7395" w:rsidRPr="00E44949">
        <w:t>einem</w:t>
      </w:r>
      <w:r w:rsidR="00AD453A" w:rsidRPr="00E44949">
        <w:t xml:space="preserve"> </w:t>
      </w:r>
      <w:r w:rsidR="00AD453A" w:rsidRPr="00E44949">
        <w:rPr>
          <w:i/>
          <w:iCs/>
        </w:rPr>
        <w:t>Hidden-Markov-Model</w:t>
      </w:r>
      <w:r w:rsidR="00F26DEA" w:rsidRPr="00E44949">
        <w:rPr>
          <w:i/>
          <w:iCs/>
        </w:rPr>
        <w:t xml:space="preserve"> </w:t>
      </w:r>
      <w:r w:rsidR="00F26DEA" w:rsidRPr="00E44949">
        <w:t>(HMM</w:t>
      </w:r>
      <w:r w:rsidR="00F26DEA">
        <w:rPr>
          <w:i/>
          <w:iCs/>
        </w:rPr>
        <w:t>)</w:t>
      </w:r>
      <w:r w:rsidR="00DB7395">
        <w:rPr>
          <w:i/>
          <w:iCs/>
        </w:rPr>
        <w:t xml:space="preserve"> </w:t>
      </w:r>
      <w:r w:rsidR="001E6507">
        <w:t>basier</w:t>
      </w:r>
      <w:r w:rsidR="00DB7395">
        <w:t>t</w:t>
      </w:r>
      <w:r w:rsidR="00217C23">
        <w:t xml:space="preserve"> und im Folgenden vereinfacht erläutert werden soll.</w:t>
      </w:r>
      <w:r w:rsidR="009A55E3">
        <w:t xml:space="preserve"> </w:t>
      </w:r>
      <w:r w:rsidR="00217C23">
        <w:t>Im ersten Schritt</w:t>
      </w:r>
      <w:r w:rsidR="009A55E3">
        <w:t xml:space="preserve"> werden</w:t>
      </w:r>
      <w:r w:rsidR="0040396E">
        <w:t xml:space="preserve">, wie </w:t>
      </w:r>
      <w:r w:rsidR="0040396E" w:rsidRPr="008463AC">
        <w:t>in Abb. 3 veranschaulicht</w:t>
      </w:r>
      <w:r w:rsidR="0040396E" w:rsidRPr="0040396E">
        <w:t>,</w:t>
      </w:r>
      <w:r w:rsidR="009A55E3" w:rsidRPr="0040396E">
        <w:t xml:space="preserve"> für </w:t>
      </w:r>
      <w:r w:rsidR="009A55E3">
        <w:t xml:space="preserve">alle GNSS-Punkte passende Straßensegmente, sogenannte </w:t>
      </w:r>
      <w:r w:rsidR="009A55E3" w:rsidRPr="00926C4B">
        <w:rPr>
          <w:i/>
          <w:iCs/>
        </w:rPr>
        <w:t>Kandidaten</w:t>
      </w:r>
      <w:r w:rsidR="009A55E3">
        <w:t>, ermittelt. Diese werden in Abhängigkeit verschiedener Parameter</w:t>
      </w:r>
      <w:r w:rsidR="0040396E">
        <w:t xml:space="preserve"> in einem </w:t>
      </w:r>
      <w:r w:rsidR="000615A1">
        <w:t>gewissen</w:t>
      </w:r>
      <w:r w:rsidR="0040396E">
        <w:t xml:space="preserve"> Umkreis um die Punkte</w:t>
      </w:r>
      <w:r w:rsidR="000615A1">
        <w:t xml:space="preserve"> herum</w:t>
      </w:r>
      <w:r w:rsidR="0040396E">
        <w:t xml:space="preserve"> bestimmt</w:t>
      </w:r>
      <w:r w:rsidR="009D55F6">
        <w:t xml:space="preserve"> </w:t>
      </w:r>
      <w:sdt>
        <w:sdtPr>
          <w:alias w:val="To edit, see citavi.com/edit"/>
          <w:tag w:val="CitaviPlaceholder#4cd0a0a8-e11b-497a-900e-0a06d00134fa"/>
          <w:id w:val="-950007763"/>
          <w:placeholder>
            <w:docPart w:val="30CB8090FA6B48F89F486789941F64C9"/>
          </w:placeholder>
        </w:sdtPr>
        <w:sdtContent>
          <w:r w:rsidR="009D55F6">
            <w:fldChar w:fldCharType="begin"/>
          </w:r>
          <w:r w:rsidR="000E486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kNjE3NTE2LTJhNDMtNGVlYy1hMjMzLTRiN2I3YWFhNDVjZCIsIlJhbmdlTGVuZ3RoIjozLCJSZWZlcmVuY2VJZCI6ImEyMTIyNmExLWE4YjEtNDRmYi05OTNmLTBhZDNmYjZmZmJh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Gxlbm5pXFxBcHBEYXRhXFxMb2NhbFxcVGVtcFxcbmZ5YWFxZGkuanBnIiwiVXJpU3RyaW5nIjoiYTIxMjI2YTEtYThiMS00NGZiLTk5M2YtMGFkM2ZiNmZmYmE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wNy9zNDI5NzktMDIyLTAxMzQwLTUiLCJVcmlTdHJpbmciOiJodHRwczovL2RvaS5vcmcvMTAuMTAwNy9zNDI5NzktMDIyLTAxMzQwLT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}</w:instrText>
          </w:r>
          <w:r w:rsidR="009D55F6">
            <w:fldChar w:fldCharType="separate"/>
          </w:r>
          <w:r w:rsidR="000E486B">
            <w:t>[7]</w:t>
          </w:r>
          <w:r w:rsidR="009D55F6">
            <w:fldChar w:fldCharType="end"/>
          </w:r>
        </w:sdtContent>
      </w:sdt>
      <w:r w:rsidR="009D55F6">
        <w:t>.</w:t>
      </w:r>
    </w:p>
    <w:p w14:paraId="62804E6E" w14:textId="77777777" w:rsidR="008119A8" w:rsidRDefault="008119A8" w:rsidP="008119A8">
      <w:pPr>
        <w:pStyle w:val="AbbMitRahmen"/>
        <w:keepNext/>
      </w:pPr>
      <w:r>
        <w:rPr>
          <w:noProof/>
        </w:rPr>
        <w:drawing>
          <wp:inline distT="0" distB="0" distL="0" distR="0" wp14:anchorId="1DE19AAB" wp14:editId="686189C2">
            <wp:extent cx="3876675" cy="2227187"/>
            <wp:effectExtent l="0" t="0" r="0" b="1905"/>
            <wp:docPr id="1139049952"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884124" cy="2231466"/>
                    </a:xfrm>
                    <a:prstGeom prst="rect">
                      <a:avLst/>
                    </a:prstGeom>
                    <a:noFill/>
                  </pic:spPr>
                </pic:pic>
              </a:graphicData>
            </a:graphic>
          </wp:inline>
        </w:drawing>
      </w:r>
    </w:p>
    <w:p w14:paraId="6B98833B" w14:textId="69DF1D25" w:rsidR="006E78A5" w:rsidRDefault="00C132C0" w:rsidP="00AD7D24">
      <w:pPr>
        <w:pStyle w:val="Beschriftung"/>
      </w:pPr>
      <w:bookmarkStart w:id="20" w:name="_Toc143696916"/>
      <w:bookmarkStart w:id="21" w:name="_Toc143779050"/>
      <w:r>
        <w:t xml:space="preserve">Abb. </w:t>
      </w:r>
      <w:fldSimple w:instr=" SEQ Abb. \* ARABIC ">
        <w:r w:rsidR="008514D7">
          <w:rPr>
            <w:noProof/>
          </w:rPr>
          <w:t>3</w:t>
        </w:r>
      </w:fldSimple>
      <w:r>
        <w:t xml:space="preserve">: </w:t>
      </w:r>
      <w:r w:rsidR="00AD7D24">
        <w:tab/>
      </w:r>
      <w:r w:rsidR="00BC5C17">
        <w:t>Koordinatenpunkte (GNSS-Messung)</w:t>
      </w:r>
      <w:r w:rsidR="008119A8">
        <w:t xml:space="preserve"> und zugehörige Kandidaten</w:t>
      </w:r>
      <w:bookmarkEnd w:id="20"/>
      <w:bookmarkEnd w:id="21"/>
    </w:p>
    <w:p w14:paraId="74A8DB0B" w14:textId="5D3EEF5B" w:rsidR="008119A8" w:rsidRDefault="00F63FEE" w:rsidP="00F63FEE">
      <w:pPr>
        <w:pStyle w:val="Beschriftung"/>
      </w:pPr>
      <w:r>
        <w:tab/>
        <w:t xml:space="preserve">Quelle: Entnommen aus </w:t>
      </w:r>
      <w:sdt>
        <w:sdtPr>
          <w:alias w:val="To edit, see citavi.com/edit"/>
          <w:tag w:val="CitaviPlaceholder#d3a3ff7c-ecda-4777-bee5-5840c4095866"/>
          <w:id w:val="-954006676"/>
          <w:placeholder>
            <w:docPart w:val="A7F4C55F3BAC4214A209253B81B5E0FC"/>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hMDQxNTAyLWVmZWYtNDRhMC05MTQ0LTVkNzhiNTU2MGM0NiIsIlJhbmdlTGVuZ3RoIjozLCJSZWZlcmVuY2VJZCI6ImEyMTIyNmExLWE4YjEtNDRmYi05OTNmLTBhZDNmYjZmZmJh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Gxlbm5pXFxBcHBEYXRhXFxMb2NhbFxcVGVtcFxcbmZ5YWFxZGkuanBnIiwiVXJpU3RyaW5nIjoiYTIxMjI2YTEtYThiMS00NGZiLTk5M2YtMGFkM2ZiNmZmYmE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wNy9zNDI5NzktMDIyLTAxMzQwLTUiLCJVcmlTdHJpbmciOiJodHRwczovL2RvaS5vcmcvMTAuMTAwNy9zNDI5NzktMDIyLTAxMzQwLT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}</w:instrText>
          </w:r>
          <w:r>
            <w:fldChar w:fldCharType="separate"/>
          </w:r>
          <w:r>
            <w:t>[7]</w:t>
          </w:r>
          <w:r>
            <w:fldChar w:fldCharType="end"/>
          </w:r>
        </w:sdtContent>
      </w:sdt>
    </w:p>
    <w:p w14:paraId="37136B49" w14:textId="77777777" w:rsidR="00F63FEE" w:rsidRDefault="00F63FEE" w:rsidP="008119A8"/>
    <w:p w14:paraId="4E0AE37A" w14:textId="4FA482C8" w:rsidR="00477960" w:rsidRDefault="00807A8A" w:rsidP="008119A8">
      <w:r w:rsidRPr="00DB5F26">
        <w:t xml:space="preserve">Im </w:t>
      </w:r>
      <w:r w:rsidR="00DB5F26" w:rsidRPr="00DB5F26">
        <w:t>nächsten</w:t>
      </w:r>
      <w:r w:rsidRPr="00DB5F26">
        <w:t xml:space="preserve"> Schritt wird das HMM eingesetzt.</w:t>
      </w:r>
      <w:r w:rsidR="00477960" w:rsidRPr="00DB5F26">
        <w:t xml:space="preserve"> </w:t>
      </w:r>
      <w:r w:rsidR="00BF7684" w:rsidRPr="00DB5F26">
        <w:t>Dabei</w:t>
      </w:r>
      <w:r w:rsidR="00477960" w:rsidRPr="00DB5F26">
        <w:t xml:space="preserve"> </w:t>
      </w:r>
      <w:r w:rsidR="00477960">
        <w:t xml:space="preserve">werden die gegebenen GNSS-Punkte als </w:t>
      </w:r>
      <w:r w:rsidR="00477960" w:rsidRPr="002677E4">
        <w:rPr>
          <w:i/>
          <w:iCs/>
        </w:rPr>
        <w:t>beobachtbare Zustände</w:t>
      </w:r>
      <w:r w:rsidR="00477960">
        <w:rPr>
          <w:i/>
          <w:iCs/>
        </w:rPr>
        <w:t xml:space="preserve"> </w:t>
      </w:r>
      <w:r w:rsidR="00477960" w:rsidRPr="002677E4">
        <w:t>(</w:t>
      </w:r>
      <w:r w:rsidR="00477960" w:rsidRPr="008463AC">
        <w:rPr>
          <w:i/>
          <w:iCs/>
        </w:rPr>
        <w:t>measurements</w:t>
      </w:r>
      <w:r w:rsidR="00477960" w:rsidRPr="002677E4">
        <w:t>)</w:t>
      </w:r>
      <w:r w:rsidR="00477960">
        <w:t xml:space="preserve"> betrachtet</w:t>
      </w:r>
      <w:r>
        <w:t xml:space="preserve">. Die zugehörigen Kandidaten bilden die Menge der </w:t>
      </w:r>
      <w:r w:rsidR="00C408C4" w:rsidRPr="00C408C4">
        <w:rPr>
          <w:i/>
          <w:iCs/>
        </w:rPr>
        <w:t>un</w:t>
      </w:r>
      <w:r w:rsidR="00C408C4" w:rsidRPr="002677E4">
        <w:rPr>
          <w:i/>
          <w:iCs/>
        </w:rPr>
        <w:t>beobachtbaren</w:t>
      </w:r>
      <w:r w:rsidR="00477960" w:rsidRPr="002677E4">
        <w:rPr>
          <w:i/>
          <w:iCs/>
        </w:rPr>
        <w:t xml:space="preserve"> Zustände</w:t>
      </w:r>
      <w:r w:rsidR="00477960">
        <w:rPr>
          <w:i/>
          <w:iCs/>
        </w:rPr>
        <w:t xml:space="preserve"> </w:t>
      </w:r>
      <w:r w:rsidR="00477960">
        <w:t>(</w:t>
      </w:r>
      <w:r w:rsidR="00477960" w:rsidRPr="008463AC">
        <w:rPr>
          <w:i/>
          <w:iCs/>
        </w:rPr>
        <w:t>hidden states</w:t>
      </w:r>
      <w:r w:rsidR="00477960">
        <w:t>).</w:t>
      </w:r>
      <w:r w:rsidR="003C5C86">
        <w:t xml:space="preserve"> Gesucht wird nun die wahrscheinlichste Sequenz an Kandidaten, als Folge von Zuständen mit den höchsten Übergangswahrscheinlichkeiten, wobei die möglichen Zustandsübergänge durch die gegebenen Verbindungen des Straßennetzwerks definiert sind.</w:t>
      </w:r>
      <w:r w:rsidR="005C7DEC">
        <w:t xml:space="preserve"> </w:t>
      </w:r>
      <w:r w:rsidR="00C50A30">
        <w:t>Bei der Berechnung dieser Übergangswahrscheinlichkeiten kommen verschiedene Metriken zum Einsatz</w:t>
      </w:r>
      <w:r w:rsidR="008463AC">
        <w:t xml:space="preserve">, </w:t>
      </w:r>
      <w:r w:rsidR="00C50A30">
        <w:t>die unter anderem dazu führen, dass Kandidaten, welche sich näher a</w:t>
      </w:r>
      <w:r w:rsidR="002352C4">
        <w:t>n den</w:t>
      </w:r>
      <w:r w:rsidR="00C50A30">
        <w:t xml:space="preserve"> aufgezeichneten Punkt</w:t>
      </w:r>
      <w:r w:rsidR="002352C4">
        <w:t>en</w:t>
      </w:r>
      <w:r w:rsidR="00C50A30">
        <w:t xml:space="preserve"> befinden, als wahrscheinlicher angenommen werden. Außerdem werden Folgen von Kandidaten bevorzugt, die möglichst wenig komplexe </w:t>
      </w:r>
      <w:r w:rsidR="00926C4B">
        <w:t>Bewegungs-</w:t>
      </w:r>
      <w:r w:rsidR="00AE06D5">
        <w:t>Manöver</w:t>
      </w:r>
      <w:r w:rsidR="00C50A30">
        <w:t xml:space="preserve"> voraussetzen.</w:t>
      </w:r>
      <w:r w:rsidR="00081285">
        <w:t xml:space="preserve"> Wurden die Übergangswahrscheinlichkeiten berechnet</w:t>
      </w:r>
      <w:r w:rsidR="00DB5F26">
        <w:t>, so</w:t>
      </w:r>
      <w:r w:rsidR="00081285">
        <w:t xml:space="preserve"> definieren diese einen Suchraum, in welchen nun der optimale Pfad mit Hilfe eines </w:t>
      </w:r>
      <w:r w:rsidR="00FA054A">
        <w:t>Suchalgorithmus</w:t>
      </w:r>
      <w:r w:rsidR="00081285">
        <w:t>, wie bspw.</w:t>
      </w:r>
      <w:r w:rsidR="00D96721">
        <w:t xml:space="preserve"> de</w:t>
      </w:r>
      <w:r w:rsidR="00D96721" w:rsidRPr="00E44949">
        <w:t>m</w:t>
      </w:r>
      <w:r w:rsidR="00081285" w:rsidRPr="00E44949">
        <w:t xml:space="preserve"> </w:t>
      </w:r>
      <w:r w:rsidR="00081285" w:rsidRPr="00E44949">
        <w:rPr>
          <w:i/>
          <w:iCs/>
        </w:rPr>
        <w:t>A*</w:t>
      </w:r>
      <w:r w:rsidR="00D96721" w:rsidRPr="00E44949">
        <w:rPr>
          <w:i/>
          <w:iCs/>
        </w:rPr>
        <w:t>-</w:t>
      </w:r>
      <w:r w:rsidR="00081285" w:rsidRPr="00E44949">
        <w:t xml:space="preserve"> oder </w:t>
      </w:r>
      <w:r w:rsidR="00081285">
        <w:t xml:space="preserve">dem </w:t>
      </w:r>
      <w:r w:rsidR="00081285" w:rsidRPr="00E44949">
        <w:rPr>
          <w:i/>
          <w:iCs/>
        </w:rPr>
        <w:t>Dijkstra-Algorithmus</w:t>
      </w:r>
      <w:r w:rsidR="00081285" w:rsidRPr="00E44949">
        <w:t xml:space="preserve"> bestimmt </w:t>
      </w:r>
      <w:r w:rsidR="00081285" w:rsidRPr="008463AC">
        <w:t xml:space="preserve">wird. </w:t>
      </w:r>
      <w:r w:rsidR="00FA054A" w:rsidRPr="008463AC">
        <w:t xml:space="preserve">Abb. 4 zeigt </w:t>
      </w:r>
      <w:r w:rsidR="00FA054A">
        <w:t xml:space="preserve">alle möglichen Übergänge zwischen den Kandidaten der </w:t>
      </w:r>
      <w:r w:rsidR="00FA054A" w:rsidRPr="008463AC">
        <w:t xml:space="preserve">in Abb. 3 gegebenen </w:t>
      </w:r>
      <w:r w:rsidR="00FA054A">
        <w:t xml:space="preserve">Positionssequenz. </w:t>
      </w:r>
      <w:r w:rsidR="00D96721">
        <w:t>D</w:t>
      </w:r>
      <w:r w:rsidR="00D44590">
        <w:t>er durch den Suchalgorithmus</w:t>
      </w:r>
      <w:r w:rsidR="00D96721">
        <w:t xml:space="preserve"> </w:t>
      </w:r>
      <w:r w:rsidR="00D44590">
        <w:t>gefundene</w:t>
      </w:r>
      <w:r w:rsidR="0038012B">
        <w:t xml:space="preserve"> (optimale)</w:t>
      </w:r>
      <w:r w:rsidR="00D44590">
        <w:t xml:space="preserve"> Pfad und die zugehörigen </w:t>
      </w:r>
      <w:r w:rsidR="008D5B51">
        <w:t xml:space="preserve">Kandidaten </w:t>
      </w:r>
      <w:r w:rsidR="00D96721">
        <w:t>sind</w:t>
      </w:r>
      <w:r w:rsidR="008D5B51">
        <w:t xml:space="preserve"> hervorgehoben</w:t>
      </w:r>
      <w:r w:rsidR="009473F8">
        <w:t xml:space="preserve"> </w:t>
      </w:r>
      <w:sdt>
        <w:sdtPr>
          <w:alias w:val="To edit, see citavi.com/edit"/>
          <w:tag w:val="CitaviPlaceholder#e290faef-89ae-470a-af68-5a410280df09"/>
          <w:id w:val="-1176872923"/>
          <w:placeholder>
            <w:docPart w:val="DefaultPlaceholder_-1854013440"/>
          </w:placeholder>
        </w:sdtPr>
        <w:sdtContent>
          <w:r w:rsidR="009473F8">
            <w:fldChar w:fldCharType="begin"/>
          </w:r>
          <w:r w:rsidR="000E486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hZjczOTg1LWFjMDAtNDY5Ni04Y2VhLWQ0NWFjNmZhZThkZCIsIlJhbmdlTGVuZ3RoIjozLCJSZWZlcmVuY2VJZCI6ImEyMTIyNmExLWE4YjEtNDRmYi05OTNmLTBhZDNmYjZmZmJh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Gxlbm5pXFxBcHBEYXRhXFxMb2NhbFxcVGVtcFxcbmZ5YWFxZGkuanBnIiwiVXJpU3RyaW5nIjoiYTIxMjI2YTEtYThiMS00NGZiLTk5M2YtMGFkM2ZiNmZmYmE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wNy9zNDI5NzktMDIyLTAxMzQwLTUiLCJVcmlTdHJpbmciOiJodHRwczovL2RvaS5vcmcvMTAuMTAwNy9zNDI5NzktMDIyLTAxMzQwLT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}</w:instrText>
          </w:r>
          <w:r w:rsidR="009473F8">
            <w:fldChar w:fldCharType="separate"/>
          </w:r>
          <w:r w:rsidR="000E486B">
            <w:t>[7]</w:t>
          </w:r>
          <w:r w:rsidR="009473F8">
            <w:fldChar w:fldCharType="end"/>
          </w:r>
        </w:sdtContent>
      </w:sdt>
      <w:r w:rsidR="008D5B51">
        <w:t>.</w:t>
      </w:r>
    </w:p>
    <w:p w14:paraId="38ADB157" w14:textId="77777777" w:rsidR="00D96721" w:rsidRDefault="00D96721" w:rsidP="00D96721">
      <w:pPr>
        <w:pStyle w:val="AbbMitRahmen"/>
        <w:keepNext/>
      </w:pPr>
      <w:r w:rsidRPr="00D96721">
        <w:rPr>
          <w:noProof/>
        </w:rPr>
        <w:lastRenderedPageBreak/>
        <w:drawing>
          <wp:inline distT="0" distB="0" distL="0" distR="0" wp14:anchorId="01B5814B" wp14:editId="5950F300">
            <wp:extent cx="3124200" cy="2328272"/>
            <wp:effectExtent l="0" t="0" r="0" b="0"/>
            <wp:docPr id="422044956" name="Grafik 1" descr="Ein Bild, das Kreis, Diagramm, Reihe, Design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2044956" name="Grafik 1" descr="Ein Bild, das Kreis, Diagramm, Reihe, Design enthält.&#10;&#10;Automatisch generierte Beschreibung"/>
                    <pic:cNvPicPr/>
                  </pic:nvPicPr>
                  <pic:blipFill>
                    <a:blip r:embed="rId18"/>
                    <a:stretch>
                      <a:fillRect/>
                    </a:stretch>
                  </pic:blipFill>
                  <pic:spPr>
                    <a:xfrm>
                      <a:off x="0" y="0"/>
                      <a:ext cx="3165263" cy="2358874"/>
                    </a:xfrm>
                    <a:prstGeom prst="rect">
                      <a:avLst/>
                    </a:prstGeom>
                  </pic:spPr>
                </pic:pic>
              </a:graphicData>
            </a:graphic>
          </wp:inline>
        </w:drawing>
      </w:r>
    </w:p>
    <w:p w14:paraId="2F83858A" w14:textId="62A83537" w:rsidR="00D96721" w:rsidRDefault="00C132C0" w:rsidP="00AD7D24">
      <w:pPr>
        <w:pStyle w:val="Beschriftung"/>
      </w:pPr>
      <w:bookmarkStart w:id="22" w:name="_Toc143696917"/>
      <w:bookmarkStart w:id="23" w:name="_Toc143779051"/>
      <w:r>
        <w:t xml:space="preserve">Abb. </w:t>
      </w:r>
      <w:fldSimple w:instr=" SEQ Abb. \* ARABIC ">
        <w:r w:rsidR="008514D7">
          <w:rPr>
            <w:noProof/>
          </w:rPr>
          <w:t>4</w:t>
        </w:r>
      </w:fldSimple>
      <w:r>
        <w:t xml:space="preserve">: </w:t>
      </w:r>
      <w:r w:rsidR="00AD7D24">
        <w:tab/>
      </w:r>
      <w:r w:rsidR="00D96721">
        <w:t xml:space="preserve">Mögliche </w:t>
      </w:r>
      <w:r w:rsidR="00F63FEE">
        <w:t>Zustandsü</w:t>
      </w:r>
      <w:r w:rsidR="00D96721">
        <w:t>bergänge und optimale</w:t>
      </w:r>
      <w:bookmarkEnd w:id="22"/>
      <w:bookmarkEnd w:id="23"/>
      <w:r w:rsidR="00414EEA">
        <w:t xml:space="preserve"> Kandidaten</w:t>
      </w:r>
    </w:p>
    <w:p w14:paraId="75C2506D" w14:textId="688093C5" w:rsidR="00F63FEE" w:rsidRPr="00F63FEE" w:rsidRDefault="00F63FEE" w:rsidP="00F63FEE">
      <w:pPr>
        <w:pStyle w:val="Beschriftung"/>
      </w:pPr>
      <w:r>
        <w:tab/>
        <w:t xml:space="preserve">Quelle: Entnommen aus </w:t>
      </w:r>
      <w:sdt>
        <w:sdtPr>
          <w:alias w:val="To edit, see citavi.com/edit"/>
          <w:tag w:val="CitaviPlaceholder#828ac128-d6f0-4477-aea1-26af175e1afd"/>
          <w:id w:val="-52002236"/>
          <w:placeholder>
            <w:docPart w:val="F71B1BF1BF334F94B5CDB3102BA8849C"/>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hMDQxNTAyLWVmZWYtNDRhMC05MTQ0LTVkNzhiNTU2MGM0NiIsIlJhbmdlTGVuZ3RoIjozLCJSZWZlcmVuY2VJZCI6ImEyMTIyNmExLWE4YjEtNDRmYi05OTNmLTBhZDNmYjZmZmJh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Gxlbm5pXFxBcHBEYXRhXFxMb2NhbFxcVGVtcFxcbmZ5YWFxZGkuanBnIiwiVXJpU3RyaW5nIjoiYTIxMjI2YTEtYThiMS00NGZiLTk5M2YtMGFkM2ZiNmZmYmE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wNy9zNDI5NzktMDIyLTAxMzQwLTUiLCJVcmlTdHJpbmciOiJodHRwczovL2RvaS5vcmcvMTAuMTAwNy9zNDI5NzktMDIyLTAxMzQwLT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}</w:instrText>
          </w:r>
          <w:r>
            <w:fldChar w:fldCharType="separate"/>
          </w:r>
          <w:r>
            <w:t>[7]</w:t>
          </w:r>
          <w:r>
            <w:fldChar w:fldCharType="end"/>
          </w:r>
        </w:sdtContent>
      </w:sdt>
    </w:p>
    <w:p w14:paraId="038AA834" w14:textId="77777777" w:rsidR="00F26DEA" w:rsidRDefault="00F26DEA" w:rsidP="008119A8"/>
    <w:p w14:paraId="4EA98F4E" w14:textId="3ADE8C29" w:rsidR="00B25605" w:rsidRDefault="00837CF2" w:rsidP="008119A8">
      <w:r>
        <w:t xml:space="preserve">Ein großer Vorteil der HMM-basierten </w:t>
      </w:r>
      <w:r w:rsidR="008F7DE2">
        <w:t>Services</w:t>
      </w:r>
      <w:r>
        <w:t xml:space="preserve"> ist, dass sie sich sowohl für</w:t>
      </w:r>
      <w:r w:rsidR="00FF414F">
        <w:t xml:space="preserve"> </w:t>
      </w:r>
      <w:r w:rsidR="00926C4B">
        <w:t xml:space="preserve">den Einsatz in </w:t>
      </w:r>
      <w:r w:rsidR="00FF414F" w:rsidRPr="00B25605">
        <w:rPr>
          <w:i/>
          <w:iCs/>
        </w:rPr>
        <w:t>Online-</w:t>
      </w:r>
      <w:r w:rsidR="00FF414F">
        <w:t xml:space="preserve"> als auch in </w:t>
      </w:r>
      <w:r w:rsidR="00FF414F" w:rsidRPr="00B25605">
        <w:rPr>
          <w:i/>
          <w:iCs/>
        </w:rPr>
        <w:t>Offline-Szenarien</w:t>
      </w:r>
      <w:r w:rsidR="00FF414F">
        <w:t xml:space="preserve"> eignen </w:t>
      </w:r>
      <w:sdt>
        <w:sdtPr>
          <w:alias w:val="To edit, see citavi.com/edit"/>
          <w:tag w:val="CitaviPlaceholder#2a7c05b5-a9b4-47b3-8013-4ffb6882d8f4"/>
          <w:id w:val="-112136690"/>
          <w:placeholder>
            <w:docPart w:val="DefaultPlaceholder_-1854013440"/>
          </w:placeholder>
        </w:sdtPr>
        <w:sdtContent>
          <w:r w:rsidR="00FF414F">
            <w:fldChar w:fldCharType="begin"/>
          </w:r>
          <w:r w:rsidR="000E486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1YmMzYmVlLTI2NzgtNDA1Yi1iZjBmLTdkYTVmYTEyZmZlNSIsIlJhbmdlTGVuZ3RoIjozLCJSZWZlcmVuY2VJZCI6ImI0NjdmNjY4LTg5NzktNDFjNy1hMmJiLTk4ZGI4MGFkYTg2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5MTAuMTMwNjUiLCJVcmlTdHJpbmciOiJodHRwczovL2FyeGl2Lm9yZy9wZGYvMTkxMC4xMzA2NXYxLnBkZ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TGVubmkgS29lcHBlciIsIkNyZWF0ZWRPbiI6IjIwMjMtMDYtMjRUMTA6MjY6MzciLCJNb2RpZmllZEJ5IjoiX0xlbm5pIEtvZXBwZXIiLCJJZCI6ImYxMzdlZjhlLTFkZTYtNDkyMC05ZmJhLTFlNTkzMmJjY2I2MSIsIk1vZGlmaWVkT24iOiIyMDIzLTA2LTI0VDEwOjI2OjM5IiwiUHJvamVjdCI6eyIkcmVmIjoiOC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HM6Ly9hcnhpdi5vcmcvcGRmLzE5MTAuMTMwNjUiLCJVcmlTdHJpbmciOiJodHRwczovL2FyeGl2Lm9yZy9wZGYvMTkxMC4xMzA2NS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}</w:instrText>
          </w:r>
          <w:r w:rsidR="00FF414F">
            <w:fldChar w:fldCharType="separate"/>
          </w:r>
          <w:r w:rsidR="000E486B">
            <w:t>[8]</w:t>
          </w:r>
          <w:r w:rsidR="00FF414F">
            <w:fldChar w:fldCharType="end"/>
          </w:r>
        </w:sdtContent>
      </w:sdt>
      <w:r w:rsidR="00FF414F">
        <w:t xml:space="preserve">. Unter </w:t>
      </w:r>
      <w:r w:rsidR="00E37705">
        <w:t>E</w:t>
      </w:r>
      <w:r w:rsidR="00FF414F">
        <w:t xml:space="preserve">rsterem versteht man </w:t>
      </w:r>
      <w:r w:rsidR="00926C4B">
        <w:t>das Map-Matching</w:t>
      </w:r>
      <w:r w:rsidR="00E37705">
        <w:t xml:space="preserve"> unter Echtzeit-Bedingungen. </w:t>
      </w:r>
      <w:r w:rsidR="00F561F5">
        <w:t>Das</w:t>
      </w:r>
      <w:r w:rsidR="00E37705">
        <w:t xml:space="preserve"> heißt die Punkte werden bereits während der Aufnahme auf das Straßennetz abgebildet, wobei natürlich nur die </w:t>
      </w:r>
      <w:r w:rsidR="00BA3A1C">
        <w:t xml:space="preserve">bisher bekannten </w:t>
      </w:r>
      <w:r w:rsidR="00E37705">
        <w:t xml:space="preserve">Punkte genutzt werden </w:t>
      </w:r>
      <w:r w:rsidR="0017147F">
        <w:t>können,</w:t>
      </w:r>
      <w:r w:rsidR="00E37705">
        <w:t xml:space="preserve"> um die wahrscheinlichsten Kandidaten</w:t>
      </w:r>
      <w:r w:rsidR="00B25605">
        <w:t xml:space="preserve"> für </w:t>
      </w:r>
      <w:r w:rsidR="00926C4B">
        <w:t>den</w:t>
      </w:r>
      <w:r w:rsidR="00BA3A1C">
        <w:t xml:space="preserve"> aktuellen Punkt</w:t>
      </w:r>
      <w:r w:rsidR="00E37705">
        <w:t xml:space="preserve"> zu ermitteln. </w:t>
      </w:r>
      <w:r w:rsidR="00210C2F">
        <w:t>Im Gegensatz dazu</w:t>
      </w:r>
      <w:r w:rsidR="00B25605">
        <w:t xml:space="preserve"> können in Offline-Szenarien auch </w:t>
      </w:r>
      <w:r w:rsidR="00BA3A1C">
        <w:t>alle</w:t>
      </w:r>
      <w:r w:rsidR="00B25605">
        <w:t xml:space="preserve"> nachfolgenden Punkte miteinbezogen werden, da das </w:t>
      </w:r>
      <w:r w:rsidR="00926C4B">
        <w:t>Map-</w:t>
      </w:r>
      <w:r w:rsidR="00B25605">
        <w:t>Matching erst dann stattfindet, wenn die Aufnahme abgeschlossen wurde</w:t>
      </w:r>
      <w:r w:rsidR="00BA3A1C">
        <w:t xml:space="preserve"> </w:t>
      </w:r>
      <w:sdt>
        <w:sdtPr>
          <w:alias w:val="To edit, see citavi.com/edit"/>
          <w:tag w:val="CitaviPlaceholder#2b50ecfc-d9c4-471d-9429-725e7d0a4bca"/>
          <w:id w:val="904568460"/>
          <w:placeholder>
            <w:docPart w:val="DefaultPlaceholder_-1854013440"/>
          </w:placeholder>
        </w:sdtPr>
        <w:sdtContent>
          <w:r w:rsidR="00BA3A1C">
            <w:fldChar w:fldCharType="begin"/>
          </w:r>
          <w:r w:rsidR="000E486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lYTU3N2Q2LTU1YjUtNGEwYy05OWI3LWY4YTgzYmVkODIzMSIsIlJhbmdlTGVuZ3RoIjozLCJSZWZlcmVuY2VJZCI6ImEyMTIyNmExLWE4YjEtNDRmYi05OTNmLTBhZDNmYjZmZmJh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Gxlbm5pXFxBcHBEYXRhXFxMb2NhbFxcVGVtcFxcbmZ5YWFxZGkuanBnIiwiVXJpU3RyaW5nIjoiYTIxMjI2YTEtYThiMS00NGZiLTk5M2YtMGFkM2ZiNmZmYmE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wNy9zNDI5NzktMDIyLTAxMzQwLTUiLCJVcmlTdHJpbmciOiJodHRwczovL2RvaS5vcmcvMTAuMTAwNy9zNDI5NzktMDIyLTAxMzQwLT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}</w:instrText>
          </w:r>
          <w:r w:rsidR="00BA3A1C">
            <w:fldChar w:fldCharType="separate"/>
          </w:r>
          <w:r w:rsidR="000E486B">
            <w:t>[7]</w:t>
          </w:r>
          <w:r w:rsidR="00BA3A1C">
            <w:fldChar w:fldCharType="end"/>
          </w:r>
        </w:sdtContent>
      </w:sdt>
      <w:r w:rsidR="00B25605">
        <w:t>.</w:t>
      </w:r>
    </w:p>
    <w:p w14:paraId="6DF906A6" w14:textId="445716DE" w:rsidR="00081A68" w:rsidRDefault="00223C81" w:rsidP="008119A8">
      <w:r>
        <w:t>In Bezug auf die</w:t>
      </w:r>
      <w:r w:rsidR="001A3577">
        <w:t xml:space="preserve"> zugrundeliegenden</w:t>
      </w:r>
      <w:r>
        <w:t xml:space="preserve"> Positionssequenzen</w:t>
      </w:r>
      <w:r w:rsidR="001A3577">
        <w:t xml:space="preserve"> </w:t>
      </w:r>
      <w:r>
        <w:t xml:space="preserve">zeigt eine Untersuchung von </w:t>
      </w:r>
      <w:r w:rsidR="00362E32">
        <w:t>Pingfu</w:t>
      </w:r>
      <w:r>
        <w:t xml:space="preserve"> Chao et al. </w:t>
      </w:r>
      <w:sdt>
        <w:sdtPr>
          <w:alias w:val="To edit, see citavi.com/edit"/>
          <w:tag w:val="CitaviPlaceholder#dfb8900b-8f43-4f44-a578-06c4f20f46f2"/>
          <w:id w:val="1129742974"/>
          <w:placeholder>
            <w:docPart w:val="DefaultPlaceholder_-1854013440"/>
          </w:placeholder>
        </w:sdtPr>
        <w:sdtContent>
          <w:r>
            <w:fldChar w:fldCharType="begin"/>
          </w:r>
          <w:r w:rsidR="000E486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lZDUwZGY4LTI2ZjMtNDA2Ny04YWVhLTM5MTYzYWExYTY2NCIsIlJhbmdlTGVuZ3RoIjozLCJSZWZlcmVuY2VJZCI6ImI0NjdmNjY4LTg5NzktNDFjNy1hMmJiLTk4ZGI4MGFkYTg2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5MTAuMTMwNjUiLCJVcmlTdHJpbmciOiJodHRwczovL2FyeGl2Lm9yZy9wZGYvMTkxMC4xMzA2NXYxLnBkZ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TGVubmkgS29lcHBlciIsIkNyZWF0ZWRPbiI6IjIwMjMtMDYtMjRUMTA6MjY6MzciLCJNb2RpZmllZEJ5IjoiX0xlbm5pIEtvZXBwZXIiLCJJZCI6ImYxMzdlZjhlLTFkZTYtNDkyMC05ZmJhLTFlNTkzMmJjY2I2MSIsIk1vZGlmaWVkT24iOiIyMDIzLTA2LTI0VDEwOjI2OjM5IiwiUHJvamVjdCI6eyIkcmVmIjoiOC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HM6Ly9hcnhpdi5vcmcvcGRmLzE5MTAuMTMwNjUiLCJVcmlTdHJpbmciOiJodHRwczovL2FyeGl2Lm9yZy9wZGYvMTkxMC4xMzA2NS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}</w:instrText>
          </w:r>
          <w:r>
            <w:fldChar w:fldCharType="separate"/>
          </w:r>
          <w:r w:rsidR="000E486B">
            <w:t>[8]</w:t>
          </w:r>
          <w:r>
            <w:fldChar w:fldCharType="end"/>
          </w:r>
        </w:sdtContent>
      </w:sdt>
      <w:r>
        <w:t>, dass die Aufnahmerate einen wesentlichen Einfluss auf die Qualität des Map-Matchings besitzt. Demnach führen</w:t>
      </w:r>
      <w:r w:rsidR="00F2175C">
        <w:t xml:space="preserve"> nicht nur</w:t>
      </w:r>
      <w:r>
        <w:t xml:space="preserve"> zu </w:t>
      </w:r>
      <w:r w:rsidR="000757D6">
        <w:t>niedrige,</w:t>
      </w:r>
      <w:r>
        <w:t xml:space="preserve"> sondern auch zu hohe Aufnahmeraten</w:t>
      </w:r>
      <w:r w:rsidR="001A3577">
        <w:t xml:space="preserve"> </w:t>
      </w:r>
      <w:r w:rsidR="008463AC">
        <w:t>ab</w:t>
      </w:r>
      <w:r w:rsidR="001A3577">
        <w:t xml:space="preserve"> </w:t>
      </w:r>
      <w:r w:rsidR="00B81EAB">
        <w:t>einem Hertz</w:t>
      </w:r>
      <w:r w:rsidR="000757D6">
        <w:t xml:space="preserve"> </w:t>
      </w:r>
      <w:r>
        <w:t>zu</w:t>
      </w:r>
      <w:r w:rsidR="000757D6">
        <w:t xml:space="preserve"> potenziell</w:t>
      </w:r>
      <w:r>
        <w:t xml:space="preserve"> </w:t>
      </w:r>
      <w:r w:rsidR="00F405D9">
        <w:t>schlechten</w:t>
      </w:r>
      <w:r>
        <w:t xml:space="preserve"> </w:t>
      </w:r>
      <w:r w:rsidR="00F405D9">
        <w:t>Resultaten</w:t>
      </w:r>
      <w:r>
        <w:t>.</w:t>
      </w:r>
      <w:r w:rsidR="000757D6">
        <w:t xml:space="preserve"> </w:t>
      </w:r>
    </w:p>
    <w:p w14:paraId="22EAE52D" w14:textId="5AA76233" w:rsidR="0052542D" w:rsidRPr="00BC6219" w:rsidRDefault="007B71BC" w:rsidP="007B71BC">
      <w:pPr>
        <w:pStyle w:val="berschrift2"/>
      </w:pPr>
      <w:bookmarkStart w:id="24" w:name="_Toc143879355"/>
      <w:r>
        <w:t>Maschinelles Lernen</w:t>
      </w:r>
      <w:r w:rsidR="00441254">
        <w:t xml:space="preserve"> und Klassifikation</w:t>
      </w:r>
      <w:bookmarkEnd w:id="24"/>
    </w:p>
    <w:p w14:paraId="47D94C01" w14:textId="0D3A95A6" w:rsidR="008D5BBD" w:rsidRDefault="00151EEE" w:rsidP="00903292">
      <w:r>
        <w:t xml:space="preserve">Eine weit verbreitete Definition des Begriffs </w:t>
      </w:r>
      <w:r w:rsidRPr="00151EEE">
        <w:rPr>
          <w:i/>
          <w:iCs/>
        </w:rPr>
        <w:t>Maschinelles Lernen</w:t>
      </w:r>
      <w:r w:rsidR="00903292">
        <w:rPr>
          <w:i/>
          <w:iCs/>
        </w:rPr>
        <w:t xml:space="preserve"> </w:t>
      </w:r>
      <w:r w:rsidR="00903292" w:rsidRPr="00903292">
        <w:t>(engl.</w:t>
      </w:r>
      <w:r w:rsidR="00903292">
        <w:rPr>
          <w:i/>
          <w:iCs/>
        </w:rPr>
        <w:t xml:space="preserve"> Machine Learning</w:t>
      </w:r>
      <w:r w:rsidR="00903292" w:rsidRPr="00903292">
        <w:t>)</w:t>
      </w:r>
      <w:r>
        <w:rPr>
          <w:i/>
          <w:iCs/>
        </w:rPr>
        <w:t xml:space="preserve"> </w:t>
      </w:r>
      <w:r>
        <w:t>wurde 1959 durch Arthur Lee Samuel, einem amerikanischen Pionier auf dem Gebiet der Computerspiele und künstlichen Intelligenz, geprägt</w:t>
      </w:r>
      <w:r w:rsidR="005317E6">
        <w:t xml:space="preserve"> </w:t>
      </w:r>
      <w:sdt>
        <w:sdtPr>
          <w:alias w:val="To edit, see citavi.com/edit"/>
          <w:tag w:val="CitaviPlaceholder#29fbded3-f301-40c1-b2fe-fe7fe83cc7e2"/>
          <w:id w:val="-1295673380"/>
          <w:placeholder>
            <w:docPart w:val="DefaultPlaceholder_-1854013440"/>
          </w:placeholder>
        </w:sdtPr>
        <w:sdtContent>
          <w:r w:rsidR="005317E6">
            <w:fldChar w:fldCharType="begin"/>
          </w:r>
          <w:r w:rsidR="000E486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zM2ExZWI3LTg3ZWUtNGQ4OS05Y2JkLWQ3NmY2NTVhMjJjYSIsIlJhbmdlTGVuZ3RoIjozLCJSZWZlcmVuY2VJZCI6IjEwZjQ4NWU2LWU3YTctNGUyNC05MTg2LTAzODE0ZjI4NTdj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2VuLndpa2lwZWRpYS5vcmcvdy9pbmRleC5waHA/dGl0bGU9QXJ0aHVyX1NhbXVlbF8oY29tcHV0ZXJfc2NpZW50aXN0KSZvbGRpZD0xMTQ5MzAxNzQwIiwiVXJpU3RyaW5nIjoiaHR0cHM6Ly9lbi53aWtpcGVkaWEub3JnL3cvaW5kZXgucGhwP3RpdGxlPUFydGh1cl9TYW11ZWxfKGNvbXB1dGVyX3NjaWVudGlzdCkmb2xkaWQ9MTE0OTMwMTc0M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ldIn1dfSwiVGFnIjoiQ2l0YXZpUGxhY2Vob2xkZXIjMjlmYmRlZDMtZjMwMS00MGMxLWIyZmUtZmU3ZmU4M2NjN2UyIiwiVGV4dCI6Ils5XSIsIldBSVZlcnNpb24iOiI2LjE0LjAuMCJ9}</w:instrText>
          </w:r>
          <w:r w:rsidR="005317E6">
            <w:fldChar w:fldCharType="separate"/>
          </w:r>
          <w:r w:rsidR="000E486B">
            <w:t>[9]</w:t>
          </w:r>
          <w:r w:rsidR="005317E6">
            <w:fldChar w:fldCharType="end"/>
          </w:r>
        </w:sdtContent>
      </w:sdt>
      <w:r>
        <w:t>. Er definierte</w:t>
      </w:r>
      <w:r w:rsidR="007C43FB">
        <w:t xml:space="preserve"> </w:t>
      </w:r>
      <w:r>
        <w:t xml:space="preserve">das Maschinelle Lernen als Fachgebiet, welches Computern die Fähigkeit </w:t>
      </w:r>
      <w:r w:rsidR="00F561F5">
        <w:t>verleiht</w:t>
      </w:r>
      <w:r w:rsidR="00903292">
        <w:t>, Probleme zu lösen</w:t>
      </w:r>
      <w:r w:rsidR="00F561F5">
        <w:t>,</w:t>
      </w:r>
      <w:r>
        <w:t xml:space="preserve"> ohne explizit dafür </w:t>
      </w:r>
      <w:r w:rsidR="007C43FB">
        <w:t>programmiert</w:t>
      </w:r>
      <w:r>
        <w:t xml:space="preserve"> zu werden. </w:t>
      </w:r>
      <w:r w:rsidR="007C43FB">
        <w:t xml:space="preserve">Um dies zu </w:t>
      </w:r>
      <w:r w:rsidR="00334A61">
        <w:t>erreichen,</w:t>
      </w:r>
      <w:r w:rsidR="007C43FB">
        <w:t xml:space="preserve"> werden beim Maschinellen Lernen</w:t>
      </w:r>
      <w:r w:rsidR="00F561F5">
        <w:t xml:space="preserve"> verschieden</w:t>
      </w:r>
      <w:r w:rsidR="007C43FB">
        <w:t>e</w:t>
      </w:r>
      <w:r w:rsidR="00F561F5">
        <w:t xml:space="preserve"> Algorithmen </w:t>
      </w:r>
      <w:r w:rsidR="007C43FB">
        <w:t>eingesetzt</w:t>
      </w:r>
      <w:r w:rsidR="00F561F5">
        <w:t xml:space="preserve">, welche dazu in der Lage </w:t>
      </w:r>
      <w:r w:rsidR="00334A61">
        <w:t>sind,</w:t>
      </w:r>
      <w:r w:rsidR="00DF79A2">
        <w:t xml:space="preserve"> sich im Hinblick auf eine gegebene Aufgabe selbstständig zu verbessern, indem sie durch die Verarbeitung von Beispieldaten </w:t>
      </w:r>
      <w:r w:rsidR="00DF79A2" w:rsidRPr="005317E6">
        <w:rPr>
          <w:i/>
          <w:iCs/>
        </w:rPr>
        <w:t>Erfahrung</w:t>
      </w:r>
      <w:r w:rsidR="003B0139" w:rsidRPr="005317E6">
        <w:rPr>
          <w:i/>
          <w:iCs/>
        </w:rPr>
        <w:t>en</w:t>
      </w:r>
      <w:r w:rsidR="00DF79A2">
        <w:t xml:space="preserve"> sammeln.</w:t>
      </w:r>
      <w:r w:rsidR="00E26969">
        <w:t xml:space="preserve"> </w:t>
      </w:r>
      <w:r w:rsidR="00DF79A2">
        <w:t>Die Menge der</w:t>
      </w:r>
      <w:r w:rsidR="00F614A1">
        <w:t xml:space="preserve"> </w:t>
      </w:r>
      <w:r w:rsidR="00DF79A2">
        <w:t xml:space="preserve">verwendeten Beispieldaten nennt man </w:t>
      </w:r>
      <w:r w:rsidR="00F614A1">
        <w:t>dabei</w:t>
      </w:r>
      <w:r w:rsidR="00334A61">
        <w:t xml:space="preserve"> </w:t>
      </w:r>
      <w:r w:rsidR="00DF79A2" w:rsidRPr="00DF79A2">
        <w:rPr>
          <w:i/>
          <w:iCs/>
        </w:rPr>
        <w:lastRenderedPageBreak/>
        <w:t>Trainingsdatensatz</w:t>
      </w:r>
      <w:r w:rsidR="00DF79A2">
        <w:t xml:space="preserve">. Ein einzelnes Beispiel wird als </w:t>
      </w:r>
      <w:r w:rsidR="003B0139" w:rsidRPr="00D24E2C">
        <w:rPr>
          <w:i/>
          <w:iCs/>
        </w:rPr>
        <w:t>Trainings</w:t>
      </w:r>
      <w:r w:rsidR="00E26969" w:rsidRPr="00D24E2C">
        <w:rPr>
          <w:i/>
          <w:iCs/>
        </w:rPr>
        <w:t>d</w:t>
      </w:r>
      <w:r w:rsidR="00DF79A2" w:rsidRPr="00DF79A2">
        <w:rPr>
          <w:i/>
          <w:iCs/>
        </w:rPr>
        <w:t>atenpunkt</w:t>
      </w:r>
      <w:r w:rsidR="00DF79A2">
        <w:t xml:space="preserve"> bezeichnet</w:t>
      </w:r>
      <w:r w:rsidR="00D24E2C">
        <w:t xml:space="preserve">. Entsprechend </w:t>
      </w:r>
      <w:r w:rsidR="00AC4BE3">
        <w:t>nennt</w:t>
      </w:r>
      <w:r w:rsidR="00D24E2C">
        <w:t xml:space="preserve"> man den Lernprozess </w:t>
      </w:r>
      <w:r w:rsidR="00D24E2C" w:rsidRPr="00D24E2C">
        <w:rPr>
          <w:i/>
          <w:iCs/>
        </w:rPr>
        <w:t>Training</w:t>
      </w:r>
      <w:r w:rsidR="00D24E2C">
        <w:t>.</w:t>
      </w:r>
      <w:r w:rsidR="00334A61">
        <w:t xml:space="preserve"> </w:t>
      </w:r>
      <w:sdt>
        <w:sdtPr>
          <w:alias w:val="To edit, see citavi.com/edit"/>
          <w:tag w:val="CitaviPlaceholder#866185de-e734-49a2-825b-104383b4d84e"/>
          <w:id w:val="1499917774"/>
          <w:placeholder>
            <w:docPart w:val="DefaultPlaceholder_-1854013440"/>
          </w:placeholder>
        </w:sdtPr>
        <w:sdtContent>
          <w:r w:rsidR="00334A61">
            <w:fldChar w:fldCharType="begin"/>
          </w:r>
          <w:r w:rsidR="000E486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lOTZlMTYwLWE5M2ItNGE1Ny1hZGEzLTNhNDRjYjI3Zjk5MSIsIlJhbmdlTGVuZ3RoIjoxMC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CIsIlN0YXJ0UGFnZSI6eyIkaWQiOiI1IiwiJHR5cGUiOiJTd2lzc0FjYWRlbWljLlBhZ2VOdW1iZXIsIFN3aXNzQWNhZGVtaWMiLCJJc0Z1bGx5TnVtZXJpYyI6dHJ1ZSwiTnVtYmVyIjo0LCJOdW1iZXJpbmdUeXBlIjowLCJOdW1lcmFsU3lzdGVtIjowLCJPcmlnaW5hbFN0cmluZyI6IjQiLCJQcmV0dHlTdHJpbmciOiI0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}</w:instrText>
          </w:r>
          <w:r w:rsidR="00334A61">
            <w:fldChar w:fldCharType="separate"/>
          </w:r>
          <w:r w:rsidR="000E486B">
            <w:t>[10, S. 4]</w:t>
          </w:r>
          <w:r w:rsidR="00334A61">
            <w:fldChar w:fldCharType="end"/>
          </w:r>
        </w:sdtContent>
      </w:sdt>
      <w:r w:rsidR="00E26969">
        <w:t xml:space="preserve"> </w:t>
      </w:r>
      <w:r w:rsidR="00D24E2C">
        <w:t>Die meisten Algorithmen sind modellbasi</w:t>
      </w:r>
      <w:r w:rsidR="00D24E2C" w:rsidRPr="00E44949">
        <w:t xml:space="preserve">ert, das heißt sie </w:t>
      </w:r>
      <w:r w:rsidR="00AC4BE3" w:rsidRPr="00E44949">
        <w:t>stützen</w:t>
      </w:r>
      <w:r w:rsidR="00D24E2C" w:rsidRPr="00E44949">
        <w:t xml:space="preserve"> </w:t>
      </w:r>
      <w:r w:rsidR="00AC4BE3" w:rsidRPr="00E44949">
        <w:t xml:space="preserve">sich </w:t>
      </w:r>
      <w:r w:rsidR="00D24E2C" w:rsidRPr="00E44949">
        <w:t xml:space="preserve">auf </w:t>
      </w:r>
      <w:r w:rsidR="00D444A1">
        <w:t xml:space="preserve">– </w:t>
      </w:r>
      <w:r w:rsidR="00D24E2C" w:rsidRPr="00E44949">
        <w:t>je nach Algorithmus</w:t>
      </w:r>
      <w:r w:rsidR="00104406" w:rsidRPr="00E44949">
        <w:t xml:space="preserve"> und gewählten </w:t>
      </w:r>
      <w:r w:rsidR="00104406" w:rsidRPr="00E44949">
        <w:rPr>
          <w:i/>
          <w:iCs/>
        </w:rPr>
        <w:t>Hyperparam</w:t>
      </w:r>
      <w:r w:rsidR="00F614A1" w:rsidRPr="00E44949">
        <w:rPr>
          <w:i/>
          <w:iCs/>
        </w:rPr>
        <w:t>e</w:t>
      </w:r>
      <w:r w:rsidR="00104406" w:rsidRPr="00E44949">
        <w:rPr>
          <w:i/>
          <w:iCs/>
        </w:rPr>
        <w:t>tern</w:t>
      </w:r>
      <w:r w:rsidR="00A64566" w:rsidRPr="00E44949">
        <w:t xml:space="preserve"> </w:t>
      </w:r>
      <w:r w:rsidR="00A64566">
        <w:t>mehr oder weniger</w:t>
      </w:r>
      <w:r w:rsidR="00D24E2C">
        <w:t xml:space="preserve"> komplexe</w:t>
      </w:r>
      <w:r w:rsidR="00D444A1">
        <w:t xml:space="preserve"> –</w:t>
      </w:r>
      <w:r w:rsidR="00090B15">
        <w:t xml:space="preserve"> mathematische</w:t>
      </w:r>
      <w:r w:rsidR="00D24E2C">
        <w:t xml:space="preserve"> </w:t>
      </w:r>
      <w:r w:rsidR="00D24E2C" w:rsidRPr="002216D1">
        <w:t>Modelle</w:t>
      </w:r>
      <w:r w:rsidR="00D24E2C">
        <w:t xml:space="preserve">, deren </w:t>
      </w:r>
      <w:r w:rsidR="00D24E2C" w:rsidRPr="00104406">
        <w:rPr>
          <w:i/>
          <w:iCs/>
        </w:rPr>
        <w:t>Modellparameter</w:t>
      </w:r>
      <w:r w:rsidR="00D24E2C">
        <w:t xml:space="preserve"> im Zuge des Trainings so angepasst werden, dass sie</w:t>
      </w:r>
      <w:r w:rsidR="00375A5E">
        <w:t xml:space="preserve"> im besten Fall</w:t>
      </w:r>
      <w:r w:rsidR="00D24E2C">
        <w:t xml:space="preserve"> </w:t>
      </w:r>
      <w:r w:rsidR="00903292">
        <w:t>Muster in den Daten widerspiegeln.</w:t>
      </w:r>
      <w:r w:rsidR="00090B15">
        <w:t xml:space="preserve"> </w:t>
      </w:r>
      <w:r w:rsidR="002216D1">
        <w:t xml:space="preserve">Das trainierte </w:t>
      </w:r>
      <w:r w:rsidR="002216D1" w:rsidRPr="002216D1">
        <w:rPr>
          <w:i/>
          <w:iCs/>
        </w:rPr>
        <w:t>Modell</w:t>
      </w:r>
      <w:r w:rsidR="002216D1">
        <w:t xml:space="preserve"> kann anschließend auf die konkrete Aufgabenstellung angewandt werden, wobei es dazu in der Lage ist auch mit neuen Datenpunkten umzugehen</w:t>
      </w:r>
      <w:r w:rsidR="00720A41">
        <w:t xml:space="preserve"> </w:t>
      </w:r>
      <w:sdt>
        <w:sdtPr>
          <w:alias w:val="To edit, see citavi.com/edit"/>
          <w:tag w:val="CitaviPlaceholder#a7daeba9-e3b5-4eba-98c2-cd455c1b3a3b"/>
          <w:id w:val="-1142800719"/>
          <w:placeholder>
            <w:docPart w:val="DefaultPlaceholder_-1854013440"/>
          </w:placeholder>
        </w:sdtPr>
        <w:sdtContent>
          <w:r w:rsidR="00090B15">
            <w:fldChar w:fldCharType="begin"/>
          </w:r>
          <w:r w:rsidR="000E486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xODQyYWY0LTM4OTctNDQ2Yi1iNGJiLTZjNWE0YTkxZTI2OSIsIlJhbmdlTGVuZ3RoIjoxNC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EiLCJTdGFydFBhZ2UiOnsiJGlkIjoiNSIsIiR0eXBlIjoiU3dpc3NBY2FkZW1pYy5QYWdlTnVtYmVyLCBTd2lzc0FjYWRlbWljIiwiSXNGdWxseU51bWVyaWMiOnRydWUsIk51bWJlciI6MjEsIk51bWJlcmluZ1R5cGUiOjAsIk51bWVyYWxTeXN0ZW0iOjAsIk9yaWdpbmFsU3RyaW5nIjoiMjEiLCJQcmV0dHlTdHJpbmciOiIyMS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wLCBTLiAyMWZmLl0ifV19LCJUYWciOiJDaXRhdmlQbGFjZWhvbGRlciNhN2RhZWJhOS1lM2I1LTRlYmEtOThjMi1jZDQ1NWMxYjNhM2IiLCJUZXh0IjoiWzEwLCBTLiAyMWZmLl0iLCJXQUlWZXJzaW9uIjoiNi4xNC4wLjAifQ==}</w:instrText>
          </w:r>
          <w:r w:rsidR="00090B15">
            <w:fldChar w:fldCharType="separate"/>
          </w:r>
          <w:r w:rsidR="000E486B">
            <w:t>[10, S. 21ff.]</w:t>
          </w:r>
          <w:r w:rsidR="00090B15">
            <w:fldChar w:fldCharType="end"/>
          </w:r>
        </w:sdtContent>
      </w:sdt>
      <w:r w:rsidR="00090B15">
        <w:t>.</w:t>
      </w:r>
      <w:r w:rsidR="00720A41">
        <w:t xml:space="preserve"> </w:t>
      </w:r>
    </w:p>
    <w:p w14:paraId="5659B5F1" w14:textId="48AD9F49" w:rsidR="002D7A1E" w:rsidRDefault="00A41BAB" w:rsidP="000478D1">
      <w:r>
        <w:t xml:space="preserve">Maschinelles Lernen kommt meist dann zum Einsatz, wenn die </w:t>
      </w:r>
      <w:r w:rsidR="00BE5E95">
        <w:t>konventionellen</w:t>
      </w:r>
      <w:r>
        <w:t xml:space="preserve"> Methoden der Informatik an ihre</w:t>
      </w:r>
      <w:r w:rsidR="00903292">
        <w:t xml:space="preserve"> praktischen</w:t>
      </w:r>
      <w:r>
        <w:t xml:space="preserve"> Grenzen stoßen. Dies ist insbesondere</w:t>
      </w:r>
      <w:r w:rsidR="00F614A1">
        <w:t xml:space="preserve"> </w:t>
      </w:r>
      <w:r>
        <w:t>der Fall, wenn Aufgabenstellungen vorliegen, deren Lösung</w:t>
      </w:r>
      <w:r w:rsidR="00F614A1">
        <w:t>en</w:t>
      </w:r>
      <w:r>
        <w:t xml:space="preserve"> nur durch einen </w:t>
      </w:r>
      <w:r w:rsidR="00BE5E95">
        <w:t>sehr komplexen</w:t>
      </w:r>
      <w:r>
        <w:t xml:space="preserve"> Regelsatz </w:t>
      </w:r>
      <w:r w:rsidR="00F614A1">
        <w:t>realisiert</w:t>
      </w:r>
      <w:r>
        <w:t xml:space="preserve"> werden </w:t>
      </w:r>
      <w:r w:rsidR="00F614A1">
        <w:t>können</w:t>
      </w:r>
      <w:r w:rsidR="00BE5E95">
        <w:t xml:space="preserve">. Dann ist es oftmals </w:t>
      </w:r>
      <w:r w:rsidR="00903292">
        <w:t>einfacher</w:t>
      </w:r>
      <w:r w:rsidR="00BE5E95">
        <w:t xml:space="preserve"> zu versuchen</w:t>
      </w:r>
      <w:r w:rsidR="008347FC">
        <w:t>,</w:t>
      </w:r>
      <w:r w:rsidR="00BE5E95">
        <w:t xml:space="preserve"> über große Datenmengen und </w:t>
      </w:r>
      <w:r w:rsidR="00903292">
        <w:t>maschinelle Lernalgorithmen</w:t>
      </w:r>
      <w:r w:rsidR="00BE5E95">
        <w:t xml:space="preserve"> Erkenntnisse zu gewinnen oder gar Problemlösungen zu finden</w:t>
      </w:r>
      <w:r w:rsidR="004E4DC0">
        <w:t xml:space="preserve"> </w:t>
      </w:r>
      <w:sdt>
        <w:sdtPr>
          <w:alias w:val="To edit, see citavi.com/edit"/>
          <w:tag w:val="CitaviPlaceholder#75b10201-bd96-4217-b6be-106261d02532"/>
          <w:id w:val="-690301197"/>
          <w:placeholder>
            <w:docPart w:val="DefaultPlaceholder_-1854013440"/>
          </w:placeholder>
        </w:sdtPr>
        <w:sdtContent>
          <w:r w:rsidR="004E4DC0">
            <w:fldChar w:fldCharType="begin"/>
          </w:r>
          <w:r w:rsidR="000E486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kZDNkNjgxLTA2MGEtNGFkZS04ZTJiLTRjYmMwZTU4NDJlZCIsIlJhbmdlTGVuZ3RoIjoxMC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iIsIlN0YXJ0UGFnZSI6eyIkaWQiOiI1IiwiJHR5cGUiOiJTd2lzc0FjYWRlbWljLlBhZ2VOdW1iZXIsIFN3aXNzQWNhZGVtaWMiLCJJc0Z1bGx5TnVtZXJpYyI6dHJ1ZSwiTnVtYmVyIjo2LCJOdW1iZXJpbmdUeXBlIjowLCJOdW1lcmFsU3lzdGVtIjowLCJPcmlnaW5hbFN0cmluZyI6IjYiLCJQcmV0dHlTdHJpbmciOiI2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}</w:instrText>
          </w:r>
          <w:r w:rsidR="004E4DC0">
            <w:fldChar w:fldCharType="separate"/>
          </w:r>
          <w:r w:rsidR="000E486B">
            <w:t>[10, S. 6]</w:t>
          </w:r>
          <w:r w:rsidR="004E4DC0">
            <w:fldChar w:fldCharType="end"/>
          </w:r>
        </w:sdtContent>
      </w:sdt>
      <w:r w:rsidR="00BE5E95">
        <w:t>.</w:t>
      </w:r>
      <w:r w:rsidR="000C125F">
        <w:t xml:space="preserve"> </w:t>
      </w:r>
      <w:r w:rsidR="004E4DC0">
        <w:t xml:space="preserve">Eine für das </w:t>
      </w:r>
      <w:r w:rsidR="006B6479">
        <w:t>M</w:t>
      </w:r>
      <w:r w:rsidR="004E4DC0">
        <w:t xml:space="preserve">aschinelle Lernen typische </w:t>
      </w:r>
      <w:r w:rsidR="000478D1">
        <w:t>Problemstellung</w:t>
      </w:r>
      <w:r w:rsidR="004E4DC0">
        <w:t xml:space="preserve"> ist hierbei die </w:t>
      </w:r>
      <w:r w:rsidR="004E4DC0" w:rsidRPr="00A54DDE">
        <w:rPr>
          <w:i/>
          <w:iCs/>
        </w:rPr>
        <w:t>Klassifikation</w:t>
      </w:r>
      <w:r w:rsidR="004E4DC0">
        <w:t xml:space="preserve">. </w:t>
      </w:r>
      <w:r w:rsidR="00442933">
        <w:t>In diesem Kontext versteht man unter</w:t>
      </w:r>
      <w:r w:rsidR="006030F9">
        <w:t xml:space="preserve"> einem</w:t>
      </w:r>
      <w:r w:rsidR="00442933">
        <w:t xml:space="preserve"> Klassifikation</w:t>
      </w:r>
      <w:r w:rsidR="006030F9">
        <w:t xml:space="preserve">sproblem ein Vorhersageproblem, bei welchem die gesuchte Vorhersage verschiedene Klassen repräsentiert </w:t>
      </w:r>
      <w:sdt>
        <w:sdtPr>
          <w:alias w:val="To edit, see citavi.com/edit"/>
          <w:tag w:val="CitaviPlaceholder#af963761-0d65-4c3a-bebe-ff1991a1ba7a"/>
          <w:id w:val="1423383279"/>
          <w:placeholder>
            <w:docPart w:val="DefaultPlaceholder_-1854013440"/>
          </w:placeholder>
        </w:sdtPr>
        <w:sdtContent>
          <w:r w:rsidR="006030F9">
            <w:fldChar w:fldCharType="begin"/>
          </w:r>
          <w:r w:rsidR="002568A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3YmFjMjM4LWRjM2YtNDZiZi04MmUwLWM5NjU1YzhhNTdmMyIsIlJhbmdlTGVuZ3RoIjo0LCJSZWZlcmVuY2VJZCI6IjM0ODMzZmZhLWU4YmItNDZjOC1iNzc1LWYwNjhjNzRjZDU5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jAwOC4wNTc1NiIsIlVyaVN0cmluZyI6Imh0dHBzOi8vYXJ4aXYub3JnL3BkZi8yMDA4LjA1NzU2djEucGRm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MZW5uaSBLb2VwcGVyIiwiQ3JlYXRlZE9uIjoiMjAyMy0wNi0xNVQwOToyNTowNSIsIk1vZGlmaWVkQnkiOiJfTGVubmkgS29lcHBlciIsIklkIjoiYTUzODgwNzEtZTVlNS00ZTA1LTliYTYtNmJhZWZlZGE3YTE0IiwiTW9kaWZpZWRPbiI6IjIwMjMtMDYtMTVUMDk6MjU6MDc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JodHRwczovL2FyeGl2Lm9yZy9wZGYvMjAwOC4wNTc1NiIsIlVyaVN0cmluZyI6Imh0dHBzOi8vYXJ4aXYub3JnL3BkZi8yMDA4LjA1NzU2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}</w:instrText>
          </w:r>
          <w:r w:rsidR="006030F9">
            <w:fldChar w:fldCharType="separate"/>
          </w:r>
          <w:r w:rsidR="000E486B">
            <w:t>[11]</w:t>
          </w:r>
          <w:r w:rsidR="006030F9">
            <w:fldChar w:fldCharType="end"/>
          </w:r>
        </w:sdtContent>
      </w:sdt>
      <w:r w:rsidR="006030F9">
        <w:t xml:space="preserve">. Vereinfacht gesagt werden bei einer Klassifikation also Objekte in verschiedene Kategorien eingeteilt. Im Zuge dieser Arbeit </w:t>
      </w:r>
      <w:r w:rsidR="001257E4">
        <w:t>sollen</w:t>
      </w:r>
      <w:r w:rsidR="006030F9">
        <w:t xml:space="preserve"> bspw. Verkehrsteilnehmer in </w:t>
      </w:r>
      <w:r w:rsidR="000478D1">
        <w:t xml:space="preserve">verschiedene Typen, wie </w:t>
      </w:r>
      <w:r w:rsidR="000478D1" w:rsidRPr="000478D1">
        <w:rPr>
          <w:i/>
          <w:iCs/>
        </w:rPr>
        <w:t>Fußgänger</w:t>
      </w:r>
      <w:r w:rsidR="000478D1">
        <w:t xml:space="preserve">, </w:t>
      </w:r>
      <w:r w:rsidR="000478D1" w:rsidRPr="000478D1">
        <w:rPr>
          <w:i/>
          <w:iCs/>
        </w:rPr>
        <w:t>Fahrradfahrer</w:t>
      </w:r>
      <w:r w:rsidR="000478D1">
        <w:t xml:space="preserve"> oder </w:t>
      </w:r>
      <w:r w:rsidR="000478D1" w:rsidRPr="000478D1">
        <w:rPr>
          <w:i/>
          <w:iCs/>
        </w:rPr>
        <w:t>Autos</w:t>
      </w:r>
      <w:r w:rsidR="000478D1">
        <w:t>, eingeteilt werden.</w:t>
      </w:r>
      <w:r w:rsidR="002D7A1E">
        <w:t xml:space="preserve"> </w:t>
      </w:r>
    </w:p>
    <w:p w14:paraId="2985EECE" w14:textId="55F8AE8C" w:rsidR="00EF2FF4" w:rsidRDefault="001257E4" w:rsidP="007B71BC">
      <w:r>
        <w:t>Algorithmen</w:t>
      </w:r>
      <w:r w:rsidR="002D7A1E">
        <w:t xml:space="preserve"> und Modelle</w:t>
      </w:r>
      <w:r>
        <w:t xml:space="preserve">, welche für die Vorhersage von Klassen eingesetzt werden können, nennt man </w:t>
      </w:r>
      <w:r w:rsidRPr="001257E4">
        <w:rPr>
          <w:i/>
          <w:iCs/>
        </w:rPr>
        <w:t>Klassifikationsverfahren</w:t>
      </w:r>
      <w:r w:rsidR="002D7A1E">
        <w:t xml:space="preserve"> bzw. </w:t>
      </w:r>
      <w:r w:rsidR="002D7A1E" w:rsidRPr="002D7A1E">
        <w:rPr>
          <w:i/>
          <w:iCs/>
        </w:rPr>
        <w:t>Klassifikatoren</w:t>
      </w:r>
      <w:r w:rsidR="002D7A1E">
        <w:t xml:space="preserve">. </w:t>
      </w:r>
      <w:r w:rsidR="00954BA7">
        <w:t xml:space="preserve">Beim Training werden den Klassifikationsverfahren zusätzlich zu den Trainingsdatenpunkten auch die zugehörigen Lösungen, also die vorherzusagenden Klassen, auch </w:t>
      </w:r>
      <w:r w:rsidR="00954BA7" w:rsidRPr="00954BA7">
        <w:rPr>
          <w:i/>
          <w:iCs/>
        </w:rPr>
        <w:t>Labels</w:t>
      </w:r>
      <w:r w:rsidR="00954BA7">
        <w:t xml:space="preserve"> genannt, mitgegeben. </w:t>
      </w:r>
      <w:r w:rsidR="00913CFB">
        <w:t xml:space="preserve">Da die Algorithmen somit während des Lernens angeleitet werden, gehören Klassifikationsverfahren im Allgemeinen dem Teilbereich des </w:t>
      </w:r>
      <w:r w:rsidR="00CC1EF0">
        <w:rPr>
          <w:i/>
          <w:iCs/>
        </w:rPr>
        <w:t>Ü</w:t>
      </w:r>
      <w:r w:rsidR="00913CFB" w:rsidRPr="00913CFB">
        <w:rPr>
          <w:i/>
          <w:iCs/>
        </w:rPr>
        <w:t>berwachten Lernens</w:t>
      </w:r>
      <w:r w:rsidR="00913CFB">
        <w:t xml:space="preserve"> </w:t>
      </w:r>
      <w:r w:rsidR="00EF2FF4">
        <w:t xml:space="preserve">(engl. </w:t>
      </w:r>
      <w:r w:rsidR="00EF2FF4" w:rsidRPr="00EF2FF4">
        <w:rPr>
          <w:i/>
          <w:iCs/>
        </w:rPr>
        <w:t>Supervised Learning</w:t>
      </w:r>
      <w:r w:rsidR="00EF2FF4">
        <w:t xml:space="preserve">) </w:t>
      </w:r>
      <w:r w:rsidR="00913CFB">
        <w:t xml:space="preserve">an. </w:t>
      </w:r>
      <w:r w:rsidR="00CC1EF0">
        <w:t xml:space="preserve">Neben </w:t>
      </w:r>
      <w:r w:rsidR="00991D9B">
        <w:t>diesem</w:t>
      </w:r>
      <w:r w:rsidR="00EF2FF4">
        <w:t xml:space="preserve"> unterscheidet man noch d</w:t>
      </w:r>
      <w:r w:rsidR="00991D9B">
        <w:t xml:space="preserve">ie </w:t>
      </w:r>
      <w:r w:rsidR="00AA0DED">
        <w:t>B</w:t>
      </w:r>
      <w:r w:rsidR="00991D9B">
        <w:t>ereiche</w:t>
      </w:r>
      <w:r w:rsidR="00EF2FF4">
        <w:t xml:space="preserve"> </w:t>
      </w:r>
      <w:r w:rsidR="00CC1EF0" w:rsidRPr="00C0492F">
        <w:rPr>
          <w:i/>
          <w:iCs/>
        </w:rPr>
        <w:t>Halbüberwachte</w:t>
      </w:r>
      <w:r w:rsidR="00991D9B" w:rsidRPr="00C0492F">
        <w:rPr>
          <w:i/>
          <w:iCs/>
        </w:rPr>
        <w:t>s</w:t>
      </w:r>
      <w:r w:rsidR="00C0492F">
        <w:t xml:space="preserve"> (engl. </w:t>
      </w:r>
      <w:r w:rsidR="00C0492F" w:rsidRPr="00C0492F">
        <w:rPr>
          <w:i/>
          <w:iCs/>
        </w:rPr>
        <w:t>Semi-Supervised</w:t>
      </w:r>
      <w:r w:rsidR="00C0492F" w:rsidRPr="00C0492F">
        <w:t>)</w:t>
      </w:r>
      <w:r w:rsidR="00CC1EF0" w:rsidRPr="00C0492F">
        <w:t xml:space="preserve">, </w:t>
      </w:r>
      <w:r w:rsidR="00CC1EF0" w:rsidRPr="00C0492F">
        <w:rPr>
          <w:i/>
          <w:iCs/>
        </w:rPr>
        <w:t>Unüberwachte</w:t>
      </w:r>
      <w:r w:rsidR="00991D9B" w:rsidRPr="00C0492F">
        <w:rPr>
          <w:i/>
          <w:iCs/>
        </w:rPr>
        <w:t>s</w:t>
      </w:r>
      <w:r w:rsidR="00C0492F" w:rsidRPr="00C0492F">
        <w:rPr>
          <w:i/>
          <w:iCs/>
        </w:rPr>
        <w:t xml:space="preserve"> </w:t>
      </w:r>
      <w:r w:rsidR="00C0492F" w:rsidRPr="00C0492F">
        <w:t>(engl.</w:t>
      </w:r>
      <w:r w:rsidR="00C0492F" w:rsidRPr="00C0492F">
        <w:rPr>
          <w:i/>
          <w:iCs/>
        </w:rPr>
        <w:t xml:space="preserve"> Unsupervised</w:t>
      </w:r>
      <w:r w:rsidR="00C0492F" w:rsidRPr="00C0492F">
        <w:t>)</w:t>
      </w:r>
      <w:r w:rsidR="00CC1EF0" w:rsidRPr="00C0492F">
        <w:t xml:space="preserve"> und </w:t>
      </w:r>
      <w:r w:rsidR="00C0492F" w:rsidRPr="00C0492F">
        <w:rPr>
          <w:i/>
          <w:iCs/>
        </w:rPr>
        <w:t>B</w:t>
      </w:r>
      <w:r w:rsidR="00CC1EF0" w:rsidRPr="00C0492F">
        <w:rPr>
          <w:i/>
          <w:iCs/>
        </w:rPr>
        <w:t>estärkende</w:t>
      </w:r>
      <w:r w:rsidR="00991D9B" w:rsidRPr="00C0492F">
        <w:rPr>
          <w:i/>
          <w:iCs/>
        </w:rPr>
        <w:t>s</w:t>
      </w:r>
      <w:r w:rsidR="00CC1EF0" w:rsidRPr="00C0492F">
        <w:rPr>
          <w:i/>
          <w:iCs/>
        </w:rPr>
        <w:t xml:space="preserve"> Lernen</w:t>
      </w:r>
      <w:r w:rsidR="00C0492F" w:rsidRPr="00C0492F">
        <w:rPr>
          <w:i/>
          <w:iCs/>
        </w:rPr>
        <w:t xml:space="preserve"> </w:t>
      </w:r>
      <w:r w:rsidR="00C0492F" w:rsidRPr="00C0492F">
        <w:t>(engl.</w:t>
      </w:r>
      <w:r w:rsidR="00C0492F" w:rsidRPr="00C0492F">
        <w:rPr>
          <w:i/>
          <w:iCs/>
        </w:rPr>
        <w:t xml:space="preserve"> Reinforcement Learning</w:t>
      </w:r>
      <w:r w:rsidR="00C0492F" w:rsidRPr="00C0492F">
        <w:t>)</w:t>
      </w:r>
      <w:r w:rsidR="00C0492F">
        <w:t xml:space="preserve"> </w:t>
      </w:r>
      <w:sdt>
        <w:sdtPr>
          <w:alias w:val="To edit, see citavi.com/edit"/>
          <w:tag w:val="CitaviPlaceholder#3385f3cd-8029-480f-a96f-381725e0c914"/>
          <w:id w:val="1856683521"/>
          <w:placeholder>
            <w:docPart w:val="053F15E3270E49CC8DCC92070CEE3DF6"/>
          </w:placeholder>
        </w:sdtPr>
        <w:sdtContent>
          <w:r w:rsidR="00C0492F">
            <w:fldChar w:fldCharType="begin"/>
          </w:r>
          <w:r w:rsidR="000E486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3YjNjNjI4LTFhODAtNDA4OS05NTNlLWQ0OTI0ZTkzOTQxOCIsIlJhbmdlTGVuZ3RoIjoxMy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OSIsIlN0YXJ0UGFnZSI6eyIkaWQiOiI1IiwiJHR5cGUiOiJTd2lzc0FjYWRlbWljLlBhZ2VOdW1iZXIsIFN3aXNzQWNhZGVtaWMiLCJJc0Z1bGx5TnVtZXJpYyI6dHJ1ZSwiTnVtYmVyIjo5LCJOdW1iZXJpbmdUeXBlIjowLCJOdW1lcmFsU3lzdGVtIjowLCJPcmlnaW5hbFN0cmluZyI6IjkiLCJQcmV0dHlTdHJpbmciOiI5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}</w:instrText>
          </w:r>
          <w:r w:rsidR="00C0492F">
            <w:fldChar w:fldCharType="separate"/>
          </w:r>
          <w:r w:rsidR="000E486B">
            <w:t>[10, S. 9ff.]</w:t>
          </w:r>
          <w:r w:rsidR="00C0492F">
            <w:fldChar w:fldCharType="end"/>
          </w:r>
        </w:sdtContent>
      </w:sdt>
      <w:r w:rsidR="00CC1EF0" w:rsidRPr="00C0492F">
        <w:t xml:space="preserve">. </w:t>
      </w:r>
      <w:r w:rsidR="00CC1EF0">
        <w:t>Diese sind jedoch für die vorliegende Arbeit nicht von Relevanz.</w:t>
      </w:r>
    </w:p>
    <w:p w14:paraId="7CBB493E" w14:textId="19002CB6" w:rsidR="007B71BC" w:rsidRDefault="00822681" w:rsidP="007B71BC">
      <w:pPr>
        <w:pStyle w:val="berschrift2"/>
      </w:pPr>
      <w:bookmarkStart w:id="25" w:name="_Toc143879356"/>
      <w:r>
        <w:t xml:space="preserve">Eingesetzte </w:t>
      </w:r>
      <w:r w:rsidR="00441254">
        <w:t>Klassifikationsverfahren</w:t>
      </w:r>
      <w:bookmarkEnd w:id="25"/>
    </w:p>
    <w:p w14:paraId="34D83821" w14:textId="20B97FC0" w:rsidR="0022187A" w:rsidRPr="00713E80" w:rsidRDefault="00713E80" w:rsidP="00713E80">
      <w:r>
        <w:t xml:space="preserve">Es existieren zahlreiche Maschinelle Lernverfahren, welche sich für den Einsatz als Klassifikationsverfahren eignen. Im Folgenden </w:t>
      </w:r>
      <w:r w:rsidR="00C22488">
        <w:t xml:space="preserve">soll lediglich auf </w:t>
      </w:r>
      <w:r w:rsidR="00C50DCC">
        <w:t>die</w:t>
      </w:r>
      <w:r w:rsidR="00AA3E7E">
        <w:t xml:space="preserve"> </w:t>
      </w:r>
      <w:r w:rsidR="00C22488">
        <w:t>Klassifikationsverfahren eingegangen werden, welche im Zuge</w:t>
      </w:r>
      <w:r w:rsidR="0022187A">
        <w:t xml:space="preserve"> der praktischen Umsetzung</w:t>
      </w:r>
      <w:r w:rsidR="00C22488">
        <w:t xml:space="preserve"> dieser Arbeit zum Einsatz kommen</w:t>
      </w:r>
      <w:r w:rsidR="00AB5DC2">
        <w:t xml:space="preserve">: </w:t>
      </w:r>
      <w:r w:rsidR="00AB5DC2" w:rsidRPr="00B81BF7">
        <w:rPr>
          <w:i/>
          <w:iCs/>
        </w:rPr>
        <w:lastRenderedPageBreak/>
        <w:t>Support</w:t>
      </w:r>
      <w:r w:rsidR="000A2F5D">
        <w:rPr>
          <w:i/>
          <w:iCs/>
        </w:rPr>
        <w:t xml:space="preserve"> </w:t>
      </w:r>
      <w:r w:rsidR="00AB5DC2" w:rsidRPr="00B81BF7">
        <w:rPr>
          <w:i/>
          <w:iCs/>
        </w:rPr>
        <w:t>Vector</w:t>
      </w:r>
      <w:r w:rsidR="000A2F5D">
        <w:rPr>
          <w:i/>
          <w:iCs/>
        </w:rPr>
        <w:t xml:space="preserve"> </w:t>
      </w:r>
      <w:r w:rsidR="00AB5DC2" w:rsidRPr="00B81BF7">
        <w:rPr>
          <w:i/>
          <w:iCs/>
        </w:rPr>
        <w:t>Machine</w:t>
      </w:r>
      <w:r w:rsidR="00AB5DC2">
        <w:t xml:space="preserve"> und </w:t>
      </w:r>
      <w:r w:rsidR="00AB5DC2" w:rsidRPr="00B81BF7">
        <w:rPr>
          <w:i/>
          <w:iCs/>
        </w:rPr>
        <w:t>Random</w:t>
      </w:r>
      <w:r w:rsidR="000A2F5D">
        <w:rPr>
          <w:i/>
          <w:iCs/>
        </w:rPr>
        <w:t xml:space="preserve"> </w:t>
      </w:r>
      <w:r w:rsidR="00AB5DC2" w:rsidRPr="00B81BF7">
        <w:rPr>
          <w:i/>
          <w:iCs/>
        </w:rPr>
        <w:t>Forest</w:t>
      </w:r>
      <w:r w:rsidR="00AB5DC2">
        <w:t xml:space="preserve">. Da </w:t>
      </w:r>
      <w:r w:rsidR="0022187A">
        <w:t>das Random</w:t>
      </w:r>
      <w:r w:rsidR="00675F3D">
        <w:t>-</w:t>
      </w:r>
      <w:r w:rsidR="0022187A">
        <w:t>Forest</w:t>
      </w:r>
      <w:r w:rsidR="00675F3D">
        <w:t>-</w:t>
      </w:r>
      <w:r w:rsidR="0022187A">
        <w:t xml:space="preserve">Verfahren </w:t>
      </w:r>
      <w:r w:rsidR="00AB5DC2">
        <w:t>dabei auf</w:t>
      </w:r>
      <w:r w:rsidR="007B10CB">
        <w:t xml:space="preserve"> sogenannten</w:t>
      </w:r>
      <w:r w:rsidR="00AB5DC2">
        <w:t xml:space="preserve"> </w:t>
      </w:r>
      <w:r w:rsidR="006A3E79">
        <w:rPr>
          <w:i/>
          <w:iCs/>
        </w:rPr>
        <w:t>Decision</w:t>
      </w:r>
      <w:r w:rsidR="000A2F5D">
        <w:rPr>
          <w:i/>
          <w:iCs/>
        </w:rPr>
        <w:t xml:space="preserve"> </w:t>
      </w:r>
      <w:r w:rsidR="006A3E79">
        <w:rPr>
          <w:i/>
          <w:iCs/>
        </w:rPr>
        <w:t>Trees</w:t>
      </w:r>
      <w:r w:rsidR="00AB5DC2">
        <w:t xml:space="preserve"> basier</w:t>
      </w:r>
      <w:r w:rsidR="0022187A">
        <w:t>t</w:t>
      </w:r>
      <w:r w:rsidR="00AB5DC2">
        <w:t xml:space="preserve">, </w:t>
      </w:r>
      <w:r w:rsidR="00AA3E7E">
        <w:t>werden auch diese</w:t>
      </w:r>
      <w:r w:rsidR="007B10CB">
        <w:t xml:space="preserve"> kurz</w:t>
      </w:r>
      <w:r w:rsidR="0068310F">
        <w:t xml:space="preserve"> erläutert.</w:t>
      </w:r>
      <w:r w:rsidR="0022187A">
        <w:t xml:space="preserve"> Der Klassifikation mit Hilfe neuronaler Netze wird ein eigener Abschnitt dieser Arbeit gewidmet.</w:t>
      </w:r>
    </w:p>
    <w:p w14:paraId="73A886F6" w14:textId="3C90B8A7" w:rsidR="007B71BC" w:rsidRDefault="002D66A3" w:rsidP="007B71BC">
      <w:pPr>
        <w:pStyle w:val="berschrift3"/>
      </w:pPr>
      <w:bookmarkStart w:id="26" w:name="_Toc143879357"/>
      <w:r>
        <w:t>Support</w:t>
      </w:r>
      <w:r w:rsidR="000A2F5D">
        <w:t xml:space="preserve"> </w:t>
      </w:r>
      <w:r>
        <w:t>Vector</w:t>
      </w:r>
      <w:r w:rsidR="000A2F5D">
        <w:t xml:space="preserve"> </w:t>
      </w:r>
      <w:r>
        <w:t>Machine</w:t>
      </w:r>
      <w:bookmarkEnd w:id="26"/>
    </w:p>
    <w:p w14:paraId="023D4D43" w14:textId="2D764D04" w:rsidR="00CD2229" w:rsidRDefault="003740BE" w:rsidP="00822681">
      <w:r>
        <w:t>Die</w:t>
      </w:r>
      <w:r w:rsidRPr="003740BE">
        <w:t xml:space="preserve"> Support</w:t>
      </w:r>
      <w:r w:rsidR="000A2F5D">
        <w:t xml:space="preserve"> </w:t>
      </w:r>
      <w:r w:rsidRPr="003740BE">
        <w:t>Vector</w:t>
      </w:r>
      <w:r w:rsidR="000A2F5D">
        <w:t xml:space="preserve"> </w:t>
      </w:r>
      <w:r w:rsidRPr="003740BE">
        <w:t>Machine</w:t>
      </w:r>
      <w:r w:rsidR="00EA717A">
        <w:t xml:space="preserve"> (SVM)</w:t>
      </w:r>
      <w:r w:rsidRPr="003740BE">
        <w:t xml:space="preserve"> ist</w:t>
      </w:r>
      <w:r>
        <w:t xml:space="preserve"> ein weit verbreitetes, mächtiges und flexibles maschinelles Lernverfahren, welches sich hervorragend für die</w:t>
      </w:r>
      <w:r w:rsidR="00B6031F">
        <w:t xml:space="preserve"> binäre</w:t>
      </w:r>
      <w:r>
        <w:t xml:space="preserve"> Klassifikation eignet. </w:t>
      </w:r>
      <w:r w:rsidR="00CD2229">
        <w:t xml:space="preserve">Basis der Klassifikation ist hierbei die lineare Separierung zweier Klassen im Merkmalsraum durch </w:t>
      </w:r>
      <w:r w:rsidR="00EF1817">
        <w:t>das Modellieren einer</w:t>
      </w:r>
      <w:r w:rsidR="00CD2229">
        <w:t xml:space="preserve"> </w:t>
      </w:r>
      <w:r w:rsidR="00EF1817">
        <w:t xml:space="preserve">hierfür </w:t>
      </w:r>
      <w:r w:rsidR="00CD2229">
        <w:t xml:space="preserve">möglichst </w:t>
      </w:r>
      <w:r w:rsidR="009F0580">
        <w:t xml:space="preserve">optimalen </w:t>
      </w:r>
      <w:r w:rsidR="00CD2229">
        <w:t>Hyperebene</w:t>
      </w:r>
      <w:r w:rsidR="00A27A9B">
        <w:t xml:space="preserve"> </w:t>
      </w:r>
      <w:sdt>
        <w:sdtPr>
          <w:alias w:val="To edit, see citavi.com/edit"/>
          <w:tag w:val="CitaviPlaceholder#be2c3851-1290-4c78-86ae-73c19fcf75a1"/>
          <w:id w:val="115261442"/>
          <w:placeholder>
            <w:docPart w:val="DefaultPlaceholder_-1854013440"/>
          </w:placeholder>
        </w:sdtPr>
        <w:sdtContent>
          <w:r w:rsidR="00A27A9B">
            <w:fldChar w:fldCharType="begin"/>
          </w:r>
          <w:r w:rsidR="000E486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kMTI2MWM1LThjOTAtNDg1MC1iYTc3LTRiMjQ4YTc5ZDM5MSIsIlJhbmdlTGVuZ3RoIjo0LCJSZWZlcmVuY2VJZCI6IjI2YjA2YjAxLTM5NWUtNDdjMC04ZGY2LTZhM2NlNmI4NTkx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mh0dHBzOi8vd2lyZXMub25saW5lbGlicmFyeS53aWxleS5jb20vZG9pL3BkZmRpcmVjdC8xMC4xMDAyL3dpY3MuNDk/ZG93bmxvYWQ9dHJ1ZSIsIlVyaVN0cmluZyI6Imh0dHBzOi8vd2lyZXMub25saW5lbGlicmFyeS53aWxleS5jb20vZG9pL3BkZmRpcmVjdC8xMC4xMDAyL3dpY3MuNDk/ZG93bmxvYWQ9dHJ1Z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kgS29lcHBlciIsIkNyZWF0ZWRPbiI6IjIwMjMtMDYtMjhUMTM6MTI6MzgiLCJNb2RpZmllZEJ5IjoiX0xlbm5pIEtvZXBwZXIiLCJJZCI6IjRkY2M3MDc2LTkzMTUtNDY3ZS05M2M3LTI4MThlNjA2NDBmOCIsIk1vZGlmaWVkT24iOiIyMDIzLTA2LTI4VDEzOjEyOjM4IiwiUHJvamVjdCI6eyIkcmVmIjoiOCJ9fSx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wMi93aWNzLjQ5IiwiVXJpU3RyaW5nIjoiaHR0cHM6Ly9kb2kub3JnLzEwLjEwMDIvd2ljcy40OS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}</w:instrText>
          </w:r>
          <w:r w:rsidR="00A27A9B">
            <w:fldChar w:fldCharType="separate"/>
          </w:r>
          <w:r w:rsidR="000E486B">
            <w:t>[12]</w:t>
          </w:r>
          <w:r w:rsidR="00A27A9B">
            <w:fldChar w:fldCharType="end"/>
          </w:r>
        </w:sdtContent>
      </w:sdt>
      <w:r w:rsidR="00CD2229">
        <w:t xml:space="preserve">. </w:t>
      </w:r>
      <w:r w:rsidR="00186D5A">
        <w:t xml:space="preserve">Zur besseren Vorstellung, was </w:t>
      </w:r>
      <w:r w:rsidR="004B2C3F">
        <w:t>darunter zu verstehen</w:t>
      </w:r>
      <w:r w:rsidR="00186D5A">
        <w:t xml:space="preserve"> ist, zeigt </w:t>
      </w:r>
      <w:r w:rsidR="00186D5A" w:rsidRPr="004B2C3F">
        <w:t xml:space="preserve">Abb. </w:t>
      </w:r>
      <w:r w:rsidR="00A600EA" w:rsidRPr="004B2C3F">
        <w:t>5</w:t>
      </w:r>
      <w:r w:rsidR="00186D5A" w:rsidRPr="004B2C3F">
        <w:t xml:space="preserve"> </w:t>
      </w:r>
      <w:r w:rsidR="00186D5A">
        <w:t>beispielhaft eine binäre Klassifikation zweier</w:t>
      </w:r>
      <w:r w:rsidR="004B2C3F">
        <w:t xml:space="preserve"> Arten von</w:t>
      </w:r>
      <w:r w:rsidR="00186D5A">
        <w:t xml:space="preserve"> </w:t>
      </w:r>
      <w:r w:rsidR="00A27A9B">
        <w:t>Schwertlilien</w:t>
      </w:r>
      <w:r w:rsidR="00186D5A">
        <w:t xml:space="preserve"> anhand der Merkmale </w:t>
      </w:r>
      <w:r w:rsidR="00186D5A" w:rsidRPr="00186D5A">
        <w:rPr>
          <w:i/>
          <w:iCs/>
        </w:rPr>
        <w:t>Länge</w:t>
      </w:r>
      <w:r w:rsidR="00186D5A">
        <w:t xml:space="preserve"> und </w:t>
      </w:r>
      <w:r w:rsidR="00186D5A" w:rsidRPr="00186D5A">
        <w:rPr>
          <w:i/>
          <w:iCs/>
        </w:rPr>
        <w:t xml:space="preserve">Breite der </w:t>
      </w:r>
      <w:r w:rsidR="00A27A9B">
        <w:rPr>
          <w:i/>
          <w:iCs/>
        </w:rPr>
        <w:t>Kronb</w:t>
      </w:r>
      <w:r w:rsidR="00186D5A" w:rsidRPr="00186D5A">
        <w:rPr>
          <w:i/>
          <w:iCs/>
        </w:rPr>
        <w:t>lätter</w:t>
      </w:r>
      <w:r w:rsidR="00E474B0">
        <w:t>. D</w:t>
      </w:r>
      <w:r w:rsidR="00186D5A" w:rsidRPr="00186D5A">
        <w:t>ie</w:t>
      </w:r>
      <w:r w:rsidR="00E474B0">
        <w:t>se spannen</w:t>
      </w:r>
      <w:r w:rsidR="00186D5A" w:rsidRPr="00186D5A">
        <w:t xml:space="preserve"> einen zweidimensionalen Merkmalsraum</w:t>
      </w:r>
      <w:r w:rsidR="00E474B0">
        <w:t xml:space="preserve"> auf</w:t>
      </w:r>
      <w:r w:rsidR="00186D5A" w:rsidRPr="00186D5A">
        <w:t>.</w:t>
      </w:r>
      <w:r w:rsidR="00A27A9B">
        <w:t xml:space="preserve"> </w:t>
      </w:r>
      <w:r w:rsidR="002D6CB2">
        <w:t xml:space="preserve">Links sind suboptimale Hyperebenen eingezeichnet, die zum Teil nicht einmal zu einer Separierung der Klassen führen. Rechts ist eine Hyperebene zu sehen, wie sie eine SVM </w:t>
      </w:r>
      <w:r w:rsidR="00051890">
        <w:t xml:space="preserve">finden </w:t>
      </w:r>
      <w:r w:rsidR="002D6CB2">
        <w:t>würde.</w:t>
      </w:r>
    </w:p>
    <w:p w14:paraId="5E714462" w14:textId="77777777" w:rsidR="009F0580" w:rsidRDefault="009F0580" w:rsidP="009F0580">
      <w:pPr>
        <w:pStyle w:val="AbbMitRahmen"/>
        <w:keepNext/>
      </w:pPr>
      <w:r>
        <w:rPr>
          <w:noProof/>
        </w:rPr>
        <w:drawing>
          <wp:inline distT="0" distB="0" distL="0" distR="0" wp14:anchorId="12021F5E" wp14:editId="0F381A64">
            <wp:extent cx="5437234" cy="1552575"/>
            <wp:effectExtent l="0" t="0" r="0" b="0"/>
            <wp:docPr id="643231788"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602957" cy="1599896"/>
                    </a:xfrm>
                    <a:prstGeom prst="rect">
                      <a:avLst/>
                    </a:prstGeom>
                    <a:noFill/>
                  </pic:spPr>
                </pic:pic>
              </a:graphicData>
            </a:graphic>
          </wp:inline>
        </w:drawing>
      </w:r>
    </w:p>
    <w:p w14:paraId="7EEE9F87" w14:textId="23683483" w:rsidR="00B6031F" w:rsidRDefault="00C132C0" w:rsidP="00AD7D24">
      <w:pPr>
        <w:pStyle w:val="Beschriftung"/>
      </w:pPr>
      <w:bookmarkStart w:id="27" w:name="_Toc143696918"/>
      <w:bookmarkStart w:id="28" w:name="_Toc143779052"/>
      <w:r>
        <w:t xml:space="preserve">Abb. </w:t>
      </w:r>
      <w:fldSimple w:instr=" SEQ Abb. \* ARABIC ">
        <w:r w:rsidR="008514D7">
          <w:rPr>
            <w:noProof/>
          </w:rPr>
          <w:t>5</w:t>
        </w:r>
      </w:fldSimple>
      <w:r>
        <w:t xml:space="preserve">: </w:t>
      </w:r>
      <w:r w:rsidR="00AD7D24">
        <w:tab/>
      </w:r>
      <w:r w:rsidR="009F0580">
        <w:t xml:space="preserve">Lineare Separierung durch </w:t>
      </w:r>
      <w:r w:rsidR="003C6DEB">
        <w:t xml:space="preserve">suboptimale und optimale Hyperebene </w:t>
      </w:r>
      <w:bookmarkEnd w:id="27"/>
      <w:bookmarkEnd w:id="28"/>
    </w:p>
    <w:p w14:paraId="7C018FDA" w14:textId="2D974FD9" w:rsidR="00414EEA" w:rsidRPr="00414EEA" w:rsidRDefault="00414EEA" w:rsidP="00414EEA">
      <w:pPr>
        <w:pStyle w:val="Beschriftung"/>
      </w:pPr>
      <w:r>
        <w:tab/>
        <w:t xml:space="preserve">Quelle: Entnommen aus </w:t>
      </w:r>
      <w:sdt>
        <w:sdtPr>
          <w:alias w:val="To edit, see citavi.com/edit"/>
          <w:tag w:val="CitaviPlaceholder#15a55ae5-bbf3-4486-b183-320d703a0dd8"/>
          <w:id w:val="-1608493155"/>
          <w:placeholder>
            <w:docPart w:val="243B76483429457893BD1D250620DC0F"/>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iYTJiZjE3LTZlOTItNDI4Yy1iNDQ3LWRjNzA1ZWI5Y2Y2ZSIsIlJhbmdlTGVuZ3RoIjoxMi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U2IiwiU3RhcnRQYWdlIjp7IiRpZCI6IjUiLCIkdHlwZSI6IlN3aXNzQWNhZGVtaWMuUGFnZU51bWJlciwgU3dpc3NBY2FkZW1pYyIsIklzRnVsbHlOdW1lcmljIjp0cnVlLCJOdW1iZXIiOjE1NiwiTnVtYmVyaW5nVHlwZSI6MCwiTnVtZXJhbFN5c3RlbSI6MCwiT3JpZ2luYWxTdHJpbmciOiIxNTYiLCJQcmV0dHlTdHJpbmciOiIxNTY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yNVQxMzozNDozMSIsIlByb2plY3QiOnsiJHJlZiI6IjgifX0sIlVzZU51bWJlcmluZ1R5cGVPZlBhcmVudERvY3VtZW50IjpmYWxzZX1dLCJGb3JtYXR0ZWRUZXh0Ijp7IiRpZCI6IjEzIiwiQ291bnQiOjEsIlRleHRVbml0cyI6W3siJGlkIjoiMTQiLCJGb250U3R5bGUiOnsiJGlkIjoiMTUiLCJOZXV0cmFsIjp0cnVlfSwiUmVhZGluZ09yZGVyIjoxLCJUZXh0IjoiWzEwLCBTLiAxNTZdIn1dfSwiVGFnIjoiQ2l0YXZpUGxhY2Vob2xkZXIjMTVhNTVhZTUtYmJmMy00NDg2LWIxODMtMzIwZDcwM2EwZGQ4IiwiVGV4dCI6IlsxMCwgUy4gMTU2XSIsIldBSVZlcnNpb24iOiI2LjE0LjAuMCJ9}</w:instrText>
          </w:r>
          <w:r>
            <w:fldChar w:fldCharType="separate"/>
          </w:r>
          <w:r>
            <w:t>[10, S. 156]</w:t>
          </w:r>
          <w:r>
            <w:fldChar w:fldCharType="end"/>
          </w:r>
        </w:sdtContent>
      </w:sdt>
    </w:p>
    <w:p w14:paraId="6539F010" w14:textId="77777777" w:rsidR="009F0580" w:rsidRDefault="009F0580" w:rsidP="009F0580"/>
    <w:p w14:paraId="147AA7FC" w14:textId="3BAB6E73" w:rsidR="00904759" w:rsidRDefault="005A1754" w:rsidP="00904759">
      <w:r>
        <w:t>Zu beachten ist, dass die optimale Hyperebene die Daten nicht nur separiert, sondern auch den größtmöglichen Abstand zwischen den Trainingsdatenpunkten der einzelnen Klassen hält.</w:t>
      </w:r>
      <w:r w:rsidR="00C50DCC">
        <w:t xml:space="preserve"> </w:t>
      </w:r>
      <w:r w:rsidR="004727A2">
        <w:t xml:space="preserve">Dabei stützt sich die Hyperebene vollständig auf diejenigen Datenpunkte der beiden Klassen, die dieser am nächsten sind. Diese Datenpunkte werden als </w:t>
      </w:r>
      <w:r w:rsidR="004727A2" w:rsidRPr="004727A2">
        <w:rPr>
          <w:i/>
          <w:iCs/>
        </w:rPr>
        <w:t>Stützvektoren</w:t>
      </w:r>
      <w:r w:rsidR="004727A2">
        <w:t xml:space="preserve"> (engl. </w:t>
      </w:r>
      <w:r w:rsidR="004727A2" w:rsidRPr="004727A2">
        <w:rPr>
          <w:i/>
          <w:iCs/>
        </w:rPr>
        <w:t>Support Vectors</w:t>
      </w:r>
      <w:r w:rsidR="004727A2">
        <w:t xml:space="preserve">) bezeichnet. Da alle anderen Datenpunkte für die Platzierung der Hyperebene irrelevant sind, können </w:t>
      </w:r>
      <w:r w:rsidR="0058731A">
        <w:t>sie</w:t>
      </w:r>
      <w:r w:rsidR="004727A2">
        <w:t xml:space="preserve"> nach dem Training aus dem Modell verworfen werden</w:t>
      </w:r>
      <w:r w:rsidR="00F47211">
        <w:t>, wodurch SVMs sehr speichereffizient sind</w:t>
      </w:r>
      <w:r w:rsidR="002677E9">
        <w:t xml:space="preserve"> </w:t>
      </w:r>
      <w:sdt>
        <w:sdtPr>
          <w:alias w:val="To edit, see citavi.com/edit"/>
          <w:tag w:val="CitaviPlaceholder#53f44a67-60f4-4145-83ce-9c4540265664"/>
          <w:id w:val="-1742631787"/>
          <w:placeholder>
            <w:docPart w:val="DefaultPlaceholder_-1854013440"/>
          </w:placeholder>
        </w:sdtPr>
        <w:sdtContent>
          <w:r w:rsidR="002677E9">
            <w:fldChar w:fldCharType="begin"/>
          </w:r>
          <w:r w:rsidR="000E486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2OTM1NGQ5LWQ0NTktNGNhNi05NTE0LTQ0OTZiNDkxYzBjYyIsIlJhbmdlTGVuZ3RoIjo0LCJSZWZlcmVuY2VJZCI6IjI2YjA2YjAxLTM5NWUtNDdjMC04ZGY2LTZhM2NlNmI4NTkx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mh0dHBzOi8vd2lyZXMub25saW5lbGlicmFyeS53aWxleS5jb20vZG9pL3BkZmRpcmVjdC8xMC4xMDAyL3dpY3MuNDk/ZG93bmxvYWQ9dHJ1ZSIsIlVyaVN0cmluZyI6Imh0dHBzOi8vd2lyZXMub25saW5lbGlicmFyeS53aWxleS5jb20vZG9pL3BkZmRpcmVjdC8xMC4xMDAyL3dpY3MuNDk/ZG93bmxvYWQ9dHJ1Z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kgS29lcHBlciIsIkNyZWF0ZWRPbiI6IjIwMjMtMDYtMjhUMTM6MTI6MzgiLCJNb2RpZmllZEJ5IjoiX0xlbm5pIEtvZXBwZXIiLCJJZCI6IjRkY2M3MDc2LTkzMTUtNDY3ZS05M2M3LTI4MThlNjA2NDBmOCIsIk1vZGlmaWVkT24iOiIyMDIzLTA2LTI4VDEzOjEyOjM4IiwiUHJvamVjdCI6eyIkcmVmIjoiOCJ9fSx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wMi93aWNzLjQ5IiwiVXJpU3RyaW5nIjoiaHR0cHM6Ly9kb2kub3JnLzEwLjEwMDIvd2ljcy40OS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}</w:instrText>
          </w:r>
          <w:r w:rsidR="002677E9">
            <w:fldChar w:fldCharType="separate"/>
          </w:r>
          <w:r w:rsidR="000E486B">
            <w:t>[12]</w:t>
          </w:r>
          <w:r w:rsidR="002677E9">
            <w:fldChar w:fldCharType="end"/>
          </w:r>
        </w:sdtContent>
      </w:sdt>
      <w:r w:rsidR="002677E9">
        <w:t>.</w:t>
      </w:r>
    </w:p>
    <w:p w14:paraId="6B4B1CDC" w14:textId="628082FB" w:rsidR="002B594C" w:rsidRDefault="002B594C" w:rsidP="00904759">
      <w:r>
        <w:t>In den meisten Anwendungsfällen ist es nicht möglich eine Hyperebene zu finden, die zwei Klassen fehlerfrei</w:t>
      </w:r>
      <w:r w:rsidR="00B213F3">
        <w:t xml:space="preserve"> linear</w:t>
      </w:r>
      <w:r>
        <w:t xml:space="preserve"> separieren kann. Außerdem sind die Hyperebenen von klassischen </w:t>
      </w:r>
      <w:r>
        <w:lastRenderedPageBreak/>
        <w:t>SVMs</w:t>
      </w:r>
      <w:r w:rsidR="00B213F3">
        <w:t xml:space="preserve"> </w:t>
      </w:r>
      <w:r>
        <w:t>oftmals durch Ausreiser gestützt</w:t>
      </w:r>
      <w:r w:rsidR="00F4562C">
        <w:t xml:space="preserve">, </w:t>
      </w:r>
      <w:r w:rsidR="00B213F3">
        <w:t>welche</w:t>
      </w:r>
      <w:r w:rsidR="00F4562C">
        <w:t xml:space="preserve"> dazu führen, dass die SVM die Daten schlecht verallgemeinert.</w:t>
      </w:r>
      <w:r>
        <w:t xml:space="preserve"> Deswegen kommen heutzutage </w:t>
      </w:r>
      <w:r w:rsidR="00F4562C">
        <w:t>vor allem</w:t>
      </w:r>
      <w:r w:rsidR="00B213F3">
        <w:t xml:space="preserve"> sogenannte</w:t>
      </w:r>
      <w:r w:rsidR="00F4562C">
        <w:t xml:space="preserve"> </w:t>
      </w:r>
      <w:r w:rsidRPr="00F4562C">
        <w:rPr>
          <w:i/>
          <w:iCs/>
        </w:rPr>
        <w:t>Soft-Margin-SVMs</w:t>
      </w:r>
      <w:r>
        <w:t xml:space="preserve"> zum Einsatz, die in Abhängigkeit von einem </w:t>
      </w:r>
      <w:r w:rsidR="00EB2450">
        <w:t xml:space="preserve">Hyperparameter </w:t>
      </w:r>
      <w:r>
        <w:t xml:space="preserve">in einem gewissen Maße Fehlklassifikationen zulassen. Dieser </w:t>
      </w:r>
      <w:r w:rsidR="00EB2450">
        <w:t>Hyperp</w:t>
      </w:r>
      <w:r>
        <w:t>arameter</w:t>
      </w:r>
      <w:r w:rsidR="00EB2450">
        <w:t xml:space="preserve"> </w:t>
      </w:r>
      <w:r>
        <w:t xml:space="preserve">wird als </w:t>
      </w:r>
      <m:oMath>
        <m:r>
          <w:rPr>
            <w:rFonts w:ascii="Cambria Math" w:hAnsi="Cambria Math"/>
          </w:rPr>
          <m:t>C</m:t>
        </m:r>
      </m:oMath>
      <w:r>
        <w:t xml:space="preserve"> bezeichnet. Wie </w:t>
      </w:r>
      <w:r w:rsidRPr="008514D7">
        <w:t xml:space="preserve">in Abb. 6 zu </w:t>
      </w:r>
      <w:r w:rsidR="00A600EA">
        <w:t>sehen,</w:t>
      </w:r>
      <w:r>
        <w:t xml:space="preserve"> führt ein höheres </w:t>
      </w:r>
      <m:oMath>
        <m:r>
          <w:rPr>
            <w:rFonts w:ascii="Cambria Math" w:hAnsi="Cambria Math"/>
          </w:rPr>
          <m:t>C</m:t>
        </m:r>
      </m:oMath>
      <w:r>
        <w:t xml:space="preserve"> im Allgemeinen zu weniger Fehlklassifikationen auf den Trainingsdaten. Allerdings werden die Daten dadurch auch potenziell weniger verallgemeinert, was zu einer schlechteren Qualität des Modells auf den Testdaten führen kann</w:t>
      </w:r>
      <w:r w:rsidR="000D1CB7">
        <w:t xml:space="preserve"> </w:t>
      </w:r>
      <w:sdt>
        <w:sdtPr>
          <w:alias w:val="To edit, see citavi.com/edit"/>
          <w:tag w:val="CitaviPlaceholder#2bc44a17-b44d-4e47-b0a7-71b127e10fb1"/>
          <w:id w:val="1146097341"/>
          <w:placeholder>
            <w:docPart w:val="DefaultPlaceholder_-1854013440"/>
          </w:placeholder>
        </w:sdtPr>
        <w:sdtContent>
          <w:r w:rsidR="000D1CB7">
            <w:fldChar w:fldCharType="begin"/>
          </w:r>
          <w:r w:rsidR="000E486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3NjE4MTIzLWFmZTktNDQ3Ni1hOTY5LWIyMzZlYmE1OTk4NCIsIlJhbmdlTGVuZ3RoIjoxNC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U2IiwiU3RhcnRQYWdlIjp7IiRpZCI6IjUiLCIkdHlwZSI6IlN3aXNzQWNhZGVtaWMuUGFnZU51bWJlciwgU3dpc3NBY2FkZW1pYyIsIklzRnVsbHlOdW1lcmljIjp0cnVlLCJOdW1iZXIiOjE1NiwiTnVtYmVyaW5nVHlwZSI6MCwiTnVtZXJhbFN5c3RlbSI6MCwiT3JpZ2luYWxTdHJpbmciOiIxNTYiLCJQcmV0dHlTdHJpbmciOiIxNTY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yNVQxMzozNDozMSIsIlByb2plY3QiOnsiJHJlZiI6IjgifX0sIlN1ZmZpeCI6ImYuIi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wLCBTLiAxNTZmLl0ifV19LCJUYWciOiJDaXRhdmlQbGFjZWhvbGRlciMyYmM0NGExNy1iNDRkLTRlNDctYjBhNy03MWIxMjdlMTBmYjEiLCJUZXh0IjoiWzEwLCBTLiAxNTZmLl0iLCJXQUlWZXJzaW9uIjoiNi4xNC4wLjAifQ==}</w:instrText>
          </w:r>
          <w:r w:rsidR="000D1CB7">
            <w:fldChar w:fldCharType="separate"/>
          </w:r>
          <w:r w:rsidR="000E486B">
            <w:t>[10, S. 156f.]</w:t>
          </w:r>
          <w:r w:rsidR="000D1CB7">
            <w:fldChar w:fldCharType="end"/>
          </w:r>
        </w:sdtContent>
      </w:sdt>
      <w:r>
        <w:t>.</w:t>
      </w:r>
      <w:r w:rsidR="00A600EA">
        <w:t xml:space="preserve"> Man spricht in solch einem Fall vo</w:t>
      </w:r>
      <w:r w:rsidR="000D1CB7">
        <w:t>n einem</w:t>
      </w:r>
      <w:r w:rsidR="00A600EA">
        <w:t xml:space="preserve"> </w:t>
      </w:r>
      <w:r w:rsidR="00A600EA" w:rsidRPr="00A600EA">
        <w:rPr>
          <w:i/>
          <w:iCs/>
        </w:rPr>
        <w:t>Overfitting</w:t>
      </w:r>
      <w:r w:rsidR="00A600EA">
        <w:t xml:space="preserve"> </w:t>
      </w:r>
      <w:r w:rsidR="000D1CB7">
        <w:t>in Bezug auf die</w:t>
      </w:r>
      <w:r w:rsidR="00A600EA">
        <w:t xml:space="preserve"> Training</w:t>
      </w:r>
      <w:r w:rsidR="00F4562C">
        <w:t>s</w:t>
      </w:r>
      <w:r w:rsidR="00A600EA">
        <w:t>daten.</w:t>
      </w:r>
      <w:r>
        <w:t xml:space="preserve"> </w:t>
      </w:r>
    </w:p>
    <w:p w14:paraId="34FA74D9" w14:textId="293C9707" w:rsidR="00520A4B" w:rsidRDefault="00520A4B" w:rsidP="00520A4B">
      <w:pPr>
        <w:pStyle w:val="AbbMitRahmen"/>
        <w:keepNext/>
      </w:pPr>
      <w:r>
        <w:rPr>
          <w:noProof/>
        </w:rPr>
        <w:drawing>
          <wp:inline distT="0" distB="0" distL="0" distR="0" wp14:anchorId="442720FF" wp14:editId="404C852B">
            <wp:extent cx="5666922" cy="1552575"/>
            <wp:effectExtent l="0" t="0" r="0" b="0"/>
            <wp:docPr id="1478207533"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713058" cy="1565215"/>
                    </a:xfrm>
                    <a:prstGeom prst="rect">
                      <a:avLst/>
                    </a:prstGeom>
                    <a:noFill/>
                  </pic:spPr>
                </pic:pic>
              </a:graphicData>
            </a:graphic>
          </wp:inline>
        </w:drawing>
      </w:r>
    </w:p>
    <w:p w14:paraId="238A265F" w14:textId="02C0EA9C" w:rsidR="00520A4B" w:rsidRDefault="00C132C0" w:rsidP="00AD7D24">
      <w:pPr>
        <w:pStyle w:val="Beschriftung"/>
      </w:pPr>
      <w:bookmarkStart w:id="29" w:name="_Toc143696919"/>
      <w:bookmarkStart w:id="30" w:name="_Toc143779053"/>
      <w:r>
        <w:t xml:space="preserve">Abb. </w:t>
      </w:r>
      <w:fldSimple w:instr=" SEQ Abb. \* ARABIC ">
        <w:r w:rsidR="008514D7">
          <w:rPr>
            <w:noProof/>
          </w:rPr>
          <w:t>6</w:t>
        </w:r>
      </w:fldSimple>
      <w:r>
        <w:t xml:space="preserve">: </w:t>
      </w:r>
      <w:r w:rsidR="00AD7D24">
        <w:tab/>
      </w:r>
      <w:r w:rsidR="00520A4B">
        <w:t xml:space="preserve">Effekt des Regularisierungsparameters C bei Soft-Margin-SVMs </w:t>
      </w:r>
      <w:bookmarkEnd w:id="29"/>
      <w:bookmarkEnd w:id="30"/>
    </w:p>
    <w:p w14:paraId="1BDE4B10" w14:textId="06077659" w:rsidR="00414EEA" w:rsidRPr="00414EEA" w:rsidRDefault="00414EEA" w:rsidP="00414EEA">
      <w:pPr>
        <w:pStyle w:val="Beschriftung"/>
      </w:pPr>
      <w:r>
        <w:tab/>
        <w:t xml:space="preserve">Quelle: Entnommen aus </w:t>
      </w:r>
      <w:sdt>
        <w:sdtPr>
          <w:alias w:val="To edit, see citavi.com/edit"/>
          <w:tag w:val="CitaviPlaceholder#859a4d2b-e1c7-4138-88ac-b866ef67b20c"/>
          <w:id w:val="305978796"/>
          <w:placeholder>
            <w:docPart w:val="F4C7BB6918FB4E45A8A98C0049C98345"/>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1MWI4ZjU5LTQzNjMtNDU0MS1hODczLTRkNzZkNzEwYTBiYiIsIlJhbmdlTGVuZ3RoIjoxMi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U3IiwiU3RhcnRQYWdlIjp7IiRpZCI6IjUiLCIkdHlwZSI6IlN3aXNzQWNhZGVtaWMuUGFnZU51bWJlciwgU3dpc3NBY2FkZW1pYyIsIklzRnVsbHlOdW1lcmljIjp0cnVlLCJOdW1iZXIiOjE1NywiTnVtYmVyaW5nVHlwZSI6MCwiTnVtZXJhbFN5c3RlbSI6MCwiT3JpZ2luYWxTdHJpbmciOiIxNTciLCJQcmV0dHlTdHJpbmciOiIxNTc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yNVQxMzozNDozMSIsIlByb2plY3QiOnsiJHJlZiI6IjgifX0sIlVzZU51bWJlcmluZ1R5cGVPZlBhcmVudERvY3VtZW50IjpmYWxzZX1dLCJGb3JtYXR0ZWRUZXh0Ijp7IiRpZCI6IjEzIiwiQ291bnQiOjEsIlRleHRVbml0cyI6W3siJGlkIjoiMTQiLCJGb250U3R5bGUiOnsiJGlkIjoiMTUiLCJOZXV0cmFsIjp0cnVlfSwiUmVhZGluZ09yZGVyIjoxLCJUZXh0IjoiWzEwLCBTLiAxNTddIn1dfSwiVGFnIjoiQ2l0YXZpUGxhY2Vob2xkZXIjODU5YTRkMmItZTFjNy00MTM4LTg4YWMtYjg2NmVmNjdiMjBjIiwiVGV4dCI6IlsxMCwgUy4gMTU3XSIsIldBSVZlcnNpb24iOiI2LjE0LjAuMCJ9}</w:instrText>
          </w:r>
          <w:r>
            <w:fldChar w:fldCharType="separate"/>
          </w:r>
          <w:r>
            <w:t>[10, S. 157]</w:t>
          </w:r>
          <w:r>
            <w:fldChar w:fldCharType="end"/>
          </w:r>
        </w:sdtContent>
      </w:sdt>
    </w:p>
    <w:p w14:paraId="6C4EA676" w14:textId="77777777" w:rsidR="00520A4B" w:rsidRDefault="00520A4B" w:rsidP="00520A4B"/>
    <w:p w14:paraId="16AA359B" w14:textId="69104595" w:rsidR="00F4562C" w:rsidRDefault="00487E8A" w:rsidP="00520A4B">
      <w:r>
        <w:t xml:space="preserve">Oftmals benötigen SVMs zum Finden </w:t>
      </w:r>
      <w:r w:rsidR="00781001">
        <w:t>einer linear separierenden</w:t>
      </w:r>
      <w:r>
        <w:t xml:space="preserve"> Hyperebene einen </w:t>
      </w:r>
      <w:r w:rsidR="00781001">
        <w:t>R</w:t>
      </w:r>
      <w:r>
        <w:t>aum</w:t>
      </w:r>
      <w:r w:rsidR="00760F78">
        <w:t>,</w:t>
      </w:r>
      <w:r w:rsidR="00781001">
        <w:t xml:space="preserve"> der mehr Dimensionen als der gegebene Merkmalsraum aufweist. Um diesen zu erhalten</w:t>
      </w:r>
      <w:r w:rsidR="008514D7">
        <w:t>,</w:t>
      </w:r>
      <w:r w:rsidR="00781001">
        <w:t xml:space="preserve"> können die Datenpunkte durch die Anwendung einer sogenannten </w:t>
      </w:r>
      <w:r w:rsidR="00781001" w:rsidRPr="00781001">
        <w:rPr>
          <w:i/>
          <w:iCs/>
        </w:rPr>
        <w:t>Kernel-Funktion</w:t>
      </w:r>
      <w:r w:rsidR="00781001">
        <w:t xml:space="preserve"> in einen solchen höherdimensionalen Raum abgebildet werden</w:t>
      </w:r>
      <w:r w:rsidR="00062EBF">
        <w:t xml:space="preserve"> </w:t>
      </w:r>
      <w:sdt>
        <w:sdtPr>
          <w:alias w:val="To edit, see citavi.com/edit"/>
          <w:tag w:val="CitaviPlaceholder#c24cf422-1d7c-4d26-87fa-81cd7b69a129"/>
          <w:id w:val="1447047080"/>
          <w:placeholder>
            <w:docPart w:val="DefaultPlaceholder_-1854013440"/>
          </w:placeholder>
        </w:sdtPr>
        <w:sdtContent>
          <w:r w:rsidR="00062EBF">
            <w:fldChar w:fldCharType="begin"/>
          </w:r>
          <w:r w:rsidR="000E486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2YjM2YmEzLWMwMWMtNDMwZC1hY2U5LTQ4ZmIzZmE0MTEyMiIsIlJhbmdlTGVuZ3RoIjo0LCJSZWZlcmVuY2VJZCI6IjI2YjA2YjAxLTM5NWUtNDdjMC04ZGY2LTZhM2NlNmI4NTkx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aHR0cHM6Ly93aXJlcy5vbmxpbmVsaWJyYXJ5LndpbGV5LmNvbS9kb2kvcGRmZGlyZWN0LzEwLjEwMDIvd2ljcy40OT9kb3dubG9hZD10cnVlIiwiVXJpU3RyaW5nIjoiaHR0cHM6Ly93aXJlcy5vbmxpbmVsaWJyYXJ5LndpbGV5LmNvbS9kb2kvcGRmZGlyZWN0LzEwLjEwMDIvd2ljcy40OT9kb3dubG9hZD10cnVl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uaSBLb2VwcGVyIiwiQ3JlYXRlZE9uIjoiMjAyMy0wNi0yOFQxMzoxMjozOCIsIk1vZGlmaWVkQnkiOiJfTGVubmkgS29lcHBlciIsIklkIjoiNGRjYzcwNzYtOTMxNS00NjdlLTkzYzctMjgxOGU2MDY0MGY4IiwiTW9kaWZpZWRPbiI6IjIwMjMtMDYtMjhUMTM6MTI6Mzg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IxMC4xMDAyL3dpY3MuNDkiLCJVcmlTdHJpbmciOiJodHRwczovL2RvaS5vcmcvMTAuMTAwMi93aWNzLjQ5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}</w:instrText>
          </w:r>
          <w:r w:rsidR="00062EBF">
            <w:fldChar w:fldCharType="separate"/>
          </w:r>
          <w:r w:rsidR="000E486B">
            <w:t>[12]</w:t>
          </w:r>
          <w:r w:rsidR="00062EBF">
            <w:fldChar w:fldCharType="end"/>
          </w:r>
        </w:sdtContent>
      </w:sdt>
      <w:r w:rsidR="00781001">
        <w:t>.</w:t>
      </w:r>
      <w:r w:rsidR="009924C0">
        <w:t xml:space="preserve"> Abb. 7 dient erneut der Veranschaulichung. Der nicht separierbare Datensatz links, der lediglich das Merkmal </w:t>
      </w:r>
      <m:oMath>
        <m:sSub>
          <m:sSubPr>
            <m:ctrlPr>
              <w:rPr>
                <w:rFonts w:ascii="Cambria Math" w:hAnsi="Cambria Math"/>
                <w:i/>
              </w:rPr>
            </m:ctrlPr>
          </m:sSubPr>
          <m:e>
            <m:r>
              <w:rPr>
                <w:rFonts w:ascii="Cambria Math" w:hAnsi="Cambria Math"/>
              </w:rPr>
              <m:t>x</m:t>
            </m:r>
          </m:e>
          <m:sub>
            <m:r>
              <w:rPr>
                <w:rFonts w:ascii="Cambria Math" w:hAnsi="Cambria Math"/>
              </w:rPr>
              <m:t>1</m:t>
            </m:r>
          </m:sub>
        </m:sSub>
      </m:oMath>
      <w:r w:rsidR="009924C0">
        <w:t xml:space="preserve"> enthält, wird durch das Hinzufügen des Merkmals </w:t>
      </w:r>
      <m:oMath>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e>
            </m:d>
          </m:e>
          <m:sup>
            <m:r>
              <w:rPr>
                <w:rFonts w:ascii="Cambria Math" w:hAnsi="Cambria Math"/>
              </w:rPr>
              <m:t>2</m:t>
            </m:r>
          </m:sup>
        </m:sSup>
      </m:oMath>
      <w:r w:rsidR="009924C0">
        <w:t xml:space="preserve"> linear separierbar. </w:t>
      </w:r>
    </w:p>
    <w:p w14:paraId="68C01441" w14:textId="77777777" w:rsidR="00C16593" w:rsidRDefault="00C16593" w:rsidP="00C16593">
      <w:pPr>
        <w:pStyle w:val="AbbMitRahmen"/>
        <w:keepNext/>
      </w:pPr>
      <w:r w:rsidRPr="00C16593">
        <w:rPr>
          <w:noProof/>
        </w:rPr>
        <w:drawing>
          <wp:inline distT="0" distB="0" distL="0" distR="0" wp14:anchorId="40CE04CD" wp14:editId="59D3241C">
            <wp:extent cx="4800600" cy="1604963"/>
            <wp:effectExtent l="0" t="0" r="0" b="0"/>
            <wp:docPr id="531035460" name="Grafik 1" descr="Ein Bild, das Reihe, Diagramm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1035460" name="Grafik 1" descr="Ein Bild, das Reihe, Diagramm enthält.&#10;&#10;Automatisch generierte Beschreibung"/>
                    <pic:cNvPicPr/>
                  </pic:nvPicPr>
                  <pic:blipFill>
                    <a:blip r:embed="rId21"/>
                    <a:stretch>
                      <a:fillRect/>
                    </a:stretch>
                  </pic:blipFill>
                  <pic:spPr>
                    <a:xfrm>
                      <a:off x="0" y="0"/>
                      <a:ext cx="4800600" cy="1604963"/>
                    </a:xfrm>
                    <a:prstGeom prst="rect">
                      <a:avLst/>
                    </a:prstGeom>
                  </pic:spPr>
                </pic:pic>
              </a:graphicData>
            </a:graphic>
          </wp:inline>
        </w:drawing>
      </w:r>
    </w:p>
    <w:p w14:paraId="4FA03520" w14:textId="6B245F42" w:rsidR="00520A4B" w:rsidRDefault="00C132C0" w:rsidP="00AD7D24">
      <w:pPr>
        <w:pStyle w:val="Beschriftung"/>
      </w:pPr>
      <w:bookmarkStart w:id="31" w:name="_Toc143696920"/>
      <w:bookmarkStart w:id="32" w:name="_Toc143779054"/>
      <w:r>
        <w:t xml:space="preserve">Abb. </w:t>
      </w:r>
      <w:fldSimple w:instr=" SEQ Abb. \* ARABIC ">
        <w:r w:rsidR="008514D7">
          <w:rPr>
            <w:noProof/>
          </w:rPr>
          <w:t>7</w:t>
        </w:r>
      </w:fldSimple>
      <w:r>
        <w:t xml:space="preserve">: </w:t>
      </w:r>
      <w:r w:rsidR="00AD7D24">
        <w:tab/>
      </w:r>
      <w:r w:rsidR="00C16593">
        <w:t xml:space="preserve">Hinzufügen von Merkmalen, um Datenpunkte separierbar zu machen </w:t>
      </w:r>
      <w:bookmarkEnd w:id="31"/>
      <w:bookmarkEnd w:id="32"/>
    </w:p>
    <w:p w14:paraId="61887323" w14:textId="4BBEC4B8" w:rsidR="00414EEA" w:rsidRDefault="00414EEA" w:rsidP="00414EEA">
      <w:pPr>
        <w:pStyle w:val="Beschriftung"/>
      </w:pPr>
      <w:r>
        <w:tab/>
        <w:t xml:space="preserve">Quelle: Entnommen aus </w:t>
      </w:r>
      <w:sdt>
        <w:sdtPr>
          <w:alias w:val="To edit, see citavi.com/edit"/>
          <w:tag w:val="CitaviPlaceholder#304ea228-3b52-4a91-b927-2898f0590d6f"/>
          <w:id w:val="-1202474730"/>
          <w:placeholder>
            <w:docPart w:val="8A9C30C570334169A5A479E80D2C323B"/>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5ZDliODg0LWYwYzctNGY1Ny1iMTI3LTUwZWU3NzAxMjdhZCIsIlJhbmdlTGVuZ3RoIjoxMi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U5IiwiU3RhcnRQYWdlIjp7IiRpZCI6IjUiLCIkdHlwZSI6IlN3aXNzQWNhZGVtaWMuUGFnZU51bWJlciwgU3dpc3NBY2FkZW1pYyIsIklzRnVsbHlOdW1lcmljIjp0cnVlLCJOdW1iZXIiOjE1OSwiTnVtYmVyaW5nVHlwZSI6MCwiTnVtZXJhbFN5c3RlbSI6MCwiT3JpZ2luYWxTdHJpbmciOiIxNTkiLCJQcmV0dHlTdHJpbmciOiIxNTk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yNVQxMzozNDozMSIsIlByb2plY3QiOnsiJHJlZiI6IjgifX0sIlVzZU51bWJlcmluZ1R5cGVPZlBhcmVudERvY3VtZW50IjpmYWxzZX1dLCJGb3JtYXR0ZWRUZXh0Ijp7IiRpZCI6IjEzIiwiQ291bnQiOjEsIlRleHRVbml0cyI6W3siJGlkIjoiMTQiLCJGb250U3R5bGUiOnsiJGlkIjoiMTUiLCJOZXV0cmFsIjp0cnVlfSwiUmVhZGluZ09yZGVyIjoxLCJUZXh0IjoiWzEwLCBTLiAxNTldIn1dfSwiVGFnIjoiQ2l0YXZpUGxhY2Vob2xkZXIjMzA0ZWEyMjgtM2I1Mi00YTkxLWI5MjctMjg5OGYwNTkwZDZmIiwiVGV4dCI6IlsxMCwgUy4gMTU5XSIsIldBSVZlcnNpb24iOiI2LjE0LjAuMCJ9}</w:instrText>
          </w:r>
          <w:r>
            <w:fldChar w:fldCharType="separate"/>
          </w:r>
          <w:r>
            <w:t>[10, S. 159]</w:t>
          </w:r>
          <w:r>
            <w:fldChar w:fldCharType="end"/>
          </w:r>
        </w:sdtContent>
      </w:sdt>
    </w:p>
    <w:p w14:paraId="5D88E5A8" w14:textId="4A7DA19C" w:rsidR="007210FC" w:rsidRDefault="00974953" w:rsidP="00062EBF">
      <w:r>
        <w:lastRenderedPageBreak/>
        <w:t>Durch die Abbildung über die Kernel-Funktion müssen die Merkmale anders als im hier gezeigten Beispiel jedoch nicht explizit zum Merkmalsraum hinzugefügt werden. Die Transformation in diesen erfolgt implizit.</w:t>
      </w:r>
      <w:r w:rsidR="00062EBF">
        <w:t xml:space="preserve"> </w:t>
      </w:r>
      <w:r w:rsidR="00CE7940">
        <w:t>Die Wahl der Kernel-Funktion stellt</w:t>
      </w:r>
      <w:r w:rsidR="00062EBF">
        <w:t xml:space="preserve"> hierbei</w:t>
      </w:r>
      <w:r w:rsidR="00CE7940">
        <w:t xml:space="preserve"> einen weiteren Hyperparameter dar. </w:t>
      </w:r>
      <w:r w:rsidR="009778DB">
        <w:t xml:space="preserve">Verbreitet sind neben dem </w:t>
      </w:r>
      <w:r w:rsidR="009778DB" w:rsidRPr="009778DB">
        <w:rPr>
          <w:i/>
          <w:iCs/>
        </w:rPr>
        <w:t>linearen Kernel</w:t>
      </w:r>
      <w:r w:rsidR="009778DB" w:rsidRPr="009778DB">
        <w:t xml:space="preserve"> vor allem verschiedengradige </w:t>
      </w:r>
      <w:r w:rsidR="009778DB">
        <w:rPr>
          <w:i/>
          <w:iCs/>
        </w:rPr>
        <w:t>polynomielle</w:t>
      </w:r>
      <w:r w:rsidR="009778DB" w:rsidRPr="009778DB">
        <w:t xml:space="preserve"> und der </w:t>
      </w:r>
      <w:r w:rsidR="009778DB" w:rsidRPr="00B638CC">
        <w:rPr>
          <w:i/>
          <w:iCs/>
        </w:rPr>
        <w:t>Gaussche RBF-Kernel</w:t>
      </w:r>
      <w:r w:rsidR="007210FC" w:rsidRPr="007210FC">
        <w:t>:</w:t>
      </w:r>
    </w:p>
    <w:p w14:paraId="74E205AE" w14:textId="77777777" w:rsidR="007210FC" w:rsidRPr="008514D7" w:rsidRDefault="007210FC" w:rsidP="004262DE">
      <w:pPr>
        <w:tabs>
          <w:tab w:val="left" w:pos="840"/>
          <w:tab w:val="left" w:pos="8364"/>
        </w:tabs>
        <w:jc w:val="left"/>
      </w:pPr>
      <w:r>
        <w:rPr>
          <w:iCs/>
        </w:rPr>
        <w:tab/>
      </w:r>
      <m:oMath>
        <m:sSub>
          <m:sSubPr>
            <m:ctrlPr>
              <w:rPr>
                <w:rFonts w:ascii="Cambria Math" w:hAnsi="Cambria Math"/>
                <w:i/>
                <w:iCs/>
              </w:rPr>
            </m:ctrlPr>
          </m:sSubPr>
          <m:e>
            <m:r>
              <w:rPr>
                <w:rFonts w:ascii="Cambria Math" w:hAnsi="Cambria Math"/>
              </w:rPr>
              <m:t>K</m:t>
            </m:r>
          </m:e>
          <m:sub>
            <m:r>
              <w:rPr>
                <w:rFonts w:ascii="Cambria Math" w:hAnsi="Cambria Math"/>
              </w:rPr>
              <m:t>γ</m:t>
            </m:r>
          </m:sub>
        </m:sSub>
        <m:d>
          <m:dPr>
            <m:ctrlPr>
              <w:rPr>
                <w:rFonts w:ascii="Cambria Math" w:hAnsi="Cambria Math"/>
                <w:i/>
                <w:iCs/>
              </w:rPr>
            </m:ctrlPr>
          </m:dPr>
          <m:e>
            <m:r>
              <w:rPr>
                <w:rFonts w:ascii="Cambria Math" w:hAnsi="Cambria Math"/>
              </w:rPr>
              <m:t>x,y</m:t>
            </m:r>
          </m:e>
        </m:d>
        <m:r>
          <w:rPr>
            <w:rFonts w:ascii="Cambria Math" w:hAnsi="Cambria Math"/>
          </w:rPr>
          <m:t xml:space="preserve">= </m:t>
        </m:r>
        <m:sSup>
          <m:sSupPr>
            <m:ctrlPr>
              <w:rPr>
                <w:rFonts w:ascii="Cambria Math" w:hAnsi="Cambria Math"/>
                <w:i/>
                <w:iCs/>
              </w:rPr>
            </m:ctrlPr>
          </m:sSupPr>
          <m:e>
            <m:r>
              <w:rPr>
                <w:rFonts w:ascii="Cambria Math" w:hAnsi="Cambria Math"/>
              </w:rPr>
              <m:t>e</m:t>
            </m:r>
          </m:e>
          <m:sup>
            <m:r>
              <w:rPr>
                <w:rFonts w:ascii="Cambria Math" w:hAnsi="Cambria Math"/>
              </w:rPr>
              <m:t>-γ</m:t>
            </m:r>
            <m:sSup>
              <m:sSupPr>
                <m:ctrlPr>
                  <w:rPr>
                    <w:rFonts w:ascii="Cambria Math" w:hAnsi="Cambria Math"/>
                    <w:i/>
                    <w:iCs/>
                  </w:rPr>
                </m:ctrlPr>
              </m:sSupPr>
              <m:e>
                <m:d>
                  <m:dPr>
                    <m:begChr m:val="‖"/>
                    <m:endChr m:val="‖"/>
                    <m:ctrlPr>
                      <w:rPr>
                        <w:rFonts w:ascii="Cambria Math" w:hAnsi="Cambria Math"/>
                        <w:i/>
                        <w:iCs/>
                      </w:rPr>
                    </m:ctrlPr>
                  </m:dPr>
                  <m:e>
                    <m:r>
                      <w:rPr>
                        <w:rFonts w:ascii="Cambria Math" w:hAnsi="Cambria Math"/>
                      </w:rPr>
                      <m:t>x-y</m:t>
                    </m:r>
                  </m:e>
                </m:d>
              </m:e>
              <m:sup>
                <m:r>
                  <w:rPr>
                    <w:rFonts w:ascii="Cambria Math" w:hAnsi="Cambria Math"/>
                  </w:rPr>
                  <m:t>2</m:t>
                </m:r>
              </m:sup>
            </m:sSup>
          </m:sup>
        </m:sSup>
      </m:oMath>
      <w:r>
        <w:rPr>
          <w:iCs/>
        </w:rPr>
        <w:tab/>
        <w:t>(2.1)</w:t>
      </w:r>
    </w:p>
    <w:p w14:paraId="510C7915" w14:textId="5FA0A651" w:rsidR="002677E9" w:rsidRDefault="007210FC" w:rsidP="00062EBF">
      <w:r>
        <w:t xml:space="preserve">Dieser geht mit einem </w:t>
      </w:r>
      <w:r w:rsidR="009778DB" w:rsidRPr="009778DB">
        <w:t>weiteren Hyperparamter</w:t>
      </w:r>
      <w:r w:rsidR="0082133A">
        <w:t xml:space="preserve"> </w:t>
      </w:r>
      <m:oMath>
        <m:r>
          <w:rPr>
            <w:rFonts w:ascii="Cambria Math" w:hAnsi="Cambria Math"/>
          </w:rPr>
          <m:t>γ</m:t>
        </m:r>
      </m:oMath>
      <w:r w:rsidR="0082133A">
        <w:t xml:space="preserve"> (Gamma)</w:t>
      </w:r>
      <w:r w:rsidR="009778DB" w:rsidRPr="009778DB">
        <w:t xml:space="preserve"> </w:t>
      </w:r>
      <w:r w:rsidR="006A0306">
        <w:t>einhe</w:t>
      </w:r>
      <w:r>
        <w:t>r</w:t>
      </w:r>
      <w:r w:rsidR="00062EBF">
        <w:t xml:space="preserve"> </w:t>
      </w:r>
      <w:sdt>
        <w:sdtPr>
          <w:alias w:val="To edit, see citavi.com/edit"/>
          <w:tag w:val="CitaviPlaceholder#569b4e86-ba3c-471c-ac7f-215042cc331e"/>
          <w:id w:val="929709695"/>
          <w:placeholder>
            <w:docPart w:val="DefaultPlaceholder_-1854013440"/>
          </w:placeholder>
        </w:sdtPr>
        <w:sdtContent>
          <w:r w:rsidR="00062EBF">
            <w:fldChar w:fldCharType="begin"/>
          </w:r>
          <w:r w:rsidR="000E486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5OTM0NTZmLTQ0ZGMtNDg0Ni1hYjdlLTVkNjUyMTkzN2RmNiIsIlJhbmdlTGVuZ3RoIjoxNS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YwIiwiU3RhcnRQYWdlIjp7IiRpZCI6IjUiLCIkdHlwZSI6IlN3aXNzQWNhZGVtaWMuUGFnZU51bWJlciwgU3dpc3NBY2FkZW1pYyIsIklzRnVsbHlOdW1lcmljIjp0cnVlLCJOdW1iZXIiOjE2MCwiTnVtYmVyaW5nVHlwZSI6MCwiTnVtZXJhbFN5c3RlbSI6MCwiT3JpZ2luYWxTdHJpbmciOiIxNjAiLCJQcmV0dHlTdHJpbmciOiIxNjA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}</w:instrText>
          </w:r>
          <w:r w:rsidR="00062EBF">
            <w:fldChar w:fldCharType="separate"/>
          </w:r>
          <w:r w:rsidR="000E486B">
            <w:t>[10, S. 160ff.]</w:t>
          </w:r>
          <w:r w:rsidR="00062EBF">
            <w:fldChar w:fldCharType="end"/>
          </w:r>
        </w:sdtContent>
      </w:sdt>
      <w:r w:rsidR="009778DB" w:rsidRPr="009778DB">
        <w:t>.</w:t>
      </w:r>
      <w:r w:rsidR="00CE33AB">
        <w:t xml:space="preserve"> </w:t>
      </w:r>
      <w:r w:rsidR="00EB2450">
        <w:t xml:space="preserve">Genau wie </w:t>
      </w:r>
      <m:oMath>
        <m:r>
          <w:rPr>
            <w:rFonts w:ascii="Cambria Math" w:hAnsi="Cambria Math"/>
          </w:rPr>
          <m:t>C</m:t>
        </m:r>
      </m:oMath>
      <w:r w:rsidR="00EB2450">
        <w:t xml:space="preserve"> ist a</w:t>
      </w:r>
      <w:proofErr w:type="spellStart"/>
      <w:r w:rsidR="00CE33AB">
        <w:t>uch</w:t>
      </w:r>
      <w:proofErr w:type="spellEnd"/>
      <w:r w:rsidR="00CE33AB">
        <w:t xml:space="preserve"> </w:t>
      </w:r>
      <m:oMath>
        <m:r>
          <w:rPr>
            <w:rFonts w:ascii="Cambria Math" w:hAnsi="Cambria Math"/>
          </w:rPr>
          <m:t>γ</m:t>
        </m:r>
      </m:oMath>
      <w:r w:rsidR="0082133A">
        <w:t xml:space="preserve"> </w:t>
      </w:r>
      <w:r w:rsidR="00CE33AB">
        <w:t>ein Regularisierungsparameter</w:t>
      </w:r>
      <w:r w:rsidR="00EB2450">
        <w:t>, der die Fähigkeit zur Verallgemeinerung einer SVM maßgeblich beeinflusst.</w:t>
      </w:r>
      <w:r w:rsidR="00CE33AB">
        <w:t xml:space="preserve"> Ein hohes </w:t>
      </w:r>
      <m:oMath>
        <m:r>
          <w:rPr>
            <w:rFonts w:ascii="Cambria Math" w:hAnsi="Cambria Math"/>
          </w:rPr>
          <m:t>γ</m:t>
        </m:r>
      </m:oMath>
      <w:r w:rsidR="0082133A">
        <w:t xml:space="preserve"> </w:t>
      </w:r>
      <w:r w:rsidR="00CE33AB">
        <w:t xml:space="preserve">führt dazu, dass die Hyperebene unregelmäßiger und um einzelne Datenpunkte herum verläuft. Ein niedriges </w:t>
      </w:r>
      <m:oMath>
        <m:r>
          <w:rPr>
            <w:rFonts w:ascii="Cambria Math" w:hAnsi="Cambria Math"/>
          </w:rPr>
          <m:t>γ</m:t>
        </m:r>
      </m:oMath>
      <w:r w:rsidR="0082133A">
        <w:t xml:space="preserve"> </w:t>
      </w:r>
      <w:r w:rsidR="00CE33AB">
        <w:t xml:space="preserve">führt zu einer weicheren und </w:t>
      </w:r>
      <w:r w:rsidR="00EB2450">
        <w:t>somit</w:t>
      </w:r>
      <w:r w:rsidR="00CE33AB">
        <w:t xml:space="preserve"> oft besser verallgemeinernden Hyperebene</w:t>
      </w:r>
      <w:r w:rsidR="00CD6604">
        <w:t xml:space="preserve"> </w:t>
      </w:r>
      <w:sdt>
        <w:sdtPr>
          <w:alias w:val="To edit, see citavi.com/edit"/>
          <w:tag w:val="CitaviPlaceholder#d8f70d79-8101-4708-b490-fbb3a079fcc1"/>
          <w:id w:val="1687489196"/>
          <w:placeholder>
            <w:docPart w:val="DefaultPlaceholder_-1854013440"/>
          </w:placeholder>
        </w:sdtPr>
        <w:sdtContent>
          <w:r w:rsidR="00CD6604">
            <w:fldChar w:fldCharType="begin"/>
          </w:r>
          <w:r w:rsidR="000E486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lZDFhNDZkLTgzZTYtNGUzMC1iMTViLTRhYTU3YjkyZDE4ZCIsIlJhbmdlTGVuZ3RoIjoxMi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YyIiwiU3RhcnRQYWdlIjp7IiRpZCI6IjUiLCIkdHlwZSI6IlN3aXNzQWNhZGVtaWMuUGFnZU51bWJlciwgU3dpc3NBY2FkZW1pYyIsIklzRnVsbHlOdW1lcmljIjp0cnVlLCJOdW1iZXIiOjE2MiwiTnVtYmVyaW5nVHlwZSI6MCwiTnVtZXJhbFN5c3RlbSI6MCwiT3JpZ2luYWxTdHJpbmciOiIxNjIiLCJQcmV0dHlTdHJpbmciOiIxNjI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}</w:instrText>
          </w:r>
          <w:r w:rsidR="00CD6604">
            <w:fldChar w:fldCharType="separate"/>
          </w:r>
          <w:r w:rsidR="000E486B">
            <w:t>[10, S. 162]</w:t>
          </w:r>
          <w:r w:rsidR="00CD6604">
            <w:fldChar w:fldCharType="end"/>
          </w:r>
        </w:sdtContent>
      </w:sdt>
      <w:r w:rsidR="00CE33AB">
        <w:t>.</w:t>
      </w:r>
    </w:p>
    <w:p w14:paraId="7C62DB55" w14:textId="36340769" w:rsidR="007B71BC" w:rsidRDefault="006A3E79" w:rsidP="007B71BC">
      <w:pPr>
        <w:pStyle w:val="berschrift3"/>
      </w:pPr>
      <w:bookmarkStart w:id="33" w:name="_Toc143879358"/>
      <w:r>
        <w:t>Decision</w:t>
      </w:r>
      <w:r w:rsidR="000A2F5D">
        <w:t xml:space="preserve"> </w:t>
      </w:r>
      <w:r>
        <w:t>Tree</w:t>
      </w:r>
      <w:r w:rsidR="00D14F26" w:rsidRPr="003C6DEB">
        <w:t xml:space="preserve"> und Random</w:t>
      </w:r>
      <w:r w:rsidR="000A2F5D">
        <w:t xml:space="preserve"> </w:t>
      </w:r>
      <w:r w:rsidR="00D14F26" w:rsidRPr="003C6DEB">
        <w:t>Forest</w:t>
      </w:r>
      <w:bookmarkEnd w:id="33"/>
    </w:p>
    <w:p w14:paraId="1E65891C" w14:textId="0D923D42" w:rsidR="00D1594F" w:rsidRPr="00D1594F" w:rsidRDefault="006A3E79" w:rsidP="00F667AF">
      <w:r>
        <w:t>Decision</w:t>
      </w:r>
      <w:r w:rsidR="000A2F5D">
        <w:t xml:space="preserve"> </w:t>
      </w:r>
      <w:r>
        <w:t>Trees</w:t>
      </w:r>
      <w:r w:rsidR="001E2EE2">
        <w:t xml:space="preserve"> sind mächtige</w:t>
      </w:r>
      <w:r w:rsidR="00A5600B">
        <w:t xml:space="preserve"> und dabei dennoch gut interpretierbare</w:t>
      </w:r>
      <w:r w:rsidR="001E2EE2">
        <w:t xml:space="preserve"> Klassifikationsverfahren</w:t>
      </w:r>
      <w:r w:rsidR="00F667AF">
        <w:t xml:space="preserve">. </w:t>
      </w:r>
      <w:r>
        <w:t xml:space="preserve">Sie basieren auf einer gewöhnlichen Baumstruktur, bestehend aus der </w:t>
      </w:r>
      <w:r w:rsidRPr="006A3E79">
        <w:rPr>
          <w:i/>
          <w:iCs/>
        </w:rPr>
        <w:t>Wurzel</w:t>
      </w:r>
      <w:r>
        <w:t xml:space="preserve"> sowie einer </w:t>
      </w:r>
      <w:r w:rsidR="00D93A02">
        <w:t>Menge</w:t>
      </w:r>
      <w:r>
        <w:t xml:space="preserve"> an </w:t>
      </w:r>
      <w:r w:rsidRPr="006A3E79">
        <w:rPr>
          <w:i/>
          <w:iCs/>
        </w:rPr>
        <w:t>Knoten</w:t>
      </w:r>
      <w:r>
        <w:t xml:space="preserve">, </w:t>
      </w:r>
      <w:r w:rsidRPr="006A3E79">
        <w:rPr>
          <w:i/>
          <w:iCs/>
        </w:rPr>
        <w:t>Zweigen</w:t>
      </w:r>
      <w:r>
        <w:t xml:space="preserve"> und </w:t>
      </w:r>
      <w:r w:rsidRPr="006A3E79">
        <w:rPr>
          <w:i/>
          <w:iCs/>
        </w:rPr>
        <w:t>Blättern</w:t>
      </w:r>
      <w:r>
        <w:t xml:space="preserve">. </w:t>
      </w:r>
      <w:r w:rsidR="00EA31E6">
        <w:t>Der Baum bildet dabei ausgehend vom Wurzelknoten aufeinanderfolgende</w:t>
      </w:r>
      <w:r w:rsidR="00F667AF">
        <w:t xml:space="preserve"> merkmalsbasierte</w:t>
      </w:r>
      <w:r w:rsidR="00EA31E6">
        <w:t xml:space="preserve"> Entscheidungsregeln ab, welche </w:t>
      </w:r>
      <w:r w:rsidR="00927D53">
        <w:t>ggf. über Teilbäume</w:t>
      </w:r>
      <w:r w:rsidR="006B3122">
        <w:t xml:space="preserve"> zu den Blättern des Baumes führen. Diese repräsentieren</w:t>
      </w:r>
      <w:r w:rsidR="00927D53">
        <w:t xml:space="preserve"> schließlich</w:t>
      </w:r>
      <w:r w:rsidR="006B3122">
        <w:t xml:space="preserve"> die verschiedenen Kategorien des zugehörigen </w:t>
      </w:r>
      <w:r w:rsidR="00F667AF">
        <w:t xml:space="preserve">Klassifikationsproblems </w:t>
      </w:r>
      <w:sdt>
        <w:sdtPr>
          <w:alias w:val="To edit, see citavi.com/edit"/>
          <w:tag w:val="CitaviPlaceholder#a02bb586-ae98-4e32-a40d-d24903fa4d47"/>
          <w:id w:val="1447042959"/>
          <w:placeholder>
            <w:docPart w:val="DefaultPlaceholder_-1854013440"/>
          </w:placeholder>
        </w:sdtPr>
        <w:sdtContent>
          <w:r w:rsidR="00F667AF">
            <w:fldChar w:fldCharType="begin"/>
          </w:r>
          <w:r w:rsidR="00CA0B4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iNTNkNmQ1LThjNzItNGZhNi05ODk0LTA4MmE0ODIyNmEyZSIsIlJhbmdlTGVuZ3RoIjo0LCJSZWZlcmVuY2VJZCI6ImIwMGRhMzE4LTM4OWItNDA0MS05MjM0LTRjNDJjOTJjNjZl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eyIkaWQiOiIxNSIsIiR0eXBlIjoiU3dpc3NBY2FkZW1pYy5DaXRhdmkuR3JvdXAsIFN3aXNzQWNhZGVtaWMuQ2l0YXZpIiwiRGlzcGxheVR5cGUiOjAsIk5hbWUiOiJHcnVuZGxhZ2VuIiwiQ3JlYXRlZEJ5IjoiX0xlbm5pIEtvZXBwZXIiLCJDcmVhdGVkT24iOiIyMDIzLTA2LTE1VDA5OjE4OjIyIiwiTW9kaWZpZWRCeSI6Il9MZW5uaSBLb2VwcGVyIiwiSWQiOiJmZDU0MjViMS1iNWZjLTRiMWItYTAwYi0zMmQwN2Q3ZmQzNDYiLCJNb2RpZmllZE9uIjoiMjAyMy0wNi0xNVQwOToxODoyNiIsIlByb2plY3QiOnsiJHJlZiI6IjgifX1dLCJIYXNMYWJlbDEiOmZhbHNlLCJIYXNMYWJlbDIiOmZhbHNlLCJLZXl3b3JkcyI6W10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JodHRwczovL3d3dy51ZXRwZXNoYXdhci5lZHUucGsvVFJQLUcvRHIuTmFzaXItQWhtYWQtVFJQL0pvdXJuYWxzLzIwMTIvUmFuZG9tJTIwRm9yZXN0cyUyMGFuZCUyMERlY2lzaW9uJTIwVHJlZXMucGRmIiwiVXJpU3RyaW5nIjoiaHR0cHM6Ly93d3cudWV0cGVzaGF3YXIuZWR1LnBrL1RSUC1HL0RyLk5hc2lyLUFobWFkLVRSUC9Kb3VybmFscy8yMDEyL1JhbmRvbSBGb3Jlc3RzIGFuZCBEZWNpc2lvbiBUcmVlcy5wZGY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}</w:instrText>
          </w:r>
          <w:r w:rsidR="00F667AF">
            <w:fldChar w:fldCharType="separate"/>
          </w:r>
          <w:r w:rsidR="000E486B">
            <w:t>[13]</w:t>
          </w:r>
          <w:r w:rsidR="00F667AF">
            <w:fldChar w:fldCharType="end"/>
          </w:r>
        </w:sdtContent>
      </w:sdt>
      <w:r w:rsidR="00F667AF" w:rsidRPr="007210FC">
        <w:t>.</w:t>
      </w:r>
      <w:r w:rsidR="00EA31E6" w:rsidRPr="007210FC">
        <w:t xml:space="preserve"> </w:t>
      </w:r>
      <w:r w:rsidR="0048756C" w:rsidRPr="007210FC">
        <w:t xml:space="preserve">Abb. </w:t>
      </w:r>
      <w:r w:rsidR="007E4146" w:rsidRPr="007210FC">
        <w:t>8</w:t>
      </w:r>
      <w:r w:rsidR="0048756C" w:rsidRPr="007210FC">
        <w:t xml:space="preserve"> zeigt </w:t>
      </w:r>
      <w:r w:rsidR="0048756C">
        <w:t xml:space="preserve">einen </w:t>
      </w:r>
      <w:r w:rsidR="00414EEA">
        <w:t>Decision</w:t>
      </w:r>
      <w:r w:rsidR="000A2F5D">
        <w:t xml:space="preserve"> T</w:t>
      </w:r>
      <w:r w:rsidR="00414EEA">
        <w:t>ree, welcher</w:t>
      </w:r>
      <w:r w:rsidR="0048756C">
        <w:t xml:space="preserve"> das Beispiel der Schwertlilienklassifikation aus dem letzten Abschnitt erneut </w:t>
      </w:r>
      <w:r w:rsidR="00414EEA">
        <w:t>aufgreift</w:t>
      </w:r>
      <w:r w:rsidR="0048756C">
        <w:t>.</w:t>
      </w:r>
      <w:r w:rsidR="00B93963">
        <w:t xml:space="preserve"> </w:t>
      </w:r>
    </w:p>
    <w:p w14:paraId="13C8FE6A" w14:textId="77777777" w:rsidR="00D1594F" w:rsidRDefault="00D1594F" w:rsidP="00D1594F">
      <w:pPr>
        <w:pStyle w:val="AbbMitRahmen"/>
        <w:keepNext/>
      </w:pPr>
      <w:r>
        <w:rPr>
          <w:noProof/>
        </w:rPr>
        <w:drawing>
          <wp:inline distT="0" distB="0" distL="0" distR="0" wp14:anchorId="51420786" wp14:editId="1019E656">
            <wp:extent cx="3325246" cy="2428875"/>
            <wp:effectExtent l="0" t="0" r="8890" b="0"/>
            <wp:docPr id="1853001492" name="Grafik 1" descr="Ein Bild, das Text, Screenshot, Schrift, Reih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3001492" name="Grafik 1" descr="Ein Bild, das Text, Screenshot, Schrift, Reihe enthält.&#10;&#10;Automatisch generierte Beschreibung"/>
                    <pic:cNvPicPr/>
                  </pic:nvPicPr>
                  <pic:blipFill>
                    <a:blip r:embed="rId22">
                      <a:extLst>
                        <a:ext uri="{28A0092B-C50C-407E-A947-70E740481C1C}">
                          <a14:useLocalDpi xmlns:a14="http://schemas.microsoft.com/office/drawing/2010/main" val="0"/>
                        </a:ext>
                      </a:extLst>
                    </a:blip>
                    <a:stretch>
                      <a:fillRect/>
                    </a:stretch>
                  </pic:blipFill>
                  <pic:spPr>
                    <a:xfrm>
                      <a:off x="0" y="0"/>
                      <a:ext cx="3354731" cy="2450412"/>
                    </a:xfrm>
                    <a:prstGeom prst="rect">
                      <a:avLst/>
                    </a:prstGeom>
                  </pic:spPr>
                </pic:pic>
              </a:graphicData>
            </a:graphic>
          </wp:inline>
        </w:drawing>
      </w:r>
    </w:p>
    <w:p w14:paraId="47B105E2" w14:textId="1C89DD19" w:rsidR="00822681" w:rsidRDefault="00C132C0" w:rsidP="00AD7D24">
      <w:pPr>
        <w:pStyle w:val="Beschriftung"/>
      </w:pPr>
      <w:bookmarkStart w:id="34" w:name="_Toc143696921"/>
      <w:bookmarkStart w:id="35" w:name="_Toc143779055"/>
      <w:r>
        <w:t xml:space="preserve">Abb. </w:t>
      </w:r>
      <w:fldSimple w:instr=" SEQ Abb. \* ARABIC ">
        <w:r w:rsidR="008514D7">
          <w:rPr>
            <w:noProof/>
          </w:rPr>
          <w:t>8</w:t>
        </w:r>
      </w:fldSimple>
      <w:r>
        <w:t xml:space="preserve">: </w:t>
      </w:r>
      <w:r w:rsidR="00AD7D24">
        <w:tab/>
      </w:r>
      <w:r w:rsidR="00D1594F">
        <w:t xml:space="preserve">Beispiel für einen </w:t>
      </w:r>
      <w:r w:rsidR="00414EEA">
        <w:t>Decision</w:t>
      </w:r>
      <w:r w:rsidR="000A2F5D">
        <w:t xml:space="preserve"> </w:t>
      </w:r>
      <w:r w:rsidR="00414EEA">
        <w:t>Tree</w:t>
      </w:r>
      <w:r w:rsidR="00D1594F">
        <w:t xml:space="preserve"> </w:t>
      </w:r>
      <w:bookmarkEnd w:id="34"/>
      <w:bookmarkEnd w:id="35"/>
    </w:p>
    <w:p w14:paraId="6F046DC3" w14:textId="49C79234" w:rsidR="00FA531E" w:rsidRDefault="00414EEA" w:rsidP="00414EEA">
      <w:pPr>
        <w:pStyle w:val="Beschriftung"/>
      </w:pPr>
      <w:r>
        <w:tab/>
        <w:t xml:space="preserve">Quelle: Entnommen aus </w:t>
      </w:r>
      <w:sdt>
        <w:sdtPr>
          <w:alias w:val="To edit, see citavi.com/edit"/>
          <w:tag w:val="CitaviPlaceholder#057681f9-b2a0-458a-86ab-f3799122865f"/>
          <w:id w:val="799430188"/>
          <w:placeholder>
            <w:docPart w:val="B5064F50D23F42B4959352ADA77E1A10"/>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iZDM4OWNlLWRiNDktNDNiOC05MTcwLWMzNTBkYWU1OWI3YSIsIlJhbmdlTGVuZ3RoIjoxMi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c4IiwiU3RhcnRQYWdlIjp7IiRpZCI6IjUiLCIkdHlwZSI6IlN3aXNzQWNhZGVtaWMuUGFnZU51bWJlciwgU3dpc3NBY2FkZW1pYyIsIklzRnVsbHlOdW1lcmljIjp0cnVlLCJOdW1iZXIiOjE3OCwiTnVtYmVyaW5nVHlwZSI6MCwiTnVtZXJhbFN5c3RlbSI6MCwiT3JpZ2luYWxTdHJpbmciOiIxNzgiLCJQcmV0dHlTdHJpbmciOiIxNzg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}</w:instrText>
          </w:r>
          <w:r>
            <w:fldChar w:fldCharType="separate"/>
          </w:r>
          <w:r>
            <w:t>[10, S. 178]</w:t>
          </w:r>
          <w:r>
            <w:fldChar w:fldCharType="end"/>
          </w:r>
        </w:sdtContent>
      </w:sdt>
    </w:p>
    <w:p w14:paraId="721C95DB" w14:textId="00DE89F3" w:rsidR="00FA531E" w:rsidRDefault="00186FCF" w:rsidP="00FA531E">
      <w:r>
        <w:lastRenderedPageBreak/>
        <w:t xml:space="preserve">Ein häufig verwendetes Verfahren zum Aufbau </w:t>
      </w:r>
      <w:r w:rsidR="00414EEA">
        <w:t>von Decision</w:t>
      </w:r>
      <w:r w:rsidR="000A2F5D">
        <w:t xml:space="preserve"> </w:t>
      </w:r>
      <w:r w:rsidR="00414EEA">
        <w:t>Trees</w:t>
      </w:r>
      <w:r>
        <w:t xml:space="preserve"> ist der </w:t>
      </w:r>
      <w:r w:rsidRPr="00186FCF">
        <w:rPr>
          <w:i/>
          <w:iCs/>
        </w:rPr>
        <w:t>CART</w:t>
      </w:r>
      <w:r>
        <w:rPr>
          <w:i/>
          <w:iCs/>
        </w:rPr>
        <w:t xml:space="preserve"> </w:t>
      </w:r>
      <w:r>
        <w:t>(</w:t>
      </w:r>
      <w:r w:rsidRPr="00186FCF">
        <w:rPr>
          <w:i/>
          <w:iCs/>
        </w:rPr>
        <w:t>Classification and Regression Tree</w:t>
      </w:r>
      <w:r>
        <w:t>)</w:t>
      </w:r>
      <w:r>
        <w:rPr>
          <w:i/>
          <w:iCs/>
        </w:rPr>
        <w:t xml:space="preserve"> </w:t>
      </w:r>
      <w:r w:rsidRPr="00186FCF">
        <w:rPr>
          <w:i/>
          <w:iCs/>
        </w:rPr>
        <w:t>Algorithmus</w:t>
      </w:r>
      <w:r>
        <w:t>. Die Grundidee dieses Algorithmus ist dabei simpel: Er teilt die Menge der Trainingsdaten</w:t>
      </w:r>
      <w:r w:rsidR="00760F78">
        <w:t>,</w:t>
      </w:r>
      <w:r>
        <w:t xml:space="preserve"> basierend auf einem Merkmal </w:t>
      </w:r>
      <m:oMath>
        <m:r>
          <w:rPr>
            <w:rFonts w:ascii="Cambria Math" w:hAnsi="Cambria Math"/>
          </w:rPr>
          <m:t>k</m:t>
        </m:r>
      </m:oMath>
      <w:r>
        <w:t xml:space="preserve"> und einem Schwellenwert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rsidR="00760F78">
        <w:t>,</w:t>
      </w:r>
      <w:r>
        <w:t xml:space="preserve"> in zwei Untermengen auf. Dabei werden </w:t>
      </w:r>
      <m:oMath>
        <m:r>
          <w:rPr>
            <w:rFonts w:ascii="Cambria Math" w:hAnsi="Cambria Math"/>
          </w:rPr>
          <m:t>k</m:t>
        </m:r>
      </m:oMath>
      <w:r>
        <w:t xml:space="preserve"> und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so gewählt, dass die resultierenden Untermengen </w:t>
      </w:r>
      <w:r w:rsidR="007210FC">
        <w:t>möglichst</w:t>
      </w:r>
      <w:r w:rsidR="007210FC" w:rsidRPr="00A5600B">
        <w:rPr>
          <w:i/>
          <w:iCs/>
        </w:rPr>
        <w:t xml:space="preserve"> </w:t>
      </w:r>
      <w:r w:rsidRPr="00A5600B">
        <w:rPr>
          <w:i/>
          <w:iCs/>
        </w:rPr>
        <w:t>rein</w:t>
      </w:r>
      <w:r>
        <w:t xml:space="preserve"> sind, also im besten Fall nur eine Klasse enthalten. Die Untermengen werden schließlich rekursiv nach demselben Prinzip aufgeteilt</w:t>
      </w:r>
      <w:r w:rsidR="00760F78">
        <w:t>,</w:t>
      </w:r>
      <w:r>
        <w:t xml:space="preserve"> bis die</w:t>
      </w:r>
      <w:r w:rsidR="00D54F14">
        <w:t xml:space="preserve"> festgelegte</w:t>
      </w:r>
      <w:r>
        <w:t xml:space="preserve"> maximale </w:t>
      </w:r>
      <w:r w:rsidRPr="00E7136C">
        <w:t xml:space="preserve">Tiefe </w:t>
      </w:r>
      <w:r w:rsidR="00691BAA" w:rsidRPr="00E7136C">
        <w:t>(</w:t>
      </w:r>
      <m:oMath>
        <m:sSub>
          <m:sSubPr>
            <m:ctrlPr>
              <w:rPr>
                <w:rFonts w:ascii="Cambria Math" w:hAnsi="Cambria Math"/>
                <w:i/>
              </w:rPr>
            </m:ctrlPr>
          </m:sSubPr>
          <m:e>
            <m:r>
              <w:rPr>
                <w:rFonts w:ascii="Cambria Math" w:hAnsi="Cambria Math"/>
              </w:rPr>
              <m:t>d</m:t>
            </m:r>
          </m:e>
          <m:sub>
            <m:r>
              <w:rPr>
                <w:rFonts w:ascii="Cambria Math" w:hAnsi="Cambria Math"/>
              </w:rPr>
              <m:t>max</m:t>
            </m:r>
          </m:sub>
        </m:sSub>
      </m:oMath>
      <w:r w:rsidR="00691BAA" w:rsidRPr="00E7136C">
        <w:t>)</w:t>
      </w:r>
      <w:r>
        <w:rPr>
          <w:i/>
          <w:iCs/>
        </w:rPr>
        <w:t xml:space="preserve"> </w:t>
      </w:r>
      <w:r>
        <w:t xml:space="preserve">oder eine andere Abbruchbedingung basierend auf </w:t>
      </w:r>
      <w:r w:rsidR="00D54F14">
        <w:t>weiteren</w:t>
      </w:r>
      <w:r>
        <w:t xml:space="preserve"> Hyperparametern erreicht wurde. Zu diesen gehören bspw. </w:t>
      </w:r>
      <w:r w:rsidR="00F9414B">
        <w:t>die minimale Anzahl an Datenpunkten, die ein Knoten enthalten muss, um weiter aufgeteilt werden zu dürfen,</w:t>
      </w:r>
      <w:r w:rsidR="00691BAA" w:rsidRPr="00E7136C">
        <w:t xml:space="preserve"> </w:t>
      </w:r>
      <w:r w:rsidR="00691BAA" w:rsidRPr="00E7136C">
        <w:rPr>
          <w:i/>
          <w:iCs/>
        </w:rPr>
        <w:t>(</w:t>
      </w:r>
      <m:oMath>
        <m:sSubSup>
          <m:sSubSupPr>
            <m:ctrlPr>
              <w:rPr>
                <w:rFonts w:ascii="Cambria Math" w:hAnsi="Cambria Math"/>
                <w:i/>
                <w:iCs/>
              </w:rPr>
            </m:ctrlPr>
          </m:sSubSupPr>
          <m:e>
            <m:r>
              <w:rPr>
                <w:rFonts w:ascii="Cambria Math" w:hAnsi="Cambria Math"/>
              </w:rPr>
              <m:t>s</m:t>
            </m:r>
          </m:e>
          <m:sub>
            <m:r>
              <w:rPr>
                <w:rFonts w:ascii="Cambria Math" w:hAnsi="Cambria Math"/>
              </w:rPr>
              <m:t>min</m:t>
            </m:r>
          </m:sub>
          <m:sup>
            <m:r>
              <w:rPr>
                <w:rFonts w:ascii="Cambria Math" w:hAnsi="Cambria Math"/>
              </w:rPr>
              <m:t>split</m:t>
            </m:r>
          </m:sup>
        </m:sSubSup>
      </m:oMath>
      <w:r w:rsidR="00691BAA" w:rsidRPr="00E7136C">
        <w:t xml:space="preserve">) </w:t>
      </w:r>
      <w:r w:rsidR="00F9414B">
        <w:t>oder die minimale Menge an Datenpunkten, die ein Blatt mindestens enthalten muss</w:t>
      </w:r>
      <w:r w:rsidR="00691BAA">
        <w:t xml:space="preserve"> </w:t>
      </w:r>
      <w:r w:rsidR="00691BAA" w:rsidRPr="00691BAA">
        <w:rPr>
          <w:i/>
          <w:iCs/>
        </w:rPr>
        <w:t>(</w:t>
      </w:r>
      <m:oMath>
        <m:sSubSup>
          <m:sSubSupPr>
            <m:ctrlPr>
              <w:rPr>
                <w:rFonts w:ascii="Cambria Math" w:hAnsi="Cambria Math"/>
                <w:i/>
                <w:iCs/>
              </w:rPr>
            </m:ctrlPr>
          </m:sSubSupPr>
          <m:e>
            <m:r>
              <w:rPr>
                <w:rFonts w:ascii="Cambria Math" w:hAnsi="Cambria Math"/>
              </w:rPr>
              <m:t>s</m:t>
            </m:r>
          </m:e>
          <m:sub>
            <m:r>
              <w:rPr>
                <w:rFonts w:ascii="Cambria Math" w:hAnsi="Cambria Math"/>
              </w:rPr>
              <m:t>min</m:t>
            </m:r>
          </m:sub>
          <m:sup>
            <m:r>
              <w:rPr>
                <w:rFonts w:ascii="Cambria Math" w:hAnsi="Cambria Math"/>
              </w:rPr>
              <m:t>leaf</m:t>
            </m:r>
          </m:sup>
        </m:sSubSup>
      </m:oMath>
      <w:r w:rsidR="00691BAA" w:rsidRPr="00691BAA">
        <w:t>)</w:t>
      </w:r>
      <w:r w:rsidR="00F9414B">
        <w:t>. Alle drei erwähnten Hyperparameter sind Regularisierungsparameter, die dazu genutzt werden können</w:t>
      </w:r>
      <w:r w:rsidR="00760F78">
        <w:t>,</w:t>
      </w:r>
      <w:r w:rsidR="00F9414B">
        <w:t xml:space="preserve"> ein Overfitting der Daten</w:t>
      </w:r>
      <w:r w:rsidR="00D54F14">
        <w:t xml:space="preserve"> durch den Decision</w:t>
      </w:r>
      <w:r w:rsidR="000A2F5D">
        <w:t xml:space="preserve"> </w:t>
      </w:r>
      <w:r w:rsidR="00D54F14">
        <w:t>Tree</w:t>
      </w:r>
      <w:r w:rsidR="00F9414B">
        <w:t xml:space="preserve"> zu </w:t>
      </w:r>
      <w:r w:rsidR="00A5600B">
        <w:t>reduzieren</w:t>
      </w:r>
      <w:r w:rsidR="00F9414B">
        <w:t xml:space="preserve">. Auch das genutzte </w:t>
      </w:r>
      <w:r w:rsidR="00A5600B">
        <w:t>R</w:t>
      </w:r>
      <w:r w:rsidR="00F9414B">
        <w:t>einheitsmaß ist ein Hyperparameter</w:t>
      </w:r>
      <w:r w:rsidR="0068462D">
        <w:t xml:space="preserve">. Verbreitet ist die </w:t>
      </w:r>
      <w:r w:rsidR="0068462D" w:rsidRPr="00E44949">
        <w:t xml:space="preserve">Nutzung der </w:t>
      </w:r>
      <w:r w:rsidR="0068462D" w:rsidRPr="00E44949">
        <w:rPr>
          <w:i/>
          <w:iCs/>
        </w:rPr>
        <w:t>Entropie</w:t>
      </w:r>
      <w:r w:rsidR="0068462D" w:rsidRPr="00E44949">
        <w:t xml:space="preserve"> </w:t>
      </w:r>
      <w:sdt>
        <w:sdtPr>
          <w:alias w:val="To edit, see citavi.com/edit"/>
          <w:tag w:val="CitaviPlaceholder#afd524d6-cb3b-4985-bde0-ea0bcdbff39d"/>
          <w:id w:val="1917970123"/>
          <w:placeholder>
            <w:docPart w:val="DefaultPlaceholder_-1854013440"/>
          </w:placeholder>
        </w:sdtPr>
        <w:sdtContent>
          <w:r w:rsidR="0068462D" w:rsidRPr="00E44949">
            <w:fldChar w:fldCharType="begin"/>
          </w:r>
          <w:r w:rsidR="000E486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0ZGFjMmViLWQ0YmQtNGVkYi04MzBjLTkwZjE5MGYzN2FiMSIsIlJhbmdlTGVuZ3RoIjoxNS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gxIiwiU3RhcnRQYWdlIjp7IiRpZCI6IjUiLCIkdHlwZSI6IlN3aXNzQWNhZGVtaWMuUGFnZU51bWJlciwgU3dpc3NBY2FkZW1pYyIsIklzRnVsbHlOdW1lcmljIjp0cnVlLCJOdW1iZXIiOjE4MSwiTnVtYmVyaW5nVHlwZSI6MCwiTnVtZXJhbFN5c3RlbSI6MCwiT3JpZ2luYWxTdHJpbmciOiIxODEiLCJQcmV0dHlTdHJpbmciOiIxODE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}</w:instrText>
          </w:r>
          <w:r w:rsidR="0068462D" w:rsidRPr="00E44949">
            <w:fldChar w:fldCharType="separate"/>
          </w:r>
          <w:r w:rsidR="000E486B">
            <w:t>[10, S. 181ff.]</w:t>
          </w:r>
          <w:r w:rsidR="0068462D" w:rsidRPr="00E44949">
            <w:fldChar w:fldCharType="end"/>
          </w:r>
        </w:sdtContent>
      </w:sdt>
      <w:r w:rsidR="0068462D">
        <w:t xml:space="preserve">. </w:t>
      </w:r>
    </w:p>
    <w:p w14:paraId="694D0EB1" w14:textId="639CC7C7" w:rsidR="00D91BA2" w:rsidRDefault="00293388" w:rsidP="00573EF4">
      <w:r>
        <w:t>Decision</w:t>
      </w:r>
      <w:r w:rsidR="000A2F5D">
        <w:t xml:space="preserve"> </w:t>
      </w:r>
      <w:r>
        <w:t>Trees bilden die Basis für ein weiteres Klassifikationsverfahren: den Random</w:t>
      </w:r>
      <w:r w:rsidR="000A2F5D">
        <w:t xml:space="preserve"> </w:t>
      </w:r>
      <w:r>
        <w:t>Forest. Bei einem Random</w:t>
      </w:r>
      <w:r w:rsidR="000A2F5D">
        <w:t xml:space="preserve"> </w:t>
      </w:r>
      <w:r>
        <w:t xml:space="preserve">Forest handelt es sich um </w:t>
      </w:r>
      <w:r w:rsidRPr="00E44949">
        <w:t>ein</w:t>
      </w:r>
      <w:r w:rsidR="00D91BA2" w:rsidRPr="00E44949">
        <w:t xml:space="preserve"> </w:t>
      </w:r>
      <w:r w:rsidR="00D91BA2" w:rsidRPr="00E44949">
        <w:rPr>
          <w:i/>
          <w:iCs/>
        </w:rPr>
        <w:t>Ensemble</w:t>
      </w:r>
      <w:r w:rsidR="00D91BA2" w:rsidRPr="00E44949">
        <w:t xml:space="preserve"> an Decision</w:t>
      </w:r>
      <w:r w:rsidR="000A2F5D">
        <w:t xml:space="preserve"> </w:t>
      </w:r>
      <w:r w:rsidR="00D91BA2">
        <w:t>Trees, welche jeweils auf Basis einer zufälligen Auswahl an Trainingsdatenpunkten erstellt werden. Außerdem werden auch die zur Aufteilung genutzten Merkmale zufällig ausgewählt. Eine Vorhersage trifft der Random</w:t>
      </w:r>
      <w:r w:rsidR="000A2F5D">
        <w:t xml:space="preserve"> </w:t>
      </w:r>
      <w:r w:rsidR="00D91BA2">
        <w:t xml:space="preserve">Forest, indem er </w:t>
      </w:r>
      <w:r w:rsidR="00B04875">
        <w:t>alle</w:t>
      </w:r>
      <w:r w:rsidR="00D91BA2">
        <w:t xml:space="preserve"> Vorhersagen </w:t>
      </w:r>
      <w:r w:rsidR="00B04875">
        <w:t>des Ensembles</w:t>
      </w:r>
      <w:r w:rsidR="00D91BA2">
        <w:t xml:space="preserve"> sammelt und anschließend die</w:t>
      </w:r>
      <w:r w:rsidR="00B04875">
        <w:t>jenige</w:t>
      </w:r>
      <w:r w:rsidR="00D91BA2">
        <w:t xml:space="preserve"> Klasse vorhersagt, welche</w:t>
      </w:r>
      <w:r w:rsidR="00B04875">
        <w:t xml:space="preserve"> im Mehrheitsentscheid siegt</w:t>
      </w:r>
      <w:r w:rsidR="00665ADF">
        <w:t>.</w:t>
      </w:r>
      <w:r w:rsidR="00A5600B">
        <w:t xml:space="preserve"> Das führt im Allgemeinen zu einer deutlich besseren und allgemeineren Vorhersage im Vergleich zu einem einzelnen Decision</w:t>
      </w:r>
      <w:r w:rsidR="000A2F5D">
        <w:t xml:space="preserve"> </w:t>
      </w:r>
      <w:r w:rsidR="00A5600B">
        <w:t>Tree</w:t>
      </w:r>
      <w:r w:rsidR="003D04E1">
        <w:t xml:space="preserve"> </w:t>
      </w:r>
      <w:sdt>
        <w:sdtPr>
          <w:alias w:val="To edit, see citavi.com/edit"/>
          <w:tag w:val="CitaviPlaceholder#dcfaaa5b-bfef-4b1a-9c8f-6bdff8fbb6bb"/>
          <w:id w:val="1088359697"/>
          <w:placeholder>
            <w:docPart w:val="DefaultPlaceholder_-1854013440"/>
          </w:placeholder>
        </w:sdtPr>
        <w:sdtContent>
          <w:r w:rsidR="003D04E1">
            <w:fldChar w:fldCharType="begin"/>
          </w:r>
          <w:r w:rsidR="00CA0B4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jN2IyMDJjLTA2NTktNDJkZS1iYTRhLTJhMjMyZTFkZjFhZSIsIlJhbmdlTGVuZ3RoIjo0LCJSZWZlcmVuY2VJZCI6ImIwMGRhMzE4LTM4OWItNDA0MS05MjM0LTRjNDJjOTJjNjZl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eyIkaWQiOiIxNSIsIiR0eXBlIjoiU3dpc3NBY2FkZW1pYy5DaXRhdmkuR3JvdXAsIFN3aXNzQWNhZGVtaWMuQ2l0YXZpIiwiRGlzcGxheVR5cGUiOjAsIk5hbWUiOiJHcnVuZGxhZ2VuIiwiQ3JlYXRlZEJ5IjoiX0xlbm5pIEtvZXBwZXIiLCJDcmVhdGVkT24iOiIyMDIzLTA2LTE1VDA5OjE4OjIyIiwiTW9kaWZpZWRCeSI6Il9MZW5uaSBLb2VwcGVyIiwiSWQiOiJmZDU0MjViMS1iNWZjLTRiMWItYTAwYi0zMmQwN2Q3ZmQzNDYiLCJNb2RpZmllZE9uIjoiMjAyMy0wNi0xNVQwOToxODoyNiIsIlByb2plY3QiOnsiJHJlZiI6IjgifX1dLCJIYXNMYWJlbDEiOmZhbHNlLCJIYXNMYWJlbDIiOmZhbHNlLCJLZXl3b3JkcyI6W10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JodHRwczovL3d3dy51ZXRwZXNoYXdhci5lZHUucGsvVFJQLUcvRHIuTmFzaXItQWhtYWQtVFJQL0pvdXJuYWxzLzIwMTIvUmFuZG9tJTIwRm9yZXN0cyUyMGFuZCUyMERlY2lzaW9uJTIwVHJlZXMucGRmIiwiVXJpU3RyaW5nIjoiaHR0cHM6Ly93d3cudWV0cGVzaGF3YXIuZWR1LnBrL1RSUC1HL0RyLk5hc2lyLUFobWFkLVRSUC9Kb3VybmFscy8yMDEyL1JhbmRvbSBGb3Jlc3RzIGFuZCBEZWNpc2lvbiBUcmVlcy5wZGY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}</w:instrText>
          </w:r>
          <w:r w:rsidR="003D04E1">
            <w:fldChar w:fldCharType="separate"/>
          </w:r>
          <w:r w:rsidR="000E486B">
            <w:t>[13]</w:t>
          </w:r>
          <w:r w:rsidR="003D04E1">
            <w:fldChar w:fldCharType="end"/>
          </w:r>
        </w:sdtContent>
      </w:sdt>
      <w:r w:rsidR="00B04875">
        <w:t xml:space="preserve">. </w:t>
      </w:r>
      <w:r w:rsidR="00665ADF">
        <w:t>Wichtige Hyperparameter eines Random</w:t>
      </w:r>
      <w:r w:rsidR="000A2F5D">
        <w:t xml:space="preserve"> </w:t>
      </w:r>
      <w:r w:rsidR="00665ADF">
        <w:t>Forests sind</w:t>
      </w:r>
      <w:r w:rsidR="00F9060F">
        <w:t xml:space="preserve"> </w:t>
      </w:r>
      <w:r w:rsidR="00665ADF">
        <w:t>die Anzahl der enthaltenen Bäume</w:t>
      </w:r>
      <w:r w:rsidR="00E7136C">
        <w:t xml:space="preserve"> (</w:t>
      </w:r>
      <m:oMath>
        <m:sSub>
          <m:sSubPr>
            <m:ctrlPr>
              <w:rPr>
                <w:rFonts w:ascii="Cambria Math" w:hAnsi="Cambria Math"/>
                <w:i/>
              </w:rPr>
            </m:ctrlPr>
          </m:sSubPr>
          <m:e>
            <m:r>
              <w:rPr>
                <w:rFonts w:ascii="Cambria Math" w:hAnsi="Cambria Math"/>
              </w:rPr>
              <m:t>n</m:t>
            </m:r>
          </m:e>
          <m:sub>
            <m:r>
              <w:rPr>
                <w:rFonts w:ascii="Cambria Math" w:hAnsi="Cambria Math"/>
              </w:rPr>
              <m:t>Trees</m:t>
            </m:r>
          </m:sub>
        </m:sSub>
      </m:oMath>
      <w:r w:rsidR="00E7136C" w:rsidRPr="00E7136C">
        <w:t>)</w:t>
      </w:r>
      <w:r w:rsidR="00665ADF" w:rsidRPr="00E7136C">
        <w:t>,</w:t>
      </w:r>
      <w:r w:rsidR="00665ADF">
        <w:t xml:space="preserve"> die Größe des Trainingsdatensatzes für einen einzelnen Baum</w:t>
      </w:r>
      <w:r w:rsidR="00691BAA">
        <w:t xml:space="preserve"> (</w:t>
      </w:r>
      <m:oMath>
        <m:sSub>
          <m:sSubPr>
            <m:ctrlPr>
              <w:rPr>
                <w:rFonts w:ascii="Cambria Math" w:hAnsi="Cambria Math"/>
                <w:i/>
              </w:rPr>
            </m:ctrlPr>
          </m:sSubPr>
          <m:e>
            <m:r>
              <w:rPr>
                <w:rFonts w:ascii="Cambria Math" w:hAnsi="Cambria Math"/>
              </w:rPr>
              <m:t>s</m:t>
            </m:r>
          </m:e>
          <m:sub>
            <m:func>
              <m:funcPr>
                <m:ctrlPr>
                  <w:rPr>
                    <w:rFonts w:ascii="Cambria Math" w:hAnsi="Cambria Math"/>
                  </w:rPr>
                </m:ctrlPr>
              </m:funcPr>
              <m:fName>
                <m:r>
                  <m:rPr>
                    <m:sty m:val="p"/>
                  </m:rPr>
                  <w:rPr>
                    <w:rFonts w:ascii="Cambria Math" w:hAnsi="Cambria Math"/>
                  </w:rPr>
                  <m:t>max</m:t>
                </m:r>
              </m:fName>
              <m:e/>
            </m:func>
          </m:sub>
        </m:sSub>
      </m:oMath>
      <w:r w:rsidR="00691BAA" w:rsidRPr="00E7136C">
        <w:t>)</w:t>
      </w:r>
      <w:r w:rsidR="00F9060F" w:rsidRPr="00691BAA">
        <w:t xml:space="preserve"> </w:t>
      </w:r>
      <w:r w:rsidR="00F9060F">
        <w:t xml:space="preserve">und </w:t>
      </w:r>
      <w:r w:rsidR="00573EF4">
        <w:t xml:space="preserve">die Anzahl der zufällig auszuwählenden Merkmale, die für das </w:t>
      </w:r>
      <w:r w:rsidR="00F9060F">
        <w:t>Aufteilen einzelner Knoten in Betracht gezogen werden sollen</w:t>
      </w:r>
      <w:r w:rsidR="00691BAA">
        <w:t xml:space="preserve"> (</w:t>
      </w:r>
      <w:r w:rsidR="00D54F14">
        <w:t xml:space="preserve">oft Nutzung einer Funktion </w:t>
      </w:r>
      <m:oMath>
        <m:sSub>
          <m:sSubPr>
            <m:ctrlPr>
              <w:rPr>
                <w:rFonts w:ascii="Cambria Math" w:hAnsi="Cambria Math"/>
                <w:i/>
              </w:rPr>
            </m:ctrlPr>
          </m:sSubPr>
          <m:e>
            <m:r>
              <w:rPr>
                <w:rFonts w:ascii="Cambria Math" w:hAnsi="Cambria Math"/>
              </w:rPr>
              <m:t>f</m:t>
            </m:r>
          </m:e>
          <m:sub>
            <m:r>
              <w:rPr>
                <w:rFonts w:ascii="Cambria Math" w:hAnsi="Cambria Math"/>
              </w:rPr>
              <m:t>max</m:t>
            </m:r>
          </m:sub>
        </m:sSub>
        <m:d>
          <m:dPr>
            <m:ctrlPr>
              <w:rPr>
                <w:rFonts w:ascii="Cambria Math" w:hAnsi="Cambria Math"/>
                <w:i/>
              </w:rPr>
            </m:ctrlPr>
          </m:dPr>
          <m:e>
            <m:r>
              <w:rPr>
                <w:rFonts w:ascii="Cambria Math" w:hAnsi="Cambria Math"/>
              </w:rPr>
              <m:t>x</m:t>
            </m:r>
          </m:e>
        </m:d>
        <m:r>
          <w:rPr>
            <w:rFonts w:ascii="Cambria Math" w:hAnsi="Cambria Math"/>
          </w:rPr>
          <m:t>; x</m:t>
        </m:r>
      </m:oMath>
      <w:r w:rsidR="00D8796B">
        <w:t xml:space="preserve"> entspricht der Anz</w:t>
      </w:r>
      <w:proofErr w:type="spellStart"/>
      <w:r w:rsidR="00D8796B">
        <w:t>ahl</w:t>
      </w:r>
      <w:proofErr w:type="spellEnd"/>
      <w:r w:rsidR="00D8796B">
        <w:t xml:space="preserve"> aller Merkmale</w:t>
      </w:r>
      <w:r w:rsidR="00691BAA">
        <w:t>)</w:t>
      </w:r>
      <w:r w:rsidR="003B3E80">
        <w:t xml:space="preserve"> </w:t>
      </w:r>
      <w:sdt>
        <w:sdtPr>
          <w:alias w:val="To edit, see citavi.com/edit"/>
          <w:tag w:val="CitaviPlaceholder#5822211a-10df-4a5e-982a-dc214d8614a0"/>
          <w:id w:val="-1020396805"/>
          <w:placeholder>
            <w:docPart w:val="DefaultPlaceholder_-1854013440"/>
          </w:placeholder>
        </w:sdtPr>
        <w:sdtContent>
          <w:r w:rsidR="003B3E80">
            <w:fldChar w:fldCharType="begin"/>
          </w:r>
          <w:r w:rsidR="000E486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hOGY0ZWE1LWRlNjUtNGI5My04NzExLTgwMjE4NjQyMjlhMSIsIlJhbmdlTGVuZ3RoIjoxNC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k5IiwiU3RhcnRQYWdlIjp7IiRpZCI6IjUiLCIkdHlwZSI6IlN3aXNzQWNhZGVtaWMuUGFnZU51bWJlciwgU3dpc3NBY2FkZW1pYyIsIklzRnVsbHlOdW1lcmljIjp0cnVlLCJOdW1iZXIiOjE5OSwiTnVtYmVyaW5nVHlwZSI6MCwiTnVtZXJhbFN5c3RlbSI6MCwiT3JpZ2luYWxTdHJpbmciOiIxOTkiLCJQcmV0dHlTdHJpbmciOiIxOTk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yNVQxMzozNDozMSIsIlByb2plY3QiOnsiJHJlZiI6IjgifX0sIlN1ZmZpeCI6ImYuIi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wLCBTLiAxOTlmLl0ifV19LCJUYWciOiJDaXRhdmlQbGFjZWhvbGRlciM1ODIyMjExYS0xMGRmLTRhNWUtOTgyYS1kYzIxNGQ4NjE0YTAiLCJUZXh0IjoiWzEwLCBTLiAxOTlmLl0iLCJXQUlWZXJzaW9uIjoiNi4xNC4wLjAifQ==}</w:instrText>
          </w:r>
          <w:r w:rsidR="003B3E80">
            <w:fldChar w:fldCharType="separate"/>
          </w:r>
          <w:r w:rsidR="000E486B">
            <w:t>[10, S. 199f.]</w:t>
          </w:r>
          <w:r w:rsidR="003B3E80">
            <w:fldChar w:fldCharType="end"/>
          </w:r>
        </w:sdtContent>
      </w:sdt>
      <w:r w:rsidR="00F9060F">
        <w:t xml:space="preserve">. </w:t>
      </w:r>
      <w:r w:rsidR="00A5600B">
        <w:t xml:space="preserve">Hinzu kommen </w:t>
      </w:r>
      <w:r w:rsidR="000C3954">
        <w:t>die</w:t>
      </w:r>
      <w:r w:rsidR="00A5600B">
        <w:t xml:space="preserve"> berei</w:t>
      </w:r>
      <w:r w:rsidR="00EC0145">
        <w:t>ts</w:t>
      </w:r>
      <w:r w:rsidR="00A5600B">
        <w:t xml:space="preserve"> erwähnten Hyperparameter </w:t>
      </w:r>
      <w:r w:rsidR="00BC3F24">
        <w:t>für die</w:t>
      </w:r>
      <w:r w:rsidR="00A5600B">
        <w:t xml:space="preserve"> Decision</w:t>
      </w:r>
      <w:r w:rsidR="000A2F5D">
        <w:t xml:space="preserve"> </w:t>
      </w:r>
      <w:r w:rsidR="00A5600B">
        <w:t>Trees.</w:t>
      </w:r>
    </w:p>
    <w:p w14:paraId="49C8444D" w14:textId="25C6E3C0" w:rsidR="00441254" w:rsidRDefault="006E5433" w:rsidP="00441254">
      <w:pPr>
        <w:pStyle w:val="berschrift2"/>
      </w:pPr>
      <w:bookmarkStart w:id="36" w:name="_Toc143879359"/>
      <w:r>
        <w:t xml:space="preserve">Sequenzielle </w:t>
      </w:r>
      <w:r w:rsidR="00441254">
        <w:t xml:space="preserve">Klassifikation mit </w:t>
      </w:r>
      <w:r w:rsidR="00C057EC">
        <w:t>Künstlichen N</w:t>
      </w:r>
      <w:r w:rsidR="00441254">
        <w:t>euronalen Netzen</w:t>
      </w:r>
      <w:bookmarkEnd w:id="36"/>
    </w:p>
    <w:p w14:paraId="3604230C" w14:textId="2ED0E177" w:rsidR="00F8752C" w:rsidRPr="00F8752C" w:rsidRDefault="00F8752C" w:rsidP="00F8752C">
      <w:r>
        <w:t>Künstliche Neuronale Netz</w:t>
      </w:r>
      <w:r w:rsidR="00793B7D">
        <w:t>e</w:t>
      </w:r>
      <w:r>
        <w:t xml:space="preserve"> (KNN</w:t>
      </w:r>
      <w:r w:rsidR="00793B7D">
        <w:t>s</w:t>
      </w:r>
      <w:r>
        <w:t xml:space="preserve">) </w:t>
      </w:r>
      <w:r w:rsidR="00793B7D">
        <w:t>sind</w:t>
      </w:r>
      <w:r w:rsidR="008610D4">
        <w:t xml:space="preserve"> komplexe</w:t>
      </w:r>
      <w:r>
        <w:t xml:space="preserve"> maschinelle Lernmodell</w:t>
      </w:r>
      <w:r w:rsidR="00793B7D">
        <w:t>e</w:t>
      </w:r>
      <w:r>
        <w:t>, de</w:t>
      </w:r>
      <w:r w:rsidR="00793B7D">
        <w:t>ren</w:t>
      </w:r>
      <w:r>
        <w:t xml:space="preserve"> Funktionsweise in den Ursprüngen </w:t>
      </w:r>
      <w:r w:rsidR="00280D40">
        <w:t>durch</w:t>
      </w:r>
      <w:r>
        <w:t xml:space="preserve"> die Vernetzung von biologischen Neuronen in menschlichen Gehirnen </w:t>
      </w:r>
      <w:r w:rsidR="00280D40">
        <w:t>inspiriert</w:t>
      </w:r>
      <w:r>
        <w:t xml:space="preserve"> ist.</w:t>
      </w:r>
      <w:r w:rsidR="00793B7D" w:rsidRPr="00793B7D">
        <w:t xml:space="preserve"> </w:t>
      </w:r>
      <w:r w:rsidR="00793B7D">
        <w:t>Sie gelten als flexibel, mächtig sowie gut skalierbar und bilden die Grundlage für</w:t>
      </w:r>
      <w:r>
        <w:t xml:space="preserve"> </w:t>
      </w:r>
      <w:r w:rsidR="00793B7D">
        <w:t xml:space="preserve">das </w:t>
      </w:r>
      <w:r>
        <w:t xml:space="preserve">heutzutage vielseitig eingesetzte </w:t>
      </w:r>
      <w:r w:rsidRPr="009C7207">
        <w:rPr>
          <w:i/>
          <w:iCs/>
        </w:rPr>
        <w:t>Deep Learning</w:t>
      </w:r>
      <w:r w:rsidR="00793B7D">
        <w:t xml:space="preserve"> zur Bewältigung äußerst </w:t>
      </w:r>
      <w:r w:rsidR="00793B7D">
        <w:lastRenderedPageBreak/>
        <w:t xml:space="preserve">komplexer </w:t>
      </w:r>
      <w:r w:rsidR="00BB604F">
        <w:t>Problemstellungen</w:t>
      </w:r>
      <w:r w:rsidR="00280D40">
        <w:t xml:space="preserve"> des Maschinellen Lernens</w:t>
      </w:r>
      <w:r>
        <w:t xml:space="preserve"> </w:t>
      </w:r>
      <w:sdt>
        <w:sdtPr>
          <w:alias w:val="To edit, see citavi.com/edit"/>
          <w:tag w:val="CitaviPlaceholder#c0454784-12ba-4188-9215-3d5c012b0687"/>
          <w:id w:val="-266385840"/>
          <w:placeholder>
            <w:docPart w:val="0390D0C290834CB09DC3331FE55C3609"/>
          </w:placeholder>
        </w:sdtPr>
        <w:sdtContent>
          <w:r>
            <w:fldChar w:fldCharType="begin"/>
          </w:r>
          <w:r w:rsidR="000E486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zNzBkMmUyLTkyMWEtNDYwNi1hYzA0LWRhOTBiNWM3ZTM4MCIsIlJhbmdlTGVuZ3RoIjoxMi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gxIiwiU3RhcnRQYWdlIjp7IiRpZCI6IjUiLCIkdHlwZSI6IlN3aXNzQWNhZGVtaWMuUGFnZU51bWJlciwgU3dpc3NBY2FkZW1pYyIsIklzRnVsbHlOdW1lcmljIjp0cnVlLCJOdW1iZXIiOjI4MSwiTnVtYmVyaW5nVHlwZSI6MCwiTnVtZXJhbFN5c3RlbSI6MCwiT3JpZ2luYWxTdHJpbmciOiIyODEiLCJQcmV0dHlTdHJpbmciOiIyODE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}</w:instrText>
          </w:r>
          <w:r>
            <w:fldChar w:fldCharType="separate"/>
          </w:r>
          <w:r w:rsidR="000E486B">
            <w:t>[10, S. 281]</w:t>
          </w:r>
          <w:r>
            <w:fldChar w:fldCharType="end"/>
          </w:r>
        </w:sdtContent>
      </w:sdt>
      <w:r>
        <w:t>.</w:t>
      </w:r>
      <w:r w:rsidR="00793B7D">
        <w:t xml:space="preserve"> Im Folgenden soll</w:t>
      </w:r>
      <w:r w:rsidR="00BB604F">
        <w:t xml:space="preserve"> </w:t>
      </w:r>
      <w:r w:rsidR="0039305E">
        <w:t xml:space="preserve">zunächst </w:t>
      </w:r>
      <w:r w:rsidR="00BB604F">
        <w:t>ein Überblick über den Aufbau und die prinzipielle Funktionsweise von</w:t>
      </w:r>
      <w:r w:rsidR="0039305E">
        <w:t xml:space="preserve"> gewöhnlichen</w:t>
      </w:r>
      <w:r w:rsidR="00BB604F">
        <w:t xml:space="preserve"> KNNs</w:t>
      </w:r>
      <w:r w:rsidR="0039305E">
        <w:t>, sogenan</w:t>
      </w:r>
      <w:r w:rsidR="00A37F56">
        <w:t>n</w:t>
      </w:r>
      <w:r w:rsidR="0039305E">
        <w:t xml:space="preserve">ten </w:t>
      </w:r>
      <w:r w:rsidR="0039305E" w:rsidRPr="00A22696">
        <w:rPr>
          <w:i/>
          <w:iCs/>
        </w:rPr>
        <w:t>Feed-Forward-Netzen</w:t>
      </w:r>
      <w:r w:rsidR="0039305E">
        <w:t xml:space="preserve"> (FFNs),</w:t>
      </w:r>
      <w:r w:rsidR="00BB604F">
        <w:t xml:space="preserve"> gegeben werden. </w:t>
      </w:r>
      <w:r w:rsidR="0045731B" w:rsidRPr="00217148">
        <w:t xml:space="preserve">Darauf aufbauend wird anschließend aufgezeigt, wie </w:t>
      </w:r>
      <w:r w:rsidR="00217148">
        <w:t>diese</w:t>
      </w:r>
      <w:r w:rsidR="00217148" w:rsidRPr="00217148">
        <w:t xml:space="preserve"> zu sogenannten </w:t>
      </w:r>
      <w:r w:rsidR="00217148" w:rsidRPr="00A22696">
        <w:rPr>
          <w:i/>
          <w:iCs/>
        </w:rPr>
        <w:t>Rekurrenten</w:t>
      </w:r>
      <w:r w:rsidR="0045731B" w:rsidRPr="00A22696">
        <w:rPr>
          <w:i/>
          <w:iCs/>
        </w:rPr>
        <w:t xml:space="preserve"> </w:t>
      </w:r>
      <w:r w:rsidR="00217148" w:rsidRPr="00A22696">
        <w:rPr>
          <w:i/>
          <w:iCs/>
        </w:rPr>
        <w:t>Neuronalen Netzen</w:t>
      </w:r>
      <w:r w:rsidR="00217148">
        <w:t xml:space="preserve"> (RNNs)</w:t>
      </w:r>
      <w:r w:rsidR="00217148" w:rsidRPr="00217148">
        <w:t xml:space="preserve"> </w:t>
      </w:r>
      <w:r w:rsidR="0045731B" w:rsidRPr="00217148">
        <w:t>erweitert werden können, um</w:t>
      </w:r>
      <w:r w:rsidR="00217148" w:rsidRPr="00217148">
        <w:t xml:space="preserve"> mit Hilfe von Gedächtniszellen</w:t>
      </w:r>
      <w:r w:rsidR="0045731B" w:rsidRPr="00217148">
        <w:t xml:space="preserve"> </w:t>
      </w:r>
      <w:r w:rsidR="00217148" w:rsidRPr="00217148">
        <w:t>sequenzielle</w:t>
      </w:r>
      <w:r w:rsidR="0045731B" w:rsidRPr="00217148">
        <w:t xml:space="preserve"> Daten zu </w:t>
      </w:r>
      <w:r w:rsidR="0022187A">
        <w:t>klassifizieren</w:t>
      </w:r>
      <w:r w:rsidR="0045731B" w:rsidRPr="00217148">
        <w:t xml:space="preserve">. </w:t>
      </w:r>
    </w:p>
    <w:p w14:paraId="7C3035C4" w14:textId="33BCDB98" w:rsidR="007B71BC" w:rsidRDefault="00F8752C" w:rsidP="00C057EC">
      <w:pPr>
        <w:pStyle w:val="berschrift3"/>
      </w:pPr>
      <w:bookmarkStart w:id="37" w:name="_Toc143879360"/>
      <w:r>
        <w:t xml:space="preserve">Aufbau </w:t>
      </w:r>
      <w:r w:rsidR="00A84C04">
        <w:t>eines künstlichen Neuronalen Netzes</w:t>
      </w:r>
      <w:bookmarkEnd w:id="37"/>
    </w:p>
    <w:p w14:paraId="645FFD45" w14:textId="5F77EB8B" w:rsidR="008E44B4" w:rsidRDefault="00A43D5E" w:rsidP="00AB4FC7">
      <w:r>
        <w:t>Im Allgemeinen bestehen Künstliche Neuronale Netze aus mehreren Verarbeitungseinheiten, we</w:t>
      </w:r>
      <w:r w:rsidRPr="00A51338">
        <w:t xml:space="preserve">lche in diesem Kontext als </w:t>
      </w:r>
      <w:r w:rsidRPr="00A51338">
        <w:rPr>
          <w:i/>
          <w:iCs/>
        </w:rPr>
        <w:t>Neuronen</w:t>
      </w:r>
      <w:r w:rsidRPr="00A51338">
        <w:t xml:space="preserve"> bezeichnet werden. Diese Neuronen sind, wie in Abb. </w:t>
      </w:r>
      <w:r w:rsidR="006A0306" w:rsidRPr="00A51338">
        <w:t>9</w:t>
      </w:r>
      <w:r w:rsidRPr="00A51338">
        <w:t xml:space="preserve"> </w:t>
      </w:r>
      <w:r w:rsidR="006A0306" w:rsidRPr="00A51338">
        <w:t>dargestellt</w:t>
      </w:r>
      <w:r w:rsidR="006A0306">
        <w:t>,</w:t>
      </w:r>
      <w:r>
        <w:t xml:space="preserve"> in mehreren Schichten angeordnet, wobei die Ausgabe eines jeden Neurons einer Schicht </w:t>
      </w:r>
      <w:r w:rsidR="006815C8">
        <w:t>an die</w:t>
      </w:r>
      <w:r>
        <w:t xml:space="preserve"> Eingabe </w:t>
      </w:r>
      <w:r w:rsidR="00E06399">
        <w:t>der</w:t>
      </w:r>
      <w:r>
        <w:t xml:space="preserve"> Neuronen </w:t>
      </w:r>
      <w:r w:rsidR="00E06399">
        <w:t xml:space="preserve">in </w:t>
      </w:r>
      <w:r w:rsidR="0039305E">
        <w:t>der nächsten</w:t>
      </w:r>
      <w:r w:rsidR="006815C8">
        <w:t xml:space="preserve"> Schicht weitergereicht wird</w:t>
      </w:r>
      <w:r w:rsidR="006A0306">
        <w:t xml:space="preserve"> </w:t>
      </w:r>
      <w:sdt>
        <w:sdtPr>
          <w:alias w:val="To edit, see citavi.com/edit"/>
          <w:tag w:val="CitaviPlaceholder#e1ca8889-fdb3-4941-85a2-c05098689841"/>
          <w:id w:val="826470959"/>
          <w:placeholder>
            <w:docPart w:val="DefaultPlaceholder_-1854013440"/>
          </w:placeholder>
        </w:sdtPr>
        <w:sdtContent>
          <w:r w:rsidR="006A0306">
            <w:fldChar w:fldCharType="begin"/>
          </w:r>
          <w:r w:rsidR="00CA0B4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4NTNjYTRhLTE0NjQtNDA1Yy1hZjg4LTg2N2NlZDA5MjljOSIsIlJhbmdlTGVuZ3RoIjo0LCJSZWZlcmVuY2VJZCI6IjFhNDFjYTU3LWUwY2YtNDA4ZS1hZmY0LTFkMzgzNDU1ZWF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xNi9qLnRyYy4yMDE4LjAzLjAyNCIsIlVyaVN0cmluZyI6Imh0dHBzOi8vZG9pLm9yZy8xMC4xMDE2L2oudHJjLjIwMTguMDMuMDI0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}</w:instrText>
          </w:r>
          <w:r w:rsidR="006A0306">
            <w:fldChar w:fldCharType="separate"/>
          </w:r>
          <w:r w:rsidR="000E486B">
            <w:t>[14]</w:t>
          </w:r>
          <w:r w:rsidR="006A0306">
            <w:fldChar w:fldCharType="end"/>
          </w:r>
        </w:sdtContent>
      </w:sdt>
      <w:r w:rsidR="006815C8">
        <w:t>.</w:t>
      </w:r>
      <w:r w:rsidR="006A0306">
        <w:t xml:space="preserve"> </w:t>
      </w:r>
    </w:p>
    <w:p w14:paraId="0B3E4BE2" w14:textId="703AEE04" w:rsidR="00AB1EB5" w:rsidRDefault="00AD649A" w:rsidP="00AD649A">
      <w:pPr>
        <w:pStyle w:val="AbbMitRahmen"/>
      </w:pPr>
      <w:r w:rsidRPr="00AD649A">
        <w:rPr>
          <w:noProof/>
        </w:rPr>
        <w:drawing>
          <wp:inline distT="0" distB="0" distL="0" distR="0" wp14:anchorId="39AF412B" wp14:editId="623E4EBD">
            <wp:extent cx="3869815" cy="2590800"/>
            <wp:effectExtent l="0" t="0" r="0" b="0"/>
            <wp:docPr id="1291527919"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887748" cy="2602806"/>
                    </a:xfrm>
                    <a:prstGeom prst="rect">
                      <a:avLst/>
                    </a:prstGeom>
                    <a:noFill/>
                  </pic:spPr>
                </pic:pic>
              </a:graphicData>
            </a:graphic>
          </wp:inline>
        </w:drawing>
      </w:r>
    </w:p>
    <w:p w14:paraId="3B4F44E3" w14:textId="73D43B0E" w:rsidR="00414EEA" w:rsidRPr="00414EEA" w:rsidRDefault="00C132C0" w:rsidP="002745B9">
      <w:pPr>
        <w:pStyle w:val="Beschriftung"/>
      </w:pPr>
      <w:bookmarkStart w:id="38" w:name="_Toc143696922"/>
      <w:bookmarkStart w:id="39" w:name="_Toc143779056"/>
      <w:r>
        <w:t xml:space="preserve">Abb. </w:t>
      </w:r>
      <w:fldSimple w:instr=" SEQ Abb. \* ARABIC ">
        <w:r w:rsidR="008514D7">
          <w:rPr>
            <w:noProof/>
          </w:rPr>
          <w:t>9</w:t>
        </w:r>
      </w:fldSimple>
      <w:r>
        <w:t xml:space="preserve">: </w:t>
      </w:r>
      <w:r w:rsidR="00AD7D24">
        <w:tab/>
      </w:r>
      <w:r w:rsidR="00AB1EB5">
        <w:t>Aufbau eines Künstlichen Neuronalen Netzes</w:t>
      </w:r>
      <w:bookmarkEnd w:id="38"/>
      <w:bookmarkEnd w:id="39"/>
    </w:p>
    <w:p w14:paraId="316F7E04" w14:textId="77777777" w:rsidR="00923988" w:rsidRDefault="00923988" w:rsidP="00923988"/>
    <w:p w14:paraId="223800B4" w14:textId="629D964B" w:rsidR="00A1756D" w:rsidRPr="00923988" w:rsidRDefault="0008262A" w:rsidP="00923988">
      <w:r>
        <w:t xml:space="preserve">Die erste Schicht eines KNNs bezeichnet man als </w:t>
      </w:r>
      <w:r w:rsidRPr="006A0306">
        <w:rPr>
          <w:i/>
          <w:iCs/>
        </w:rPr>
        <w:t>Eingabeschicht</w:t>
      </w:r>
      <w:r>
        <w:t xml:space="preserve"> (engl. </w:t>
      </w:r>
      <w:r w:rsidRPr="006A0306">
        <w:rPr>
          <w:i/>
          <w:iCs/>
        </w:rPr>
        <w:t>Input-Layer</w:t>
      </w:r>
      <w:r>
        <w:t xml:space="preserve">) und die zugehörigen Neuronen als </w:t>
      </w:r>
      <w:r w:rsidRPr="00A22696">
        <w:rPr>
          <w:i/>
          <w:iCs/>
        </w:rPr>
        <w:t>Eingabeneuronen</w:t>
      </w:r>
      <w:r>
        <w:t xml:space="preserve"> (engl. </w:t>
      </w:r>
      <w:r w:rsidRPr="006A0306">
        <w:rPr>
          <w:i/>
          <w:iCs/>
        </w:rPr>
        <w:t>Input-</w:t>
      </w:r>
      <w:r>
        <w:rPr>
          <w:i/>
          <w:iCs/>
        </w:rPr>
        <w:t>Neurons</w:t>
      </w:r>
      <w:r>
        <w:t xml:space="preserve">). Die Anzahl der Eingabeneuronen </w:t>
      </w:r>
      <w:r w:rsidR="00E06399">
        <w:t>eines Netzes wird durch</w:t>
      </w:r>
      <w:r>
        <w:t xml:space="preserve"> </w:t>
      </w:r>
      <w:r w:rsidR="00E06399">
        <w:t>die</w:t>
      </w:r>
      <w:r>
        <w:t xml:space="preserve"> Anzahl an gegebenen </w:t>
      </w:r>
      <w:r w:rsidR="00E06399">
        <w:t>M</w:t>
      </w:r>
      <w:r>
        <w:t>erkmalen in den Trainingsdatenpunkten</w:t>
      </w:r>
      <w:r w:rsidR="00E06399">
        <w:t xml:space="preserve"> festgelegt</w:t>
      </w:r>
      <w:r>
        <w:t xml:space="preserve">. </w:t>
      </w:r>
      <w:r w:rsidR="00242892">
        <w:t xml:space="preserve">Analog zur Eingabeschicht bezeichnet man die letzte Schicht eines KNNs </w:t>
      </w:r>
      <w:r w:rsidR="00A1756D">
        <w:t xml:space="preserve">als </w:t>
      </w:r>
      <w:r w:rsidR="00A1756D" w:rsidRPr="00A22696">
        <w:rPr>
          <w:i/>
          <w:iCs/>
        </w:rPr>
        <w:t>Ausgabeschicht</w:t>
      </w:r>
      <w:r w:rsidR="00A1756D">
        <w:t xml:space="preserve"> (engl. </w:t>
      </w:r>
      <w:r w:rsidR="00A1756D">
        <w:rPr>
          <w:i/>
          <w:iCs/>
        </w:rPr>
        <w:t>Output</w:t>
      </w:r>
      <w:r w:rsidR="00A1756D" w:rsidRPr="006A0306">
        <w:rPr>
          <w:i/>
          <w:iCs/>
        </w:rPr>
        <w:t>-Layer</w:t>
      </w:r>
      <w:r w:rsidR="00A1756D">
        <w:t xml:space="preserve">). Sie besteht aus den </w:t>
      </w:r>
      <w:r w:rsidR="00A1756D" w:rsidRPr="00A22696">
        <w:rPr>
          <w:i/>
          <w:iCs/>
        </w:rPr>
        <w:t>Ausgabeneuronen</w:t>
      </w:r>
      <w:r w:rsidR="00A1756D">
        <w:t xml:space="preserve"> (engl. </w:t>
      </w:r>
      <w:r w:rsidR="00A1756D" w:rsidRPr="00A86C9B">
        <w:rPr>
          <w:i/>
          <w:iCs/>
        </w:rPr>
        <w:t>Output-Neurons</w:t>
      </w:r>
      <w:r w:rsidR="00A1756D">
        <w:t>)</w:t>
      </w:r>
      <w:r>
        <w:t xml:space="preserve"> </w:t>
      </w:r>
      <w:sdt>
        <w:sdtPr>
          <w:alias w:val="To edit, see citavi.com/edit"/>
          <w:tag w:val="CitaviPlaceholder#a45a79b9-9b9f-441f-b1d7-d4e0dc4d7dcf"/>
          <w:id w:val="-920172639"/>
          <w:placeholder>
            <w:docPart w:val="DefaultPlaceholder_-1854013440"/>
          </w:placeholder>
        </w:sdtPr>
        <w:sdtContent>
          <w:r>
            <w:fldChar w:fldCharType="begin"/>
          </w:r>
          <w:r w:rsidR="009A291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hYmQ2MzIwLWUzZmUtNDM3NC1iNGVjLWIxODJkNjYwODVmNCIsIlJhbmdlTGVuZ3RoIjoxMSwiUmVmZXJlbmNlSWQiOiIyMmUyNmJmMy1mYmRlLTQ3NjItYmUzZC1kMmNjNTI5NzhjZm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iwiT3JpZ2luYWxTdHJpbmciOiJDOlxcVXNlcnNcXGxlbm5pXFxBcHBEYXRhXFxMb2NhbFxcVGVtcFxccG10bmR6cHQuanBnIiwiVXJpU3RyaW5nIjoiMjJlMjZiZjMtZmJkZS00NzYyLWJlM2QtZDJjYzUyOTc4Y2Zh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eyIkaWQiOiIxMSIsIiR0eXBlIjoiU3dpc3NBY2FkZW1pYy5DaXRhdmkuR3JvdXAsIFN3aXNzQWNhZGVtaWMuQ2l0YXZpIiwiRGlzcGxheVR5cGUiOjAsIk5hbWUiOiJHcnVuZGxhZ2VuIiwiQ3JlYXRlZEJ5IjoiX0xlbm5pIEtvZXBwZXIiLCJDcmVhdGVkT24iOiIyMDIzLTA2LTE1VDA5OjE4OjIyIiwiTW9kaWZpZWRCeSI6Il9MZW5uaSBLb2VwcGVyIiwiSWQiOiJmZDU0MjViMS1iNWZjLTRiMWItYTAwYi0zMmQwN2Q3ZmQzNDYiLCJNb2RpZmllZE9uIjoiMjAyMy0wNi0xNVQwOToxODoyNiIsIlByb2plY3QiOnsiJHJlZiI6IjgifX1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JodHRwczovL3N0YXRpYy5sYXRleHN0dWRpby5uZXQvYXJ0aWNsZS8yMDE4LzA5MTIvbmV1cmFsbmV0d29ya3NhbmRkZWVwbGVhcm5pbmcucGRmIiwiVXJpU3RyaW5nIjoiaHR0cHM6Ly9zdGF0aWMubGF0ZXhzdHVkaW8ubmV0L2FydGljbGUvMjAxOC8wOTEyL25ldXJhbG5ldHdvcmtzYW5kZGVlcGxlYXJuaW5nLnBkZ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}</w:instrText>
          </w:r>
          <w:r>
            <w:fldChar w:fldCharType="separate"/>
          </w:r>
          <w:r w:rsidR="000E486B">
            <w:t>[15, S. 11]</w:t>
          </w:r>
          <w:r>
            <w:fldChar w:fldCharType="end"/>
          </w:r>
        </w:sdtContent>
      </w:sdt>
      <w:r w:rsidR="00A1756D">
        <w:t xml:space="preserve">. </w:t>
      </w:r>
      <w:r w:rsidR="00AB4FC7">
        <w:t>Die Anzahl der Ausgabeneuronen ist abhängig von der Problemstellung. Bei einem mehrklassigen Klassifikationsproblem verwendet man jedoch üblicherweise ein Neuron pro</w:t>
      </w:r>
      <w:r w:rsidR="00E06399">
        <w:t xml:space="preserve"> vorherzusagender</w:t>
      </w:r>
      <w:r w:rsidR="00AB4FC7">
        <w:t xml:space="preserve"> Kategorie</w:t>
      </w:r>
      <w:r>
        <w:t xml:space="preserve"> </w:t>
      </w:r>
      <w:sdt>
        <w:sdtPr>
          <w:alias w:val="To edit, see citavi.com/edit"/>
          <w:tag w:val="CitaviPlaceholder#0a163d83-392f-4c60-8d18-7154e829fa68"/>
          <w:id w:val="-2003033687"/>
          <w:placeholder>
            <w:docPart w:val="DefaultPlaceholder_-1854013440"/>
          </w:placeholder>
        </w:sdtPr>
        <w:sdtContent>
          <w:r>
            <w:fldChar w:fldCharType="begin"/>
          </w:r>
          <w:r w:rsidR="000E486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5YWMyYzdjLTkwMjUtNDRiMy1hOTVmLWU5MzM2Y2M1YmNmZCIsIlJhbmdlTGVuZ3RoIjoxNC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k1IiwiU3RhcnRQYWdlIjp7IiRpZCI6IjUiLCIkdHlwZSI6IlN3aXNzQWNhZGVtaWMuUGFnZU51bWJlciwgU3dpc3NBY2FkZW1pYyIsIklzRnVsbHlOdW1lcmljIjp0cnVlLCJOdW1iZXIiOjI5NSwiTnVtYmVyaW5nVHlwZSI6MCwiTnVtZXJhbFN5c3RlbSI6MCwiT3JpZ2luYWxTdHJpbmciOiIyOTUiLCJQcmV0dHlTdHJpbmciOiIyOTU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yNVQxMzozNDozMSIsIlByb2plY3QiOnsiJHJlZiI6IjgifX0sIlN1ZmZpeCI6ImYuIi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wLCBTLiAyOTVmLl0ifV19LCJUYWciOiJDaXRhdmlQbGFjZWhvbGRlciMwYTE2M2Q4My0zOTJmLTRjNjAtOGQxOC03MTU0ZTgyOWZhNjgiLCJUZXh0IjoiWzEwLCBTLiAyOTVmLl0iLCJXQUlWZXJzaW9uIjoiNi4xNC4wLjAifQ==}</w:instrText>
          </w:r>
          <w:r>
            <w:fldChar w:fldCharType="separate"/>
          </w:r>
          <w:r w:rsidR="000E486B">
            <w:t>[10, S. 295f.]</w:t>
          </w:r>
          <w:r>
            <w:fldChar w:fldCharType="end"/>
          </w:r>
        </w:sdtContent>
      </w:sdt>
      <w:r w:rsidR="00B3060B">
        <w:t>.</w:t>
      </w:r>
    </w:p>
    <w:p w14:paraId="1038F53D" w14:textId="0FB2A4D1" w:rsidR="00F46215" w:rsidRDefault="00664380" w:rsidP="00F46215">
      <w:r>
        <w:lastRenderedPageBreak/>
        <w:t>Etwas komplizierter ist d</w:t>
      </w:r>
      <w:r w:rsidR="0028434C">
        <w:t xml:space="preserve">er Aufbau </w:t>
      </w:r>
      <w:r>
        <w:t xml:space="preserve">des Netzes zwischen der Ein- und Ausgabeschicht. </w:t>
      </w:r>
      <w:r w:rsidR="0028434C">
        <w:t xml:space="preserve">Die </w:t>
      </w:r>
      <w:r w:rsidR="00C90D19">
        <w:t xml:space="preserve">dort </w:t>
      </w:r>
      <w:r w:rsidR="0028434C">
        <w:t>befind</w:t>
      </w:r>
      <w:r w:rsidR="00C90D19">
        <w:t>lichen</w:t>
      </w:r>
      <w:r w:rsidR="0028434C">
        <w:t xml:space="preserve"> Schichten bezeichnet man als </w:t>
      </w:r>
      <w:r w:rsidR="0028434C" w:rsidRPr="0028434C">
        <w:rPr>
          <w:i/>
          <w:iCs/>
        </w:rPr>
        <w:t>verborgene Schichten</w:t>
      </w:r>
      <w:r w:rsidR="0028434C">
        <w:t xml:space="preserve"> (engl. </w:t>
      </w:r>
      <w:r w:rsidR="0028434C" w:rsidRPr="0028434C">
        <w:rPr>
          <w:i/>
          <w:iCs/>
        </w:rPr>
        <w:t>Hidden</w:t>
      </w:r>
      <w:r w:rsidR="00A22696">
        <w:rPr>
          <w:i/>
          <w:iCs/>
        </w:rPr>
        <w:t>-</w:t>
      </w:r>
      <w:r w:rsidR="0028434C" w:rsidRPr="0028434C">
        <w:rPr>
          <w:i/>
          <w:iCs/>
        </w:rPr>
        <w:t>Layers</w:t>
      </w:r>
      <w:r w:rsidR="0028434C">
        <w:t>).</w:t>
      </w:r>
      <w:r w:rsidR="00A37F56">
        <w:t xml:space="preserve"> Sowohl die Anzahl der verborgenen Schichten als auch die Anzahl der Neuronen in den einzelnen Schichten folgen keiner Faustregel</w:t>
      </w:r>
      <w:r w:rsidR="0083610B">
        <w:t xml:space="preserve"> </w:t>
      </w:r>
      <w:sdt>
        <w:sdtPr>
          <w:alias w:val="To edit, see citavi.com/edit"/>
          <w:tag w:val="CitaviPlaceholder#e95ea64c-9095-4b8b-9abc-76d4c96e5045"/>
          <w:id w:val="1614638055"/>
          <w:placeholder>
            <w:docPart w:val="DefaultPlaceholder_-1854013440"/>
          </w:placeholder>
        </w:sdtPr>
        <w:sdtContent>
          <w:r w:rsidR="0083610B">
            <w:fldChar w:fldCharType="begin"/>
          </w:r>
          <w:r w:rsidR="009A291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hNTBjNTkzLWJjYzUtNDdjOC1hZTQ1LWViZWI1NzI0NGQ2NiIsIlJhbmdlTGVuZ3RoIjoxMSwiUmVmZXJlbmNlSWQiOiIyMmUyNmJmMy1mYmRlLTQ3NjItYmUzZC1kMmNjNTI5NzhjZm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iwiT3JpZ2luYWxTdHJpbmciOiJDOlxcVXNlcnNcXGxlbm5pXFxBcHBEYXRhXFxMb2NhbFxcVGVtcFxccG10bmR6cHQuanBnIiwiVXJpU3RyaW5nIjoiMjJlMjZiZjMtZmJkZS00NzYyLWJlM2QtZDJjYzUyOTc4Y2Zh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eyIkaWQiOiIxMSIsIiR0eXBlIjoiU3dpc3NBY2FkZW1pYy5DaXRhdmkuR3JvdXAsIFN3aXNzQWNhZGVtaWMuQ2l0YXZpIiwiRGlzcGxheVR5cGUiOjAsIk5hbWUiOiJHcnVuZGxhZ2VuIiwiQ3JlYXRlZEJ5IjoiX0xlbm5pIEtvZXBwZXIiLCJDcmVhdGVkT24iOiIyMDIzLTA2LTE1VDA5OjE4OjIyIiwiTW9kaWZpZWRCeSI6Il9MZW5uaSBLb2VwcGVyIiwiSWQiOiJmZDU0MjViMS1iNWZjLTRiMWItYTAwYi0zMmQwN2Q3ZmQzNDYiLCJNb2RpZmllZE9uIjoiMjAyMy0wNi0xNVQwOToxODoyNiIsIlByb2plY3QiOnsiJHJlZiI6IjgifX1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JodHRwczovL3N0YXRpYy5sYXRleHN0dWRpby5uZXQvYXJ0aWNsZS8yMDE4LzA5MTIvbmV1cmFsbmV0d29ya3NhbmRkZWVwbGVhcm5pbmcucGRmIiwiVXJpU3RyaW5nIjoiaHR0cHM6Ly9zdGF0aWMubGF0ZXhzdHVkaW8ubmV0L2FydGljbGUvMjAxOC8wOTEyL25ldXJhbG5ldHdvcmtzYW5kZGVlcGxlYXJuaW5nLnBkZ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}</w:instrText>
          </w:r>
          <w:r w:rsidR="0083610B">
            <w:fldChar w:fldCharType="separate"/>
          </w:r>
          <w:r w:rsidR="000E486B">
            <w:t>[15, S. 12]</w:t>
          </w:r>
          <w:r w:rsidR="0083610B">
            <w:fldChar w:fldCharType="end"/>
          </w:r>
        </w:sdtContent>
      </w:sdt>
      <w:r w:rsidR="00A37F56">
        <w:t xml:space="preserve">. Sie sind Hyperparameter, welche die </w:t>
      </w:r>
      <w:r w:rsidR="0001079C">
        <w:t>Fähigkeit des Netzes beeinflussen, komplexe Muster und Konzepte in den Daten zu erlernen und abzubilden.</w:t>
      </w:r>
      <w:r w:rsidR="0083610B">
        <w:t xml:space="preserve"> Ein KNN mit mehr als zwei verborgenen Schichten gilt als tiefes neuronales Netz (engl. </w:t>
      </w:r>
      <w:r w:rsidR="0083610B" w:rsidRPr="0083610B">
        <w:rPr>
          <w:i/>
          <w:iCs/>
        </w:rPr>
        <w:t>Deep Neural Network</w:t>
      </w:r>
      <w:r w:rsidR="0083610B">
        <w:t xml:space="preserve">) </w:t>
      </w:r>
      <w:sdt>
        <w:sdtPr>
          <w:alias w:val="To edit, see citavi.com/edit"/>
          <w:tag w:val="CitaviPlaceholder#0c1e14fe-bf47-4e07-952d-e44dd145a613"/>
          <w:id w:val="478118368"/>
          <w:placeholder>
            <w:docPart w:val="DefaultPlaceholder_-1854013440"/>
          </w:placeholder>
        </w:sdtPr>
        <w:sdtContent>
          <w:r w:rsidR="0083610B">
            <w:fldChar w:fldCharType="begin"/>
          </w:r>
          <w:r w:rsidR="009A291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mNjBjNzc3LTI5YWQtNDE0MS1hNWVjLTlhNTBmNmY2NDE1MSIsIlJhbmdlTGVuZ3RoIjoxMSwiUmVmZXJlbmNlSWQiOiIyMmUyNmJmMy1mYmRlLTQ3NjItYmUzZC1kMmNjNTI5NzhjZm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iwiT3JpZ2luYWxTdHJpbmciOiJDOlxcVXNlcnNcXGxlbm5pXFxBcHBEYXRhXFxMb2NhbFxcVGVtcFxccG10bmR6cHQuanBnIiwiVXJpU3RyaW5nIjoiMjJlMjZiZjMtZmJkZS00NzYyLWJlM2QtZDJjYzUyOTc4Y2Zh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eyIkaWQiOiIxMSIsIiR0eXBlIjoiU3dpc3NBY2FkZW1pYy5DaXRhdmkuR3JvdXAsIFN3aXNzQWNhZGVtaWMuQ2l0YXZpIiwiRGlzcGxheVR5cGUiOjAsIk5hbWUiOiJHcnVuZGxhZ2VuIiwiQ3JlYXRlZEJ5IjoiX0xlbm5pIEtvZXBwZXIiLCJDcmVhdGVkT24iOiIyMDIzLTA2LTE1VDA5OjE4OjIyIiwiTW9kaWZpZWRCeSI6Il9MZW5uaSBLb2VwcGVyIiwiSWQiOiJmZDU0MjViMS1iNWZjLTRiMWItYTAwYi0zMmQwN2Q3ZmQzNDYiLCJNb2RpZmllZE9uIjoiMjAyMy0wNi0xNVQwOToxODoyNiIsIlByb2plY3QiOnsiJHJlZiI6IjgifX1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JodHRwczovL3N0YXRpYy5sYXRleHN0dWRpby5uZXQvYXJ0aWNsZS8yMDE4LzA5MTIvbmV1cmFsbmV0d29ya3NhbmRkZWVwbGVhcm5pbmcucGRmIiwiVXJpU3RyaW5nIjoiaHR0cHM6Ly9zdGF0aWMubGF0ZXhzdHVkaW8ubmV0L2FydGljbGUvMjAxOC8wOTEyL25ldXJhbG5ldHdvcmtzYW5kZGVlcGxlYXJuaW5nLnBkZ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}</w:instrText>
          </w:r>
          <w:r w:rsidR="0083610B">
            <w:fldChar w:fldCharType="separate"/>
          </w:r>
          <w:r w:rsidR="000E486B">
            <w:t>[15, S. 37]</w:t>
          </w:r>
          <w:r w:rsidR="0083610B">
            <w:fldChar w:fldCharType="end"/>
          </w:r>
        </w:sdtContent>
      </w:sdt>
      <w:r w:rsidR="0083610B">
        <w:t>.</w:t>
      </w:r>
      <w:r w:rsidR="00583935">
        <w:t xml:space="preserve"> </w:t>
      </w:r>
      <w:r w:rsidR="00AA528A">
        <w:t xml:space="preserve">Komplexe Funktionen können sowohl durch tiefe als auch durch weite (viele Neuronen pro Schicht) KNNs modelliert werden. Im Allgemeinen besitzt das Erhöhen der Anzahl an Schichten jedoch eine deutlich höhere Parametereffizienz, wodurch eine vergleichbare </w:t>
      </w:r>
      <w:r w:rsidR="006E3C28">
        <w:t>Leistung</w:t>
      </w:r>
      <w:r w:rsidR="00AA528A">
        <w:t xml:space="preserve"> durch deutlich weniger Neuronen erreicht werden kann</w:t>
      </w:r>
      <w:r w:rsidR="00AC1804">
        <w:t xml:space="preserve"> </w:t>
      </w:r>
      <w:sdt>
        <w:sdtPr>
          <w:alias w:val="To edit, see citavi.com/edit"/>
          <w:tag w:val="CitaviPlaceholder#8743e9fc-a5d5-4fdd-9675-332a55fa1a43"/>
          <w:id w:val="-1305698287"/>
          <w:placeholder>
            <w:docPart w:val="DefaultPlaceholder_-1854013440"/>
          </w:placeholder>
        </w:sdtPr>
        <w:sdtContent>
          <w:r w:rsidR="00AC1804">
            <w:fldChar w:fldCharType="begin"/>
          </w:r>
          <w:r w:rsidR="000E486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wNGRlNDAyLTgzYzYtNDhiMy05NmZmLWY2NTJiMDNiY2NiZCIsIlJhbmdlTGVuZ3RoIjoxNC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zI2IiwiU3RhcnRQYWdlIjp7IiRpZCI6IjUiLCIkdHlwZSI6IlN3aXNzQWNhZGVtaWMuUGFnZU51bWJlciwgU3dpc3NBY2FkZW1pYyIsIklzRnVsbHlOdW1lcmljIjp0cnVlLCJOdW1iZXIiOjMyNiwiTnVtYmVyaW5nVHlwZSI6MCwiTnVtZXJhbFN5c3RlbSI6MCwiT3JpZ2luYWxTdHJpbmciOiIzMjYiLCJQcmV0dHlTdHJpbmciOiIzMjY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yNVQxMzozNDozMSIsIlByb2plY3QiOnsiJHJlZiI6IjgifX0sIlN1ZmZpeCI6ImYuIi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wLCBTLiAzMjZmLl0ifV19LCJUYWciOiJDaXRhdmlQbGFjZWhvbGRlciM4NzQzZTlmYy1hNWQ1LTRmZGQtOTY3NS0zMzJhNTVmYTFhNDMiLCJUZXh0IjoiWzEwLCBTLiAzMjZmLl0iLCJXQUlWZXJzaW9uIjoiNi4xNC4wLjAifQ==}</w:instrText>
          </w:r>
          <w:r w:rsidR="00AC1804">
            <w:fldChar w:fldCharType="separate"/>
          </w:r>
          <w:r w:rsidR="000E486B">
            <w:t>[10, S. 326f.]</w:t>
          </w:r>
          <w:r w:rsidR="00AC1804">
            <w:fldChar w:fldCharType="end"/>
          </w:r>
        </w:sdtContent>
      </w:sdt>
      <w:r w:rsidR="00AA528A">
        <w:t>.</w:t>
      </w:r>
    </w:p>
    <w:p w14:paraId="7E800B1E" w14:textId="1AD94C40" w:rsidR="00F8752C" w:rsidRDefault="00F46215" w:rsidP="00A84C04">
      <w:pPr>
        <w:pStyle w:val="berschrift3"/>
      </w:pPr>
      <w:bookmarkStart w:id="40" w:name="_Toc143879361"/>
      <w:r>
        <w:t>Künstliche Neuronen und Aktivierungsfunktionen</w:t>
      </w:r>
      <w:bookmarkEnd w:id="40"/>
    </w:p>
    <w:p w14:paraId="01BB3817" w14:textId="46952914" w:rsidR="008E44B4" w:rsidRDefault="00901636" w:rsidP="008E44B4">
      <w:r>
        <w:t xml:space="preserve">Mathematisch betrachtet implementiert ein einzelnes künstliches Neuron eine Funktion, welche einen Eingabevektor </w:t>
      </w:r>
      <m:oMath>
        <m:r>
          <m:rPr>
            <m:sty m:val="bi"/>
          </m:rPr>
          <w:rPr>
            <w:rFonts w:ascii="Cambria Math" w:hAnsi="Cambria Math"/>
          </w:rPr>
          <m:t>x</m:t>
        </m:r>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m</m:t>
                </m:r>
              </m:sub>
            </m:sSub>
          </m:e>
        </m:d>
      </m:oMath>
      <w:r>
        <w:t xml:space="preserve"> auf eine einzelne numerische Ausgabe abbildet. Diese Funktion ist wie folgt definiert:</w:t>
      </w:r>
    </w:p>
    <w:p w14:paraId="57A58D99" w14:textId="2D7ABBB1" w:rsidR="00901636" w:rsidRPr="00A51338" w:rsidRDefault="00A51338" w:rsidP="004262DE">
      <w:pPr>
        <w:tabs>
          <w:tab w:val="left" w:pos="851"/>
          <w:tab w:val="left" w:pos="8364"/>
        </w:tabs>
        <w:jc w:val="left"/>
      </w:pPr>
      <w:r>
        <w:tab/>
      </w:r>
      <m:oMath>
        <m:sSub>
          <m:sSubPr>
            <m:ctrlPr>
              <w:rPr>
                <w:rFonts w:ascii="Cambria Math" w:hAnsi="Cambria Math"/>
                <w:i/>
              </w:rPr>
            </m:ctrlPr>
          </m:sSubPr>
          <m:e>
            <m:r>
              <w:rPr>
                <w:rFonts w:ascii="Cambria Math" w:hAnsi="Cambria Math"/>
              </w:rPr>
              <m:t>h</m:t>
            </m:r>
          </m:e>
          <m:sub>
            <m:r>
              <m:rPr>
                <m:sty m:val="bi"/>
              </m:rPr>
              <w:rPr>
                <w:rFonts w:ascii="Cambria Math" w:hAnsi="Cambria Math"/>
              </w:rPr>
              <m:t>w</m:t>
            </m:r>
            <m:r>
              <w:rPr>
                <w:rFonts w:ascii="Cambria Math" w:hAnsi="Cambria Math"/>
              </w:rPr>
              <m:t>, b</m:t>
            </m:r>
          </m:sub>
        </m:sSub>
        <m:d>
          <m:dPr>
            <m:ctrlPr>
              <w:rPr>
                <w:rFonts w:ascii="Cambria Math" w:hAnsi="Cambria Math"/>
                <w:i/>
              </w:rPr>
            </m:ctrlPr>
          </m:dPr>
          <m:e>
            <m:r>
              <m:rPr>
                <m:sty m:val="bi"/>
              </m:rPr>
              <w:rPr>
                <w:rFonts w:ascii="Cambria Math" w:hAnsi="Cambria Math"/>
              </w:rPr>
              <m:t>x</m:t>
            </m:r>
          </m:e>
        </m:d>
        <m:r>
          <w:rPr>
            <w:rFonts w:ascii="Cambria Math" w:hAnsi="Cambria Math"/>
          </w:rPr>
          <m:t>= φ</m:t>
        </m:r>
        <m:d>
          <m:dPr>
            <m:ctrlPr>
              <w:rPr>
                <w:rFonts w:ascii="Cambria Math" w:hAnsi="Cambria Math"/>
                <w:i/>
              </w:rPr>
            </m:ctrlPr>
          </m:dPr>
          <m:e>
            <m:r>
              <w:rPr>
                <w:rFonts w:ascii="Cambria Math" w:hAnsi="Cambria Math"/>
              </w:rPr>
              <m:t xml:space="preserve">b+ </m:t>
            </m:r>
            <m:nary>
              <m:naryPr>
                <m:chr m:val="∑"/>
                <m:limLoc m:val="undOvr"/>
                <m:ctrlPr>
                  <w:rPr>
                    <w:rFonts w:ascii="Cambria Math" w:hAnsi="Cambria Math"/>
                    <w:i/>
                  </w:rPr>
                </m:ctrlPr>
              </m:naryPr>
              <m:sub>
                <m:r>
                  <w:rPr>
                    <w:rFonts w:ascii="Cambria Math" w:hAnsi="Cambria Math"/>
                  </w:rPr>
                  <m:t>i=1</m:t>
                </m:r>
              </m:sub>
              <m:sup>
                <m:r>
                  <w:rPr>
                    <w:rFonts w:ascii="Cambria Math" w:hAnsi="Cambria Math"/>
                  </w:rPr>
                  <m:t>m</m:t>
                </m:r>
              </m:sup>
              <m:e>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m:t>
                    </m:r>
                  </m:sub>
                </m:sSub>
              </m:e>
            </m:nary>
          </m:e>
        </m:d>
      </m:oMath>
      <w:r>
        <w:tab/>
        <w:t>(2.2)</w:t>
      </w:r>
    </w:p>
    <w:p w14:paraId="1D409A23" w14:textId="6055CA72" w:rsidR="0063056B" w:rsidRDefault="009B47D6" w:rsidP="008E44B4">
      <w:r>
        <w:t xml:space="preserve">Hierbei stellt </w:t>
      </w:r>
      <m:oMath>
        <m:r>
          <m:rPr>
            <m:sty m:val="bi"/>
          </m:rPr>
          <w:rPr>
            <w:rFonts w:ascii="Cambria Math" w:hAnsi="Cambria Math"/>
          </w:rPr>
          <m:t>w</m:t>
        </m:r>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m</m:t>
                </m:r>
              </m:sub>
            </m:sSub>
          </m:e>
        </m:d>
      </m:oMath>
      <w:r>
        <w:t xml:space="preserve"> einen Vektor dar, der jeder Eingabe des Neurons ein Gewicht zuordnet. </w:t>
      </w:r>
      <m:oMath>
        <m:r>
          <w:rPr>
            <w:rFonts w:ascii="Cambria Math" w:hAnsi="Cambria Math"/>
          </w:rPr>
          <m:t>b</m:t>
        </m:r>
      </m:oMath>
      <w:r>
        <w:t xml:space="preserve"> ist der sogenannte </w:t>
      </w:r>
      <w:r w:rsidRPr="009B47D6">
        <w:rPr>
          <w:i/>
          <w:iCs/>
        </w:rPr>
        <w:t>Bias-Term</w:t>
      </w:r>
      <w:r>
        <w:t xml:space="preserve"> und </w:t>
      </w:r>
      <m:oMath>
        <m:r>
          <w:rPr>
            <w:rFonts w:ascii="Cambria Math" w:hAnsi="Cambria Math"/>
          </w:rPr>
          <m:t>φ</m:t>
        </m:r>
      </m:oMath>
      <w:r>
        <w:t xml:space="preserve"> (</w:t>
      </w:r>
      <w:r w:rsidR="00134A50">
        <w:t>Phi</w:t>
      </w:r>
      <w:r>
        <w:t xml:space="preserve">) eine nicht lineare </w:t>
      </w:r>
      <w:r w:rsidRPr="009B47D6">
        <w:rPr>
          <w:i/>
          <w:iCs/>
        </w:rPr>
        <w:t>Aktivierungsfunktion</w:t>
      </w:r>
      <w:r>
        <w:t>.</w:t>
      </w:r>
      <w:r w:rsidR="00054947">
        <w:t xml:space="preserve"> </w:t>
      </w:r>
      <w:r w:rsidR="0063056B">
        <w:t>Die Ausgabe eines Neurons entspricht also der Ausgabe einer Aktivierungsfunktion in Abhängigkeit von der gewichteten Summe der Eingaben und dem Bias-Term</w:t>
      </w:r>
      <w:r w:rsidR="00054947">
        <w:t>.</w:t>
      </w:r>
      <w:r w:rsidR="0063056B">
        <w:t xml:space="preserve"> </w:t>
      </w:r>
      <w:r w:rsidR="00A51338">
        <w:t>Dabei</w:t>
      </w:r>
      <w:r w:rsidR="00054947">
        <w:t xml:space="preserve"> ist</w:t>
      </w:r>
      <w:r w:rsidR="0063056B">
        <w:t xml:space="preserve"> die Eingabe</w:t>
      </w:r>
      <w:r w:rsidR="00054947">
        <w:t xml:space="preserve">, wie </w:t>
      </w:r>
      <w:r w:rsidR="00054947" w:rsidRPr="00A51338">
        <w:t>in Abb. 10 veranschaulicht</w:t>
      </w:r>
      <w:r w:rsidR="00054947">
        <w:t>,</w:t>
      </w:r>
      <w:r w:rsidR="0063056B">
        <w:t xml:space="preserve"> in der Regel durch die Ausgaben der Neuronen der vorherigen Schicht bestimmt</w:t>
      </w:r>
      <w:r w:rsidR="00404298">
        <w:t xml:space="preserve"> </w:t>
      </w:r>
      <w:sdt>
        <w:sdtPr>
          <w:alias w:val="To edit, see citavi.com/edit"/>
          <w:tag w:val="CitaviPlaceholder#98dfaa8f-2a10-4d65-8844-5a3eddc1d170"/>
          <w:id w:val="-318344043"/>
          <w:placeholder>
            <w:docPart w:val="DefaultPlaceholder_-1854013440"/>
          </w:placeholder>
        </w:sdtPr>
        <w:sdtContent>
          <w:r w:rsidR="00404298">
            <w:fldChar w:fldCharType="begin"/>
          </w:r>
          <w:r w:rsidR="00CA0B4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0Y2NlZTRmLWMyZmEtNDBmMi05NjgzLTMzNTRmMDVjYmYyNCIsIlJhbmdlTGVuZ3RoIjo0LCJSZWZlcmVuY2VJZCI6IjFhNDFjYTU3LWUwY2YtNDA4ZS1hZmY0LTFkMzgzNDU1ZWF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xNi9qLnRyYy4yMDE4LjAzLjAyNCIsIlVyaVN0cmluZyI6Imh0dHBzOi8vZG9pLm9yZy8xMC4xMDE2L2oudHJjLjIwMTguMDMuMDI0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}</w:instrText>
          </w:r>
          <w:r w:rsidR="00404298">
            <w:fldChar w:fldCharType="separate"/>
          </w:r>
          <w:r w:rsidR="000E486B">
            <w:t>[14]</w:t>
          </w:r>
          <w:r w:rsidR="00404298">
            <w:fldChar w:fldCharType="end"/>
          </w:r>
        </w:sdtContent>
      </w:sdt>
      <w:r w:rsidR="0063056B">
        <w:t>.</w:t>
      </w:r>
      <w:r w:rsidR="00054947">
        <w:t xml:space="preserve"> </w:t>
      </w:r>
    </w:p>
    <w:p w14:paraId="6EF953BA" w14:textId="57E64E78" w:rsidR="00322851" w:rsidRDefault="00134A50" w:rsidP="00322851">
      <w:pPr>
        <w:pStyle w:val="AbbMitRahmen"/>
        <w:keepNext/>
      </w:pPr>
      <w:r>
        <w:rPr>
          <w:noProof/>
        </w:rPr>
        <w:drawing>
          <wp:inline distT="0" distB="0" distL="0" distR="0" wp14:anchorId="562AB300" wp14:editId="2E74D853">
            <wp:extent cx="4234191" cy="1800225"/>
            <wp:effectExtent l="0" t="0" r="0" b="0"/>
            <wp:docPr id="20" name="Grafik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4263967" cy="1812885"/>
                    </a:xfrm>
                    <a:prstGeom prst="rect">
                      <a:avLst/>
                    </a:prstGeom>
                    <a:noFill/>
                  </pic:spPr>
                </pic:pic>
              </a:graphicData>
            </a:graphic>
          </wp:inline>
        </w:drawing>
      </w:r>
    </w:p>
    <w:p w14:paraId="67BA2320" w14:textId="6DF121DE" w:rsidR="002745B9" w:rsidRPr="002745B9" w:rsidRDefault="00C132C0" w:rsidP="002745B9">
      <w:pPr>
        <w:pStyle w:val="Beschriftung"/>
      </w:pPr>
      <w:bookmarkStart w:id="41" w:name="_Toc143696923"/>
      <w:bookmarkStart w:id="42" w:name="_Toc143779057"/>
      <w:r>
        <w:t xml:space="preserve">Abb. </w:t>
      </w:r>
      <w:fldSimple w:instr=" SEQ Abb. \* ARABIC ">
        <w:r w:rsidR="008514D7">
          <w:rPr>
            <w:noProof/>
          </w:rPr>
          <w:t>10</w:t>
        </w:r>
      </w:fldSimple>
      <w:r>
        <w:t xml:space="preserve">: </w:t>
      </w:r>
      <w:r w:rsidR="00AD7D24">
        <w:tab/>
      </w:r>
      <w:r w:rsidR="00322851">
        <w:t xml:space="preserve">Veranschaulichung eines </w:t>
      </w:r>
      <w:r w:rsidR="006F3DA3">
        <w:t>k</w:t>
      </w:r>
      <w:r w:rsidR="00322851">
        <w:t>ünstlichen Neurons</w:t>
      </w:r>
      <w:bookmarkEnd w:id="41"/>
      <w:bookmarkEnd w:id="42"/>
    </w:p>
    <w:p w14:paraId="51F926BD" w14:textId="77777777" w:rsidR="00847150" w:rsidRDefault="00847150" w:rsidP="008E44B4"/>
    <w:p w14:paraId="54E2EA56" w14:textId="150832DB" w:rsidR="00427815" w:rsidRDefault="00A971F7" w:rsidP="008E44B4">
      <w:r>
        <w:t xml:space="preserve">Würde die </w:t>
      </w:r>
      <w:r w:rsidR="00A51338">
        <w:t>Aktivierungsfunktion</w:t>
      </w:r>
      <w:r>
        <w:t xml:space="preserve"> </w:t>
      </w:r>
      <m:oMath>
        <m:r>
          <w:rPr>
            <w:rFonts w:ascii="Cambria Math" w:hAnsi="Cambria Math"/>
          </w:rPr>
          <m:t>φ</m:t>
        </m:r>
      </m:oMath>
      <w:r>
        <w:t xml:space="preserve"> aus der obigen Funktion</w:t>
      </w:r>
      <w:r w:rsidR="00A51338">
        <w:t xml:space="preserve"> (2.2)</w:t>
      </w:r>
      <w:r>
        <w:t xml:space="preserve"> entfallen, dann könnte ein künstliches Neuron lediglich lineare Transformationen </w:t>
      </w:r>
      <w:r w:rsidR="00A51338">
        <w:t>realisieren</w:t>
      </w:r>
      <w:r>
        <w:t xml:space="preserve">. Da eine Verkettung von linearen Transformationen ebenfalls linear ist, könnten KNNs </w:t>
      </w:r>
      <w:r w:rsidR="00A07655">
        <w:t>somit</w:t>
      </w:r>
      <w:r>
        <w:t xml:space="preserve"> lediglich lineare Zusammenhänge abbilden</w:t>
      </w:r>
      <w:r w:rsidR="001E3DA0">
        <w:t xml:space="preserve"> und nicht zur Lösung komplexer Probleme eingesetzt werden</w:t>
      </w:r>
      <w:r>
        <w:t xml:space="preserve">. </w:t>
      </w:r>
      <w:r w:rsidR="00A07655">
        <w:t xml:space="preserve">Deshalb werden </w:t>
      </w:r>
      <w:r w:rsidR="00A54ACB">
        <w:t xml:space="preserve">bestimmte </w:t>
      </w:r>
      <w:r w:rsidR="00A07655">
        <w:t>Aktivierungsfunktionen verwendet, um die Nichtlinearität der Neuronen zu garantieren</w:t>
      </w:r>
      <w:r w:rsidR="00A54ACB">
        <w:t>.</w:t>
      </w:r>
      <w:r w:rsidR="00A07655">
        <w:t xml:space="preserve"> </w:t>
      </w:r>
      <w:r w:rsidR="00A54ACB">
        <w:t>Dies ermöglicht KNNs</w:t>
      </w:r>
      <w:r w:rsidR="00A07655">
        <w:t xml:space="preserve"> theoretisch beliebig komplexe (stetige) Funktionen </w:t>
      </w:r>
      <w:r w:rsidR="00A54ACB">
        <w:t>zu approximieren</w:t>
      </w:r>
      <w:r w:rsidR="0010266B">
        <w:t xml:space="preserve"> </w:t>
      </w:r>
      <w:sdt>
        <w:sdtPr>
          <w:alias w:val="To edit, see citavi.com/edit"/>
          <w:tag w:val="CitaviPlaceholder#91ee0cab-4bca-4a9a-8cf9-a2b63203ac5c"/>
          <w:id w:val="-1188288988"/>
          <w:placeholder>
            <w:docPart w:val="DefaultPlaceholder_-1854013440"/>
          </w:placeholder>
        </w:sdtPr>
        <w:sdtContent>
          <w:r w:rsidR="0010266B">
            <w:fldChar w:fldCharType="begin"/>
          </w:r>
          <w:r w:rsidR="000E486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xZDdlZDdiLTMwOGMtNDhhNS1hNTVkLTg1OTBmMGVhN2ViNyIsIlJhbmdlTGVuZ3RoIjoxNC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kzIiwiU3RhcnRQYWdlIjp7IiRpZCI6IjUiLCIkdHlwZSI6IlN3aXNzQWNhZGVtaWMuUGFnZU51bWJlciwgU3dpc3NBY2FkZW1pYyIsIklzRnVsbHlOdW1lcmljIjp0cnVlLCJOdW1iZXIiOjI5MywiTnVtYmVyaW5nVHlwZSI6MCwiTnVtZXJhbFN5c3RlbSI6MCwiT3JpZ2luYWxTdHJpbmciOiIyOTMiLCJQcmV0dHlTdHJpbmciOiIyOTM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yNVQxMzozNDozMSIsIlByb2plY3QiOnsiJHJlZiI6IjgifX0sIlN1ZmZpeCI6ImYuIi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wLCBTLiAyOTNmLl0ifV19LCJUYWciOiJDaXRhdmlQbGFjZWhvbGRlciM5MWVlMGNhYi00YmNhLTRhOWEtOGNmOS1hMmI2MzIwM2FjNWMiLCJUZXh0IjoiWzEwLCBTLiAyOTNmLl0iLCJXQUlWZXJzaW9uIjoiNi4xNC4wLjAifQ==}</w:instrText>
          </w:r>
          <w:r w:rsidR="0010266B">
            <w:fldChar w:fldCharType="separate"/>
          </w:r>
          <w:r w:rsidR="000E486B">
            <w:t>[10, S. 293f.]</w:t>
          </w:r>
          <w:r w:rsidR="0010266B">
            <w:fldChar w:fldCharType="end"/>
          </w:r>
        </w:sdtContent>
      </w:sdt>
      <w:r w:rsidR="00A07655">
        <w:t>.</w:t>
      </w:r>
    </w:p>
    <w:p w14:paraId="01CFF722" w14:textId="445AEC10" w:rsidR="00134A50" w:rsidRDefault="0010266B" w:rsidP="008E44B4">
      <w:r>
        <w:t xml:space="preserve">Die beliebtesten Aktivierungsfunktionen sind die </w:t>
      </w:r>
      <w:r w:rsidRPr="0010266B">
        <w:rPr>
          <w:i/>
          <w:iCs/>
        </w:rPr>
        <w:t>Sigmoid-Funktion</w:t>
      </w:r>
      <w:r>
        <w:t xml:space="preserve"> </w:t>
      </w:r>
      <m:oMath>
        <m:r>
          <w:rPr>
            <w:rFonts w:ascii="Cambria Math" w:hAnsi="Cambria Math"/>
          </w:rPr>
          <m:t>σ</m:t>
        </m:r>
        <m:d>
          <m:dPr>
            <m:ctrlPr>
              <w:rPr>
                <w:rFonts w:ascii="Cambria Math" w:hAnsi="Cambria Math"/>
                <w:i/>
              </w:rPr>
            </m:ctrlPr>
          </m:dPr>
          <m:e>
            <m:r>
              <w:rPr>
                <w:rFonts w:ascii="Cambria Math" w:hAnsi="Cambria Math"/>
              </w:rPr>
              <m:t>z</m:t>
            </m:r>
          </m:e>
        </m:d>
      </m:oMath>
      <w:r>
        <w:t xml:space="preserve">, </w:t>
      </w:r>
      <w:r w:rsidR="00134A50">
        <w:t xml:space="preserve">der </w:t>
      </w:r>
      <w:r w:rsidR="00134A50" w:rsidRPr="0010266B">
        <w:rPr>
          <w:i/>
          <w:iCs/>
        </w:rPr>
        <w:t>Tangens-Hyperbolicus</w:t>
      </w:r>
      <w:r w:rsidR="00134A50">
        <w:rPr>
          <w:i/>
          <w:iCs/>
        </w:rPr>
        <w:t xml:space="preserve"> </w:t>
      </w:r>
      <m:oMath>
        <m:r>
          <w:rPr>
            <w:rFonts w:ascii="Cambria Math" w:hAnsi="Cambria Math"/>
          </w:rPr>
          <m:t>tanh</m:t>
        </m:r>
        <m:d>
          <m:dPr>
            <m:ctrlPr>
              <w:rPr>
                <w:rFonts w:ascii="Cambria Math" w:hAnsi="Cambria Math"/>
                <w:i/>
              </w:rPr>
            </m:ctrlPr>
          </m:dPr>
          <m:e>
            <m:r>
              <w:rPr>
                <w:rFonts w:ascii="Cambria Math" w:hAnsi="Cambria Math"/>
              </w:rPr>
              <m:t>z</m:t>
            </m:r>
          </m:e>
        </m:d>
      </m:oMath>
      <w:r w:rsidR="00134A50">
        <w:rPr>
          <w:i/>
        </w:rPr>
        <w:t xml:space="preserve"> </w:t>
      </w:r>
      <w:r w:rsidR="00134A50">
        <w:t xml:space="preserve">und die </w:t>
      </w:r>
      <w:r w:rsidR="00134A50" w:rsidRPr="00464B7D">
        <w:rPr>
          <w:i/>
          <w:iCs/>
        </w:rPr>
        <w:t>Rectified-Linear-Unit-Funktion</w:t>
      </w:r>
      <w:r w:rsidR="00134A50">
        <w:t xml:space="preserve"> </w:t>
      </w:r>
      <m:oMath>
        <m:r>
          <w:rPr>
            <w:rFonts w:ascii="Cambria Math" w:hAnsi="Cambria Math"/>
          </w:rPr>
          <m:t>ReLU</m:t>
        </m:r>
        <m:d>
          <m:dPr>
            <m:ctrlPr>
              <w:rPr>
                <w:rFonts w:ascii="Cambria Math" w:hAnsi="Cambria Math"/>
                <w:i/>
              </w:rPr>
            </m:ctrlPr>
          </m:dPr>
          <m:e>
            <m:r>
              <w:rPr>
                <w:rFonts w:ascii="Cambria Math" w:hAnsi="Cambria Math"/>
              </w:rPr>
              <m:t>z</m:t>
            </m:r>
          </m:e>
        </m:d>
      </m:oMath>
      <w:r w:rsidR="00134A50">
        <w:t>. Die Funktionen sind wie folgt definiert:</w:t>
      </w:r>
    </w:p>
    <w:p w14:paraId="6A75ACA9" w14:textId="5739F9FA" w:rsidR="00A51338" w:rsidRDefault="00134A50" w:rsidP="004262DE">
      <w:pPr>
        <w:tabs>
          <w:tab w:val="left" w:pos="851"/>
          <w:tab w:val="left" w:pos="8364"/>
        </w:tabs>
        <w:jc w:val="left"/>
      </w:pPr>
      <w:r>
        <w:tab/>
      </w:r>
      <m:oMath>
        <m:r>
          <w:rPr>
            <w:rFonts w:ascii="Cambria Math" w:hAnsi="Cambria Math"/>
          </w:rPr>
          <m:t>σ</m:t>
        </m:r>
        <m:d>
          <m:dPr>
            <m:ctrlPr>
              <w:rPr>
                <w:rFonts w:ascii="Cambria Math" w:hAnsi="Cambria Math"/>
                <w:i/>
              </w:rPr>
            </m:ctrlPr>
          </m:dPr>
          <m:e>
            <m:r>
              <w:rPr>
                <w:rFonts w:ascii="Cambria Math" w:hAnsi="Cambria Math"/>
              </w:rPr>
              <m:t>z</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z</m:t>
                </m:r>
              </m:sup>
            </m:sSup>
            <m:r>
              <w:rPr>
                <w:rFonts w:ascii="Cambria Math" w:hAnsi="Cambria Math"/>
              </w:rPr>
              <m:t xml:space="preserve"> </m:t>
            </m:r>
          </m:den>
        </m:f>
      </m:oMath>
      <w:r w:rsidR="00A51338">
        <w:tab/>
        <w:t>(2.</w:t>
      </w:r>
      <w:r w:rsidR="00BC0F79">
        <w:t>3</w:t>
      </w:r>
      <w:r w:rsidR="00A51338">
        <w:t>)</w:t>
      </w:r>
    </w:p>
    <w:p w14:paraId="1DBC05F8" w14:textId="1F253A08" w:rsidR="00BC0F79" w:rsidRDefault="00134A50" w:rsidP="004262DE">
      <w:pPr>
        <w:tabs>
          <w:tab w:val="left" w:pos="851"/>
          <w:tab w:val="left" w:pos="8364"/>
        </w:tabs>
        <w:jc w:val="left"/>
      </w:pPr>
      <w:r>
        <w:tab/>
      </w:r>
      <m:oMath>
        <m:r>
          <w:rPr>
            <w:rFonts w:ascii="Cambria Math" w:hAnsi="Cambria Math"/>
          </w:rPr>
          <m:t>tanh</m:t>
        </m:r>
        <m:d>
          <m:dPr>
            <m:ctrlPr>
              <w:rPr>
                <w:rFonts w:ascii="Cambria Math" w:hAnsi="Cambria Math"/>
                <w:i/>
              </w:rPr>
            </m:ctrlPr>
          </m:dPr>
          <m:e>
            <m:r>
              <w:rPr>
                <w:rFonts w:ascii="Cambria Math" w:hAnsi="Cambria Math"/>
              </w:rPr>
              <m:t>z</m:t>
            </m:r>
          </m:e>
        </m:d>
        <m:r>
          <w:rPr>
            <w:rFonts w:ascii="Cambria Math" w:hAnsi="Cambria Math"/>
          </w:rPr>
          <m:t>=2σ</m:t>
        </m:r>
        <m:d>
          <m:dPr>
            <m:ctrlPr>
              <w:rPr>
                <w:rFonts w:ascii="Cambria Math" w:hAnsi="Cambria Math"/>
                <w:i/>
              </w:rPr>
            </m:ctrlPr>
          </m:dPr>
          <m:e>
            <m:r>
              <w:rPr>
                <w:rFonts w:ascii="Cambria Math" w:hAnsi="Cambria Math"/>
              </w:rPr>
              <m:t>2z</m:t>
            </m:r>
          </m:e>
        </m:d>
        <m:r>
          <w:rPr>
            <w:rFonts w:ascii="Cambria Math" w:hAnsi="Cambria Math"/>
          </w:rPr>
          <m:t>-1</m:t>
        </m:r>
      </m:oMath>
      <w:r w:rsidR="00BC0F79">
        <w:tab/>
        <w:t>(2.</w:t>
      </w:r>
      <w:r>
        <w:t>4</w:t>
      </w:r>
      <w:r w:rsidR="00BC0F79">
        <w:t>)</w:t>
      </w:r>
    </w:p>
    <w:p w14:paraId="7EC9B016" w14:textId="51B221A3" w:rsidR="00BC0F79" w:rsidRDefault="00134A50" w:rsidP="004262DE">
      <w:pPr>
        <w:tabs>
          <w:tab w:val="left" w:pos="851"/>
          <w:tab w:val="left" w:pos="8364"/>
        </w:tabs>
        <w:jc w:val="left"/>
      </w:pPr>
      <w:r>
        <w:tab/>
      </w:r>
      <m:oMath>
        <m:r>
          <w:rPr>
            <w:rFonts w:ascii="Cambria Math" w:hAnsi="Cambria Math"/>
          </w:rPr>
          <m:t>ReLU</m:t>
        </m:r>
        <m:d>
          <m:dPr>
            <m:ctrlPr>
              <w:rPr>
                <w:rFonts w:ascii="Cambria Math" w:hAnsi="Cambria Math"/>
                <w:i/>
              </w:rPr>
            </m:ctrlPr>
          </m:dPr>
          <m:e>
            <m:r>
              <w:rPr>
                <w:rFonts w:ascii="Cambria Math" w:hAnsi="Cambria Math"/>
              </w:rPr>
              <m:t>z</m:t>
            </m:r>
          </m:e>
        </m:d>
        <m:r>
          <w:rPr>
            <w:rFonts w:ascii="Cambria Math" w:hAnsi="Cambria Math"/>
          </w:rPr>
          <m:t>=</m:t>
        </m:r>
        <m:func>
          <m:funcPr>
            <m:ctrlPr>
              <w:rPr>
                <w:rFonts w:ascii="Cambria Math" w:hAnsi="Cambria Math"/>
              </w:rPr>
            </m:ctrlPr>
          </m:funcPr>
          <m:fName>
            <m:r>
              <m:rPr>
                <m:sty m:val="p"/>
              </m:rPr>
              <w:rPr>
                <w:rFonts w:ascii="Cambria Math" w:hAnsi="Cambria Math"/>
              </w:rPr>
              <m:t>max</m:t>
            </m:r>
            <m:ctrlPr>
              <w:rPr>
                <w:rFonts w:ascii="Cambria Math" w:hAnsi="Cambria Math"/>
                <w:i/>
              </w:rPr>
            </m:ctrlPr>
          </m:fName>
          <m:e>
            <m:d>
              <m:dPr>
                <m:ctrlPr>
                  <w:rPr>
                    <w:rFonts w:ascii="Cambria Math" w:hAnsi="Cambria Math"/>
                    <w:i/>
                  </w:rPr>
                </m:ctrlPr>
              </m:dPr>
              <m:e>
                <m:r>
                  <w:rPr>
                    <w:rFonts w:ascii="Cambria Math" w:hAnsi="Cambria Math"/>
                  </w:rPr>
                  <m:t>0,z</m:t>
                </m:r>
              </m:e>
            </m:d>
          </m:e>
        </m:func>
      </m:oMath>
      <w:r w:rsidR="00BC0F79">
        <w:tab/>
        <w:t>(2.</w:t>
      </w:r>
      <w:r>
        <w:t>5</w:t>
      </w:r>
      <w:r w:rsidR="00BC0F79">
        <w:t>)</w:t>
      </w:r>
    </w:p>
    <w:p w14:paraId="16DEE544" w14:textId="1959DFA7" w:rsidR="00BC0F79" w:rsidRDefault="00134A50" w:rsidP="008E44B4">
      <w:r>
        <w:t>Wie auch in Abb. 11 zu erkennen ist</w:t>
      </w:r>
      <w:r w:rsidR="00652ACB">
        <w:t xml:space="preserve">, verlaufen sowohl die </w:t>
      </w:r>
      <w:r>
        <w:t>Sigmoid-Funktion als auch der Tangens-Hyperbolicus</w:t>
      </w:r>
      <w:r w:rsidR="00652ACB">
        <w:t xml:space="preserve"> s-förmig innerhalb eines nach unten und oben begrenzten Wertebereichs von (0, 1) bzw. (-1, 1). Der Wertebereich der ReLU-Funktion lautet </w:t>
      </w:r>
      <m:oMath>
        <m:d>
          <m:dPr>
            <m:begChr m:val="["/>
            <m:ctrlPr>
              <w:rPr>
                <w:rFonts w:ascii="Cambria Math" w:hAnsi="Cambria Math"/>
                <w:i/>
              </w:rPr>
            </m:ctrlPr>
          </m:dPr>
          <m:e>
            <m:r>
              <w:rPr>
                <w:rFonts w:ascii="Cambria Math" w:hAnsi="Cambria Math"/>
              </w:rPr>
              <m:t>0, ∞</m:t>
            </m:r>
          </m:e>
        </m:d>
      </m:oMath>
      <w:r w:rsidR="00652ACB">
        <w:t xml:space="preserve">. Sie ist somit lediglich nach unten begrenzt.  In der Praxis hat sich die ReLU-Funktion u.a. auf Grund ihrer schnellen Berechenbarkeit inzwischen als Standard durchsetzen können. </w:t>
      </w:r>
    </w:p>
    <w:p w14:paraId="5D47C015" w14:textId="77777777" w:rsidR="001E6441" w:rsidRDefault="001E6441" w:rsidP="001E6441">
      <w:pPr>
        <w:pStyle w:val="AbbMitRahmen"/>
        <w:keepNext/>
      </w:pPr>
      <w:r>
        <w:rPr>
          <w:noProof/>
        </w:rPr>
        <w:drawing>
          <wp:inline distT="0" distB="0" distL="0" distR="0" wp14:anchorId="178514E6" wp14:editId="22E30CF4">
            <wp:extent cx="4199144" cy="2247900"/>
            <wp:effectExtent l="0" t="0" r="0" b="0"/>
            <wp:docPr id="500478487"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t="10780"/>
                    <a:stretch/>
                  </pic:blipFill>
                  <pic:spPr bwMode="auto">
                    <a:xfrm>
                      <a:off x="0" y="0"/>
                      <a:ext cx="4201954" cy="2249404"/>
                    </a:xfrm>
                    <a:prstGeom prst="rect">
                      <a:avLst/>
                    </a:prstGeom>
                    <a:noFill/>
                    <a:ln>
                      <a:noFill/>
                    </a:ln>
                    <a:extLst>
                      <a:ext uri="{53640926-AAD7-44D8-BBD7-CCE9431645EC}">
                        <a14:shadowObscured xmlns:a14="http://schemas.microsoft.com/office/drawing/2010/main"/>
                      </a:ext>
                    </a:extLst>
                  </pic:spPr>
                </pic:pic>
              </a:graphicData>
            </a:graphic>
          </wp:inline>
        </w:drawing>
      </w:r>
    </w:p>
    <w:p w14:paraId="4BBEC604" w14:textId="62B8B6A5" w:rsidR="00255C76" w:rsidRDefault="00C132C0" w:rsidP="00AD7D24">
      <w:pPr>
        <w:pStyle w:val="Beschriftung"/>
      </w:pPr>
      <w:bookmarkStart w:id="43" w:name="_Toc143696924"/>
      <w:bookmarkStart w:id="44" w:name="_Toc143779058"/>
      <w:r>
        <w:t xml:space="preserve">Abb. </w:t>
      </w:r>
      <w:fldSimple w:instr=" SEQ Abb. \* ARABIC ">
        <w:r w:rsidR="008514D7">
          <w:rPr>
            <w:noProof/>
          </w:rPr>
          <w:t>11</w:t>
        </w:r>
      </w:fldSimple>
      <w:r>
        <w:t xml:space="preserve">: </w:t>
      </w:r>
      <w:r w:rsidR="00AD7D24">
        <w:tab/>
      </w:r>
      <w:r w:rsidR="001E6441">
        <w:t>Aktivierungsfunktionen: tanh(z),</w:t>
      </w:r>
      <w:r w:rsidR="001E6441" w:rsidRPr="001E6441">
        <w:rPr>
          <w:rFonts w:ascii="Cambria Math" w:hAnsi="Cambria Math"/>
          <w:i/>
        </w:rPr>
        <w:t xml:space="preserve"> </w:t>
      </w:r>
      <m:oMath>
        <m:r>
          <w:rPr>
            <w:rFonts w:ascii="Cambria Math" w:hAnsi="Cambria Math"/>
          </w:rPr>
          <m:t>σ</m:t>
        </m:r>
        <m:d>
          <m:dPr>
            <m:ctrlPr>
              <w:rPr>
                <w:rFonts w:ascii="Cambria Math" w:hAnsi="Cambria Math"/>
                <w:i/>
              </w:rPr>
            </m:ctrlPr>
          </m:dPr>
          <m:e>
            <m:r>
              <w:rPr>
                <w:rFonts w:ascii="Cambria Math" w:hAnsi="Cambria Math"/>
              </w:rPr>
              <m:t>z</m:t>
            </m:r>
          </m:e>
        </m:d>
      </m:oMath>
      <w:r w:rsidR="001E6441">
        <w:rPr>
          <w:rFonts w:ascii="Cambria Math" w:hAnsi="Cambria Math"/>
          <w:i/>
        </w:rPr>
        <w:t xml:space="preserve"> </w:t>
      </w:r>
      <w:r w:rsidR="001E6441" w:rsidRPr="001E6441">
        <w:rPr>
          <w:rFonts w:ascii="Cambria Math" w:hAnsi="Cambria Math"/>
          <w:iCs/>
        </w:rPr>
        <w:t xml:space="preserve">und </w:t>
      </w:r>
      <m:oMath>
        <m:r>
          <w:rPr>
            <w:rFonts w:ascii="Cambria Math" w:hAnsi="Cambria Math"/>
          </w:rPr>
          <m:t>ReLU</m:t>
        </m:r>
        <m:d>
          <m:dPr>
            <m:ctrlPr>
              <w:rPr>
                <w:rFonts w:ascii="Cambria Math" w:hAnsi="Cambria Math"/>
                <w:i/>
              </w:rPr>
            </m:ctrlPr>
          </m:dPr>
          <m:e>
            <m:r>
              <w:rPr>
                <w:rFonts w:ascii="Cambria Math" w:hAnsi="Cambria Math"/>
              </w:rPr>
              <m:t>z</m:t>
            </m:r>
          </m:e>
        </m:d>
      </m:oMath>
      <w:bookmarkEnd w:id="43"/>
      <w:bookmarkEnd w:id="44"/>
    </w:p>
    <w:p w14:paraId="3A8B351B" w14:textId="77777777" w:rsidR="001E6441" w:rsidRDefault="001E6441" w:rsidP="001E6441"/>
    <w:p w14:paraId="13E4C286" w14:textId="6C8656BC" w:rsidR="008A5103" w:rsidRDefault="00EA2F64" w:rsidP="001E6441">
      <w:r>
        <w:lastRenderedPageBreak/>
        <w:t>Für die Ausgabeschicht wird oftmals eine andere Aktivierungsfunktion als in den anderen Schichten des KNNs verwendet. Diese ist abhängig von der Aufgabenstellung und der angestrebten Ausgabe des Netzes</w:t>
      </w:r>
      <w:r w:rsidR="005D2A97">
        <w:t xml:space="preserve">. Bei mehrklassigen Klassifikationsproblemen nutzt man üblicherweise die </w:t>
      </w:r>
      <w:r w:rsidR="005D2A97" w:rsidRPr="005D2A97">
        <w:rPr>
          <w:i/>
          <w:iCs/>
        </w:rPr>
        <w:t>Soft-Max-Funktion</w:t>
      </w:r>
      <w:r w:rsidR="005D2A97">
        <w:t xml:space="preserve"> </w:t>
      </w:r>
      <w:sdt>
        <w:sdtPr>
          <w:alias w:val="To edit, see citavi.com/edit"/>
          <w:tag w:val="CitaviPlaceholder#ec588f70-bf51-4e6d-b282-77c2b8dbfbd8"/>
          <w:id w:val="-59641255"/>
          <w:placeholder>
            <w:docPart w:val="DefaultPlaceholder_-1854013440"/>
          </w:placeholder>
        </w:sdtPr>
        <w:sdtContent>
          <w:r>
            <w:fldChar w:fldCharType="begin"/>
          </w:r>
          <w:r w:rsidR="00CA0B4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4ZGRlNDQyLWU1MGItNDZhYy04MDY0LWJiODhjNzZjYmJkYSIsIlJhbmdlTGVuZ3RoIjo0LCJSZWZlcmVuY2VJZCI6IjFhNDFjYTU3LWUwY2YtNDA4ZS1hZmY0LTFkMzgzNDU1ZWF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xNi9qLnRyYy4yMDE4LjAzLjAyNCIsIlVyaVN0cmluZyI6Imh0dHBzOi8vZG9pLm9yZy8xMC4xMDE2L2oudHJjLjIwMTguMDMuMDI0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}</w:instrText>
          </w:r>
          <w:r>
            <w:fldChar w:fldCharType="separate"/>
          </w:r>
          <w:r w:rsidR="000E486B">
            <w:t>[14]</w:t>
          </w:r>
          <w:r>
            <w:fldChar w:fldCharType="end"/>
          </w:r>
        </w:sdtContent>
      </w:sdt>
      <w:r>
        <w:t xml:space="preserve">. </w:t>
      </w:r>
      <w:r w:rsidR="00F345A4">
        <w:t xml:space="preserve">Diese ist </w:t>
      </w:r>
      <w:r w:rsidR="0083677D">
        <w:t xml:space="preserve">für das Ausgabeneuron </w:t>
      </w:r>
      <m:oMath>
        <m:r>
          <w:rPr>
            <w:rFonts w:ascii="Cambria Math" w:hAnsi="Cambria Math"/>
          </w:rPr>
          <m:t>j</m:t>
        </m:r>
      </m:oMath>
      <w:r w:rsidR="00F345A4">
        <w:t xml:space="preserve"> </w:t>
      </w:r>
      <m:oMath>
        <m:d>
          <m:dPr>
            <m:ctrlPr>
              <w:rPr>
                <w:rFonts w:ascii="Cambria Math" w:hAnsi="Cambria Math"/>
                <w:i/>
              </w:rPr>
            </m:ctrlPr>
          </m:dPr>
          <m:e>
            <m:r>
              <w:rPr>
                <w:rFonts w:ascii="Cambria Math" w:hAnsi="Cambria Math"/>
              </w:rPr>
              <m:t>1≤j≤K</m:t>
            </m:r>
          </m:e>
        </m:d>
        <m:r>
          <w:rPr>
            <w:rFonts w:ascii="Cambria Math" w:hAnsi="Cambria Math"/>
          </w:rPr>
          <m:t xml:space="preserve"> </m:t>
        </m:r>
      </m:oMath>
      <w:r w:rsidR="00C078C9">
        <w:t xml:space="preserve"> </w:t>
      </w:r>
      <w:r w:rsidR="0083677D">
        <w:t xml:space="preserve">wie </w:t>
      </w:r>
      <w:r w:rsidR="00F345A4">
        <w:t>folgt definiert:</w:t>
      </w:r>
    </w:p>
    <w:p w14:paraId="011791CF" w14:textId="37E892A5" w:rsidR="00F345A4" w:rsidRPr="00590A9C" w:rsidRDefault="00590A9C" w:rsidP="004262DE">
      <w:pPr>
        <w:tabs>
          <w:tab w:val="left" w:pos="851"/>
          <w:tab w:val="left" w:pos="8364"/>
        </w:tabs>
        <w:jc w:val="left"/>
      </w:pPr>
      <w:r>
        <w:tab/>
      </w:r>
      <w:r w:rsidR="000D605B">
        <w:t xml:space="preserve"> </w:t>
      </w:r>
      <m:oMath>
        <m:sSub>
          <m:sSubPr>
            <m:ctrlPr>
              <w:rPr>
                <w:rFonts w:ascii="Cambria Math" w:hAnsi="Cambria Math"/>
                <w:i/>
              </w:rPr>
            </m:ctrlPr>
          </m:sSubPr>
          <m:e>
            <m:r>
              <w:rPr>
                <w:rFonts w:ascii="Cambria Math" w:hAnsi="Cambria Math"/>
              </w:rPr>
              <m:t>softmax</m:t>
            </m:r>
            <m:d>
              <m:dPr>
                <m:ctrlPr>
                  <w:rPr>
                    <w:rFonts w:ascii="Cambria Math" w:hAnsi="Cambria Math"/>
                    <w:i/>
                  </w:rPr>
                </m:ctrlPr>
              </m:dPr>
              <m:e>
                <m:r>
                  <m:rPr>
                    <m:sty m:val="bi"/>
                  </m:rPr>
                  <w:rPr>
                    <w:rFonts w:ascii="Cambria Math" w:hAnsi="Cambria Math"/>
                  </w:rPr>
                  <m:t>z</m:t>
                </m:r>
              </m:e>
            </m:d>
          </m:e>
          <m:sub>
            <m:r>
              <w:rPr>
                <w:rFonts w:ascii="Cambria Math" w:hAnsi="Cambria Math"/>
              </w:rPr>
              <m:t>j</m:t>
            </m:r>
          </m:sub>
        </m:sSub>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e</m:t>
                </m:r>
              </m:e>
              <m:sup>
                <m:sSub>
                  <m:sSubPr>
                    <m:ctrlPr>
                      <w:rPr>
                        <w:rFonts w:ascii="Cambria Math" w:hAnsi="Cambria Math"/>
                        <w:i/>
                      </w:rPr>
                    </m:ctrlPr>
                  </m:sSubPr>
                  <m:e>
                    <m:r>
                      <w:rPr>
                        <w:rFonts w:ascii="Cambria Math" w:hAnsi="Cambria Math"/>
                      </w:rPr>
                      <m:t>z</m:t>
                    </m:r>
                  </m:e>
                  <m:sub>
                    <m:r>
                      <w:rPr>
                        <w:rFonts w:ascii="Cambria Math" w:hAnsi="Cambria Math"/>
                      </w:rPr>
                      <m:t>j</m:t>
                    </m:r>
                  </m:sub>
                </m:sSub>
              </m:sup>
            </m:sSup>
          </m:num>
          <m:den>
            <m:nary>
              <m:naryPr>
                <m:chr m:val="∑"/>
                <m:limLoc m:val="undOvr"/>
                <m:ctrlPr>
                  <w:rPr>
                    <w:rFonts w:ascii="Cambria Math" w:hAnsi="Cambria Math"/>
                    <w:i/>
                  </w:rPr>
                </m:ctrlPr>
              </m:naryPr>
              <m:sub>
                <m:r>
                  <w:rPr>
                    <w:rFonts w:ascii="Cambria Math" w:hAnsi="Cambria Math"/>
                  </w:rPr>
                  <m:t>k=1</m:t>
                </m:r>
              </m:sub>
              <m:sup>
                <m:r>
                  <w:rPr>
                    <w:rFonts w:ascii="Cambria Math" w:hAnsi="Cambria Math"/>
                  </w:rPr>
                  <m:t>K</m:t>
                </m:r>
              </m:sup>
              <m:e>
                <m:sSup>
                  <m:sSupPr>
                    <m:ctrlPr>
                      <w:rPr>
                        <w:rFonts w:ascii="Cambria Math" w:hAnsi="Cambria Math"/>
                        <w:i/>
                      </w:rPr>
                    </m:ctrlPr>
                  </m:sSupPr>
                  <m:e>
                    <m:r>
                      <w:rPr>
                        <w:rFonts w:ascii="Cambria Math" w:hAnsi="Cambria Math"/>
                      </w:rPr>
                      <m:t>e</m:t>
                    </m:r>
                  </m:e>
                  <m:sup>
                    <m:sSub>
                      <m:sSubPr>
                        <m:ctrlPr>
                          <w:rPr>
                            <w:rFonts w:ascii="Cambria Math" w:hAnsi="Cambria Math"/>
                            <w:i/>
                          </w:rPr>
                        </m:ctrlPr>
                      </m:sSubPr>
                      <m:e>
                        <m:r>
                          <w:rPr>
                            <w:rFonts w:ascii="Cambria Math" w:hAnsi="Cambria Math"/>
                          </w:rPr>
                          <m:t>z</m:t>
                        </m:r>
                      </m:e>
                      <m:sub>
                        <m:r>
                          <w:rPr>
                            <w:rFonts w:ascii="Cambria Math" w:hAnsi="Cambria Math"/>
                          </w:rPr>
                          <m:t>k</m:t>
                        </m:r>
                      </m:sub>
                    </m:sSub>
                  </m:sup>
                </m:sSup>
              </m:e>
            </m:nary>
          </m:den>
        </m:f>
      </m:oMath>
      <w:r w:rsidR="000D605B">
        <w:t xml:space="preserve"> </w:t>
      </w:r>
      <w:r>
        <w:tab/>
        <w:t>(2.6)</w:t>
      </w:r>
    </w:p>
    <w:p w14:paraId="6909BABB" w14:textId="3A3B782D" w:rsidR="0083677D" w:rsidRPr="001E6441" w:rsidRDefault="0083677D" w:rsidP="001E6441">
      <w:r>
        <w:t xml:space="preserve">Hierbei entspricht </w:t>
      </w:r>
      <m:oMath>
        <m:r>
          <w:rPr>
            <w:rFonts w:ascii="Cambria Math" w:hAnsi="Cambria Math"/>
          </w:rPr>
          <m:t>K</m:t>
        </m:r>
      </m:oMath>
      <w:r>
        <w:t xml:space="preserve"> der Anzahl der Ausgabeneuronen </w:t>
      </w:r>
      <w:r w:rsidR="00C078C9">
        <w:t>bzw.</w:t>
      </w:r>
      <w:r>
        <w:t xml:space="preserve"> Klassen und </w:t>
      </w:r>
      <m:oMath>
        <m:r>
          <m:rPr>
            <m:sty m:val="bi"/>
          </m:rPr>
          <w:rPr>
            <w:rFonts w:ascii="Cambria Math" w:hAnsi="Cambria Math"/>
          </w:rPr>
          <m:t>z</m:t>
        </m:r>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z</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K</m:t>
                </m:r>
              </m:sub>
            </m:sSub>
          </m:e>
        </m:d>
      </m:oMath>
      <w:r>
        <w:t xml:space="preserve"> einem Vektor, der die gewichteten Summen aller Ausgabeneuronen enthält. </w:t>
      </w:r>
      <w:r w:rsidR="00030BB7">
        <w:t xml:space="preserve">Durch Anwendung der Soft-Max-Funktion summieren sich alle Ausgaben des KNNs zu 1 auf, wodurch man die Ausgabe des </w:t>
      </w:r>
      <w:r w:rsidR="00C078C9">
        <w:t>N</w:t>
      </w:r>
      <w:r w:rsidR="00030BB7">
        <w:t xml:space="preserve">eurons </w:t>
      </w:r>
      <m:oMath>
        <m:r>
          <w:rPr>
            <w:rFonts w:ascii="Cambria Math" w:hAnsi="Cambria Math"/>
          </w:rPr>
          <m:t>j</m:t>
        </m:r>
      </m:oMath>
      <w:r w:rsidR="00030BB7">
        <w:t xml:space="preserve"> als Wahrscheinlichkeit interpretieren kann, dass der </w:t>
      </w:r>
      <w:r w:rsidR="00590A9C">
        <w:t xml:space="preserve">eingegebene </w:t>
      </w:r>
      <w:r w:rsidR="00030BB7">
        <w:t xml:space="preserve">Datenpunkt der zu  </w:t>
      </w:r>
      <m:oMath>
        <m:r>
          <w:rPr>
            <w:rFonts w:ascii="Cambria Math" w:hAnsi="Cambria Math"/>
          </w:rPr>
          <m:t>j</m:t>
        </m:r>
      </m:oMath>
      <w:r w:rsidR="00030BB7">
        <w:t xml:space="preserve"> zugeordneten Klasse angehört</w:t>
      </w:r>
      <w:r w:rsidR="007A05F1">
        <w:t xml:space="preserve"> </w:t>
      </w:r>
      <w:sdt>
        <w:sdtPr>
          <w:alias w:val="To edit, see citavi.com/edit"/>
          <w:tag w:val="CitaviPlaceholder#98c8beea-da6e-429d-adaa-4210a532ebe8"/>
          <w:id w:val="-2018453794"/>
          <w:placeholder>
            <w:docPart w:val="DefaultPlaceholder_-1854013440"/>
          </w:placeholder>
        </w:sdtPr>
        <w:sdtContent>
          <w:r w:rsidR="007A05F1">
            <w:fldChar w:fldCharType="begin"/>
          </w:r>
          <w:r w:rsidR="000E486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wODk1MWI4LTg3ZTktNDM4OS1hOTNhLTRlNDE2NWM2MzNmMiIsIlJhbmdlTGVuZ3RoIjoxNC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Q5IiwiU3RhcnRQYWdlIjp7IiRpZCI6IjUiLCIkdHlwZSI6IlN3aXNzQWNhZGVtaWMuUGFnZU51bWJlciwgU3dpc3NBY2FkZW1pYyIsIklzRnVsbHlOdW1lcmljIjp0cnVlLCJOdW1iZXIiOjE0OSwiTnVtYmVyaW5nVHlwZSI6MCwiTnVtZXJhbFN5c3RlbSI6MCwiT3JpZ2luYWxTdHJpbmciOiIxNDkiLCJQcmV0dHlTdHJpbmciOiIxNDk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yNVQxMzozNDozMSIsIlByb2plY3QiOnsiJHJlZiI6IjgifX0sIlN1ZmZpeCI6ImYuIi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wLCBTLiAxNDlmLl0ifV19LCJUYWciOiJDaXRhdmlQbGFjZWhvbGRlciM5OGM4YmVlYS1kYTZlLTQyOWQtYWRhYS00MjEwYTUzMmViZTgiLCJUZXh0IjoiWzEwLCBTLiAxNDlmLl0iLCJXQUlWZXJzaW9uIjoiNi4xNC4wLjAifQ==}</w:instrText>
          </w:r>
          <w:r w:rsidR="007A05F1">
            <w:fldChar w:fldCharType="separate"/>
          </w:r>
          <w:r w:rsidR="000E486B">
            <w:t>[10, S. 149f.]</w:t>
          </w:r>
          <w:r w:rsidR="007A05F1">
            <w:fldChar w:fldCharType="end"/>
          </w:r>
        </w:sdtContent>
      </w:sdt>
      <w:r w:rsidR="00030BB7">
        <w:t>.</w:t>
      </w:r>
    </w:p>
    <w:p w14:paraId="61791C63" w14:textId="1011794B" w:rsidR="006E2605" w:rsidRDefault="006E2605" w:rsidP="006E2605">
      <w:pPr>
        <w:pStyle w:val="berschrift3"/>
      </w:pPr>
      <w:bookmarkStart w:id="45" w:name="_Toc143879362"/>
      <w:r>
        <w:t>Training neuronaler Netze</w:t>
      </w:r>
      <w:r w:rsidR="00DE3F6A">
        <w:t>: Backpropagation und Early-Stopping</w:t>
      </w:r>
      <w:bookmarkEnd w:id="45"/>
    </w:p>
    <w:p w14:paraId="43AE75E3" w14:textId="58337CC4" w:rsidR="006E2605" w:rsidRDefault="006E2605" w:rsidP="006E2605">
      <w:r>
        <w:t>Beim Training der künstlichen Neuronen kommt es darauf an, die Gewichte und den Bias-Term</w:t>
      </w:r>
      <w:r w:rsidR="001D6190">
        <w:t xml:space="preserve">, welche in der Regel zufällig initialisiert werden, </w:t>
      </w:r>
      <w:r>
        <w:t xml:space="preserve">so anzupassen, dass sie in Kombination mit der gewählten Aktivierungsfunktion zu der gewünschten Ausgabe führen. </w:t>
      </w:r>
      <w:r w:rsidR="001D6190">
        <w:t xml:space="preserve">Hierbei kommt ein Verfahren zum Einsatz, welches sich </w:t>
      </w:r>
      <w:r w:rsidR="001D6190" w:rsidRPr="001D6190">
        <w:rPr>
          <w:i/>
          <w:iCs/>
        </w:rPr>
        <w:t>Backpropagation</w:t>
      </w:r>
      <w:r w:rsidR="001D6190">
        <w:t>, nennt.</w:t>
      </w:r>
    </w:p>
    <w:p w14:paraId="504E06C4" w14:textId="254A805D" w:rsidR="00F039B1" w:rsidRDefault="001D6190" w:rsidP="006E2605">
      <w:r>
        <w:t>Der Backpropagation</w:t>
      </w:r>
      <w:r w:rsidR="00DD7AC6">
        <w:t>-</w:t>
      </w:r>
      <w:r>
        <w:t xml:space="preserve">Algorithmus basiert auf dem sogenannten </w:t>
      </w:r>
      <w:r w:rsidRPr="001D6190">
        <w:rPr>
          <w:i/>
          <w:iCs/>
        </w:rPr>
        <w:t>Gradientenabstieg</w:t>
      </w:r>
      <w:r w:rsidRPr="001D6190">
        <w:t xml:space="preserve">, ein </w:t>
      </w:r>
      <w:r w:rsidR="00CB4503" w:rsidRPr="001D6190">
        <w:t>Verfahren,</w:t>
      </w:r>
      <w:r w:rsidRPr="001D6190">
        <w:t xml:space="preserve"> </w:t>
      </w:r>
      <w:r>
        <w:t xml:space="preserve">welches dazu genutzt </w:t>
      </w:r>
      <w:r w:rsidR="007E6253">
        <w:t>wird,</w:t>
      </w:r>
      <w:r w:rsidR="00F039B1">
        <w:t xml:space="preserve"> die Eingabeparameter einer </w:t>
      </w:r>
      <w:r w:rsidR="00F039B1" w:rsidRPr="00F039B1">
        <w:rPr>
          <w:i/>
          <w:iCs/>
        </w:rPr>
        <w:t>Kostenfunktion</w:t>
      </w:r>
      <w:r w:rsidR="00F039B1">
        <w:t xml:space="preserve"> (</w:t>
      </w:r>
      <w:r w:rsidR="00F039B1" w:rsidRPr="00F039B1">
        <w:rPr>
          <w:i/>
          <w:iCs/>
        </w:rPr>
        <w:t>Loss-Function</w:t>
      </w:r>
      <w:r w:rsidR="00F039B1" w:rsidRPr="00DD01F7">
        <w:t xml:space="preserve">) </w:t>
      </w:r>
      <w:r w:rsidR="00F039B1">
        <w:t xml:space="preserve">iterativ so anzupassen, dass </w:t>
      </w:r>
      <w:r w:rsidR="00926097">
        <w:t>ihre Ausgabe</w:t>
      </w:r>
      <w:r w:rsidR="00F039B1">
        <w:t xml:space="preserve"> minimiert wird.</w:t>
      </w:r>
      <w:r w:rsidR="005A363B">
        <w:t xml:space="preserve"> Ohne auf die konkrete Mathematik einzugehen, berechnet der </w:t>
      </w:r>
      <w:r w:rsidR="005A363B" w:rsidRPr="005A363B">
        <w:rPr>
          <w:i/>
          <w:iCs/>
        </w:rPr>
        <w:t>Gradientenabstieg</w:t>
      </w:r>
      <w:r w:rsidR="005A363B">
        <w:rPr>
          <w:i/>
          <w:iCs/>
        </w:rPr>
        <w:t xml:space="preserve"> </w:t>
      </w:r>
      <w:r w:rsidR="005A363B">
        <w:t>hierbei in jedem Zeitschritt ausgehend von der aktuellen Position im Parameterraum die Richtung des steilsten Abstiegs</w:t>
      </w:r>
      <w:r w:rsidR="00CB4503">
        <w:t xml:space="preserve">, welche durch den sogenannten lokalen </w:t>
      </w:r>
      <w:r w:rsidR="00CB4503" w:rsidRPr="00CB4503">
        <w:rPr>
          <w:i/>
          <w:iCs/>
        </w:rPr>
        <w:t>Gradienten</w:t>
      </w:r>
      <w:r w:rsidR="00CB4503">
        <w:t xml:space="preserve"> definiert wird. Darauf basierend werden die Parameter so angepasst, dass die Position in Richtung dieses Abstiegs</w:t>
      </w:r>
      <w:r w:rsidR="0015629B">
        <w:t xml:space="preserve"> schrittweise</w:t>
      </w:r>
      <w:r w:rsidR="00CB4503">
        <w:t xml:space="preserve"> verschoben wird</w:t>
      </w:r>
      <w:r w:rsidR="0015629B">
        <w:t>, bis der lokale Gradient null wird, also ein Minimum</w:t>
      </w:r>
      <w:r w:rsidR="007E6253">
        <w:t xml:space="preserve"> </w:t>
      </w:r>
      <w:r w:rsidR="0015629B">
        <w:t>gefunden wurde</w:t>
      </w:r>
      <w:r w:rsidR="007E6253">
        <w:t>.</w:t>
      </w:r>
      <w:r w:rsidR="00591214">
        <w:t xml:space="preserve"> Ein wichtiger Hyperparameter beim Gradientenabstieg ist die Größe der Schritte, welche durch die sog. </w:t>
      </w:r>
      <w:r w:rsidR="00591214" w:rsidRPr="00591214">
        <w:rPr>
          <w:i/>
          <w:iCs/>
        </w:rPr>
        <w:t>Lernrate</w:t>
      </w:r>
      <w:r w:rsidR="00591214">
        <w:t xml:space="preserve"> festgelegt wird. Ist diese zu klein, kann es sehr viele Iterationen in Anspruch nehmen</w:t>
      </w:r>
      <w:r w:rsidR="006E3C28">
        <w:t>,</w:t>
      </w:r>
      <w:r w:rsidR="00591214">
        <w:t xml:space="preserve"> bis der Algorithmus konvergiert. Eine größere Lernrate verschnellert in der Regel das Training, kann aber auch dazu führen, dass Minima übersprungen werden und der Algorithmus im schlimmsten Fall divergiert</w:t>
      </w:r>
      <w:r w:rsidR="00355197">
        <w:t xml:space="preserve"> </w:t>
      </w:r>
      <w:sdt>
        <w:sdtPr>
          <w:alias w:val="To edit, see citavi.com/edit"/>
          <w:tag w:val="CitaviPlaceholder#6ffc2b05-6f27-4e69-84c2-ddd7c4787977"/>
          <w:id w:val="-615068025"/>
          <w:placeholder>
            <w:docPart w:val="DefaultPlaceholder_-1854013440"/>
          </w:placeholder>
        </w:sdtPr>
        <w:sdtContent>
          <w:r w:rsidR="00355197">
            <w:fldChar w:fldCharType="begin"/>
          </w:r>
          <w:r w:rsidR="000E486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yMDhkMzk2LTUxOWQtNDdiYi1hZGVmLWVkMDViOTNlZjYwMiIsIlJhbmdlTGVuZ3RoIjoxMi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IxIiwiU3RhcnRQYWdlIjp7IiRpZCI6IjUiLCIkdHlwZSI6IlN3aXNzQWNhZGVtaWMuUGFnZU51bWJlciwgU3dpc3NBY2FkZW1pYyIsIklzRnVsbHlOdW1lcmljIjp0cnVlLCJOdW1iZXIiOjEyMSwiTnVtYmVyaW5nVHlwZSI6MCwiTnVtZXJhbFN5c3RlbSI6MCwiT3JpZ2luYWxTdHJpbmciOiIxMjEiLCJQcmV0dHlTdHJpbmciOiIxMjE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yNVQxMzozNDozMSIsIlByb2plY3QiOnsiJHJlZiI6IjgifX0sIlVzZU51bWJlcmluZ1R5cGVPZlBhcmVudERvY3VtZW50IjpmYWxzZX1dLCJGb3JtYXR0ZWRUZXh0Ijp7IiRpZCI6IjEzIiwiQ291bnQiOjEsIlRleHRVbml0cyI6W3siJGlkIjoiMTQiLCJGb250U3R5bGUiOnsiJGlkIjoiMTUiLCJOZXV0cmFsIjp0cnVlfSwiUmVhZGluZ09yZGVyIjoxLCJUZXh0IjoiWzEwLCBTLiAxMjFdIn1dfSwiVGFnIjoiQ2l0YXZpUGxhY2Vob2xkZXIjNmZmYzJiMDUtNmYyNy00ZTY5LTg0YzItZGRkN2M0Nzg3OTc3IiwiVGV4dCI6IlsxMCwgUy4gMTIxXSIsIldBSVZlcnNpb24iOiI2LjE0LjAuMCJ9}</w:instrText>
          </w:r>
          <w:r w:rsidR="00355197">
            <w:fldChar w:fldCharType="separate"/>
          </w:r>
          <w:r w:rsidR="000E486B">
            <w:t>[10, S. 121]</w:t>
          </w:r>
          <w:r w:rsidR="00355197">
            <w:fldChar w:fldCharType="end"/>
          </w:r>
        </w:sdtContent>
      </w:sdt>
      <w:r w:rsidR="00591214">
        <w:t>.</w:t>
      </w:r>
      <w:r w:rsidR="0010052E">
        <w:t xml:space="preserve"> Abb. 12 veranschaulicht das Gradientenabstiegsverfahren </w:t>
      </w:r>
      <w:r w:rsidR="000D605B">
        <w:t xml:space="preserve">zur Minimierung einer Verlustfunktion auf Basis zweier Parameter. </w:t>
      </w:r>
    </w:p>
    <w:p w14:paraId="3A3A3894" w14:textId="77777777" w:rsidR="00355197" w:rsidRDefault="00CB4503" w:rsidP="00355197">
      <w:pPr>
        <w:pStyle w:val="AbbMitRahmen"/>
        <w:keepNext/>
      </w:pPr>
      <w:r w:rsidRPr="00CB4503">
        <w:rPr>
          <w:noProof/>
        </w:rPr>
        <w:lastRenderedPageBreak/>
        <w:drawing>
          <wp:inline distT="0" distB="0" distL="0" distR="0" wp14:anchorId="62BF26D8" wp14:editId="71485FA3">
            <wp:extent cx="4679950" cy="2729971"/>
            <wp:effectExtent l="0" t="0" r="0" b="0"/>
            <wp:docPr id="195841635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4682378" cy="2731387"/>
                    </a:xfrm>
                    <a:prstGeom prst="rect">
                      <a:avLst/>
                    </a:prstGeom>
                    <a:noFill/>
                    <a:ln>
                      <a:noFill/>
                    </a:ln>
                  </pic:spPr>
                </pic:pic>
              </a:graphicData>
            </a:graphic>
          </wp:inline>
        </w:drawing>
      </w:r>
    </w:p>
    <w:p w14:paraId="27F7A5B2" w14:textId="6FC33EDF" w:rsidR="00CB4503" w:rsidRDefault="00C132C0" w:rsidP="00AD7D24">
      <w:pPr>
        <w:pStyle w:val="Beschriftung"/>
      </w:pPr>
      <w:bookmarkStart w:id="46" w:name="_Toc143696925"/>
      <w:bookmarkStart w:id="47" w:name="_Toc143779059"/>
      <w:r>
        <w:t xml:space="preserve">Abb. </w:t>
      </w:r>
      <w:fldSimple w:instr=" SEQ Abb. \* ARABIC ">
        <w:r w:rsidR="008514D7">
          <w:rPr>
            <w:noProof/>
          </w:rPr>
          <w:t>12</w:t>
        </w:r>
      </w:fldSimple>
      <w:r>
        <w:t xml:space="preserve">: </w:t>
      </w:r>
      <w:r w:rsidR="00AD7D24">
        <w:tab/>
      </w:r>
      <w:r w:rsidR="00397052">
        <w:t xml:space="preserve">Darstellung des Gradientenabstiegs </w:t>
      </w:r>
      <w:bookmarkEnd w:id="46"/>
      <w:bookmarkEnd w:id="47"/>
    </w:p>
    <w:p w14:paraId="3B881410" w14:textId="19B9E04E" w:rsidR="002745B9" w:rsidRPr="002745B9" w:rsidRDefault="002745B9" w:rsidP="002745B9">
      <w:pPr>
        <w:pStyle w:val="Beschriftung"/>
      </w:pPr>
      <w:r>
        <w:tab/>
        <w:t xml:space="preserve">Quelle: Entnommen aus </w:t>
      </w:r>
      <w:sdt>
        <w:sdtPr>
          <w:alias w:val="To edit, see citavi.com/edit"/>
          <w:tag w:val="CitaviPlaceholder#2326a0c6-434a-4efe-89c6-c25a92a4119e"/>
          <w:id w:val="49273496"/>
          <w:placeholder>
            <w:docPart w:val="23F7523878F549F1BDD3989D90F28F77"/>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3NzlmMmEzLWE1NGYtNGNiYS05Mzk0LWI4Y2JiZTFlMDYzMiIsIlJhbmdlTGVuZ3RoIjo0LCJSZWZlcmVuY2VJZCI6ImNhNWNlODc1LWY3N2MtNDMxNC1iNzZlLTc1NzgzNmQ0MTll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BzOi8vd3d3LnByb2dyYW1tZXJzb3VnaHQuY29tL2FydGljbGUvMzUwNzM4ODY3OS8iLCJVcmlTdHJpbmciOiJodHRwczovL3d3dy5wcm9ncmFtbWVyc291Z2h0LmNvbS9hcnRpY2xlLzM1MDczODg2Nzkv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}</w:instrText>
          </w:r>
          <w:r>
            <w:fldChar w:fldCharType="separate"/>
          </w:r>
          <w:r>
            <w:t>[16]</w:t>
          </w:r>
          <w:r>
            <w:fldChar w:fldCharType="end"/>
          </w:r>
        </w:sdtContent>
      </w:sdt>
    </w:p>
    <w:p w14:paraId="43A3653F" w14:textId="77777777" w:rsidR="006E2605" w:rsidRDefault="006E2605" w:rsidP="006E2605"/>
    <w:p w14:paraId="47A28654" w14:textId="52A8A070" w:rsidR="0048400A" w:rsidRDefault="005149A1" w:rsidP="006E2605">
      <w:r>
        <w:t>Beim</w:t>
      </w:r>
      <w:r w:rsidR="00DD7AC6">
        <w:t xml:space="preserve"> Backpropagation-Algorithmus </w:t>
      </w:r>
      <w:r>
        <w:t>für das Training neuronaler Netze können hierbei die Gradienten zur Anpassung aller Modellparameter</w:t>
      </w:r>
      <w:r w:rsidR="00C779BC">
        <w:t xml:space="preserve"> (Gewichte und Bias-Terme</w:t>
      </w:r>
      <w:r w:rsidR="0010052E">
        <w:t xml:space="preserve"> der Neuronen</w:t>
      </w:r>
      <w:r w:rsidR="00C779BC">
        <w:t>) für jede Iteration</w:t>
      </w:r>
      <w:r w:rsidR="00A378C2">
        <w:t xml:space="preserve"> </w:t>
      </w:r>
      <w:r>
        <w:t xml:space="preserve">in nur zwei Durchgängen durch das Netz </w:t>
      </w:r>
      <w:r w:rsidR="00D574A0">
        <w:t>berechnet</w:t>
      </w:r>
      <w:r>
        <w:t xml:space="preserve"> werden. </w:t>
      </w:r>
      <w:r w:rsidR="00D24AEE">
        <w:t xml:space="preserve">Hierzu werden in der Regel sogenannte </w:t>
      </w:r>
      <w:r w:rsidR="00D24AEE" w:rsidRPr="00D24AEE">
        <w:rPr>
          <w:i/>
          <w:iCs/>
        </w:rPr>
        <w:t>Mini-Batches</w:t>
      </w:r>
      <w:r w:rsidR="00D24AEE">
        <w:t xml:space="preserve"> (z.B. 32 Datenpunkte) aus den Trainingsdatensatz genutzt, um die zugehörige Ausgabe der einzelnen Neuronen und des gesamten Netzes zu berechnen. Dies bezeichnet man als </w:t>
      </w:r>
      <w:r w:rsidR="00D24AEE" w:rsidRPr="00D24AEE">
        <w:rPr>
          <w:i/>
          <w:iCs/>
        </w:rPr>
        <w:t>Vorwärtsdurchlauf</w:t>
      </w:r>
      <w:r w:rsidR="00D24AEE">
        <w:t xml:space="preserve"> </w:t>
      </w:r>
      <w:r w:rsidR="006E3C28">
        <w:t>oder</w:t>
      </w:r>
      <w:r w:rsidR="00D24AEE">
        <w:t xml:space="preserve"> </w:t>
      </w:r>
      <w:r w:rsidR="00D24AEE" w:rsidRPr="00D24AEE">
        <w:rPr>
          <w:i/>
          <w:iCs/>
        </w:rPr>
        <w:t>Forward-Propagation</w:t>
      </w:r>
      <w:r w:rsidR="00D24AEE">
        <w:t xml:space="preserve">. </w:t>
      </w:r>
      <w:r w:rsidR="009F2C16">
        <w:t>Als nächstes wird der Ausgabefehler des Netzes auf Basis einer Verlustfunktion</w:t>
      </w:r>
      <w:r w:rsidR="00AB07AF">
        <w:t xml:space="preserve"> </w:t>
      </w:r>
      <w:r w:rsidR="009F2C16">
        <w:t xml:space="preserve">bestimmt, welche die </w:t>
      </w:r>
      <w:r w:rsidR="000D605B">
        <w:t>Labels</w:t>
      </w:r>
      <w:r w:rsidR="009F2C16">
        <w:t xml:space="preserve"> mit der berechneten Ausgabe vergleicht und das Ergebnis dieses Vergleichs in Form eines Messwertes zurückliefert. </w:t>
      </w:r>
      <w:r w:rsidR="002D5AA7">
        <w:t xml:space="preserve">Nun wird berechnet, wie viel jedes Gewicht der Ausgabeschicht zum Fehler beigetragen hat. </w:t>
      </w:r>
      <w:r w:rsidR="0087346E">
        <w:t xml:space="preserve">Anschließend wird bestimmt, wie hoch der Beitrag zum Fehler der Gewichte der darunterliegenden Schicht war. </w:t>
      </w:r>
      <w:r w:rsidR="000D605B">
        <w:t>Der</w:t>
      </w:r>
      <w:r w:rsidR="0087346E">
        <w:t xml:space="preserve"> Algorithmus</w:t>
      </w:r>
      <w:r w:rsidR="000D605B">
        <w:t xml:space="preserve"> arbeitet sich somit</w:t>
      </w:r>
      <w:r w:rsidR="0087346E">
        <w:t xml:space="preserve"> rückwärts durch die Schichten des Netzes, was als </w:t>
      </w:r>
      <w:r w:rsidR="0087346E" w:rsidRPr="0087346E">
        <w:rPr>
          <w:i/>
          <w:iCs/>
        </w:rPr>
        <w:t>Rückwärtsdurchlauf</w:t>
      </w:r>
      <w:r w:rsidR="0087346E">
        <w:t xml:space="preserve"> oder </w:t>
      </w:r>
      <w:r w:rsidR="0087346E" w:rsidRPr="0087346E">
        <w:rPr>
          <w:i/>
          <w:iCs/>
        </w:rPr>
        <w:t>Backpropagation</w:t>
      </w:r>
      <w:r w:rsidR="0087346E">
        <w:t xml:space="preserve"> bezeichnet wird. Hierdurch werden die Fehlergradienten der einzelnen Gewichte und Bias-Terme effizient über das gesamte Netz berechnet. Schließlich müssen diese dann nur noch entsprechend angepasst werden, wodurch die Verlustfunktion minimiert bzw. die Ausgabe des Netzes korrigiert wird. </w:t>
      </w:r>
      <w:r w:rsidR="00E11AB7">
        <w:t xml:space="preserve">Während des Trainingsprozesses wird der gesamte Trainingsdatensatz meist mehrfach durchlaufen. Einen einzelnen Durchlauf bezeichnet man hierbei als </w:t>
      </w:r>
      <w:r w:rsidR="00E11AB7" w:rsidRPr="00E11AB7">
        <w:rPr>
          <w:i/>
          <w:iCs/>
        </w:rPr>
        <w:t>Epoche</w:t>
      </w:r>
      <w:r w:rsidR="00EA0636">
        <w:rPr>
          <w:i/>
          <w:iCs/>
        </w:rPr>
        <w:t xml:space="preserve"> </w:t>
      </w:r>
      <w:sdt>
        <w:sdtPr>
          <w:alias w:val="To edit, see citavi.com/edit"/>
          <w:tag w:val="CitaviPlaceholder#8a874039-b1e6-4dd5-8aa9-9208effa0520"/>
          <w:id w:val="-2098703866"/>
          <w:placeholder>
            <w:docPart w:val="DefaultPlaceholder_-1854013440"/>
          </w:placeholder>
        </w:sdtPr>
        <w:sdtContent>
          <w:r w:rsidR="00EA0636" w:rsidRPr="00EA0636">
            <w:fldChar w:fldCharType="begin"/>
          </w:r>
          <w:r w:rsidR="000E486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3MTM2YjU3LTJhYWQtNDQ2YS1hMmY2LWVjOGU3YTRjZmFkMyIsIlJhbmdlTGVuZ3RoIjoxNC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kxIiwiU3RhcnRQYWdlIjp7IiRpZCI6IjUiLCIkdHlwZSI6IlN3aXNzQWNhZGVtaWMuUGFnZU51bWJlciwgU3dpc3NBY2FkZW1pYyIsIklzRnVsbHlOdW1lcmljIjp0cnVlLCJOdW1iZXIiOjI5MSwiTnVtYmVyaW5nVHlwZSI6MCwiTnVtZXJhbFN5c3RlbSI6MCwiT3JpZ2luYWxTdHJpbmciOiIyOTEiLCJQcmV0dHlTdHJpbmciOiIyOTE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yNVQxMzozNDozMSIsIlByb2plY3QiOnsiJHJlZiI6IjgifX0sIlN1ZmZpeCI6ImYuIi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wLCBTLiAyOTFmLl0ifV19LCJUYWciOiJDaXRhdmlQbGFjZWhvbGRlciM4YTg3NDAzOS1iMWU2LTRkZDUtOGFhOS05MjA4ZWZmYTA1MjAiLCJUZXh0IjoiWzEwLCBTLiAyOTFmLl0iLCJXQUlWZXJzaW9uIjoiNi4xNC4wLjAifQ==}</w:instrText>
          </w:r>
          <w:r w:rsidR="00EA0636" w:rsidRPr="00EA0636">
            <w:fldChar w:fldCharType="separate"/>
          </w:r>
          <w:r w:rsidR="000E486B">
            <w:t>[10, S. 291f.]</w:t>
          </w:r>
          <w:r w:rsidR="00EA0636" w:rsidRPr="00EA0636">
            <w:fldChar w:fldCharType="end"/>
          </w:r>
        </w:sdtContent>
      </w:sdt>
      <w:r w:rsidR="00E11AB7" w:rsidRPr="00EA0636">
        <w:t>.</w:t>
      </w:r>
    </w:p>
    <w:p w14:paraId="50A45B80" w14:textId="374436E4" w:rsidR="00055E25" w:rsidRDefault="008A190D" w:rsidP="006E2605">
      <w:r>
        <w:t xml:space="preserve">Unter der Voraussetzung, dass das Netz (in Bezug auf Tiefe und Breite) mächtig genug ist, führt ein ausreichend langes Training in jedem Fall zu einer sehr starken Anpassung des Netzes an die Trainingsdaten, welches </w:t>
      </w:r>
      <w:r w:rsidR="000D605B">
        <w:t>häufig</w:t>
      </w:r>
      <w:r>
        <w:t xml:space="preserve"> ein </w:t>
      </w:r>
      <w:r w:rsidRPr="008A190D">
        <w:rPr>
          <w:i/>
          <w:iCs/>
        </w:rPr>
        <w:t>Overfitting</w:t>
      </w:r>
      <w:r>
        <w:t xml:space="preserve">, also eine schlechte Verallgemeinerung </w:t>
      </w:r>
      <w:r>
        <w:lastRenderedPageBreak/>
        <w:t xml:space="preserve">auf unbekannte Daten wie den Testdaten zur Folge hat. Um dies zu </w:t>
      </w:r>
      <w:r w:rsidR="00055E25">
        <w:t>vermeiden</w:t>
      </w:r>
      <w:r w:rsidR="00225916">
        <w:t>,</w:t>
      </w:r>
      <w:r>
        <w:t xml:space="preserve"> wird oftmals das Regularisierungsverfahren </w:t>
      </w:r>
      <w:r w:rsidRPr="008A190D">
        <w:rPr>
          <w:i/>
          <w:iCs/>
        </w:rPr>
        <w:t>Early-Stopping</w:t>
      </w:r>
      <w:r>
        <w:t xml:space="preserve"> eingesetzt. </w:t>
      </w:r>
      <w:r w:rsidR="00225916">
        <w:t xml:space="preserve">Hierbei wird das Training nicht in Abhängigkeit des Vorhersagefehlers auf den Trainingsdaten gestoppt, sondern dann, wenn der sog. </w:t>
      </w:r>
      <w:r w:rsidR="00225916" w:rsidRPr="00225916">
        <w:rPr>
          <w:i/>
          <w:iCs/>
        </w:rPr>
        <w:t>Validierungsfehler</w:t>
      </w:r>
      <w:r w:rsidR="00225916">
        <w:t xml:space="preserve"> </w:t>
      </w:r>
      <w:r w:rsidR="00055E25">
        <w:t>aufhört zu sinken</w:t>
      </w:r>
      <w:r w:rsidR="00225916">
        <w:t xml:space="preserve">. </w:t>
      </w:r>
      <w:r w:rsidR="00055E25">
        <w:t>Dieser wird am Ende einer jeden Epoche auf Basis eines dritten Datensatzes, dem Validierungsdatensatz, bestimmt. Wichtig ist, dass der Validierungsdatensatz nicht am Training</w:t>
      </w:r>
      <w:r w:rsidR="005F306A">
        <w:t xml:space="preserve"> und somit an</w:t>
      </w:r>
      <w:r w:rsidR="00055E25">
        <w:t xml:space="preserve"> der Anpassung des Netzes beteiligt ist</w:t>
      </w:r>
      <w:r w:rsidR="001E5A42">
        <w:t xml:space="preserve"> </w:t>
      </w:r>
      <w:sdt>
        <w:sdtPr>
          <w:alias w:val="To edit, see citavi.com/edit"/>
          <w:tag w:val="CitaviPlaceholder#8287bb19-440d-4ac8-b125-a2d75a80de56"/>
          <w:id w:val="2117780073"/>
          <w:placeholder>
            <w:docPart w:val="DefaultPlaceholder_-1854013440"/>
          </w:placeholder>
        </w:sdtPr>
        <w:sdtContent>
          <w:r w:rsidR="004F07AB">
            <w:fldChar w:fldCharType="begin"/>
          </w:r>
          <w:r w:rsidR="000E486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3OTFlZjJlLWYzNGItNDcyNy05NmY5LTNjNjgyZjE5MWYyMiIsIlJhbmdlTGVuZ3RoIjoxMi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QzIiwiU3RhcnRQYWdlIjp7IiRpZCI6IjUiLCIkdHlwZSI6IlN3aXNzQWNhZGVtaWMuUGFnZU51bWJlciwgU3dpc3NBY2FkZW1pYyIsIklzRnVsbHlOdW1lcmljIjp0cnVlLCJOdW1iZXIiOjE0MywiTnVtYmVyaW5nVHlwZSI6MCwiTnVtZXJhbFN5c3RlbSI6MCwiT3JpZ2luYWxTdHJpbmciOiIxNDMiLCJQcmV0dHlTdHJpbmciOiIxNDM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yNVQxMzozNDozMSIsIlByb2plY3QiOnsiJHJlZiI6IjgifX0sIlVzZU51bWJlcmluZ1R5cGVPZlBhcmVudERvY3VtZW50IjpmYWxzZX1dLCJGb3JtYXR0ZWRUZXh0Ijp7IiRpZCI6IjEzIiwiQ291bnQiOjEsIlRleHRVbml0cyI6W3siJGlkIjoiMTQiLCJGb250U3R5bGUiOnsiJGlkIjoiMTUiLCJOZXV0cmFsIjp0cnVlfSwiUmVhZGluZ09yZGVyIjoxLCJUZXh0IjoiWzEwLCBTLiAxNDNdIn1dfSwiVGFnIjoiQ2l0YXZpUGxhY2Vob2xkZXIjODI4N2JiMTktNDQwZC00YWM4LWIxMjUtYTJkNzVhODBkZTU2IiwiVGV4dCI6IlsxMCwgUy4gMTQzXSIsIldBSVZlcnNpb24iOiI2LjE0LjAuMCJ9}</w:instrText>
          </w:r>
          <w:r w:rsidR="004F07AB">
            <w:fldChar w:fldCharType="separate"/>
          </w:r>
          <w:r w:rsidR="000E486B">
            <w:t>[10, S. 143]</w:t>
          </w:r>
          <w:r w:rsidR="004F07AB">
            <w:fldChar w:fldCharType="end"/>
          </w:r>
        </w:sdtContent>
      </w:sdt>
      <w:r w:rsidR="00055E25">
        <w:t xml:space="preserve">. </w:t>
      </w:r>
    </w:p>
    <w:p w14:paraId="65884DFC" w14:textId="2244A8C4" w:rsidR="007B71BC" w:rsidRDefault="007B71BC" w:rsidP="00C057EC">
      <w:pPr>
        <w:pStyle w:val="berschrift3"/>
      </w:pPr>
      <w:bookmarkStart w:id="48" w:name="_Toc143879363"/>
      <w:r>
        <w:t>Rekurrente Neuronale Netze</w:t>
      </w:r>
      <w:bookmarkEnd w:id="48"/>
    </w:p>
    <w:p w14:paraId="394CA2EE" w14:textId="4EE91663" w:rsidR="008F3E97" w:rsidRDefault="008F3E97" w:rsidP="00AA4016">
      <w:r>
        <w:t>Die bisher besprochenen Feed</w:t>
      </w:r>
      <w:r w:rsidR="000D605B">
        <w:t>-</w:t>
      </w:r>
      <w:r>
        <w:t>Forward</w:t>
      </w:r>
      <w:r w:rsidR="000D605B">
        <w:t>-</w:t>
      </w:r>
      <w:r>
        <w:t>Netze bilden einen gerichteten azyklischen Graphen, in welchem die Aktivierung der einzelnen Neuronen (-schichten) in nur eine Richtung</w:t>
      </w:r>
      <w:r w:rsidR="006E3C28">
        <w:t>,</w:t>
      </w:r>
      <w:r>
        <w:t xml:space="preserve"> ausgehend von der Eingabe- bis hin zur Ausgabeschicht</w:t>
      </w:r>
      <w:r w:rsidR="006E3C28">
        <w:t>,</w:t>
      </w:r>
      <w:r>
        <w:t xml:space="preserve"> erfolgt. </w:t>
      </w:r>
      <w:r w:rsidR="00817810">
        <w:t>Bei Rekurrenten Neuronalen Netz</w:t>
      </w:r>
      <w:r w:rsidR="005F306A">
        <w:t>en</w:t>
      </w:r>
      <w:r w:rsidR="00817810">
        <w:t xml:space="preserve"> ist dies anders. Sie enthalten neben den üblichen Neuronen und vorwärtsgerichteten Verbindungen sog. </w:t>
      </w:r>
      <w:r w:rsidR="00817810" w:rsidRPr="00696D1D">
        <w:rPr>
          <w:i/>
          <w:iCs/>
        </w:rPr>
        <w:t>rekurrente Elemente</w:t>
      </w:r>
      <w:r w:rsidR="00817810">
        <w:t>, bspw.</w:t>
      </w:r>
      <w:r w:rsidR="00696D1D">
        <w:t xml:space="preserve"> in Form von</w:t>
      </w:r>
      <w:r w:rsidR="00817810">
        <w:t xml:space="preserve"> </w:t>
      </w:r>
      <w:r w:rsidR="00351086">
        <w:t xml:space="preserve">Verbindungen, welche die Neuronen einer Schicht mit sich selbst oder mit </w:t>
      </w:r>
      <w:r w:rsidR="007411BF">
        <w:t xml:space="preserve">vorangegangenen </w:t>
      </w:r>
      <w:r w:rsidR="00351086">
        <w:t>Schichten verbinden</w:t>
      </w:r>
      <w:r w:rsidR="007411BF">
        <w:t xml:space="preserve"> </w:t>
      </w:r>
      <w:sdt>
        <w:sdtPr>
          <w:alias w:val="To edit, see citavi.com/edit"/>
          <w:tag w:val="CitaviPlaceholder#536b6790-3062-45e9-8af2-ebaa54d3b47c"/>
          <w:id w:val="-1652898574"/>
          <w:placeholder>
            <w:docPart w:val="DefaultPlaceholder_-1854013440"/>
          </w:placeholder>
        </w:sdtPr>
        <w:sdtContent>
          <w:r w:rsidR="007411BF">
            <w:fldChar w:fldCharType="begin"/>
          </w:r>
          <w:r w:rsidR="007411B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0OWM3MGUzLTYxOWQtNDg3ZC1iYTJmLTc0YTM5ZmJmZTM4NSIsIlJhbmdlTGVuZ3RoIjo0LCJSZWZlcmVuY2VJZCI6IjFhNDFjYTU3LWUwY2YtNDA4ZS1hZmY0LTFkMzgzNDU1ZWF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xNi9qLnRyYy4yMDE4LjAzLjAyNCIsIlVyaVN0cmluZyI6Imh0dHBzOi8vZG9pLm9yZy8xMC4xMDE2L2oudHJjLjIwMTguMDMuMDI0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}</w:instrText>
          </w:r>
          <w:r w:rsidR="007411BF">
            <w:fldChar w:fldCharType="separate"/>
          </w:r>
          <w:r w:rsidR="000E486B">
            <w:t>[14]</w:t>
          </w:r>
          <w:r w:rsidR="007411BF">
            <w:fldChar w:fldCharType="end"/>
          </w:r>
        </w:sdtContent>
      </w:sdt>
      <w:r w:rsidR="00351086">
        <w:t>.</w:t>
      </w:r>
      <w:r w:rsidR="007411BF">
        <w:t xml:space="preserve"> </w:t>
      </w:r>
      <w:r w:rsidR="00696D1D">
        <w:t xml:space="preserve">RNNs enthalten somit Rückkopplungen, die dazu führen, dass die Aktivierung </w:t>
      </w:r>
      <w:r w:rsidR="00AA4016">
        <w:t xml:space="preserve">der rekurrenten Elemente </w:t>
      </w:r>
      <w:r w:rsidR="00696D1D">
        <w:t xml:space="preserve">und damit letztlich auch die Ausgabe des gesamten Netzes </w:t>
      </w:r>
      <w:r w:rsidR="00AA4016">
        <w:t xml:space="preserve">nicht nur von der aktuellen Eingabe, sondern auch von allen vorangegangenen Eingaben abhängig ist. </w:t>
      </w:r>
      <w:r w:rsidR="007411BF">
        <w:t>Dies</w:t>
      </w:r>
      <w:r w:rsidR="00AA4016">
        <w:t xml:space="preserve">e Eigenschaft </w:t>
      </w:r>
      <w:r w:rsidR="007411BF">
        <w:t>erlaubt es RNNs</w:t>
      </w:r>
      <w:r w:rsidR="006E3C28">
        <w:t xml:space="preserve">, </w:t>
      </w:r>
      <w:r w:rsidR="007411BF">
        <w:t xml:space="preserve">beliebig lange </w:t>
      </w:r>
      <w:r w:rsidR="00AA4016">
        <w:t>Eingabes</w:t>
      </w:r>
      <w:r w:rsidR="007411BF">
        <w:t>equenzen bestehend aus mehreren Zeitschritten zu verarbeiten</w:t>
      </w:r>
      <w:r w:rsidR="00AA4016">
        <w:t xml:space="preserve"> und hierbei auf zeitlich codierte Informationen zurückzugreifen</w:t>
      </w:r>
      <w:r w:rsidR="0048400C">
        <w:t xml:space="preserve"> </w:t>
      </w:r>
      <w:sdt>
        <w:sdtPr>
          <w:alias w:val="To edit, see citavi.com/edit"/>
          <w:tag w:val="CitaviPlaceholder#a53af4ae-8447-4cb5-9623-15eca736d3ef"/>
          <w:id w:val="1553813816"/>
          <w:placeholder>
            <w:docPart w:val="DefaultPlaceholder_-1854013440"/>
          </w:placeholder>
        </w:sdtPr>
        <w:sdtContent>
          <w:r w:rsidR="0089463B">
            <w:fldChar w:fldCharType="begin"/>
          </w:r>
          <w:r w:rsidR="009A291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wOGVhM2I5LWZlYTYtNGU5Ni04MjRiLTQyMmYyYjcxNDE1NiIsIlJhbmdlTGVuZ3RoIjoxNCwiUmVmZXJlbmNlSWQiOiIyMmUyNmJmMy1mYmRlLTQ3NjItYmUzZC1kMmNjNTI5NzhjZm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sZW5uaVxcQXBwRGF0YVxcTG9jYWxcXFRlbXBcXHBtdG5kenB0LmpwZyIsIlVyaVN0cmluZyI6IjIyZTI2YmYzLWZiZGUtNDc2Mi1iZTNkLWQyY2M1Mjk3OGNmY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3siJGlkIjoiMTEiLCIkdHlwZSI6IlN3aXNzQWNhZGVtaWMuQ2l0YXZpLkdyb3VwLCBTd2lzc0FjYWRlbWljLkNpdGF2aSIsIkRpc3BsYXlUeXBlIjowLCJOYW1lIjoiR3J1bmRsYWdlbiIsIkNyZWF0ZWRCeSI6Il9MZW5uaSBLb2VwcGVyIiwiQ3JlYXRlZE9uIjoiMjAyMy0wNi0xNVQwOToxODoyMiIsIk1vZGlmaWVkQnkiOiJfTGVubmkgS29lcHBlciIsIklkIjoiZmQ1NDI1YjEtYjVmYy00YjFiLWEwMGItMzJkMDdkN2ZkMzQ2IiwiTW9kaWZpZWRPbiI6IjIwMjMtMDYtMTVUMDk6MTg6MjYiLCJQcm9qZWN0Ijp7IiRyZWYiOiI4In19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zdGF0aWMubGF0ZXhzdHVkaW8ubmV0L2FydGljbGUvMjAxOC8wOTEyL25ldXJhbG5ldHdvcmtzYW5kZGVlcGxlYXJuaW5nLnBkZiIsIlVyaVN0cmluZyI6Imh0dHBzOi8vc3RhdGljLmxhdGV4c3R1ZGlvLm5ldC9hcnRpY2xlLzIwMTgvMDkxMi9uZXVyYWxuZXR3b3Jrc2FuZGRlZXBsZWFybmluZy5wZG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}</w:instrText>
          </w:r>
          <w:r w:rsidR="0089463B">
            <w:fldChar w:fldCharType="separate"/>
          </w:r>
          <w:r w:rsidR="000E486B">
            <w:t>[15, S. 202f.]</w:t>
          </w:r>
          <w:r w:rsidR="0089463B">
            <w:fldChar w:fldCharType="end"/>
          </w:r>
        </w:sdtContent>
      </w:sdt>
      <w:r w:rsidR="0048400C">
        <w:t xml:space="preserve">. </w:t>
      </w:r>
    </w:p>
    <w:p w14:paraId="0A4F4CF8" w14:textId="278FEAA5" w:rsidR="000E486B" w:rsidRDefault="004146EF" w:rsidP="0037370C">
      <w:r>
        <w:t xml:space="preserve">Es gibt eine Vielzahl an Möglichkeiten ein Feed-Forward-Netz zu einem Rekurrenten Neuronalen Netz zu erweitern (also rekurrente Elemente hinzuzufügen). </w:t>
      </w:r>
      <w:r w:rsidR="00D62C99">
        <w:t xml:space="preserve">In dieser Arbeit werden hierfür </w:t>
      </w:r>
      <w:r w:rsidR="00D62C99" w:rsidRPr="00D62C99">
        <w:t>Gedächtniszellen</w:t>
      </w:r>
      <w:r w:rsidR="00D62C99">
        <w:t xml:space="preserve"> eingesetzt. Im Allgemeinen versteht man </w:t>
      </w:r>
      <w:r w:rsidR="00183133">
        <w:t>darunter</w:t>
      </w:r>
      <w:r w:rsidR="00D62C99">
        <w:t xml:space="preserve"> </w:t>
      </w:r>
      <w:r w:rsidR="007B6B6D">
        <w:t>Teile eines Neuronalen Netzes</w:t>
      </w:r>
      <w:r w:rsidR="00D62C99">
        <w:t xml:space="preserve">, welche </w:t>
      </w:r>
      <w:r w:rsidR="00DD6DFC">
        <w:t>einen internen Zustand</w:t>
      </w:r>
      <w:r w:rsidR="00D62C99">
        <w:t xml:space="preserve"> im nächsten Zeitschritt an sich selbst weitergeben. </w:t>
      </w:r>
      <w:r w:rsidR="0037370C">
        <w:t xml:space="preserve">Bei einfachen Gedächtniszellen ist dieser Zustand mit der Ausgabe identisch. Abgesehen von der Rückkopplung unterscheiden sie sich </w:t>
      </w:r>
      <w:r w:rsidR="00D62C99">
        <w:t>nicht von herkömmlichen Neuron</w:t>
      </w:r>
      <w:r w:rsidR="009C2D24">
        <w:t>en</w:t>
      </w:r>
      <w:r w:rsidR="00D62C99">
        <w:t xml:space="preserve">, weshalb man sie auch als </w:t>
      </w:r>
      <w:r w:rsidR="00D62C99" w:rsidRPr="00183133">
        <w:rPr>
          <w:i/>
          <w:iCs/>
        </w:rPr>
        <w:t>rekurrente Neuronen</w:t>
      </w:r>
      <w:r w:rsidR="00D62C99">
        <w:t xml:space="preserve"> bezeichnet. </w:t>
      </w:r>
      <w:r w:rsidR="003B691C">
        <w:t xml:space="preserve">Da einfache </w:t>
      </w:r>
      <w:r w:rsidR="00183133">
        <w:t>r</w:t>
      </w:r>
      <w:r w:rsidR="00D62C99">
        <w:t>ekurrente Neuronen</w:t>
      </w:r>
      <w:r w:rsidR="003B691C">
        <w:t xml:space="preserve"> jedoch nur </w:t>
      </w:r>
      <w:r w:rsidR="00183133">
        <w:t>dazu in der Lage sind</w:t>
      </w:r>
      <w:r w:rsidR="006E3C28">
        <w:t>,</w:t>
      </w:r>
      <w:r w:rsidR="00183133">
        <w:t xml:space="preserve"> </w:t>
      </w:r>
      <w:r w:rsidR="003B691C">
        <w:t>kurze Muster</w:t>
      </w:r>
      <w:r w:rsidR="00D62C99">
        <w:t xml:space="preserve"> </w:t>
      </w:r>
      <w:r w:rsidR="003B691C">
        <w:t xml:space="preserve">über etwa zehn Zeitschritte zu erlernen, wurden auch komplexere </w:t>
      </w:r>
      <w:r w:rsidR="003B691C" w:rsidRPr="00183133">
        <w:t xml:space="preserve">Gedächtniszellen wie die </w:t>
      </w:r>
      <w:r w:rsidR="003B691C" w:rsidRPr="003B691C">
        <w:rPr>
          <w:i/>
          <w:iCs/>
        </w:rPr>
        <w:t>Long-Short-Term-Memory-Zellen</w:t>
      </w:r>
      <w:r w:rsidR="00372011">
        <w:rPr>
          <w:i/>
          <w:iCs/>
        </w:rPr>
        <w:t xml:space="preserve"> (LSTM-Zellen)</w:t>
      </w:r>
      <w:r w:rsidR="003B691C" w:rsidRPr="003B691C">
        <w:rPr>
          <w:i/>
          <w:iCs/>
        </w:rPr>
        <w:t xml:space="preserve"> </w:t>
      </w:r>
      <w:r w:rsidR="003B691C">
        <w:t xml:space="preserve">entwickelt, </w:t>
      </w:r>
      <w:r w:rsidR="00372011">
        <w:t>welche</w:t>
      </w:r>
      <w:r w:rsidR="00666A84">
        <w:t xml:space="preserve"> </w:t>
      </w:r>
      <w:r w:rsidR="003B691C">
        <w:t xml:space="preserve">dazu in der Lage </w:t>
      </w:r>
      <w:r w:rsidR="001303EC">
        <w:t>s</w:t>
      </w:r>
      <w:r w:rsidR="00666A84">
        <w:t>ind</w:t>
      </w:r>
      <w:r w:rsidR="001303EC">
        <w:t>,</w:t>
      </w:r>
      <w:r w:rsidR="003B691C">
        <w:t xml:space="preserve"> etwa zehnfach längere Muster </w:t>
      </w:r>
      <w:r w:rsidR="001303EC">
        <w:t>abzubilden</w:t>
      </w:r>
      <w:r w:rsidR="000E486B">
        <w:t xml:space="preserve"> </w:t>
      </w:r>
      <w:sdt>
        <w:sdtPr>
          <w:alias w:val="To edit, see citavi.com/edit"/>
          <w:tag w:val="CitaviPlaceholder#368994e5-cc7d-4c27-b94c-c08597f1bf42"/>
          <w:id w:val="-667327492"/>
          <w:placeholder>
            <w:docPart w:val="6C2154798A784A2EBF8E3CEF4ED2B019"/>
          </w:placeholder>
        </w:sdtPr>
        <w:sdtContent>
          <w:r w:rsidR="000E486B">
            <w:fldChar w:fldCharType="begin"/>
          </w:r>
          <w:r w:rsidR="000E486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kNjU5NzE0LWM0ODktNDlkNC05NTU2LTcxM2MxZGY5MjhjMSIsIlJhbmdlTGVuZ3RoIjoxNC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TA0IiwiU3RhcnRQYWdlIjp7IiRpZCI6IjUiLCIkdHlwZSI6IlN3aXNzQWNhZGVtaWMuUGFnZU51bWJlciwgU3dpc3NBY2FkZW1pYyIsIklzRnVsbHlOdW1lcmljIjp0cnVlLCJOdW1iZXIiOjUwNCwiTnVtYmVyaW5nVHlwZSI6MCwiTnVtZXJhbFN5c3RlbSI6MCwiT3JpZ2luYWxTdHJpbmciOiI1MDQiLCJQcmV0dHlTdHJpbmciOiI1MDQ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yNVQxMzozNDozMSIsIlByb2plY3QiOnsiJHJlZiI6IjgifX0sIlN1ZmZpeCI6ImYuIi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wLCBTLiA1MDRmLl0ifV19LCJUYWciOiJDaXRhdmlQbGFjZWhvbGRlciMzNjg5OTRlNS1jYzdkLTRjMjctYjk0Yy1jMDg1OTdmMWJmNDIiLCJUZXh0IjoiWzEwLCBTLiA1MDRmLl0iLCJXQUlWZXJzaW9uIjoiNi4xNC4wLjAifQ==}</w:instrText>
          </w:r>
          <w:r w:rsidR="000E486B">
            <w:fldChar w:fldCharType="separate"/>
          </w:r>
          <w:r w:rsidR="000E486B">
            <w:t>[10, S. 504f.]</w:t>
          </w:r>
          <w:r w:rsidR="000E486B">
            <w:fldChar w:fldCharType="end"/>
          </w:r>
        </w:sdtContent>
      </w:sdt>
      <w:r w:rsidR="003B691C">
        <w:t>.</w:t>
      </w:r>
      <w:r w:rsidR="001F6405">
        <w:t xml:space="preserve"> </w:t>
      </w:r>
      <w:r w:rsidR="000E486B">
        <w:t xml:space="preserve">LSTM-Zellen nutzen hierfür zwei interne Zustände, welche als Langzeit- und Kurzzeitgedächtnis aufgefasst werden können. Die Steuerung dieser Zustände erfolgt über komplexe Mechanismen, an welchen verschiedene interne Neuronenschichten beteiligt sind. Diese erlauben es LSTM-Zellen </w:t>
      </w:r>
      <w:r w:rsidR="000E486B">
        <w:lastRenderedPageBreak/>
        <w:t>zu erlernen, wichtige Eingaben zu erkennen, diese</w:t>
      </w:r>
      <w:r w:rsidR="006E3C28">
        <w:t xml:space="preserve"> – solange wie benötigt –</w:t>
      </w:r>
      <w:r w:rsidR="000E486B">
        <w:t xml:space="preserve"> im Langzeitzustand abzuspeichern und </w:t>
      </w:r>
      <w:r w:rsidR="006E3C28">
        <w:t>wichtige</w:t>
      </w:r>
      <w:r w:rsidR="000E486B">
        <w:t xml:space="preserve"> Informationen daraus zu entnehmen </w:t>
      </w:r>
      <w:sdt>
        <w:sdtPr>
          <w:alias w:val="To edit, see citavi.com/edit"/>
          <w:tag w:val="CitaviPlaceholder#2664c74c-fa55-48ae-ad00-9ff7159ad793"/>
          <w:id w:val="-185986277"/>
          <w:placeholder>
            <w:docPart w:val="DefaultPlaceholder_-1854013440"/>
          </w:placeholder>
        </w:sdtPr>
        <w:sdtContent>
          <w:r w:rsidR="000E486B">
            <w:fldChar w:fldCharType="begin"/>
          </w:r>
          <w:r w:rsidR="000E486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3MzE2YjZjLTQxM2QtNDBhNS04MDBmLTQ0OGQyYzM2YzZkNiIsIlJhbmdlTGVuZ3RoIjoxNC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TIwIiwiU3RhcnRQYWdlIjp7IiRpZCI6IjUiLCIkdHlwZSI6IlN3aXNzQWNhZGVtaWMuUGFnZU51bWJlciwgU3dpc3NBY2FkZW1pYyIsIklzRnVsbHlOdW1lcmljIjp0cnVlLCJOdW1iZXIiOjUyMCwiTnVtYmVyaW5nVHlwZSI6MCwiTnVtZXJhbFN5c3RlbSI6MCwiT3JpZ2luYWxTdHJpbmciOiI1MjAiLCJQcmV0dHlTdHJpbmciOiI1MjA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yNVQxMzozNDozMSIsIlByb2plY3QiOnsiJHJlZiI6IjgifX0sIlN1ZmZpeCI6ImYuIi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wLCBTLiA1MjBmLl0ifV19LCJUYWciOiJDaXRhdmlQbGFjZWhvbGRlciMyNjY0Yzc0Yy1mYTU1LTQ4YWUtYWQwMC05ZmY3MTU5YWQ3OTMiLCJUZXh0IjoiWzEwLCBTLiA1MjBmLl0iLCJXQUlWZXJzaW9uIjoiNi4xNC4wLjAifQ==}</w:instrText>
          </w:r>
          <w:r w:rsidR="000E486B">
            <w:fldChar w:fldCharType="separate"/>
          </w:r>
          <w:r w:rsidR="000E486B">
            <w:t>[10, S. 520f.]</w:t>
          </w:r>
          <w:r w:rsidR="000E486B">
            <w:fldChar w:fldCharType="end"/>
          </w:r>
        </w:sdtContent>
      </w:sdt>
      <w:r w:rsidR="000E486B">
        <w:t xml:space="preserve">. Für einen genaueren </w:t>
      </w:r>
      <w:r w:rsidR="00480197">
        <w:t xml:space="preserve">Einblick in die Funktionsweise von LSTM-Zellen sei an dieser Stelle auf die zugehörige Literatur, wie dem Paper von Hochreiter und Schmidhuber </w:t>
      </w:r>
      <w:sdt>
        <w:sdtPr>
          <w:alias w:val="To edit, see citavi.com/edit"/>
          <w:tag w:val="CitaviPlaceholder#6b111609-f81e-4683-a1b3-cf36075fe69e"/>
          <w:id w:val="54442673"/>
          <w:placeholder>
            <w:docPart w:val="DefaultPlaceholder_-1854013440"/>
          </w:placeholder>
        </w:sdtPr>
        <w:sdtContent>
          <w:r w:rsidR="00480197">
            <w:fldChar w:fldCharType="begin"/>
          </w:r>
          <w:r w:rsidR="004801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hYjMyNTVkLWVhYjktNDM0NC1hZDg1LWFiMzYzODQ5NDQzZCIsIlJhbmdlTGVuZ3RoIjo0LCJSZWZlcmVuY2VJZCI6IjM0ZGE3NTM3LTEyOGItNDNlOC05MmRlLTVmZWNmMGE2NjA3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xNjIvbmVjby4xOTk3LjkuOC4xNzM1IiwiVXJpU3RyaW5nIjoiaHR0cHM6Ly9kb2kub3JnLzEwLjExNjIvbmVjby4xOTk3LjkuOC4xNzM1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}</w:instrText>
          </w:r>
          <w:r w:rsidR="00480197">
            <w:fldChar w:fldCharType="separate"/>
          </w:r>
          <w:r w:rsidR="00480197">
            <w:t>[17]</w:t>
          </w:r>
          <w:r w:rsidR="00480197">
            <w:fldChar w:fldCharType="end"/>
          </w:r>
        </w:sdtContent>
      </w:sdt>
      <w:r w:rsidR="00480197">
        <w:t xml:space="preserve">, in welchem LSTMs erstmalig vorgestellt wurden, verwiesen.  </w:t>
      </w:r>
      <w:r w:rsidR="000E486B">
        <w:t xml:space="preserve"> </w:t>
      </w:r>
    </w:p>
    <w:p w14:paraId="1004C39C" w14:textId="30CEFFE3" w:rsidR="007B6B6D" w:rsidRDefault="007B6B6D" w:rsidP="0037370C">
      <w:r>
        <w:t xml:space="preserve">In Abb. </w:t>
      </w:r>
      <w:r w:rsidR="00DD6DFC">
        <w:t xml:space="preserve">13 </w:t>
      </w:r>
      <w:r>
        <w:t>wird eine einzelne Gedächtniszelle veranschaulicht. Links ist hierbei die Zelle statisch und rechts über die Zeit aufgerollt dargestellt.</w:t>
      </w:r>
      <w:r w:rsidR="00D8761F">
        <w:t xml:space="preserve"> Im Aufrollen über die Zeit liegt auch der Schlüssel zum Training von RNNs mittels </w:t>
      </w:r>
      <w:r w:rsidR="00D8761F" w:rsidRPr="00A8458B">
        <w:rPr>
          <w:i/>
          <w:iCs/>
        </w:rPr>
        <w:t>Backpropagation Through Time</w:t>
      </w:r>
      <w:r w:rsidR="00D8761F">
        <w:t>, dies soll hier jedoch nicht weiter ausgeführt werden</w:t>
      </w:r>
      <w:r w:rsidR="00A8458B">
        <w:t xml:space="preserve"> </w:t>
      </w:r>
      <w:sdt>
        <w:sdtPr>
          <w:alias w:val="To edit, see citavi.com/edit"/>
          <w:tag w:val="CitaviPlaceholder#a9bb9d3b-bd13-49e5-8902-44c1199d9e89"/>
          <w:id w:val="1507409211"/>
          <w:placeholder>
            <w:docPart w:val="DefaultPlaceholder_-1854013440"/>
          </w:placeholder>
        </w:sdtPr>
        <w:sdtContent>
          <w:r w:rsidR="00A8458B">
            <w:fldChar w:fldCharType="begin"/>
          </w:r>
          <w:r w:rsidR="000E486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kNjU5NzE0LWM0ODktNDlkNC05NTU2LTcxM2MxZGY5MjhjMSIsIlJhbmdlTGVuZ3RoIjoxNS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TA0IiwiU3RhcnRQYWdlIjp7IiRpZCI6IjUiLCIkdHlwZSI6IlN3aXNzQWNhZGVtaWMuUGFnZU51bWJlciwgU3dpc3NBY2FkZW1pYyIsIklzRnVsbHlOdW1lcmljIjp0cnVlLCJOdW1iZXIiOjUwNCwiTnVtYmVyaW5nVHlwZSI6MCwiTnVtZXJhbFN5c3RlbSI6MCwiT3JpZ2luYWxTdHJpbmciOiI1MDQiLCJQcmV0dHlTdHJpbmciOiI1MDQ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}</w:instrText>
          </w:r>
          <w:r w:rsidR="00A8458B">
            <w:fldChar w:fldCharType="separate"/>
          </w:r>
          <w:r w:rsidR="000E486B">
            <w:t>[10, S. 504ff.]</w:t>
          </w:r>
          <w:r w:rsidR="00A8458B">
            <w:fldChar w:fldCharType="end"/>
          </w:r>
        </w:sdtContent>
      </w:sdt>
      <w:r w:rsidR="00D8761F">
        <w:t>.</w:t>
      </w:r>
      <w:r w:rsidR="00666A84">
        <w:t xml:space="preserve"> </w:t>
      </w:r>
    </w:p>
    <w:p w14:paraId="4C857B47" w14:textId="6CB8BC79" w:rsidR="00DD6DFC" w:rsidRDefault="00480197" w:rsidP="00DD6DFC">
      <w:pPr>
        <w:pStyle w:val="AbbMitRahmen"/>
        <w:keepNext/>
      </w:pPr>
      <w:r>
        <w:rPr>
          <w:noProof/>
        </w:rPr>
        <w:drawing>
          <wp:inline distT="0" distB="0" distL="0" distR="0" wp14:anchorId="52A1CAEB" wp14:editId="39296BA2">
            <wp:extent cx="3787330" cy="1485900"/>
            <wp:effectExtent l="0" t="0" r="3810" b="0"/>
            <wp:docPr id="21" name="Grafik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3871032" cy="1518739"/>
                    </a:xfrm>
                    <a:prstGeom prst="rect">
                      <a:avLst/>
                    </a:prstGeom>
                    <a:noFill/>
                  </pic:spPr>
                </pic:pic>
              </a:graphicData>
            </a:graphic>
          </wp:inline>
        </w:drawing>
      </w:r>
    </w:p>
    <w:p w14:paraId="10305F36" w14:textId="6AD2EC8D" w:rsidR="00DD6DFC" w:rsidRDefault="00C132C0" w:rsidP="002745B9">
      <w:pPr>
        <w:pStyle w:val="Beschriftung"/>
      </w:pPr>
      <w:bookmarkStart w:id="49" w:name="_Toc143696926"/>
      <w:bookmarkStart w:id="50" w:name="_Toc143779060"/>
      <w:r>
        <w:t xml:space="preserve">Abb. </w:t>
      </w:r>
      <w:fldSimple w:instr=" SEQ Abb. \* ARABIC ">
        <w:r w:rsidR="008514D7">
          <w:rPr>
            <w:noProof/>
          </w:rPr>
          <w:t>13</w:t>
        </w:r>
      </w:fldSimple>
      <w:r>
        <w:t xml:space="preserve">: </w:t>
      </w:r>
      <w:r w:rsidR="00AD7D24">
        <w:tab/>
      </w:r>
      <w:r w:rsidR="00A8458B" w:rsidRPr="00AD7D24">
        <w:t>Gedächtniszelle</w:t>
      </w:r>
      <w:r w:rsidR="00A8458B">
        <w:t>: statisch und über die Zeit aufgerollt</w:t>
      </w:r>
      <w:bookmarkEnd w:id="49"/>
      <w:bookmarkEnd w:id="50"/>
    </w:p>
    <w:p w14:paraId="72BEB817" w14:textId="77777777" w:rsidR="002745B9" w:rsidRPr="002745B9" w:rsidRDefault="002745B9" w:rsidP="002745B9"/>
    <w:p w14:paraId="09FEC724" w14:textId="4F3D619C" w:rsidR="00D62C99" w:rsidRDefault="00D8761F" w:rsidP="00274622">
      <w:r>
        <w:t xml:space="preserve">Grundsätzlich kann man RNNs entsprechend ihrer Ausgabe in zwei Kategorien einteilen. RNNs, welche basierend auf der Eingabesequenz selbst eine Sequenz ausgeben, werden </w:t>
      </w:r>
      <w:r w:rsidRPr="00D8761F">
        <w:rPr>
          <w:i/>
          <w:iCs/>
        </w:rPr>
        <w:t xml:space="preserve">Sequence-To-Sequence </w:t>
      </w:r>
      <w:r w:rsidRPr="009C2D24">
        <w:t>RNNs</w:t>
      </w:r>
      <w:r>
        <w:t xml:space="preserve"> genannt. Sie eignen sich bspw. dann, wenn sich eine vorherzusagende Klasse über den Zeitverlauf der Sequenz verändern kann. Ist im Gegensatz dazu nur die letzte Ausgabe eines RNNs von Relevanz</w:t>
      </w:r>
      <w:r w:rsidR="006E3C28">
        <w:t>,</w:t>
      </w:r>
      <w:r>
        <w:t xml:space="preserve"> kommen in der Regel </w:t>
      </w:r>
      <w:r w:rsidRPr="00D8761F">
        <w:rPr>
          <w:i/>
          <w:iCs/>
        </w:rPr>
        <w:t xml:space="preserve">Sequence-To-Vector </w:t>
      </w:r>
      <w:r w:rsidRPr="009C2D24">
        <w:t>RNNs</w:t>
      </w:r>
      <w:r>
        <w:t xml:space="preserve"> zum Einsatz, welche alle Ausgaben des Netzes</w:t>
      </w:r>
      <w:r w:rsidR="007C3FAF">
        <w:t xml:space="preserve"> – mit Ausnahme der letzten – </w:t>
      </w:r>
      <w:r>
        <w:t>ignorieren</w:t>
      </w:r>
      <w:r w:rsidR="00013830">
        <w:t>. Eine Darstellung dieser beiden Netzarchitekturen zeigt Abb. 14</w:t>
      </w:r>
      <w:r w:rsidR="00A8458B">
        <w:t xml:space="preserve"> </w:t>
      </w:r>
      <w:sdt>
        <w:sdtPr>
          <w:alias w:val="To edit, see citavi.com/edit"/>
          <w:tag w:val="CitaviPlaceholder#94bb2ffe-5fea-4ad7-b54a-e821cd87fed8"/>
          <w:id w:val="24148616"/>
          <w:placeholder>
            <w:docPart w:val="DefaultPlaceholder_-1854013440"/>
          </w:placeholder>
        </w:sdtPr>
        <w:sdtContent>
          <w:r w:rsidR="00A8458B">
            <w:fldChar w:fldCharType="begin"/>
          </w:r>
          <w:r w:rsidR="000E486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mM2YyYjA3LTY5YjQtNDFmYi1hMzEwLWJlMTQ0MDg4NjY5NSIsIlJhbmdlTGVuZ3RoIjoxMi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TA1IiwiU3RhcnRQYWdlIjp7IiRpZCI6IjUiLCIkdHlwZSI6IlN3aXNzQWNhZGVtaWMuUGFnZU51bWJlciwgU3dpc3NBY2FkZW1pYyIsIklzRnVsbHlOdW1lcmljIjp0cnVlLCJOdW1iZXIiOjUwNSwiTnVtYmVyaW5nVHlwZSI6MCwiTnVtZXJhbFN5c3RlbSI6MCwiT3JpZ2luYWxTdHJpbmciOiI1MDUiLCJQcmV0dHlTdHJpbmciOiI1MDU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yNVQxMzozNDozMSIsIlByb2plY3QiOnsiJHJlZiI6IjgifX0sIlVzZU51bWJlcmluZ1R5cGVPZlBhcmVudERvY3VtZW50IjpmYWxzZX1dLCJGb3JtYXR0ZWRUZXh0Ijp7IiRpZCI6IjEzIiwiQ291bnQiOjEsIlRleHRVbml0cyI6W3siJGlkIjoiMTQiLCJGb250U3R5bGUiOnsiJGlkIjoiMTUiLCJOZXV0cmFsIjp0cnVlfSwiUmVhZGluZ09yZGVyIjoxLCJUZXh0IjoiWzEwLCBTLiA1MDVdIn1dfSwiVGFnIjoiQ2l0YXZpUGxhY2Vob2xkZXIjOTRiYjJmZmUtNWZlYS00YWQ3LWI1NGEtZTgyMWNkODdmZWQ4IiwiVGV4dCI6IlsxMCwgUy4gNTA1XSIsIldBSVZlcnNpb24iOiI2LjE0LjAuMCJ9}</w:instrText>
          </w:r>
          <w:r w:rsidR="00A8458B">
            <w:fldChar w:fldCharType="separate"/>
          </w:r>
          <w:r w:rsidR="000E486B">
            <w:t>[10, S. 505]</w:t>
          </w:r>
          <w:r w:rsidR="00A8458B">
            <w:fldChar w:fldCharType="end"/>
          </w:r>
        </w:sdtContent>
      </w:sdt>
      <w:r w:rsidR="00013830">
        <w:t>.</w:t>
      </w:r>
    </w:p>
    <w:p w14:paraId="1AC14C15" w14:textId="77777777" w:rsidR="00CD27B6" w:rsidRDefault="00CD27B6" w:rsidP="00CD27B6">
      <w:pPr>
        <w:pStyle w:val="AbbMitRahmen"/>
        <w:keepNext/>
      </w:pPr>
      <w:r>
        <w:rPr>
          <w:noProof/>
        </w:rPr>
        <w:drawing>
          <wp:inline distT="0" distB="0" distL="0" distR="0" wp14:anchorId="6631FBAE" wp14:editId="331B8D2C">
            <wp:extent cx="4728058" cy="1323975"/>
            <wp:effectExtent l="0" t="0" r="0" b="0"/>
            <wp:docPr id="229970053"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b="15571"/>
                    <a:stretch/>
                  </pic:blipFill>
                  <pic:spPr bwMode="auto">
                    <a:xfrm>
                      <a:off x="0" y="0"/>
                      <a:ext cx="4758418" cy="1332477"/>
                    </a:xfrm>
                    <a:prstGeom prst="rect">
                      <a:avLst/>
                    </a:prstGeom>
                    <a:noFill/>
                    <a:ln>
                      <a:noFill/>
                    </a:ln>
                    <a:extLst>
                      <a:ext uri="{53640926-AAD7-44D8-BBD7-CCE9431645EC}">
                        <a14:shadowObscured xmlns:a14="http://schemas.microsoft.com/office/drawing/2010/main"/>
                      </a:ext>
                    </a:extLst>
                  </pic:spPr>
                </pic:pic>
              </a:graphicData>
            </a:graphic>
          </wp:inline>
        </w:drawing>
      </w:r>
    </w:p>
    <w:p w14:paraId="069E3A3E" w14:textId="66CA71C7" w:rsidR="008E44B4" w:rsidRPr="00480197" w:rsidRDefault="00C132C0" w:rsidP="00480197">
      <w:pPr>
        <w:pStyle w:val="Beschriftung"/>
        <w:rPr>
          <w:lang w:val="en-GB"/>
        </w:rPr>
      </w:pPr>
      <w:bookmarkStart w:id="51" w:name="_Toc143696927"/>
      <w:bookmarkStart w:id="52" w:name="_Toc143779061"/>
      <w:r>
        <w:t xml:space="preserve">Abb. </w:t>
      </w:r>
      <w:fldSimple w:instr=" SEQ Abb. \* ARABIC ">
        <w:r w:rsidR="008514D7">
          <w:rPr>
            <w:noProof/>
          </w:rPr>
          <w:t>14</w:t>
        </w:r>
      </w:fldSimple>
      <w:r>
        <w:t xml:space="preserve">: </w:t>
      </w:r>
      <w:r w:rsidR="00AD7D24">
        <w:tab/>
      </w:r>
      <w:r w:rsidR="00CD27B6" w:rsidRPr="00AD7D24">
        <w:t>Sequence</w:t>
      </w:r>
      <w:r w:rsidR="00CD27B6" w:rsidRPr="00FF3198">
        <w:rPr>
          <w:lang w:val="en-GB"/>
        </w:rPr>
        <w:t>-To-Sequence und Sequence-To-Vector RNN</w:t>
      </w:r>
      <w:bookmarkEnd w:id="51"/>
      <w:bookmarkEnd w:id="52"/>
    </w:p>
    <w:p w14:paraId="54BC797E" w14:textId="13453C1D" w:rsidR="00EF3CF4" w:rsidRDefault="00EF3CF4" w:rsidP="00EF3CF4">
      <w:pPr>
        <w:pStyle w:val="berschrift2"/>
      </w:pPr>
      <w:bookmarkStart w:id="53" w:name="_Toc143879364"/>
      <w:r>
        <w:lastRenderedPageBreak/>
        <w:t xml:space="preserve">Bewertungsmaße für </w:t>
      </w:r>
      <w:r w:rsidR="00B33723">
        <w:t>Klassifikatoren</w:t>
      </w:r>
      <w:bookmarkEnd w:id="53"/>
    </w:p>
    <w:p w14:paraId="33BEE262" w14:textId="2262517F" w:rsidR="00C5600D" w:rsidRPr="00C5600D" w:rsidRDefault="00C5600D" w:rsidP="00C5600D">
      <w:r>
        <w:t>Um die Qualität eines Klassifikationsverfahrens messbar zu machen und durch Training und Parameteroptimierung zu steigern, ist es wichtig</w:t>
      </w:r>
      <w:r w:rsidR="00C50F9E">
        <w:t>,</w:t>
      </w:r>
      <w:r>
        <w:t xml:space="preserve"> Bewertungsmaße zu definieren, die die Vorhersageleistung eines Klassifikators widerspiegeln. </w:t>
      </w:r>
      <w:r w:rsidR="000469C6">
        <w:t xml:space="preserve">In diesem </w:t>
      </w:r>
      <w:r w:rsidR="002745B9">
        <w:t>Abschnitt</w:t>
      </w:r>
      <w:r>
        <w:t xml:space="preserve"> sollen solche Maße definiert und erläutert werden, wobei zum besseren Verständnis in allen Fällen</w:t>
      </w:r>
      <w:r w:rsidR="00D367E6">
        <w:t xml:space="preserve"> schrittweise</w:t>
      </w:r>
      <w:r>
        <w:t xml:space="preserve"> von einer binären Klassifikation auf ein </w:t>
      </w:r>
      <w:r w:rsidR="00C50F9E">
        <w:t>mehr</w:t>
      </w:r>
      <w:r>
        <w:t>klassiges Problem verallgemeinert wird.</w:t>
      </w:r>
    </w:p>
    <w:p w14:paraId="6B096F73" w14:textId="5E322BAF" w:rsidR="00B33723" w:rsidRDefault="000619E0" w:rsidP="000619E0">
      <w:pPr>
        <w:pStyle w:val="berschrift3"/>
      </w:pPr>
      <w:bookmarkStart w:id="54" w:name="_Toc143879365"/>
      <w:r>
        <w:t>Konfusionsmatrizen</w:t>
      </w:r>
      <w:bookmarkEnd w:id="54"/>
    </w:p>
    <w:p w14:paraId="4AC81543" w14:textId="0FBCB6E8" w:rsidR="00A40834" w:rsidRPr="007C6B3D" w:rsidRDefault="00A40834" w:rsidP="00CE7A6B">
      <w:r>
        <w:t xml:space="preserve">Ein verbreitetes Werkzeug, um die Vorhersageleistung eines Klassifikators zu visualisieren, ist die </w:t>
      </w:r>
      <w:r w:rsidRPr="00A40834">
        <w:rPr>
          <w:i/>
          <w:iCs/>
        </w:rPr>
        <w:t>Konfusionsmatrix</w:t>
      </w:r>
      <w:r>
        <w:t xml:space="preserve">. Hierbei handelt es sich um eine Tabelle, bei welcher </w:t>
      </w:r>
      <w:r w:rsidR="00CE7A6B">
        <w:t xml:space="preserve">für eine </w:t>
      </w:r>
      <w:r w:rsidR="00C50F9E">
        <w:t xml:space="preserve">gegebene </w:t>
      </w:r>
      <w:r w:rsidR="00CE7A6B">
        <w:t xml:space="preserve">Menge </w:t>
      </w:r>
      <w:r w:rsidR="000A2F5D">
        <w:t>an</w:t>
      </w:r>
      <w:r w:rsidR="00CE7A6B">
        <w:t xml:space="preserve"> </w:t>
      </w:r>
      <w:r w:rsidR="00C50F9E">
        <w:t>D</w:t>
      </w:r>
      <w:r w:rsidR="00CE7A6B">
        <w:t>atenpunkten die Schnittmengen aller vorhergesagten und tatsächlichen Klassen ausgezählt werden. Hierbei stehen typischerweise die Zeilen der Matrix für die tatsächlichen Klassen, wohingegen die Spalten die Vorhersagen repräsentieren</w:t>
      </w:r>
      <w:r w:rsidR="000C369A">
        <w:t xml:space="preserve"> </w:t>
      </w:r>
      <w:sdt>
        <w:sdtPr>
          <w:alias w:val="To edit, see citavi.com/edit"/>
          <w:tag w:val="CitaviPlaceholder#d584e9d9-6a30-48c9-ae7b-2f7475a0b767"/>
          <w:id w:val="-2097160321"/>
          <w:placeholder>
            <w:docPart w:val="DefaultPlaceholder_-1854013440"/>
          </w:placeholder>
        </w:sdtPr>
        <w:sdtContent>
          <w:r w:rsidR="000C369A">
            <w:fldChar w:fldCharType="begin"/>
          </w:r>
          <w:r w:rsidR="000E486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xOGU1NGFkLTQ0MTUtNGEwOC1hZTc3LTk2OGFkNmU3MjczOCIsIlJhbmdlTGVuZ3RoIjoxMS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OTQiLCJTdGFydFBhZ2UiOnsiJGlkIjoiNSIsIiR0eXBlIjoiU3dpc3NBY2FkZW1pYy5QYWdlTnVtYmVyLCBTd2lzc0FjYWRlbWljIiwiSXNGdWxseU51bWVyaWMiOnRydWUsIk51bWJlciI6OTQsIk51bWJlcmluZ1R5cGUiOjAsIk51bWVyYWxTeXN0ZW0iOjAsIk9yaWdpbmFsU3RyaW5nIjoiOTQiLCJQcmV0dHlTdHJpbmciOiI5NC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wLCBTLiA5NF0ifV19LCJUYWciOiJDaXRhdmlQbGFjZWhvbGRlciNkNTg0ZTlkOS02YTMwLTQ4YzktYWU3Yi0yZjc0NzVhMGI3NjciLCJUZXh0IjoiWzEwLCBTLiA5NF0iLCJXQUlWZXJzaW9uIjoiNi4xNC4wLjAifQ==}</w:instrText>
          </w:r>
          <w:r w:rsidR="000C369A">
            <w:fldChar w:fldCharType="separate"/>
          </w:r>
          <w:r w:rsidR="000E486B">
            <w:t>[10, S. 94]</w:t>
          </w:r>
          <w:r w:rsidR="000C369A">
            <w:fldChar w:fldCharType="end"/>
          </w:r>
        </w:sdtContent>
      </w:sdt>
      <w:r w:rsidR="00CE7A6B" w:rsidRPr="00C50F9E">
        <w:t>.</w:t>
      </w:r>
      <w:r w:rsidR="007C6B3D" w:rsidRPr="00C50F9E">
        <w:t xml:space="preserve"> Abb</w:t>
      </w:r>
      <w:r w:rsidR="00216E81" w:rsidRPr="00C50F9E">
        <w:t>.</w:t>
      </w:r>
      <w:r w:rsidR="007C6B3D" w:rsidRPr="00C50F9E">
        <w:t xml:space="preserve"> </w:t>
      </w:r>
      <w:r w:rsidR="007B7496" w:rsidRPr="00C50F9E">
        <w:t>15</w:t>
      </w:r>
      <w:r w:rsidR="007C6B3D" w:rsidRPr="00C50F9E">
        <w:t xml:space="preserve"> zeigt </w:t>
      </w:r>
      <w:r w:rsidR="007C6B3D">
        <w:t xml:space="preserve">ein Beispiel für eine Konfusionsmatrix zur Auswertung eines binären Klassifikators auf Basis von 65 Datenpunkten. </w:t>
      </w:r>
    </w:p>
    <w:p w14:paraId="2EE3D25D" w14:textId="77777777" w:rsidR="00F400BA" w:rsidRDefault="00F400BA" w:rsidP="00F400BA">
      <w:pPr>
        <w:pStyle w:val="AbbMitRahmen"/>
        <w:keepNext/>
      </w:pPr>
      <w:r w:rsidRPr="00F400BA">
        <w:rPr>
          <w:noProof/>
        </w:rPr>
        <w:drawing>
          <wp:inline distT="0" distB="0" distL="0" distR="0" wp14:anchorId="1D8C7EDD" wp14:editId="3625DD3F">
            <wp:extent cx="3728249" cy="2130724"/>
            <wp:effectExtent l="0" t="0" r="5715" b="3175"/>
            <wp:docPr id="86030236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9" cstate="print">
                      <a:extLst>
                        <a:ext uri="{28A0092B-C50C-407E-A947-70E740481C1C}">
                          <a14:useLocalDpi xmlns:a14="http://schemas.microsoft.com/office/drawing/2010/main" val="0"/>
                        </a:ext>
                      </a:extLst>
                    </a:blip>
                    <a:srcRect r="27536" b="12198"/>
                    <a:stretch/>
                  </pic:blipFill>
                  <pic:spPr bwMode="auto">
                    <a:xfrm>
                      <a:off x="0" y="0"/>
                      <a:ext cx="3742905" cy="2139100"/>
                    </a:xfrm>
                    <a:prstGeom prst="rect">
                      <a:avLst/>
                    </a:prstGeom>
                    <a:noFill/>
                    <a:ln>
                      <a:noFill/>
                    </a:ln>
                    <a:extLst>
                      <a:ext uri="{53640926-AAD7-44D8-BBD7-CCE9431645EC}">
                        <a14:shadowObscured xmlns:a14="http://schemas.microsoft.com/office/drawing/2010/main"/>
                      </a:ext>
                    </a:extLst>
                  </pic:spPr>
                </pic:pic>
              </a:graphicData>
            </a:graphic>
          </wp:inline>
        </w:drawing>
      </w:r>
    </w:p>
    <w:p w14:paraId="4329EEB9" w14:textId="7AF62DF0" w:rsidR="00A717E6" w:rsidRDefault="00C132C0" w:rsidP="00AD7D24">
      <w:pPr>
        <w:pStyle w:val="Beschriftung"/>
      </w:pPr>
      <w:bookmarkStart w:id="55" w:name="_Toc143696928"/>
      <w:bookmarkStart w:id="56" w:name="_Toc143779062"/>
      <w:r>
        <w:t xml:space="preserve">Abb. </w:t>
      </w:r>
      <w:fldSimple w:instr=" SEQ Abb. \* ARABIC ">
        <w:r w:rsidR="008514D7">
          <w:rPr>
            <w:noProof/>
          </w:rPr>
          <w:t>15</w:t>
        </w:r>
      </w:fldSimple>
      <w:r>
        <w:t xml:space="preserve">: </w:t>
      </w:r>
      <w:r w:rsidR="00AD7D24">
        <w:tab/>
      </w:r>
      <w:r w:rsidR="00F400BA" w:rsidRPr="00F400BA">
        <w:t>Beispiel für eine</w:t>
      </w:r>
      <w:r w:rsidR="00A717E6">
        <w:t xml:space="preserve"> zweiklassige</w:t>
      </w:r>
      <w:r w:rsidR="00F400BA" w:rsidRPr="00F400BA">
        <w:t xml:space="preserve"> Konfusionsmatrix</w:t>
      </w:r>
      <w:bookmarkEnd w:id="55"/>
      <w:bookmarkEnd w:id="56"/>
    </w:p>
    <w:p w14:paraId="73B7D2B2" w14:textId="77777777" w:rsidR="00A717E6" w:rsidRDefault="00A717E6" w:rsidP="00A717E6"/>
    <w:p w14:paraId="62845DDB" w14:textId="049991D7" w:rsidR="00A717E6" w:rsidRPr="00A717E6" w:rsidRDefault="000C369A" w:rsidP="00A717E6">
      <w:r>
        <w:t xml:space="preserve">Konfusionsmatrizen können eine beliebige Anzahl von Klassen umfassen. Wichtig ist lediglich, dass </w:t>
      </w:r>
      <w:r w:rsidR="00BD6287">
        <w:t xml:space="preserve">deren Anordnung in den Zeilen und Spalten identisch ist, damit alle korrekt klassifizierten Datenpunkte auf der Hauptdiagonalen der Matrix widergespiegelt werden. Ein guter Klassifikator enthält </w:t>
      </w:r>
      <w:r w:rsidR="00D1734C">
        <w:t>entsprechend</w:t>
      </w:r>
      <w:r w:rsidR="00BD6287">
        <w:t xml:space="preserve"> außerhalb dieser Hauptdiagonalen eine möglichst geringe Anzahl an Datenpunkten</w:t>
      </w:r>
      <w:r w:rsidR="00180C86">
        <w:t xml:space="preserve"> </w:t>
      </w:r>
      <w:sdt>
        <w:sdtPr>
          <w:alias w:val="To edit, see citavi.com/edit"/>
          <w:tag w:val="CitaviPlaceholder#9de792b5-d3bf-4b6b-860e-98017d35fb68"/>
          <w:id w:val="1844894532"/>
          <w:placeholder>
            <w:docPart w:val="DefaultPlaceholder_-1854013440"/>
          </w:placeholder>
        </w:sdtPr>
        <w:sdtContent>
          <w:r w:rsidR="00180C86">
            <w:fldChar w:fldCharType="begin"/>
          </w:r>
          <w:r w:rsidR="002568A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0NDc2NDllLTU1ZmMtNDYwZi04NDM4LWVlZDM4NzAzM2U5OCIsIlJhbmdlTGVuZ3RoIjo0LCJSZWZlcmVuY2VJZCI6IjM0ODMzZmZhLWU4YmItNDZjOC1iNzc1LWYwNjhjNzRjZDU5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jAwOC4wNTc1NiIsIlVyaVN0cmluZyI6Imh0dHBzOi8vYXJ4aXYub3JnL3BkZi8yMDA4LjA1NzU2djEucGRm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MZW5uaSBLb2VwcGVyIiwiQ3JlYXRlZE9uIjoiMjAyMy0wNi0xNVQwOToyNTowNSIsIk1vZGlmaWVkQnkiOiJfTGVubmkgS29lcHBlciIsIklkIjoiYTUzODgwNzEtZTVlNS00ZTA1LTliYTYtNmJhZWZlZGE3YTE0IiwiTW9kaWZpZWRPbiI6IjIwMjMtMDYtMTVUMDk6MjU6MDc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JodHRwczovL2FyeGl2Lm9yZy9wZGYvMjAwOC4wNTc1NiIsIlVyaVN0cmluZyI6Imh0dHBzOi8vYXJ4aXYub3JnL3BkZi8yMDA4LjA1NzU2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}</w:instrText>
          </w:r>
          <w:r w:rsidR="00180C86">
            <w:fldChar w:fldCharType="separate"/>
          </w:r>
          <w:r w:rsidR="000E486B">
            <w:t>[11]</w:t>
          </w:r>
          <w:r w:rsidR="00180C86">
            <w:fldChar w:fldCharType="end"/>
          </w:r>
        </w:sdtContent>
      </w:sdt>
      <w:r w:rsidR="00BD6287">
        <w:t>.</w:t>
      </w:r>
      <w:r w:rsidR="007C5B49">
        <w:t xml:space="preserve"> </w:t>
      </w:r>
    </w:p>
    <w:p w14:paraId="59570191" w14:textId="3FF1EFEA" w:rsidR="00EF3CF4" w:rsidRDefault="008824CA" w:rsidP="00EF3CF4">
      <w:pPr>
        <w:pStyle w:val="berschrift3"/>
      </w:pPr>
      <w:bookmarkStart w:id="57" w:name="_Toc143879366"/>
      <w:r>
        <w:lastRenderedPageBreak/>
        <w:t>Genauigkeit</w:t>
      </w:r>
      <w:bookmarkEnd w:id="57"/>
    </w:p>
    <w:p w14:paraId="387FE10D" w14:textId="4B0A6795" w:rsidR="00E26F2D" w:rsidRDefault="002148C8" w:rsidP="00CB1CBF">
      <w:r>
        <w:t xml:space="preserve">Die </w:t>
      </w:r>
      <w:r w:rsidR="00C50F9E">
        <w:rPr>
          <w:i/>
          <w:iCs/>
        </w:rPr>
        <w:t xml:space="preserve">Genauigkeit </w:t>
      </w:r>
      <w:r w:rsidR="00C50F9E" w:rsidRPr="00C50F9E">
        <w:t>(engl</w:t>
      </w:r>
      <w:r w:rsidR="00C50F9E">
        <w:rPr>
          <w:i/>
          <w:iCs/>
        </w:rPr>
        <w:t>. Accuracy</w:t>
      </w:r>
      <w:r w:rsidR="00C50F9E" w:rsidRPr="00C50F9E">
        <w:t>)</w:t>
      </w:r>
      <w:r w:rsidRPr="00C50F9E">
        <w:t xml:space="preserve"> </w:t>
      </w:r>
      <w:r>
        <w:t>ist eine häufig genutzte Metrik bei Klassifikationsproblemen</w:t>
      </w:r>
      <w:r w:rsidR="00CB1CBF">
        <w:t>. Sie misst den Anteil der korrekt klassifizierten Datenpunkte an der Gesamtzahl aller betrachteten Datenpunkte.</w:t>
      </w:r>
      <w:r w:rsidR="00E26F2D">
        <w:t xml:space="preserve"> Für eine binäre Klassifikation ergibt sich somit die folgende Formel:</w:t>
      </w:r>
    </w:p>
    <w:p w14:paraId="16DAE430" w14:textId="05CC9B08" w:rsidR="00B24D87" w:rsidRDefault="004262DE" w:rsidP="004262DE">
      <w:pPr>
        <w:tabs>
          <w:tab w:val="left" w:pos="840"/>
          <w:tab w:val="left" w:pos="8364"/>
        </w:tabs>
        <w:jc w:val="left"/>
      </w:pPr>
      <w:r>
        <w:tab/>
      </w:r>
      <m:oMath>
        <m:sSub>
          <m:sSubPr>
            <m:ctrlPr>
              <w:rPr>
                <w:rFonts w:ascii="Cambria Math" w:hAnsi="Cambria Math"/>
                <w:i/>
              </w:rPr>
            </m:ctrlPr>
          </m:sSubPr>
          <m:e>
            <m:r>
              <w:rPr>
                <w:rFonts w:ascii="Cambria Math" w:hAnsi="Cambria Math"/>
              </w:rPr>
              <m:t>Accuracy</m:t>
            </m:r>
          </m:e>
          <m:sub>
            <m:r>
              <w:rPr>
                <w:rFonts w:ascii="Cambria Math" w:hAnsi="Cambria Math"/>
              </w:rPr>
              <m:t>2</m:t>
            </m:r>
          </m:sub>
        </m:sSub>
        <m:r>
          <w:rPr>
            <w:rFonts w:ascii="Cambria Math" w:hAnsi="Cambria Math"/>
          </w:rPr>
          <m:t xml:space="preserve">= </m:t>
        </m:r>
        <m:f>
          <m:fPr>
            <m:ctrlPr>
              <w:rPr>
                <w:rFonts w:ascii="Cambria Math" w:hAnsi="Cambria Math"/>
                <w:i/>
              </w:rPr>
            </m:ctrlPr>
          </m:fPr>
          <m:num>
            <m:r>
              <w:rPr>
                <w:rFonts w:ascii="Cambria Math" w:hAnsi="Cambria Math"/>
              </w:rPr>
              <m:t>RP+RN</m:t>
            </m:r>
          </m:num>
          <m:den>
            <m:r>
              <w:rPr>
                <w:rFonts w:ascii="Cambria Math" w:hAnsi="Cambria Math"/>
              </w:rPr>
              <m:t>RP+FP+FN+RN</m:t>
            </m:r>
          </m:den>
        </m:f>
      </m:oMath>
      <w:r>
        <w:t xml:space="preserve"> </w:t>
      </w:r>
      <w:r>
        <w:tab/>
        <w:t>(2.7)</w:t>
      </w:r>
    </w:p>
    <w:p w14:paraId="03FE1CEF" w14:textId="63989A8E" w:rsidR="00E26F2D" w:rsidRDefault="00CE584E" w:rsidP="00B332B0">
      <w:r>
        <w:t xml:space="preserve">Bei </w:t>
      </w:r>
      <w:r w:rsidR="004262DE">
        <w:t>K</w:t>
      </w:r>
      <w:r>
        <w:t>-klassigen Klassifikation</w:t>
      </w:r>
      <w:r w:rsidR="00B332B0">
        <w:t>sproblemen</w:t>
      </w:r>
      <w:r>
        <w:t xml:space="preserve"> kann man die </w:t>
      </w:r>
      <w:r w:rsidR="00B538BF">
        <w:t>Genauigkeit</w:t>
      </w:r>
      <w:r>
        <w:t xml:space="preserve"> berechnen, indem </w:t>
      </w:r>
      <w:r w:rsidR="00B332B0">
        <w:t xml:space="preserve">man zunächst die </w:t>
      </w:r>
      <w:r w:rsidR="00B538BF">
        <w:t>Genauigkeitswerte</w:t>
      </w:r>
      <w:r w:rsidR="00B332B0">
        <w:t xml:space="preserve"> für alle Klassen im Einzelnen und anschließend das arithmetische Mittel dieser Werte berechnet. Hiermit ergibt sich </w:t>
      </w:r>
      <w:r w:rsidR="00205A66">
        <w:t>die erweiterte</w:t>
      </w:r>
      <w:r w:rsidR="00B332B0">
        <w:t xml:space="preserve"> Formel:</w:t>
      </w:r>
    </w:p>
    <w:p w14:paraId="17F9775B" w14:textId="6D5366BC" w:rsidR="00B332B0" w:rsidRPr="000619E0" w:rsidRDefault="004262DE" w:rsidP="004262DE">
      <w:pPr>
        <w:tabs>
          <w:tab w:val="left" w:pos="851"/>
          <w:tab w:val="left" w:pos="8364"/>
        </w:tabs>
        <w:jc w:val="left"/>
      </w:pPr>
      <w:r>
        <w:tab/>
      </w:r>
      <m:oMath>
        <m:sSub>
          <m:sSubPr>
            <m:ctrlPr>
              <w:rPr>
                <w:rFonts w:ascii="Cambria Math" w:hAnsi="Cambria Math"/>
                <w:i/>
              </w:rPr>
            </m:ctrlPr>
          </m:sSubPr>
          <m:e>
            <m:r>
              <w:rPr>
                <w:rFonts w:ascii="Cambria Math" w:hAnsi="Cambria Math"/>
              </w:rPr>
              <m:t>Accuracy</m:t>
            </m:r>
          </m:e>
          <m:sub>
            <m:r>
              <w:rPr>
                <w:rFonts w:ascii="Cambria Math" w:hAnsi="Cambria Math"/>
              </w:rPr>
              <m:t>K</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K</m:t>
            </m:r>
          </m:den>
        </m:f>
        <m:nary>
          <m:naryPr>
            <m:chr m:val="∑"/>
            <m:limLoc m:val="undOvr"/>
            <m:ctrlPr>
              <w:rPr>
                <w:rFonts w:ascii="Cambria Math" w:hAnsi="Cambria Math"/>
                <w:i/>
              </w:rPr>
            </m:ctrlPr>
          </m:naryPr>
          <m:sub>
            <m:r>
              <w:rPr>
                <w:rFonts w:ascii="Cambria Math" w:hAnsi="Cambria Math"/>
              </w:rPr>
              <m:t>k=1</m:t>
            </m:r>
          </m:sub>
          <m:sup>
            <m:r>
              <w:rPr>
                <w:rFonts w:ascii="Cambria Math" w:hAnsi="Cambria Math"/>
              </w:rPr>
              <m:t>K</m:t>
            </m:r>
          </m:sup>
          <m:e>
            <m:f>
              <m:fPr>
                <m:ctrlPr>
                  <w:rPr>
                    <w:rFonts w:ascii="Cambria Math" w:hAnsi="Cambria Math"/>
                    <w:i/>
                  </w:rPr>
                </m:ctrlPr>
              </m:fPr>
              <m:num>
                <m:sSub>
                  <m:sSubPr>
                    <m:ctrlPr>
                      <w:rPr>
                        <w:rFonts w:ascii="Cambria Math" w:hAnsi="Cambria Math"/>
                        <w:i/>
                      </w:rPr>
                    </m:ctrlPr>
                  </m:sSubPr>
                  <m:e>
                    <m:r>
                      <w:rPr>
                        <w:rFonts w:ascii="Cambria Math" w:hAnsi="Cambria Math"/>
                      </w:rPr>
                      <m:t>RP</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RN</m:t>
                    </m:r>
                  </m:e>
                  <m:sub>
                    <m:r>
                      <w:rPr>
                        <w:rFonts w:ascii="Cambria Math" w:hAnsi="Cambria Math"/>
                      </w:rPr>
                      <m:t>k</m:t>
                    </m:r>
                  </m:sub>
                </m:sSub>
              </m:num>
              <m:den>
                <m:sSub>
                  <m:sSubPr>
                    <m:ctrlPr>
                      <w:rPr>
                        <w:rFonts w:ascii="Cambria Math" w:hAnsi="Cambria Math"/>
                        <w:i/>
                      </w:rPr>
                    </m:ctrlPr>
                  </m:sSubPr>
                  <m:e>
                    <m:r>
                      <w:rPr>
                        <w:rFonts w:ascii="Cambria Math" w:hAnsi="Cambria Math"/>
                      </w:rPr>
                      <m:t>RP</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FP</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FN</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RN</m:t>
                    </m:r>
                  </m:e>
                  <m:sub>
                    <m:r>
                      <w:rPr>
                        <w:rFonts w:ascii="Cambria Math" w:hAnsi="Cambria Math"/>
                      </w:rPr>
                      <m:t>k</m:t>
                    </m:r>
                  </m:sub>
                </m:sSub>
              </m:den>
            </m:f>
          </m:e>
        </m:nary>
      </m:oMath>
      <w:r>
        <w:t xml:space="preserve"> </w:t>
      </w:r>
      <w:r>
        <w:tab/>
        <w:t>(2.8)</w:t>
      </w:r>
    </w:p>
    <w:p w14:paraId="47DE6291" w14:textId="54DA9822" w:rsidR="00E26F2D" w:rsidRDefault="00CB1CBF" w:rsidP="003E1939">
      <w:r>
        <w:t xml:space="preserve">Die </w:t>
      </w:r>
      <w:r w:rsidR="00B538BF">
        <w:t>Genauigkeit</w:t>
      </w:r>
      <w:r>
        <w:t xml:space="preserve"> ist ein sehr intuitives Maß. Unabhängig von der Anzahl der Klassen liegt sie </w:t>
      </w:r>
      <w:r w:rsidR="00205A66">
        <w:t xml:space="preserve">– </w:t>
      </w:r>
      <w:r w:rsidR="00556EEC">
        <w:t>wie auch alle nachfolgenden Maße</w:t>
      </w:r>
      <w:r w:rsidR="00205A66">
        <w:t xml:space="preserve"> –</w:t>
      </w:r>
      <w:r w:rsidR="00556EEC">
        <w:t xml:space="preserve"> </w:t>
      </w:r>
      <w:r>
        <w:t>immer im Intervall [0, 1], wobei ein Klassifikator umso besser ist, desto näher der Wert an 1 liegt.</w:t>
      </w:r>
      <w:r w:rsidR="00556EEC">
        <w:t xml:space="preserve"> </w:t>
      </w:r>
      <w:r w:rsidR="00E5076C">
        <w:t xml:space="preserve">Allerdings sollte man vorsichtig sein, die </w:t>
      </w:r>
      <w:r w:rsidR="00B538BF">
        <w:t>Genauigkeit</w:t>
      </w:r>
      <w:r w:rsidR="00E5076C">
        <w:t xml:space="preserve"> einzusetzen, falls der zugrundeliegende Datensatz </w:t>
      </w:r>
      <w:r w:rsidR="002820AD">
        <w:t>unausgeglichen</w:t>
      </w:r>
      <w:r w:rsidR="00E5076C">
        <w:t xml:space="preserve"> ist</w:t>
      </w:r>
      <w:r w:rsidR="00094213">
        <w:t>, da sie dazu tendiert</w:t>
      </w:r>
      <w:r w:rsidR="000A2F5D">
        <w:t>,</w:t>
      </w:r>
      <w:r w:rsidR="00094213">
        <w:t xml:space="preserve"> große Klassifikationsfehler in unterrepräsentierten Klassen zu verbergen</w:t>
      </w:r>
      <w:r w:rsidR="00311B52">
        <w:t xml:space="preserve"> </w:t>
      </w:r>
      <w:sdt>
        <w:sdtPr>
          <w:alias w:val="To edit, see citavi.com/edit"/>
          <w:tag w:val="CitaviPlaceholder#a7545789-f91d-4a72-ac19-c30b35acce90"/>
          <w:id w:val="-79752428"/>
          <w:placeholder>
            <w:docPart w:val="DefaultPlaceholder_-1854013440"/>
          </w:placeholder>
        </w:sdtPr>
        <w:sdtContent>
          <w:r w:rsidR="00311B52">
            <w:fldChar w:fldCharType="begin"/>
          </w:r>
          <w:r w:rsidR="002568A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4NDg4ODhiLWU1M2YtNGMxNC04MmJmLThiNGQ1YmQ1ZTNkMCIsIlJhbmdlTGVuZ3RoIjo0LCJSZWZlcmVuY2VJZCI6IjM0ODMzZmZhLWU4YmItNDZjOC1iNzc1LWYwNjhjNzRjZDU5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jAwOC4wNTc1NiIsIlVyaVN0cmluZyI6Imh0dHBzOi8vYXJ4aXYub3JnL3BkZi8yMDA4LjA1NzU2djEucGRm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MZW5uaSBLb2VwcGVyIiwiQ3JlYXRlZE9uIjoiMjAyMy0wNi0xNVQwOToyNTowNSIsIk1vZGlmaWVkQnkiOiJfTGVubmkgS29lcHBlciIsIklkIjoiYTUzODgwNzEtZTVlNS00ZTA1LTliYTYtNmJhZWZlZGE3YTE0IiwiTW9kaWZpZWRPbiI6IjIwMjMtMDYtMTVUMDk6MjU6MDc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JodHRwczovL2FyeGl2Lm9yZy9wZGYvMjAwOC4wNTc1NiIsIlVyaVN0cmluZyI6Imh0dHBzOi8vYXJ4aXYub3JnL3BkZi8yMDA4LjA1NzU2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}</w:instrText>
          </w:r>
          <w:r w:rsidR="00311B52">
            <w:fldChar w:fldCharType="separate"/>
          </w:r>
          <w:r w:rsidR="000E486B">
            <w:t>[11]</w:t>
          </w:r>
          <w:r w:rsidR="00311B52">
            <w:fldChar w:fldCharType="end"/>
          </w:r>
        </w:sdtContent>
      </w:sdt>
      <w:r w:rsidR="00094213">
        <w:t>.</w:t>
      </w:r>
      <w:r w:rsidR="00B01F30">
        <w:t xml:space="preserve"> Für die Matrix i</w:t>
      </w:r>
      <w:r w:rsidR="00B01F30" w:rsidRPr="00B538BF">
        <w:t>n Abb</w:t>
      </w:r>
      <w:r w:rsidR="00216E81" w:rsidRPr="00B538BF">
        <w:t>.</w:t>
      </w:r>
      <w:r w:rsidR="00B01F30" w:rsidRPr="00B538BF">
        <w:t xml:space="preserve"> </w:t>
      </w:r>
      <w:r w:rsidR="00A143D2" w:rsidRPr="00B538BF">
        <w:t>15</w:t>
      </w:r>
      <w:r w:rsidR="00B01F30" w:rsidRPr="00B538BF">
        <w:t xml:space="preserve"> berechnet </w:t>
      </w:r>
      <w:r w:rsidR="00B01F30">
        <w:t xml:space="preserve">sich eine </w:t>
      </w:r>
      <w:r w:rsidR="00B538BF">
        <w:t>Genauigkeit</w:t>
      </w:r>
      <w:r w:rsidR="00B01F30">
        <w:t xml:space="preserve"> von 0,8.</w:t>
      </w:r>
    </w:p>
    <w:p w14:paraId="0F621888" w14:textId="39B14EBF" w:rsidR="00EF3CF4" w:rsidRDefault="008824CA" w:rsidP="00EF3CF4">
      <w:pPr>
        <w:pStyle w:val="berschrift3"/>
      </w:pPr>
      <w:bookmarkStart w:id="58" w:name="_Toc143879367"/>
      <w:r>
        <w:t>Relevanz</w:t>
      </w:r>
      <w:bookmarkEnd w:id="58"/>
    </w:p>
    <w:p w14:paraId="4C202A1E" w14:textId="7805BDF0" w:rsidR="00CA15D2" w:rsidRDefault="00CA15D2" w:rsidP="000619E0">
      <w:r>
        <w:t xml:space="preserve">Die </w:t>
      </w:r>
      <w:r w:rsidR="00B538BF">
        <w:rPr>
          <w:i/>
          <w:iCs/>
        </w:rPr>
        <w:t>Relevanz</w:t>
      </w:r>
      <w:r>
        <w:t xml:space="preserve"> (</w:t>
      </w:r>
      <w:r w:rsidR="00B538BF">
        <w:t>engl.</w:t>
      </w:r>
      <w:r>
        <w:t xml:space="preserve"> </w:t>
      </w:r>
      <w:r w:rsidR="00B538BF" w:rsidRPr="00B538BF">
        <w:rPr>
          <w:i/>
          <w:iCs/>
        </w:rPr>
        <w:t>Precision</w:t>
      </w:r>
      <w:r>
        <w:t>) misst die Genauigkeit der positiven Vorhersagen. Für eine binäre Klassifikation berechnet sie sich aus der folgenden Formel</w:t>
      </w:r>
      <w:r w:rsidR="00D8251C">
        <w:t xml:space="preserve"> </w:t>
      </w:r>
      <w:sdt>
        <w:sdtPr>
          <w:alias w:val="To edit, see citavi.com/edit"/>
          <w:tag w:val="CitaviPlaceholder#de9765b9-57ed-4d55-96b4-b1f5934f0eff"/>
          <w:id w:val="-1778787693"/>
          <w:placeholder>
            <w:docPart w:val="DefaultPlaceholder_-1854013440"/>
          </w:placeholder>
        </w:sdtPr>
        <w:sdtContent>
          <w:r w:rsidR="00307A93">
            <w:fldChar w:fldCharType="begin"/>
          </w:r>
          <w:r w:rsidR="000E486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mZTkzNzcyLTZmZDgtNGM1Mi1hNWZjLWJiNGYwZjM4Yjg2YSIsIlJhbmdlTGVuZ3RoIjoxMS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OTUiLCJTdGFydFBhZ2UiOnsiJGlkIjoiNSIsIiR0eXBlIjoiU3dpc3NBY2FkZW1pYy5QYWdlTnVtYmVyLCBTd2lzc0FjYWRlbWljIiwiSXNGdWxseU51bWVyaWMiOnRydWUsIk51bWJlciI6OTUsIk51bWJlcmluZ1R5cGUiOjAsIk51bWVyYWxTeXN0ZW0iOjAsIk9yaWdpbmFsU3RyaW5nIjoiOTUiLCJQcmV0dHlTdHJpbmciOiI5NS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wLCBTLiA5NV0ifV19LCJUYWciOiJDaXRhdmlQbGFjZWhvbGRlciNkZTk3NjViOS01N2VkLTRkNTUtOTZiNC1iMWY1OTM0ZjBlZmYiLCJUZXh0IjoiWzEwLCBTLiA5NV0iLCJXQUlWZXJzaW9uIjoiNi4xNC4wLjAifQ==}</w:instrText>
          </w:r>
          <w:r w:rsidR="00307A93">
            <w:fldChar w:fldCharType="separate"/>
          </w:r>
          <w:r w:rsidR="000E486B">
            <w:t>[10, S. 95]</w:t>
          </w:r>
          <w:r w:rsidR="00307A93">
            <w:fldChar w:fldCharType="end"/>
          </w:r>
        </w:sdtContent>
      </w:sdt>
      <w:r>
        <w:t>:</w:t>
      </w:r>
    </w:p>
    <w:p w14:paraId="1C68622D" w14:textId="070A61F9" w:rsidR="000619E0" w:rsidRPr="00CA15D2" w:rsidRDefault="00B538BF" w:rsidP="00B538BF">
      <w:pPr>
        <w:tabs>
          <w:tab w:val="left" w:pos="851"/>
          <w:tab w:val="left" w:pos="8364"/>
        </w:tabs>
        <w:jc w:val="left"/>
      </w:pPr>
      <w:r>
        <w:tab/>
      </w:r>
      <m:oMath>
        <m:sSub>
          <m:sSubPr>
            <m:ctrlPr>
              <w:rPr>
                <w:rFonts w:ascii="Cambria Math" w:hAnsi="Cambria Math"/>
                <w:i/>
              </w:rPr>
            </m:ctrlPr>
          </m:sSubPr>
          <m:e>
            <m:r>
              <w:rPr>
                <w:rFonts w:ascii="Cambria Math" w:hAnsi="Cambria Math"/>
              </w:rPr>
              <m:t>Precision</m:t>
            </m:r>
          </m:e>
          <m:sub>
            <m:r>
              <w:rPr>
                <w:rFonts w:ascii="Cambria Math" w:hAnsi="Cambria Math"/>
              </w:rPr>
              <m:t>2</m:t>
            </m:r>
          </m:sub>
        </m:sSub>
        <m:r>
          <w:rPr>
            <w:rFonts w:ascii="Cambria Math" w:hAnsi="Cambria Math"/>
          </w:rPr>
          <m:t>=</m:t>
        </m:r>
        <m:f>
          <m:fPr>
            <m:ctrlPr>
              <w:rPr>
                <w:rFonts w:ascii="Cambria Math" w:hAnsi="Cambria Math"/>
                <w:i/>
              </w:rPr>
            </m:ctrlPr>
          </m:fPr>
          <m:num>
            <m:r>
              <w:rPr>
                <w:rFonts w:ascii="Cambria Math" w:hAnsi="Cambria Math"/>
              </w:rPr>
              <m:t>RP</m:t>
            </m:r>
          </m:num>
          <m:den>
            <m:r>
              <w:rPr>
                <w:rFonts w:ascii="Cambria Math" w:hAnsi="Cambria Math"/>
              </w:rPr>
              <m:t>RP+FP</m:t>
            </m:r>
          </m:den>
        </m:f>
      </m:oMath>
      <w:r w:rsidR="004262DE">
        <w:t xml:space="preserve"> </w:t>
      </w:r>
      <w:r>
        <w:tab/>
      </w:r>
      <w:r w:rsidR="004262DE">
        <w:t>(2.9)</w:t>
      </w:r>
    </w:p>
    <w:p w14:paraId="35EEE22D" w14:textId="5DCDB1D3" w:rsidR="00CA15D2" w:rsidRDefault="00C36522" w:rsidP="00CA15D2">
      <w:r>
        <w:t xml:space="preserve">Für </w:t>
      </w:r>
      <w:r w:rsidR="00B538BF">
        <w:t>K</w:t>
      </w:r>
      <w:r w:rsidR="00CE584E">
        <w:t xml:space="preserve">-klassige </w:t>
      </w:r>
      <w:r>
        <w:t xml:space="preserve">Klassifikationsprobleme haben sich verschiedene Herangehensweisen herausgebildet, die </w:t>
      </w:r>
      <w:r w:rsidR="00B538BF">
        <w:t>Relevanz</w:t>
      </w:r>
      <w:r>
        <w:t xml:space="preserve"> zu berechnen. Die in dieser Arbeit verwendete ist die sogenannte </w:t>
      </w:r>
      <w:r w:rsidRPr="00C36522">
        <w:rPr>
          <w:i/>
          <w:iCs/>
        </w:rPr>
        <w:t>Macro-Precision</w:t>
      </w:r>
      <w:r w:rsidR="005417D4">
        <w:t xml:space="preserve">, welche </w:t>
      </w:r>
      <w:r w:rsidR="001657C2">
        <w:t xml:space="preserve">sich analog zur </w:t>
      </w:r>
      <w:r w:rsidR="00B538BF">
        <w:t>mehrklassigen Genauigkeit</w:t>
      </w:r>
      <w:r w:rsidR="001657C2">
        <w:t xml:space="preserve"> berechnet</w:t>
      </w:r>
      <w:r w:rsidR="00D8251C">
        <w:t xml:space="preserve"> </w:t>
      </w:r>
      <w:sdt>
        <w:sdtPr>
          <w:alias w:val="To edit, see citavi.com/edit"/>
          <w:tag w:val="CitaviPlaceholder#b4796c31-12dc-43cd-a924-b702d547cf64"/>
          <w:id w:val="56135009"/>
          <w:placeholder>
            <w:docPart w:val="DefaultPlaceholder_-1854013440"/>
          </w:placeholder>
        </w:sdtPr>
        <w:sdtContent>
          <w:r w:rsidR="00D8251C">
            <w:fldChar w:fldCharType="begin"/>
          </w:r>
          <w:r w:rsidR="002568A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jZTRmOWM0LTY4N2UtNDNlNS1hY2I3LWVkNDk3Mzk1ZDNhMSIsIlJhbmdlTGVuZ3RoIjo0LCJSZWZlcmVuY2VJZCI6IjM0ODMzZmZhLWU4YmItNDZjOC1iNzc1LWYwNjhjNzRjZDU5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yMDA4LjA1NzU2IiwiVXJpU3RyaW5nIjoiaHR0cHM6Ly9hcnhpdi5vcmcvcGRmLzIwMDguMDU3NTZ2MS5wZGY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}</w:instrText>
          </w:r>
          <w:r w:rsidR="00D8251C">
            <w:fldChar w:fldCharType="separate"/>
          </w:r>
          <w:r w:rsidR="000E486B">
            <w:t>[11]</w:t>
          </w:r>
          <w:r w:rsidR="00D8251C">
            <w:fldChar w:fldCharType="end"/>
          </w:r>
        </w:sdtContent>
      </w:sdt>
      <w:r w:rsidR="001657C2">
        <w:t xml:space="preserve">: </w:t>
      </w:r>
      <w:r w:rsidR="00CE584E">
        <w:t xml:space="preserve"> </w:t>
      </w:r>
    </w:p>
    <w:p w14:paraId="7433610A" w14:textId="3516524D" w:rsidR="00CE584E" w:rsidRPr="005417D4" w:rsidRDefault="00B538BF" w:rsidP="00B538BF">
      <w:pPr>
        <w:tabs>
          <w:tab w:val="left" w:pos="851"/>
          <w:tab w:val="left" w:pos="8364"/>
        </w:tabs>
      </w:pPr>
      <w:r>
        <w:tab/>
      </w:r>
      <m:oMath>
        <m:sSub>
          <m:sSubPr>
            <m:ctrlPr>
              <w:rPr>
                <w:rFonts w:ascii="Cambria Math" w:hAnsi="Cambria Math"/>
                <w:i/>
              </w:rPr>
            </m:ctrlPr>
          </m:sSubPr>
          <m:e>
            <m:r>
              <w:rPr>
                <w:rFonts w:ascii="Cambria Math" w:hAnsi="Cambria Math"/>
              </w:rPr>
              <m:t>Precision</m:t>
            </m:r>
          </m:e>
          <m:sub>
            <m:r>
              <w:rPr>
                <w:rFonts w:ascii="Cambria Math" w:hAnsi="Cambria Math"/>
              </w:rPr>
              <m:t>K</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K</m:t>
            </m:r>
          </m:den>
        </m:f>
        <m:nary>
          <m:naryPr>
            <m:chr m:val="∑"/>
            <m:limLoc m:val="undOvr"/>
            <m:ctrlPr>
              <w:rPr>
                <w:rFonts w:ascii="Cambria Math" w:hAnsi="Cambria Math"/>
                <w:i/>
              </w:rPr>
            </m:ctrlPr>
          </m:naryPr>
          <m:sub>
            <m:r>
              <w:rPr>
                <w:rFonts w:ascii="Cambria Math" w:hAnsi="Cambria Math"/>
              </w:rPr>
              <m:t>k=1</m:t>
            </m:r>
          </m:sub>
          <m:sup>
            <m:r>
              <w:rPr>
                <w:rFonts w:ascii="Cambria Math" w:hAnsi="Cambria Math"/>
              </w:rPr>
              <m:t>K</m:t>
            </m:r>
          </m:sup>
          <m:e>
            <m:f>
              <m:fPr>
                <m:ctrlPr>
                  <w:rPr>
                    <w:rFonts w:ascii="Cambria Math" w:hAnsi="Cambria Math"/>
                    <w:i/>
                  </w:rPr>
                </m:ctrlPr>
              </m:fPr>
              <m:num>
                <m:sSub>
                  <m:sSubPr>
                    <m:ctrlPr>
                      <w:rPr>
                        <w:rFonts w:ascii="Cambria Math" w:hAnsi="Cambria Math"/>
                        <w:i/>
                      </w:rPr>
                    </m:ctrlPr>
                  </m:sSubPr>
                  <m:e>
                    <m:r>
                      <w:rPr>
                        <w:rFonts w:ascii="Cambria Math" w:hAnsi="Cambria Math"/>
                      </w:rPr>
                      <m:t>RP</m:t>
                    </m:r>
                  </m:e>
                  <m:sub>
                    <m:r>
                      <w:rPr>
                        <w:rFonts w:ascii="Cambria Math" w:hAnsi="Cambria Math"/>
                      </w:rPr>
                      <m:t>k</m:t>
                    </m:r>
                  </m:sub>
                </m:sSub>
              </m:num>
              <m:den>
                <m:sSub>
                  <m:sSubPr>
                    <m:ctrlPr>
                      <w:rPr>
                        <w:rFonts w:ascii="Cambria Math" w:hAnsi="Cambria Math"/>
                        <w:i/>
                      </w:rPr>
                    </m:ctrlPr>
                  </m:sSubPr>
                  <m:e>
                    <m:r>
                      <w:rPr>
                        <w:rFonts w:ascii="Cambria Math" w:hAnsi="Cambria Math"/>
                      </w:rPr>
                      <m:t>RP</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FP</m:t>
                    </m:r>
                  </m:e>
                  <m:sub>
                    <m:r>
                      <w:rPr>
                        <w:rFonts w:ascii="Cambria Math" w:hAnsi="Cambria Math"/>
                      </w:rPr>
                      <m:t>k</m:t>
                    </m:r>
                  </m:sub>
                </m:sSub>
              </m:den>
            </m:f>
          </m:e>
        </m:nary>
      </m:oMath>
      <w:r w:rsidR="004262DE">
        <w:t xml:space="preserve"> </w:t>
      </w:r>
      <w:r>
        <w:tab/>
      </w:r>
      <w:r w:rsidR="004262DE">
        <w:t>(2.10)</w:t>
      </w:r>
    </w:p>
    <w:p w14:paraId="2C94ED9A" w14:textId="19DFFE60" w:rsidR="005417D4" w:rsidRPr="000619E0" w:rsidRDefault="000C6B22" w:rsidP="00CA15D2">
      <w:r>
        <w:t xml:space="preserve">Da die </w:t>
      </w:r>
      <w:r w:rsidR="00205A66">
        <w:t>Relevanz</w:t>
      </w:r>
      <w:r>
        <w:t xml:space="preserve"> </w:t>
      </w:r>
      <w:r w:rsidR="00D1734C">
        <w:t xml:space="preserve">durch die ausschließliche Beachtung der positiven Vorhersagen </w:t>
      </w:r>
      <w:r w:rsidR="008201D2">
        <w:t>allein</w:t>
      </w:r>
      <w:r w:rsidR="00D1734C">
        <w:t xml:space="preserve"> betrachtet</w:t>
      </w:r>
      <w:r>
        <w:t xml:space="preserve"> sehr einseitig ist, geht Sie in der Regel mit de</w:t>
      </w:r>
      <w:r w:rsidR="00205A66">
        <w:t xml:space="preserve">r </w:t>
      </w:r>
      <w:r w:rsidR="00205A66" w:rsidRPr="00205A66">
        <w:t>Sensitivität</w:t>
      </w:r>
      <w:r w:rsidR="00205A66">
        <w:t xml:space="preserve"> </w:t>
      </w:r>
      <w:r w:rsidR="004F3A38">
        <w:t>einher.</w:t>
      </w:r>
      <w:r w:rsidR="007D3F76" w:rsidRPr="007D3F76">
        <w:t xml:space="preserve"> </w:t>
      </w:r>
      <w:r w:rsidR="007D3F76">
        <w:t xml:space="preserve">Für die Matrix </w:t>
      </w:r>
      <w:r w:rsidR="007D3F76" w:rsidRPr="00205A66">
        <w:t>in Abb</w:t>
      </w:r>
      <w:r w:rsidR="00216E81" w:rsidRPr="00205A66">
        <w:t>.</w:t>
      </w:r>
      <w:r w:rsidR="007D3F76" w:rsidRPr="00205A66">
        <w:t xml:space="preserve"> </w:t>
      </w:r>
      <w:r w:rsidR="00A143D2" w:rsidRPr="00205A66">
        <w:t>15</w:t>
      </w:r>
      <w:r w:rsidR="007D3F76" w:rsidRPr="00205A66">
        <w:t xml:space="preserve"> </w:t>
      </w:r>
      <w:r w:rsidR="007D3F76">
        <w:t xml:space="preserve">beträgt die </w:t>
      </w:r>
      <w:r w:rsidR="00205A66">
        <w:t>Relevanz ebenso wie die Genauigkeit</w:t>
      </w:r>
      <w:r w:rsidR="007D3F76">
        <w:t xml:space="preserve"> 0,8.</w:t>
      </w:r>
    </w:p>
    <w:p w14:paraId="6E963998" w14:textId="19A3A23A" w:rsidR="00EF3CF4" w:rsidRDefault="008824CA" w:rsidP="00EF3CF4">
      <w:pPr>
        <w:pStyle w:val="berschrift3"/>
      </w:pPr>
      <w:bookmarkStart w:id="59" w:name="_Toc143879368"/>
      <w:r>
        <w:lastRenderedPageBreak/>
        <w:t>Sensitivität</w:t>
      </w:r>
      <w:bookmarkEnd w:id="59"/>
    </w:p>
    <w:p w14:paraId="418D17DA" w14:textId="3477C09D" w:rsidR="000619E0" w:rsidRDefault="00205A66" w:rsidP="000619E0">
      <w:r>
        <w:t>Die</w:t>
      </w:r>
      <w:r w:rsidR="00307A93">
        <w:t xml:space="preserve"> </w:t>
      </w:r>
      <w:r>
        <w:rPr>
          <w:i/>
          <w:iCs/>
        </w:rPr>
        <w:t>Sensitivität</w:t>
      </w:r>
      <w:r w:rsidR="00307A93">
        <w:rPr>
          <w:i/>
          <w:iCs/>
        </w:rPr>
        <w:t xml:space="preserve"> </w:t>
      </w:r>
      <w:r w:rsidR="00307A93">
        <w:t>(</w:t>
      </w:r>
      <w:r>
        <w:t xml:space="preserve">engl. </w:t>
      </w:r>
      <w:r w:rsidRPr="00205A66">
        <w:rPr>
          <w:i/>
          <w:iCs/>
        </w:rPr>
        <w:t>Recall</w:t>
      </w:r>
      <w:r w:rsidR="00307A93">
        <w:t xml:space="preserve">), auch als Trefferquote bezeichnet, ist der Anteil der tatsächlich </w:t>
      </w:r>
      <w:r w:rsidR="007D3F76">
        <w:t>p</w:t>
      </w:r>
      <w:r w:rsidR="00307A93">
        <w:t xml:space="preserve">ositiven Datenpunkte, die vom Klassifikator als solche vorhergesagt wurden. </w:t>
      </w:r>
      <w:r>
        <w:t>Sie</w:t>
      </w:r>
      <w:r w:rsidR="00307A93">
        <w:t xml:space="preserve"> berechnet sich aus der folgenden Formel </w:t>
      </w:r>
      <w:sdt>
        <w:sdtPr>
          <w:alias w:val="To edit, see citavi.com/edit"/>
          <w:tag w:val="CitaviPlaceholder#30919bd1-9a12-411a-b105-ed7048652d99"/>
          <w:id w:val="-492483460"/>
          <w:placeholder>
            <w:docPart w:val="DefaultPlaceholder_-1854013440"/>
          </w:placeholder>
        </w:sdtPr>
        <w:sdtContent>
          <w:r w:rsidR="00307A93">
            <w:fldChar w:fldCharType="begin"/>
          </w:r>
          <w:r w:rsidR="000E486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4YzI3MzRkLTRmZTctNGY1Ny04YTJkLWIzNjM4ZmM1MTIzNyIsIlJhbmdlTGVuZ3RoIjoxMS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OTUiLCJTdGFydFBhZ2UiOnsiJGlkIjoiNSIsIiR0eXBlIjoiU3dpc3NBY2FkZW1pYy5QYWdlTnVtYmVyLCBTd2lzc0FjYWRlbWljIiwiSXNGdWxseU51bWVyaWMiOnRydWUsIk51bWJlciI6OTUsIk51bWJlcmluZ1R5cGUiOjAsIk51bWVyYWxTeXN0ZW0iOjAsIk9yaWdpbmFsU3RyaW5nIjoiOTUiLCJQcmV0dHlTdHJpbmciOiI5NS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wLCBTLiA5NV0ifV19LCJUYWciOiJDaXRhdmlQbGFjZWhvbGRlciMzMDkxOWJkMS05YTEyLTQxMWEtYjEwNS1lZDcwNDg2NTJkOTkiLCJUZXh0IjoiWzEwLCBTLiA5NV0iLCJXQUlWZXJzaW9uIjoiNi4xNC4wLjAifQ==}</w:instrText>
          </w:r>
          <w:r w:rsidR="00307A93">
            <w:fldChar w:fldCharType="separate"/>
          </w:r>
          <w:r w:rsidR="000E486B">
            <w:t>[10, S. 95]</w:t>
          </w:r>
          <w:r w:rsidR="00307A93">
            <w:fldChar w:fldCharType="end"/>
          </w:r>
        </w:sdtContent>
      </w:sdt>
      <w:r w:rsidR="00307A93">
        <w:t>:</w:t>
      </w:r>
    </w:p>
    <w:p w14:paraId="4EFFE286" w14:textId="30D399F8" w:rsidR="00307A93" w:rsidRPr="00CA15D2" w:rsidRDefault="00205A66" w:rsidP="00205A66">
      <w:pPr>
        <w:tabs>
          <w:tab w:val="left" w:pos="851"/>
          <w:tab w:val="left" w:pos="8364"/>
        </w:tabs>
        <w:jc w:val="left"/>
      </w:pPr>
      <w:r>
        <w:tab/>
      </w:r>
      <m:oMath>
        <m:sSub>
          <m:sSubPr>
            <m:ctrlPr>
              <w:rPr>
                <w:rFonts w:ascii="Cambria Math" w:hAnsi="Cambria Math"/>
                <w:i/>
              </w:rPr>
            </m:ctrlPr>
          </m:sSubPr>
          <m:e>
            <m:r>
              <w:rPr>
                <w:rFonts w:ascii="Cambria Math" w:hAnsi="Cambria Math"/>
              </w:rPr>
              <m:t>Recall</m:t>
            </m:r>
          </m:e>
          <m:sub>
            <m:r>
              <w:rPr>
                <w:rFonts w:ascii="Cambria Math" w:hAnsi="Cambria Math"/>
              </w:rPr>
              <m:t>2</m:t>
            </m:r>
          </m:sub>
        </m:sSub>
        <m:r>
          <w:rPr>
            <w:rFonts w:ascii="Cambria Math" w:hAnsi="Cambria Math"/>
          </w:rPr>
          <m:t>=</m:t>
        </m:r>
        <m:f>
          <m:fPr>
            <m:ctrlPr>
              <w:rPr>
                <w:rFonts w:ascii="Cambria Math" w:hAnsi="Cambria Math"/>
                <w:i/>
              </w:rPr>
            </m:ctrlPr>
          </m:fPr>
          <m:num>
            <m:r>
              <w:rPr>
                <w:rFonts w:ascii="Cambria Math" w:hAnsi="Cambria Math"/>
              </w:rPr>
              <m:t>RP</m:t>
            </m:r>
          </m:num>
          <m:den>
            <m:r>
              <w:rPr>
                <w:rFonts w:ascii="Cambria Math" w:hAnsi="Cambria Math"/>
              </w:rPr>
              <m:t>RP+FN</m:t>
            </m:r>
          </m:den>
        </m:f>
      </m:oMath>
      <w:r w:rsidR="004262DE">
        <w:t xml:space="preserve"> </w:t>
      </w:r>
      <w:r>
        <w:tab/>
      </w:r>
      <w:r w:rsidR="004262DE">
        <w:t>(2.11)</w:t>
      </w:r>
    </w:p>
    <w:p w14:paraId="51A9DD1F" w14:textId="6972459B" w:rsidR="00307A93" w:rsidRDefault="00FD1F31" w:rsidP="000619E0">
      <w:r>
        <w:t xml:space="preserve">Auch für </w:t>
      </w:r>
      <w:r w:rsidR="00205A66">
        <w:t>die Sensitivität</w:t>
      </w:r>
      <w:r>
        <w:t xml:space="preserve"> haben sich im Hinblick auf </w:t>
      </w:r>
      <w:r w:rsidR="00205A66">
        <w:t>K</w:t>
      </w:r>
      <w:r>
        <w:t xml:space="preserve">-klassige Klassifikationsprobleme verschiedene Herangehensweisen gebildet. In dieser Arbeit wird der </w:t>
      </w:r>
      <w:r w:rsidRPr="00FD1F31">
        <w:rPr>
          <w:i/>
          <w:iCs/>
        </w:rPr>
        <w:t>Macro-Recall</w:t>
      </w:r>
      <w:r>
        <w:t xml:space="preserve"> verwendet, der sich analog </w:t>
      </w:r>
      <w:r w:rsidR="00205A66">
        <w:t>zur mehrklassigen Genauigkeit und Relevanz</w:t>
      </w:r>
      <w:r>
        <w:t xml:space="preserve"> berechnet </w:t>
      </w:r>
      <w:sdt>
        <w:sdtPr>
          <w:alias w:val="To edit, see citavi.com/edit"/>
          <w:tag w:val="CitaviPlaceholder#23f2d871-b4c6-4274-86f6-f2fe1f83a6f2"/>
          <w:id w:val="-862822890"/>
          <w:placeholder>
            <w:docPart w:val="DefaultPlaceholder_-1854013440"/>
          </w:placeholder>
        </w:sdtPr>
        <w:sdtContent>
          <w:r>
            <w:fldChar w:fldCharType="begin"/>
          </w:r>
          <w:r w:rsidR="002568A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yNmY4MDYyLTQzN2QtNDBjZS1hMzRiLWFmZTY2Mzg4ZDQwOSIsIlJhbmdlTGVuZ3RoIjo0LCJSZWZlcmVuY2VJZCI6IjM0ODMzZmZhLWU4YmItNDZjOC1iNzc1LWYwNjhjNzRjZDU5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yMDA4LjA1NzU2IiwiVXJpU3RyaW5nIjoiaHR0cHM6Ly9hcnhpdi5vcmcvcGRmLzIwMDguMDU3NTZ2MS5wZGY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}</w:instrText>
          </w:r>
          <w:r>
            <w:fldChar w:fldCharType="separate"/>
          </w:r>
          <w:r w:rsidR="000E486B">
            <w:t>[11]</w:t>
          </w:r>
          <w:r>
            <w:fldChar w:fldCharType="end"/>
          </w:r>
        </w:sdtContent>
      </w:sdt>
      <w:r>
        <w:t>:</w:t>
      </w:r>
    </w:p>
    <w:p w14:paraId="53C13723" w14:textId="4B141A8D" w:rsidR="00FD1F31" w:rsidRPr="005417D4" w:rsidRDefault="00205A66" w:rsidP="00205A66">
      <w:pPr>
        <w:tabs>
          <w:tab w:val="left" w:pos="851"/>
          <w:tab w:val="left" w:pos="8364"/>
        </w:tabs>
      </w:pPr>
      <w:r>
        <w:tab/>
      </w:r>
      <m:oMath>
        <m:sSub>
          <m:sSubPr>
            <m:ctrlPr>
              <w:rPr>
                <w:rFonts w:ascii="Cambria Math" w:hAnsi="Cambria Math"/>
                <w:i/>
              </w:rPr>
            </m:ctrlPr>
          </m:sSubPr>
          <m:e>
            <m:r>
              <w:rPr>
                <w:rFonts w:ascii="Cambria Math" w:hAnsi="Cambria Math"/>
              </w:rPr>
              <m:t>Precision</m:t>
            </m:r>
          </m:e>
          <m:sub>
            <m:r>
              <w:rPr>
                <w:rFonts w:ascii="Cambria Math" w:hAnsi="Cambria Math"/>
              </w:rPr>
              <m:t>K</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K</m:t>
            </m:r>
          </m:den>
        </m:f>
        <m:nary>
          <m:naryPr>
            <m:chr m:val="∑"/>
            <m:limLoc m:val="undOvr"/>
            <m:ctrlPr>
              <w:rPr>
                <w:rFonts w:ascii="Cambria Math" w:hAnsi="Cambria Math"/>
                <w:i/>
              </w:rPr>
            </m:ctrlPr>
          </m:naryPr>
          <m:sub>
            <m:r>
              <w:rPr>
                <w:rFonts w:ascii="Cambria Math" w:hAnsi="Cambria Math"/>
              </w:rPr>
              <m:t>k=1</m:t>
            </m:r>
          </m:sub>
          <m:sup>
            <m:r>
              <w:rPr>
                <w:rFonts w:ascii="Cambria Math" w:hAnsi="Cambria Math"/>
              </w:rPr>
              <m:t>K</m:t>
            </m:r>
          </m:sup>
          <m:e>
            <m:f>
              <m:fPr>
                <m:ctrlPr>
                  <w:rPr>
                    <w:rFonts w:ascii="Cambria Math" w:hAnsi="Cambria Math"/>
                    <w:i/>
                  </w:rPr>
                </m:ctrlPr>
              </m:fPr>
              <m:num>
                <m:sSub>
                  <m:sSubPr>
                    <m:ctrlPr>
                      <w:rPr>
                        <w:rFonts w:ascii="Cambria Math" w:hAnsi="Cambria Math"/>
                        <w:i/>
                      </w:rPr>
                    </m:ctrlPr>
                  </m:sSubPr>
                  <m:e>
                    <m:r>
                      <w:rPr>
                        <w:rFonts w:ascii="Cambria Math" w:hAnsi="Cambria Math"/>
                      </w:rPr>
                      <m:t>RP</m:t>
                    </m:r>
                  </m:e>
                  <m:sub>
                    <m:r>
                      <w:rPr>
                        <w:rFonts w:ascii="Cambria Math" w:hAnsi="Cambria Math"/>
                      </w:rPr>
                      <m:t>k</m:t>
                    </m:r>
                  </m:sub>
                </m:sSub>
              </m:num>
              <m:den>
                <m:sSub>
                  <m:sSubPr>
                    <m:ctrlPr>
                      <w:rPr>
                        <w:rFonts w:ascii="Cambria Math" w:hAnsi="Cambria Math"/>
                        <w:i/>
                      </w:rPr>
                    </m:ctrlPr>
                  </m:sSubPr>
                  <m:e>
                    <m:r>
                      <w:rPr>
                        <w:rFonts w:ascii="Cambria Math" w:hAnsi="Cambria Math"/>
                      </w:rPr>
                      <m:t>RP</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FN</m:t>
                    </m:r>
                  </m:e>
                  <m:sub>
                    <m:r>
                      <w:rPr>
                        <w:rFonts w:ascii="Cambria Math" w:hAnsi="Cambria Math"/>
                      </w:rPr>
                      <m:t>k</m:t>
                    </m:r>
                  </m:sub>
                </m:sSub>
              </m:den>
            </m:f>
          </m:e>
        </m:nary>
      </m:oMath>
      <w:r w:rsidR="004262DE">
        <w:t xml:space="preserve"> </w:t>
      </w:r>
      <w:r>
        <w:tab/>
      </w:r>
      <w:r w:rsidR="004262DE">
        <w:t>(2.12)</w:t>
      </w:r>
    </w:p>
    <w:p w14:paraId="24BA7B7E" w14:textId="6F2B2CCF" w:rsidR="00FD1F31" w:rsidRPr="00FD1F31" w:rsidRDefault="00216E81" w:rsidP="000619E0">
      <w:r>
        <w:t>Auch d</w:t>
      </w:r>
      <w:r w:rsidR="00205A66">
        <w:t xml:space="preserve">ie Sensitivität </w:t>
      </w:r>
      <w:r>
        <w:t xml:space="preserve">ist für sich </w:t>
      </w:r>
      <w:r w:rsidR="008F3AD6">
        <w:t xml:space="preserve">allein </w:t>
      </w:r>
      <w:r>
        <w:t>genommen sehr einseitig</w:t>
      </w:r>
      <w:r w:rsidR="00205A66">
        <w:t>.</w:t>
      </w:r>
      <w:r>
        <w:t xml:space="preserve"> </w:t>
      </w:r>
      <w:r w:rsidR="00205A66">
        <w:t>D</w:t>
      </w:r>
      <w:r>
        <w:t xml:space="preserve">eshalb wird </w:t>
      </w:r>
      <w:r w:rsidR="00205A66">
        <w:t>sie</w:t>
      </w:r>
      <w:r w:rsidR="00684061">
        <w:t xml:space="preserve"> </w:t>
      </w:r>
      <w:r>
        <w:t xml:space="preserve">in der Regel gemeinsam mit der </w:t>
      </w:r>
      <w:r w:rsidR="00205A66">
        <w:t>Relevanz</w:t>
      </w:r>
      <w:r>
        <w:t xml:space="preserve"> ausgewertet. Für die Matrix </w:t>
      </w:r>
      <w:r w:rsidRPr="00205A66">
        <w:t xml:space="preserve">in Abb. </w:t>
      </w:r>
      <w:r w:rsidR="00A143D2" w:rsidRPr="00205A66">
        <w:t>15</w:t>
      </w:r>
      <w:r w:rsidRPr="00205A66">
        <w:t xml:space="preserve"> </w:t>
      </w:r>
      <w:r>
        <w:t xml:space="preserve">beträgt </w:t>
      </w:r>
      <w:r w:rsidR="00205A66">
        <w:t>die Sensitivität</w:t>
      </w:r>
      <w:r>
        <w:t xml:space="preserve"> lediglich</w:t>
      </w:r>
      <w:r w:rsidR="002D15FB">
        <w:t xml:space="preserve"> </w:t>
      </w:r>
      <w:r w:rsidR="00205A66">
        <w:t>ca.</w:t>
      </w:r>
      <w:r>
        <w:t xml:space="preserve"> 0,55.</w:t>
      </w:r>
    </w:p>
    <w:p w14:paraId="4A89D963" w14:textId="11B9A6A6" w:rsidR="00EF3CF4" w:rsidRDefault="00EF3CF4" w:rsidP="00EF3CF4">
      <w:pPr>
        <w:pStyle w:val="berschrift3"/>
      </w:pPr>
      <w:bookmarkStart w:id="60" w:name="_Toc143879369"/>
      <w:r>
        <w:t>F1-Score</w:t>
      </w:r>
      <w:bookmarkEnd w:id="60"/>
    </w:p>
    <w:p w14:paraId="02A615A4" w14:textId="554007CF" w:rsidR="005967DB" w:rsidRDefault="00115B09" w:rsidP="000619E0">
      <w:r w:rsidRPr="00115B09">
        <w:t xml:space="preserve">Da </w:t>
      </w:r>
      <w:r w:rsidR="00205A66">
        <w:t>Relevanz</w:t>
      </w:r>
      <w:r w:rsidRPr="00115B09">
        <w:t xml:space="preserve"> und </w:t>
      </w:r>
      <w:r w:rsidR="00205A66">
        <w:t>Sensitivität</w:t>
      </w:r>
      <w:r w:rsidRPr="00115B09">
        <w:t xml:space="preserve"> </w:t>
      </w:r>
      <w:r w:rsidR="00684061">
        <w:t>oft</w:t>
      </w:r>
      <w:r w:rsidRPr="00115B09">
        <w:t xml:space="preserve"> </w:t>
      </w:r>
      <w:r>
        <w:t>gemeinsam ausgewertet werden</w:t>
      </w:r>
      <w:r w:rsidR="00205A66">
        <w:t>,</w:t>
      </w:r>
      <w:r>
        <w:t xml:space="preserve"> kann es bequem sein diese zu einer einzigen Metrik zusammenzufassen</w:t>
      </w:r>
      <w:r w:rsidR="00684061">
        <w:t>:</w:t>
      </w:r>
      <w:r>
        <w:t xml:space="preserve"> dem </w:t>
      </w:r>
      <w:r w:rsidRPr="00115B09">
        <w:rPr>
          <w:i/>
          <w:iCs/>
        </w:rPr>
        <w:t>F1-Score</w:t>
      </w:r>
      <w:r>
        <w:t>.</w:t>
      </w:r>
      <w:r w:rsidR="005967DB">
        <w:t xml:space="preserve"> Dieser berechnet sich aus dem harmonischen Mittelwert von </w:t>
      </w:r>
      <w:r w:rsidR="00205A66">
        <w:t>Relevanz</w:t>
      </w:r>
      <w:r w:rsidR="00205A66" w:rsidRPr="00115B09">
        <w:t xml:space="preserve"> und </w:t>
      </w:r>
      <w:r w:rsidR="00205A66">
        <w:t xml:space="preserve">Sensitivität </w:t>
      </w:r>
      <w:r w:rsidR="005967DB">
        <w:t xml:space="preserve">bzw. Macro-Precision und -Recall bei </w:t>
      </w:r>
      <w:r w:rsidR="00205A66">
        <w:t>K</w:t>
      </w:r>
      <w:r w:rsidR="005967DB">
        <w:t>-klassigen Klassifikation</w:t>
      </w:r>
      <w:r w:rsidR="00205A66">
        <w:t>sproblemen</w:t>
      </w:r>
      <w:r w:rsidR="005967DB">
        <w:t>:</w:t>
      </w:r>
    </w:p>
    <w:p w14:paraId="7C0BDA8E" w14:textId="6B9E781F" w:rsidR="005967DB" w:rsidRPr="00CA15D2" w:rsidRDefault="00684061" w:rsidP="00684061">
      <w:pPr>
        <w:tabs>
          <w:tab w:val="left" w:pos="851"/>
          <w:tab w:val="left" w:pos="8364"/>
        </w:tabs>
        <w:jc w:val="left"/>
      </w:pPr>
      <w:r>
        <w:tab/>
      </w:r>
      <m:oMath>
        <m:r>
          <w:rPr>
            <w:rFonts w:ascii="Cambria Math" w:hAnsi="Cambria Math" w:cstheme="minorHAnsi"/>
          </w:rPr>
          <m:t>F1Score=</m:t>
        </m:r>
        <m:f>
          <m:fPr>
            <m:ctrlPr>
              <w:rPr>
                <w:rFonts w:ascii="Cambria Math" w:hAnsi="Cambria Math" w:cstheme="minorHAnsi"/>
                <w:i/>
              </w:rPr>
            </m:ctrlPr>
          </m:fPr>
          <m:num>
            <m:r>
              <w:rPr>
                <w:rFonts w:ascii="Cambria Math" w:hAnsi="Cambria Math" w:cstheme="minorHAnsi"/>
              </w:rPr>
              <m:t>2</m:t>
            </m:r>
          </m:num>
          <m:den>
            <m:f>
              <m:fPr>
                <m:ctrlPr>
                  <w:rPr>
                    <w:rFonts w:ascii="Cambria Math" w:hAnsi="Cambria Math" w:cstheme="minorHAnsi"/>
                    <w:i/>
                  </w:rPr>
                </m:ctrlPr>
              </m:fPr>
              <m:num>
                <m:r>
                  <w:rPr>
                    <w:rFonts w:ascii="Cambria Math" w:hAnsi="Cambria Math" w:cstheme="minorHAnsi"/>
                  </w:rPr>
                  <m:t>1</m:t>
                </m:r>
              </m:num>
              <m:den>
                <m:r>
                  <w:rPr>
                    <w:rFonts w:ascii="Cambria Math" w:hAnsi="Cambria Math" w:cstheme="minorHAnsi"/>
                  </w:rPr>
                  <m:t>Precision</m:t>
                </m:r>
              </m:den>
            </m:f>
            <m:r>
              <w:rPr>
                <w:rFonts w:ascii="Cambria Math" w:hAnsi="Cambria Math" w:cstheme="minorHAnsi"/>
              </w:rPr>
              <m:t>+</m:t>
            </m:r>
            <m:f>
              <m:fPr>
                <m:ctrlPr>
                  <w:rPr>
                    <w:rFonts w:ascii="Cambria Math" w:hAnsi="Cambria Math" w:cstheme="minorHAnsi"/>
                    <w:i/>
                  </w:rPr>
                </m:ctrlPr>
              </m:fPr>
              <m:num>
                <m:r>
                  <w:rPr>
                    <w:rFonts w:ascii="Cambria Math" w:hAnsi="Cambria Math" w:cstheme="minorHAnsi"/>
                  </w:rPr>
                  <m:t>1</m:t>
                </m:r>
              </m:num>
              <m:den>
                <m:r>
                  <w:rPr>
                    <w:rFonts w:ascii="Cambria Math" w:hAnsi="Cambria Math" w:cstheme="minorHAnsi"/>
                  </w:rPr>
                  <m:t>Recall</m:t>
                </m:r>
              </m:den>
            </m:f>
          </m:den>
        </m:f>
      </m:oMath>
      <w:r w:rsidR="004262DE">
        <w:t xml:space="preserve"> </w:t>
      </w:r>
      <w:r>
        <w:tab/>
      </w:r>
      <w:r w:rsidR="004262DE">
        <w:t>(2.13)</w:t>
      </w:r>
    </w:p>
    <w:p w14:paraId="3E419B00" w14:textId="013F6D51" w:rsidR="005967DB" w:rsidRPr="00115B09" w:rsidRDefault="002820AD" w:rsidP="000619E0">
      <w:r>
        <w:t xml:space="preserve">Im Gegensatz zur </w:t>
      </w:r>
      <w:r w:rsidR="00B538BF">
        <w:t>Genauigkeit</w:t>
      </w:r>
      <w:r>
        <w:t xml:space="preserve"> eignet sich der F1-Score auch zur Beurteilung von unausgeglichenen Datensätzen.</w:t>
      </w:r>
      <w:r w:rsidR="003A101F">
        <w:t xml:space="preserve"> Bei der Interpretation</w:t>
      </w:r>
      <w:r w:rsidR="007A1773">
        <w:t xml:space="preserve"> des Ergebnisses</w:t>
      </w:r>
      <w:r w:rsidR="003A101F">
        <w:t xml:space="preserve"> sollte lediglich beachtet werden, dass das harmonische Mittel niedrigeren Werten eine höhere Gewichtung </w:t>
      </w:r>
      <w:r w:rsidR="00E36E1C">
        <w:t>gibt</w:t>
      </w:r>
      <w:sdt>
        <w:sdtPr>
          <w:alias w:val="To edit, see citavi.com/edit"/>
          <w:tag w:val="CitaviPlaceholder#3f52871b-f00d-41c8-95c7-a828966ff06c"/>
          <w:id w:val="-89789069"/>
          <w:placeholder>
            <w:docPart w:val="07F0CAE574BE433D84A42A4C841C537F"/>
          </w:placeholder>
        </w:sdtPr>
        <w:sdtContent>
          <w:r w:rsidR="003A101F">
            <w:t xml:space="preserve"> </w:t>
          </w:r>
          <w:r w:rsidR="003A101F">
            <w:fldChar w:fldCharType="begin"/>
          </w:r>
          <w:r w:rsidR="000E486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kNjc5ZjYxLWE3OWUtNDYyMS1hY2QzLWZhMTg4MTg2ZjFlYyIsIlJhbmdlTGVuZ3RoIjoxMS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OTYiLCJTdGFydFBhZ2UiOnsiJGlkIjoiNSIsIiR0eXBlIjoiU3dpc3NBY2FkZW1pYy5QYWdlTnVtYmVyLCBTd2lzc0FjYWRlbWljIiwiSXNGdWxseU51bWVyaWMiOnRydWUsIk51bWJlciI6OTYsIk51bWJlcmluZ1R5cGUiOjAsIk51bWVyYWxTeXN0ZW0iOjAsIk9yaWdpbmFsU3RyaW5nIjoiOTYiLCJQcmV0dHlTdHJpbmciOiI5Ni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wLCBTLiA5Nl0ifV19LCJUYWciOiJDaXRhdmlQbGFjZWhvbGRlciMzZjUyODcxYi1mMDBkLTQxYzgtOTVjNy1hODI4OTY2ZmYwNmMiLCJUZXh0IjoiWzEwLCBTLiA5Nl0iLCJXQUlWZXJzaW9uIjoiNi4xNC4wLjAifQ==}</w:instrText>
          </w:r>
          <w:r w:rsidR="003A101F">
            <w:fldChar w:fldCharType="separate"/>
          </w:r>
          <w:r w:rsidR="000E486B">
            <w:t>[10, S. 96]</w:t>
          </w:r>
          <w:r w:rsidR="003A101F">
            <w:fldChar w:fldCharType="end"/>
          </w:r>
        </w:sdtContent>
      </w:sdt>
      <w:r w:rsidR="003A101F">
        <w:t xml:space="preserve">. </w:t>
      </w:r>
      <w:r>
        <w:t xml:space="preserve"> </w:t>
      </w:r>
      <w:r w:rsidR="00B40740">
        <w:t xml:space="preserve">Für die Matrix </w:t>
      </w:r>
      <w:r w:rsidR="00B40740" w:rsidRPr="00205A66">
        <w:t xml:space="preserve">in Abb. </w:t>
      </w:r>
      <w:r w:rsidR="00A143D2" w:rsidRPr="00205A66">
        <w:t>15</w:t>
      </w:r>
      <w:r w:rsidR="00B40740" w:rsidRPr="00205A66">
        <w:t xml:space="preserve"> beträgt </w:t>
      </w:r>
      <w:r w:rsidR="00B40740">
        <w:t>der F1-Score</w:t>
      </w:r>
      <w:r w:rsidR="002D15FB">
        <w:t xml:space="preserve"> ca.</w:t>
      </w:r>
      <w:r w:rsidR="00B40740">
        <w:t xml:space="preserve"> 0,65.</w:t>
      </w:r>
    </w:p>
    <w:p w14:paraId="72BBEECC" w14:textId="43A057BA" w:rsidR="00CC1800" w:rsidRDefault="00CC1800" w:rsidP="00CC1800">
      <w:pPr>
        <w:pStyle w:val="berschrift2"/>
      </w:pPr>
      <w:bookmarkStart w:id="61" w:name="_Toc143879370"/>
      <w:r>
        <w:t>Eingesetzte Technologien</w:t>
      </w:r>
      <w:r w:rsidR="00314435">
        <w:t xml:space="preserve"> und Frameworks</w:t>
      </w:r>
      <w:bookmarkEnd w:id="61"/>
    </w:p>
    <w:p w14:paraId="0D173BF6" w14:textId="1AC15CE0" w:rsidR="00196168" w:rsidRDefault="00196168" w:rsidP="00196168">
      <w:pPr>
        <w:pStyle w:val="berschrift3"/>
      </w:pPr>
      <w:bookmarkStart w:id="62" w:name="_Toc143879371"/>
      <w:r>
        <w:t xml:space="preserve">Valhalla Map-Matching </w:t>
      </w:r>
      <w:r w:rsidR="00F5326B">
        <w:t>Service</w:t>
      </w:r>
      <w:bookmarkEnd w:id="62"/>
    </w:p>
    <w:p w14:paraId="11F2908D" w14:textId="6AD0D282" w:rsidR="00362E32" w:rsidRDefault="00D3571E" w:rsidP="00362E32">
      <w:r>
        <w:t>Zur</w:t>
      </w:r>
      <w:r w:rsidR="00362E32">
        <w:t xml:space="preserve"> praktischen Umsetzung des Map-Matchings wird im Zuge dieser Arbeit die</w:t>
      </w:r>
      <w:r w:rsidR="00BB762F">
        <w:t xml:space="preserve"> http-basierte</w:t>
      </w:r>
      <w:r w:rsidR="00362E32">
        <w:t xml:space="preserve"> Map-Matching-API der </w:t>
      </w:r>
      <w:r w:rsidR="00D65B0B">
        <w:t>o</w:t>
      </w:r>
      <w:r w:rsidR="00362E32">
        <w:t>pen-</w:t>
      </w:r>
      <w:r w:rsidR="00D65B0B">
        <w:t>s</w:t>
      </w:r>
      <w:r w:rsidR="00362E32">
        <w:t xml:space="preserve">ource Routing-Engine </w:t>
      </w:r>
      <w:r w:rsidR="00362E32" w:rsidRPr="00362E32">
        <w:rPr>
          <w:i/>
          <w:iCs/>
        </w:rPr>
        <w:t>Valhalla</w:t>
      </w:r>
      <w:r w:rsidR="00CA70DF" w:rsidRPr="00CA70DF">
        <w:t xml:space="preserve"> in der Version 3.3.0</w:t>
      </w:r>
      <w:r w:rsidR="00362E32" w:rsidRPr="00CA70DF">
        <w:t xml:space="preserve"> </w:t>
      </w:r>
      <w:r w:rsidR="00362E32">
        <w:t xml:space="preserve">eingesetzt. </w:t>
      </w:r>
      <w:r w:rsidR="00362E32">
        <w:lastRenderedPageBreak/>
        <w:t>Diese Arbeit folgt damit der Empfehlung von Hagen</w:t>
      </w:r>
      <w:r w:rsidR="007B7496">
        <w:t xml:space="preserve"> und Saki</w:t>
      </w:r>
      <w:r w:rsidR="00362E32">
        <w:t>, die in ihrem Paper</w:t>
      </w:r>
      <w:r w:rsidR="009D50AB">
        <w:t xml:space="preserve"> </w:t>
      </w:r>
      <w:sdt>
        <w:sdtPr>
          <w:alias w:val="To edit, see citavi.com/edit"/>
          <w:tag w:val="CitaviPlaceholder#999630b9-f2e7-48de-b8f5-4377deaab9cc"/>
          <w:id w:val="121886486"/>
          <w:placeholder>
            <w:docPart w:val="02FC0DF131BE434A9AA66E647EC3D78D"/>
          </w:placeholder>
        </w:sdtPr>
        <w:sdtContent>
          <w:r w:rsidR="009D50AB">
            <w:fldChar w:fldCharType="begin"/>
          </w:r>
          <w:r w:rsidR="000E486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hZTUxMzQ2LTRkZDgtNGVlYy04MjQ4LWE3Yjg0NGIxOTY5ZiIsIlJhbmdlTGVuZ3RoIjozLCJSZWZlcmVuY2VJZCI6ImEyMTIyNmExLWE4YjEtNDRmYi05OTNmLTBhZDNmYjZmZmJh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Gxlbm5pXFxBcHBEYXRhXFxMb2NhbFxcVGVtcFxcbmZ5YWFxZGkuanBnIiwiVXJpU3RyaW5nIjoiYTIxMjI2YTEtYThiMS00NGZiLTk5M2YtMGFkM2ZiNmZmYmE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wNy9zNDI5NzktMDIyLTAxMzQwLTUiLCJVcmlTdHJpbmciOiJodHRwczovL2RvaS5vcmcvMTAuMTAwNy9zNDI5NzktMDIyLTAxMzQwLT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}</w:instrText>
          </w:r>
          <w:r w:rsidR="009D50AB">
            <w:fldChar w:fldCharType="separate"/>
          </w:r>
          <w:r w:rsidR="000E486B">
            <w:t>[7]</w:t>
          </w:r>
          <w:r w:rsidR="009D50AB">
            <w:fldChar w:fldCharType="end"/>
          </w:r>
        </w:sdtContent>
      </w:sdt>
      <w:r w:rsidR="00362E32">
        <w:t xml:space="preserve"> die Nutzung dieses Services</w:t>
      </w:r>
      <w:r w:rsidR="002019F8">
        <w:t xml:space="preserve"> als performante</w:t>
      </w:r>
      <w:r w:rsidR="006D2538">
        <w:t xml:space="preserve"> und gut skalierbare</w:t>
      </w:r>
      <w:r w:rsidR="002019F8">
        <w:t xml:space="preserve"> Alternative zu kommerziellen </w:t>
      </w:r>
      <w:r w:rsidR="006D2538">
        <w:t xml:space="preserve">oder in der Nutzung limitierten </w:t>
      </w:r>
      <w:r w:rsidR="002019F8">
        <w:t>Map-Matching-Services</w:t>
      </w:r>
      <w:r w:rsidR="00E91472">
        <w:t xml:space="preserve">, wie bspw. dem von </w:t>
      </w:r>
      <w:r w:rsidR="00C408C4" w:rsidRPr="00E91472">
        <w:rPr>
          <w:i/>
          <w:iCs/>
        </w:rPr>
        <w:t>Google Maps</w:t>
      </w:r>
      <w:r w:rsidR="00E91472" w:rsidRPr="00E91472">
        <w:rPr>
          <w:i/>
          <w:iCs/>
        </w:rPr>
        <w:t xml:space="preserve">, </w:t>
      </w:r>
      <w:r w:rsidR="00362E32">
        <w:t>nahelegen.</w:t>
      </w:r>
    </w:p>
    <w:p w14:paraId="4924B72B" w14:textId="1E77447F" w:rsidR="00461422" w:rsidRPr="004E66B2" w:rsidRDefault="00B91010" w:rsidP="009D50AB">
      <w:r>
        <w:t>Die API</w:t>
      </w:r>
      <w:r w:rsidR="009D50AB">
        <w:t xml:space="preserve"> von Valhalla</w:t>
      </w:r>
      <w:r>
        <w:t xml:space="preserve"> </w:t>
      </w:r>
      <w:r w:rsidR="009D50AB">
        <w:t xml:space="preserve">umfasst hierbei zwei verschiedene Map-Matching-Endpunkte, die ausgehend von der gleichen Eingabesequenz an GNSS-Punkten verschiedene Operationen ausführen. Der </w:t>
      </w:r>
      <w:r w:rsidR="009D50AB" w:rsidRPr="009D50AB">
        <w:rPr>
          <w:rStyle w:val="Code"/>
        </w:rPr>
        <w:t>trace_route</w:t>
      </w:r>
      <w:r w:rsidR="009D50AB" w:rsidRPr="009D50AB">
        <w:t xml:space="preserve"> Endpunkt</w:t>
      </w:r>
      <w:r w:rsidR="009D50AB">
        <w:t xml:space="preserve"> </w:t>
      </w:r>
      <w:r w:rsidR="000A2F5D">
        <w:t>liefert</w:t>
      </w:r>
      <w:r w:rsidR="009D50AB">
        <w:t xml:space="preserve"> dabei im Wesentlichen </w:t>
      </w:r>
      <w:r w:rsidR="00042E62">
        <w:t>die ans Straßennetz angepasste Sequenz mit einigen wenigen Zusatzinformationen</w:t>
      </w:r>
      <w:r w:rsidR="000A2F5D">
        <w:t xml:space="preserve"> wie</w:t>
      </w:r>
      <w:r w:rsidR="00042E62">
        <w:t xml:space="preserve"> der Matching-Distanz zurück, wohingegen der </w:t>
      </w:r>
      <w:r w:rsidR="00042E62" w:rsidRPr="00042E62">
        <w:rPr>
          <w:rStyle w:val="Code"/>
        </w:rPr>
        <w:t>trace_attributes</w:t>
      </w:r>
      <w:r w:rsidR="00042E62">
        <w:t xml:space="preserve"> Endpunkt dazu genutzt werden kann</w:t>
      </w:r>
      <w:r w:rsidR="000A2F5D">
        <w:t>,</w:t>
      </w:r>
      <w:r w:rsidR="00042E62">
        <w:t xml:space="preserve"> um detaillierte Informationen zu den zugeordneten Straßensegmenten</w:t>
      </w:r>
      <w:r w:rsidR="000A2F5D">
        <w:t>,</w:t>
      </w:r>
      <w:r w:rsidR="00042E62">
        <w:t xml:space="preserve"> wie bspw. gültige Geschwindigkeitsbegrenzungen oder </w:t>
      </w:r>
      <w:r w:rsidR="000A2F5D">
        <w:t xml:space="preserve">die </w:t>
      </w:r>
      <w:r w:rsidR="00042E62">
        <w:t>Art der Straße</w:t>
      </w:r>
      <w:r w:rsidR="000A2F5D">
        <w:t>,</w:t>
      </w:r>
      <w:r w:rsidR="00042E62">
        <w:t xml:space="preserve"> zu erhalten.</w:t>
      </w:r>
      <w:r w:rsidR="00BB762F">
        <w:t xml:space="preserve"> Für beide Endpunkte muss dabei explizit der </w:t>
      </w:r>
      <w:r w:rsidR="004E66B2" w:rsidRPr="004E66B2">
        <w:rPr>
          <w:i/>
          <w:iCs/>
        </w:rPr>
        <w:t>C</w:t>
      </w:r>
      <w:r w:rsidR="00BB762F" w:rsidRPr="004E66B2">
        <w:rPr>
          <w:i/>
          <w:iCs/>
        </w:rPr>
        <w:t>os</w:t>
      </w:r>
      <w:r w:rsidR="004E66B2" w:rsidRPr="004E66B2">
        <w:rPr>
          <w:i/>
          <w:iCs/>
        </w:rPr>
        <w:t>ting</w:t>
      </w:r>
      <w:r w:rsidR="004E66B2" w:rsidRPr="00993CA5">
        <w:t>-</w:t>
      </w:r>
      <w:r w:rsidR="00993CA5" w:rsidRPr="00993CA5">
        <w:t xml:space="preserve"> bzw. </w:t>
      </w:r>
      <w:r w:rsidR="00993CA5">
        <w:rPr>
          <w:i/>
          <w:iCs/>
        </w:rPr>
        <w:t>Matching-</w:t>
      </w:r>
      <w:r w:rsidR="004E66B2" w:rsidRPr="00993CA5">
        <w:rPr>
          <w:i/>
          <w:iCs/>
        </w:rPr>
        <w:t>Modus</w:t>
      </w:r>
      <w:r w:rsidR="004E66B2">
        <w:rPr>
          <w:i/>
          <w:iCs/>
        </w:rPr>
        <w:t xml:space="preserve"> </w:t>
      </w:r>
      <w:r w:rsidR="004E66B2">
        <w:t>gesetzt werden. Die möglichen Modi umfassen u.a. ein Map-Matching für Fußgänger</w:t>
      </w:r>
      <w:r w:rsidR="00601E30">
        <w:t xml:space="preserve"> (</w:t>
      </w:r>
      <w:r w:rsidR="00601E30" w:rsidRPr="00601E30">
        <w:rPr>
          <w:i/>
          <w:iCs/>
        </w:rPr>
        <w:t>pedestrian</w:t>
      </w:r>
      <w:r w:rsidR="00601E30">
        <w:t>)</w:t>
      </w:r>
      <w:r w:rsidR="004E66B2">
        <w:t>, Fahrradfahrer</w:t>
      </w:r>
      <w:r w:rsidR="00601E30">
        <w:t xml:space="preserve"> (</w:t>
      </w:r>
      <w:r w:rsidR="00601E30" w:rsidRPr="00601E30">
        <w:rPr>
          <w:i/>
          <w:iCs/>
        </w:rPr>
        <w:t>bicycle</w:t>
      </w:r>
      <w:r w:rsidR="00601E30">
        <w:t>)</w:t>
      </w:r>
      <w:r w:rsidR="004E66B2">
        <w:t xml:space="preserve"> und motorisierte Straßenfahrzeuge</w:t>
      </w:r>
      <w:r w:rsidR="00601E30">
        <w:t xml:space="preserve"> (</w:t>
      </w:r>
      <w:r w:rsidR="00601E30" w:rsidRPr="00601E30">
        <w:rPr>
          <w:i/>
          <w:iCs/>
        </w:rPr>
        <w:t>auto</w:t>
      </w:r>
      <w:r w:rsidR="00601E30">
        <w:t>)</w:t>
      </w:r>
      <w:r w:rsidR="004E66B2">
        <w:t xml:space="preserve">. Darüber hinaus können zahlreiche </w:t>
      </w:r>
      <w:r w:rsidR="0088119A">
        <w:t>zusätzliche</w:t>
      </w:r>
      <w:r w:rsidR="004E66B2">
        <w:t xml:space="preserve"> Parameter </w:t>
      </w:r>
      <w:r w:rsidR="0088119A">
        <w:t xml:space="preserve">für das Map-Matching </w:t>
      </w:r>
      <w:r w:rsidR="004E66B2">
        <w:t>gesetzt werden</w:t>
      </w:r>
      <w:r w:rsidR="00B50849">
        <w:t>.</w:t>
      </w:r>
      <w:r w:rsidR="004E66B2">
        <w:t xml:space="preserve"> </w:t>
      </w:r>
      <w:r w:rsidR="00B50849">
        <w:t xml:space="preserve">Weitere Informationen hierzu </w:t>
      </w:r>
      <w:r w:rsidR="00C408C4">
        <w:t xml:space="preserve">sind </w:t>
      </w:r>
      <w:r w:rsidR="004E66B2">
        <w:t>der Dokumentation</w:t>
      </w:r>
      <w:r w:rsidR="00C408C4">
        <w:t xml:space="preserve"> von Valhalla</w:t>
      </w:r>
      <w:r w:rsidR="00CD1192">
        <w:t xml:space="preserve"> unter</w:t>
      </w:r>
      <w:r w:rsidR="004E66B2">
        <w:t xml:space="preserve"> </w:t>
      </w:r>
      <w:sdt>
        <w:sdtPr>
          <w:alias w:val="To edit, see citavi.com/edit"/>
          <w:tag w:val="CitaviPlaceholder#1ca03f1f-bdc0-443e-816c-037e28d872bd"/>
          <w:id w:val="-236633468"/>
          <w:placeholder>
            <w:docPart w:val="DefaultPlaceholder_-1854013440"/>
          </w:placeholder>
        </w:sdtPr>
        <w:sdtContent>
          <w:r w:rsidR="004E66B2">
            <w:fldChar w:fldCharType="begin"/>
          </w:r>
          <w:r w:rsidR="004801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iZmIzNjY2LWY5Y2MtNDEwOS1hNzgzLTMxMWJlZGQxNWE4ZCIsIlJhbmdlTGVuZ3RoIjo0LCJSZWZlcmVuY2VJZCI6Ijg0OGZiYjMwLWU2MDUtNDYxOS04ZmY5LWVjZmRmZjBiODdi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2YWxoYWxsYS5naXRodWIuaW8vdmFsaGFsbGEvYXBpL21hcC1tYXRjaGluZy9hcGktcmVmZXJlbmNlLyN0cmFjZS1yb3V0ZS1hY3Rpb24iLCJVcmlTdHJpbmciOiJodHRwczovL3ZhbGhhbGxhLmdpdGh1Yi5pby92YWxoYWxsYS9hcGkvbWFwLW1hdGNoaW5nL2FwaS1yZWZlcmVuY2UvI3RyYWNlLXJvdXRlLWFjdGlvb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}</w:instrText>
          </w:r>
          <w:r w:rsidR="004E66B2">
            <w:fldChar w:fldCharType="separate"/>
          </w:r>
          <w:r w:rsidR="00480197">
            <w:t>[18]</w:t>
          </w:r>
          <w:r w:rsidR="004E66B2">
            <w:fldChar w:fldCharType="end"/>
          </w:r>
        </w:sdtContent>
      </w:sdt>
      <w:r w:rsidR="004E66B2">
        <w:t xml:space="preserve"> </w:t>
      </w:r>
      <w:r w:rsidR="00C408C4">
        <w:t xml:space="preserve">zu </w:t>
      </w:r>
      <w:r w:rsidR="00CD1192">
        <w:t>entnehmen</w:t>
      </w:r>
      <w:r w:rsidR="004E66B2">
        <w:t>.</w:t>
      </w:r>
    </w:p>
    <w:p w14:paraId="66A6E75F" w14:textId="0117C0B4" w:rsidR="00631245" w:rsidRDefault="00631245" w:rsidP="00631245">
      <w:pPr>
        <w:pStyle w:val="berschrift3"/>
      </w:pPr>
      <w:bookmarkStart w:id="63" w:name="_Toc143879372"/>
      <w:r>
        <w:t>Python</w:t>
      </w:r>
      <w:bookmarkEnd w:id="63"/>
      <w:r>
        <w:t xml:space="preserve"> </w:t>
      </w:r>
    </w:p>
    <w:p w14:paraId="1611216A" w14:textId="7539F753" w:rsidR="00D65B0B" w:rsidRDefault="00551F6C" w:rsidP="00551F6C">
      <w:r>
        <w:t xml:space="preserve">Der gesamte Code, der im Rahmen dieser Arbeit verfasst wurde, ist in der Programmiersprache </w:t>
      </w:r>
      <w:r w:rsidRPr="005C7079">
        <w:rPr>
          <w:i/>
          <w:iCs/>
        </w:rPr>
        <w:t>Python</w:t>
      </w:r>
      <w:r w:rsidR="00993CA5">
        <w:t xml:space="preserve"> in der </w:t>
      </w:r>
      <w:r w:rsidR="005C7079">
        <w:t xml:space="preserve">Version 3.10 </w:t>
      </w:r>
      <w:r>
        <w:t>geschrieben.</w:t>
      </w:r>
      <w:r w:rsidR="00D65B0B">
        <w:t xml:space="preserve"> Bei Python handelt es sich um eine universell einsetzbare, üblicherweise interpretierte, höhere Programmiersprache, die verschiedene Programmierparadigmen, wie die objektorientierte und funktionale Programmierung, unterstützt. Dabei ist Python dynamisch typisiert, wodurch </w:t>
      </w:r>
      <w:r w:rsidR="006716D1">
        <w:t>sie sich auch</w:t>
      </w:r>
      <w:r w:rsidR="00D65B0B">
        <w:t xml:space="preserve"> als </w:t>
      </w:r>
      <w:r w:rsidR="00D65B0B" w:rsidRPr="00D65B0B">
        <w:rPr>
          <w:i/>
          <w:iCs/>
        </w:rPr>
        <w:t>Skriptsprache</w:t>
      </w:r>
      <w:r w:rsidR="00D65B0B">
        <w:t xml:space="preserve"> eignet</w:t>
      </w:r>
      <w:r w:rsidR="006716D1">
        <w:t xml:space="preserve"> </w:t>
      </w:r>
      <w:sdt>
        <w:sdtPr>
          <w:alias w:val="To edit, see citavi.com/edit"/>
          <w:tag w:val="CitaviPlaceholder#09508443-5bbc-4641-a44f-bcc79def3901"/>
          <w:id w:val="379916176"/>
          <w:placeholder>
            <w:docPart w:val="DefaultPlaceholder_-1854013440"/>
          </w:placeholder>
        </w:sdtPr>
        <w:sdtContent>
          <w:r w:rsidR="006716D1">
            <w:fldChar w:fldCharType="begin"/>
          </w:r>
          <w:r w:rsidR="004801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yYTljNzE0LTkzYzctNDViYS1iYmIyLTQyMzBjMTFhMjQ3NyIsIlJhbmdlTGVuZ3RoIjo0LCJSZWZlcmVuY2VJZCI6IjU2MDQyNjY3LWRjMzUtNDNiMy1hYjA3LTY5OTJjZDE1Zjcy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QuMDYuMjAyMyIsIkF1dGhvcnMiOlt7IiRpZCI6IjciLCIkdHlwZSI6IlN3aXNzQWNhZGVtaWMuQ2l0YXZpLlBlcnNvbiwgU3dpc3NBY2FkZW1pYy5DaXRhdmkiLCJMYXN0TmFtZSI6IlB5dGhvbiBGb3VuZGF0aW9uIiwiUHJvdGVjdGVkIjpmYWxzZSwiU2V4IjowLCJDcmVhdGVkQnkiOiJfTGVubmkgS29lcHBlciIsIkNyZWF0ZWRPbiI6IjIwMjMtMDYtMjRUMTQ6Mzk6MTAiLCJNb2RpZmllZEJ5IjoiX0xlbm5pIEtvZXBwZXIiLCJJZCI6IjcxNGUwYzViLTU3NTEtNGQxMC04M2ZlLTdmMzEzNTMwMzg4OCIsIk1vZGlmaWVkT24iOiIyMDIzLTA2LTI0VDE0OjM5OjEw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sZW5uaVxcQXBwRGF0YVxcTG9jYWxcXFRlbXBcXGJoZHdycHZxLmpwZyIsIlVyaVN0cmluZyI6IjU2MDQyNjY3LWRjMzUtNDNiMy1hYjA3LTY5OTJjZDE1ZjcyY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BzOi8vZG9jcy5weXRob24ub3JnLzMvZmFxL2dlbmVyYWwuaHRtbCN3aGF0LWlzLXB5dGhvbi1nb29kLWZvciIsIlVyaVN0cmluZyI6Imh0dHBzOi8vZG9jcy5weXRob24ub3JnLzMvZmFxL2dlbmVyYWwuaHRtbCN3aGF0LWlzLXB5dGhvbi1nb29kLWZvc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}</w:instrText>
          </w:r>
          <w:r w:rsidR="006716D1">
            <w:fldChar w:fldCharType="separate"/>
          </w:r>
          <w:r w:rsidR="00480197">
            <w:t>[19]</w:t>
          </w:r>
          <w:r w:rsidR="006716D1">
            <w:fldChar w:fldCharType="end"/>
          </w:r>
        </w:sdtContent>
      </w:sdt>
      <w:r w:rsidR="00D65B0B">
        <w:t>.</w:t>
      </w:r>
      <w:r w:rsidR="003A4041">
        <w:t xml:space="preserve"> </w:t>
      </w:r>
      <w:r w:rsidR="004C709B">
        <w:t xml:space="preserve">Python besitzt eine ausführliche Dokumentation </w:t>
      </w:r>
      <w:sdt>
        <w:sdtPr>
          <w:alias w:val="To edit, see citavi.com/edit"/>
          <w:tag w:val="CitaviPlaceholder#0a57476c-5798-4aa0-ae94-12dc5f2db6e8"/>
          <w:id w:val="217628841"/>
          <w:placeholder>
            <w:docPart w:val="544D6EF4E7AE4C21B305732AE7F2EC63"/>
          </w:placeholder>
        </w:sdtPr>
        <w:sdtContent>
          <w:r w:rsidR="004C709B">
            <w:fldChar w:fldCharType="begin"/>
          </w:r>
          <w:r w:rsidR="004801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hZDU4YTQwLTIyOWUtNDdiYS05MGRmLTc1Njk2NWQwM2QyYiIsIlJhbmdlTGVuZ3RoIjo0LCJSZWZlcmVuY2VJZCI6IjgxYjA3YzNlLTU4MDItNDc3Zi1hYjc3LWM0ZTZhNzNiZGYw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HM6Ly93d3cucHl0aG9uLm9yZy8iLCJVcmlTdHJpbmciOiJodHRwczovL2RvY3MucHl0aG9uLm9yZy8zLjEwL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}</w:instrText>
          </w:r>
          <w:r w:rsidR="004C709B">
            <w:fldChar w:fldCharType="separate"/>
          </w:r>
          <w:r w:rsidR="00480197">
            <w:t>[20]</w:t>
          </w:r>
          <w:r w:rsidR="004C709B">
            <w:fldChar w:fldCharType="end"/>
          </w:r>
        </w:sdtContent>
      </w:sdt>
      <w:r w:rsidR="004C709B">
        <w:t>, welcher weitere Informationen zur Programmiersprache entnommen werden können.</w:t>
      </w:r>
    </w:p>
    <w:p w14:paraId="2F7951C7" w14:textId="70C8A285" w:rsidR="008B56B3" w:rsidRDefault="007B6A52" w:rsidP="00631245">
      <w:r>
        <w:t xml:space="preserve">Zu </w:t>
      </w:r>
      <w:r w:rsidR="00BC6167">
        <w:t>den Gründen,</w:t>
      </w:r>
      <w:r>
        <w:t xml:space="preserve"> warum Python für die</w:t>
      </w:r>
      <w:r w:rsidR="00D3571E">
        <w:t xml:space="preserve"> zu dieser Arbeit zugehörigen</w:t>
      </w:r>
      <w:r>
        <w:t xml:space="preserve"> </w:t>
      </w:r>
      <w:r w:rsidR="00D3571E">
        <w:t>Implementierungen</w:t>
      </w:r>
      <w:r>
        <w:t xml:space="preserve"> gewählt wurde, zählen </w:t>
      </w:r>
      <w:r w:rsidR="00BC6167">
        <w:t xml:space="preserve">neben </w:t>
      </w:r>
      <w:r w:rsidR="003A4041">
        <w:t>der</w:t>
      </w:r>
      <w:r w:rsidR="00BC6167">
        <w:t xml:space="preserve"> einfachen Syntax</w:t>
      </w:r>
      <w:r>
        <w:t xml:space="preserve"> und damit</w:t>
      </w:r>
      <w:r w:rsidR="00BC6167">
        <w:t xml:space="preserve"> oft auch</w:t>
      </w:r>
      <w:r>
        <w:t xml:space="preserve"> guten Lesbarkeit des</w:t>
      </w:r>
      <w:r w:rsidR="00BC6167">
        <w:t xml:space="preserve"> resultierenden</w:t>
      </w:r>
      <w:r>
        <w:t xml:space="preserve"> Codes </w:t>
      </w:r>
      <w:r w:rsidR="00213860">
        <w:t xml:space="preserve">insbesondere </w:t>
      </w:r>
      <w:r>
        <w:t xml:space="preserve">die zahlreichen nützlichen </w:t>
      </w:r>
      <w:r w:rsidR="00BC6167">
        <w:t xml:space="preserve">Standard- und Drittanbieter-Bibliotheken, die für diese Sprache existieren. </w:t>
      </w:r>
      <w:r w:rsidR="009908CD">
        <w:t xml:space="preserve">Für </w:t>
      </w:r>
      <w:r w:rsidR="008B56B3">
        <w:t>das Verständnis des umgesetzten Codes</w:t>
      </w:r>
      <w:r w:rsidR="009908CD">
        <w:t xml:space="preserve"> </w:t>
      </w:r>
      <w:r w:rsidR="008B56B3">
        <w:t>werden</w:t>
      </w:r>
      <w:r w:rsidR="009908CD">
        <w:t xml:space="preserve"> dabei</w:t>
      </w:r>
      <w:r w:rsidR="008B56B3">
        <w:t xml:space="preserve"> </w:t>
      </w:r>
      <w:r w:rsidR="00993CA5">
        <w:t xml:space="preserve">insbesondere </w:t>
      </w:r>
      <w:r w:rsidR="008B56B3">
        <w:t xml:space="preserve">grundlegende Kenntnisse </w:t>
      </w:r>
      <w:r w:rsidR="00EA5B84">
        <w:t>zu den folgenden</w:t>
      </w:r>
      <w:r w:rsidR="0018503D">
        <w:t xml:space="preserve"> zwei</w:t>
      </w:r>
      <w:r w:rsidR="008B56B3">
        <w:t xml:space="preserve"> Bibliotheken vorausgesetzt: </w:t>
      </w:r>
      <w:r w:rsidR="00D805B3">
        <w:rPr>
          <w:i/>
          <w:iCs/>
        </w:rPr>
        <w:t>p</w:t>
      </w:r>
      <w:r w:rsidR="008B56B3" w:rsidRPr="008B56B3">
        <w:rPr>
          <w:i/>
          <w:iCs/>
        </w:rPr>
        <w:t>andas</w:t>
      </w:r>
      <w:r w:rsidR="0018503D">
        <w:t xml:space="preserve"> und </w:t>
      </w:r>
      <w:r w:rsidR="008B56B3" w:rsidRPr="008B56B3">
        <w:rPr>
          <w:i/>
          <w:iCs/>
        </w:rPr>
        <w:t>NumPy</w:t>
      </w:r>
      <w:r w:rsidR="008B56B3">
        <w:t>.</w:t>
      </w:r>
      <w:r w:rsidR="007277BE" w:rsidRPr="007277BE">
        <w:t xml:space="preserve"> </w:t>
      </w:r>
      <w:r w:rsidR="007277BE">
        <w:t>Diese können bei Bedarf durch ein Studium der referenzierten Dokumentationen erlangt werden.</w:t>
      </w:r>
    </w:p>
    <w:p w14:paraId="3902A4DC" w14:textId="7F509CD3" w:rsidR="00786BA3" w:rsidRDefault="00786BA3" w:rsidP="00631245">
      <w:r>
        <w:lastRenderedPageBreak/>
        <w:t xml:space="preserve">Bei </w:t>
      </w:r>
      <w:r w:rsidR="00D805B3">
        <w:t>p</w:t>
      </w:r>
      <w:r>
        <w:t xml:space="preserve">andas handelt es sich um eine Bibliothek zur Datenanalyse und -verarbeitung. Die Bibliothek </w:t>
      </w:r>
      <w:r w:rsidR="00993CA5">
        <w:t>erweiterte Python um</w:t>
      </w:r>
      <w:r>
        <w:t xml:space="preserve"> zusätzliche Datenstrukturen, wie die sogenannten </w:t>
      </w:r>
      <w:r w:rsidRPr="00B15A14">
        <w:rPr>
          <w:i/>
          <w:iCs/>
        </w:rPr>
        <w:t>Dataframes</w:t>
      </w:r>
      <w:r>
        <w:t xml:space="preserve">, um große Datensätze effizient zu manipulieren </w:t>
      </w:r>
      <w:sdt>
        <w:sdtPr>
          <w:alias w:val="To edit, see citavi.com/edit"/>
          <w:tag w:val="CitaviPlaceholder#bb519555-90c9-4318-858e-1a83f04eb23a"/>
          <w:id w:val="-338241237"/>
          <w:placeholder>
            <w:docPart w:val="46BB92A6782245648B3AC2E9CE20337A"/>
          </w:placeholder>
        </w:sdtPr>
        <w:sdtContent>
          <w:r>
            <w:fldChar w:fldCharType="begin"/>
          </w:r>
          <w:r w:rsidR="004801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xNzM2YzQxLTY4YzItNGUyNS1hZDQwLTY2NWVhMDI2NzVmZiIsIlJhbmdlTGVuZ3RoIjo0LCJSZWZlcmVuY2VJZCI6ImZiN2ViNDMzLTBiZWUtNDg4Ni04OTE3LWRlY2VjYTNiZTJh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BzOi8vcGFuZGFzLnB5ZGF0YS5vcmcvIiwiVXJpU3RyaW5nIjoiaHR0cHM6Ly9wYW5kYXMucHlkYXRhLm9yZy9kb2NzL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IxXSJ9XX0sIlRhZyI6IkNpdGF2aVBsYWNlaG9sZGVyI2JiNTE5NTU1LTkwYzktNDMxOC04NThlLTFhODNmMDRlYjIzYSIsIlRleHQiOiJbMjFdIiwiV0FJVmVyc2lvbiI6IjYuMTQuMC4wIn0=}</w:instrText>
          </w:r>
          <w:r>
            <w:fldChar w:fldCharType="separate"/>
          </w:r>
          <w:r w:rsidR="00480197">
            <w:t>[21]</w:t>
          </w:r>
          <w:r>
            <w:fldChar w:fldCharType="end"/>
          </w:r>
        </w:sdtContent>
      </w:sdt>
      <w:r>
        <w:t>.</w:t>
      </w:r>
      <w:r w:rsidR="00D805B3">
        <w:t xml:space="preserve"> Verwendete Funktionen und Objekte von pandas werden im Code </w:t>
      </w:r>
      <w:r w:rsidR="00D805B3" w:rsidRPr="007B7496">
        <w:t>über d</w:t>
      </w:r>
      <w:r w:rsidR="00B018D8" w:rsidRPr="007B7496">
        <w:t>ie</w:t>
      </w:r>
      <w:r w:rsidR="00D805B3" w:rsidRPr="007B7496">
        <w:t xml:space="preserve"> </w:t>
      </w:r>
      <w:r w:rsidR="00D805B3" w:rsidRPr="007B7496">
        <w:rPr>
          <w:i/>
          <w:iCs/>
        </w:rPr>
        <w:t>Namespace</w:t>
      </w:r>
      <w:r w:rsidR="00B018D8" w:rsidRPr="007B7496">
        <w:rPr>
          <w:i/>
          <w:iCs/>
        </w:rPr>
        <w:t>-Referenz</w:t>
      </w:r>
      <w:r w:rsidR="00D805B3" w:rsidRPr="007B7496">
        <w:t xml:space="preserve"> </w:t>
      </w:r>
      <w:r w:rsidR="00D805B3" w:rsidRPr="00D805B3">
        <w:rPr>
          <w:rStyle w:val="Code"/>
        </w:rPr>
        <w:t>pd</w:t>
      </w:r>
      <w:r w:rsidR="00D805B3">
        <w:t xml:space="preserve"> als solche gekennzeichnet.</w:t>
      </w:r>
    </w:p>
    <w:p w14:paraId="1540D56A" w14:textId="454D771D" w:rsidR="00786BA3" w:rsidRDefault="00786BA3" w:rsidP="00631245">
      <w:r>
        <w:t xml:space="preserve">NumPy ist </w:t>
      </w:r>
      <w:r w:rsidR="00876C7A">
        <w:t>eine</w:t>
      </w:r>
      <w:r>
        <w:t xml:space="preserve"> Bibliothek für</w:t>
      </w:r>
      <w:r w:rsidR="00876C7A">
        <w:t xml:space="preserve"> effiziente</w:t>
      </w:r>
      <w:r>
        <w:t xml:space="preserve"> </w:t>
      </w:r>
      <w:r w:rsidR="00434338">
        <w:t xml:space="preserve">numerische </w:t>
      </w:r>
      <w:r>
        <w:t xml:space="preserve">Berechnungen. NumPy kommt neben zahlreichen Funktionen mit eigenen Datenstrukturen, wie </w:t>
      </w:r>
      <w:r w:rsidRPr="00B15A14">
        <w:rPr>
          <w:i/>
          <w:iCs/>
        </w:rPr>
        <w:t>Arrays</w:t>
      </w:r>
      <w:r>
        <w:t xml:space="preserve">, die für performante </w:t>
      </w:r>
      <w:r w:rsidR="00434338">
        <w:t>Operationen auf</w:t>
      </w:r>
      <w:r>
        <w:t xml:space="preserve"> höherdimensionalen Vektoren und Matrizen eingesetzt werden können. Diese Datenstrukturen bilden auch die Grundlage für andere Bibliotheken, wie</w:t>
      </w:r>
      <w:r w:rsidR="00D65BB5">
        <w:t xml:space="preserve"> </w:t>
      </w:r>
      <w:r w:rsidR="00B15A14">
        <w:t>bspw.</w:t>
      </w:r>
      <w:r>
        <w:t xml:space="preserve"> </w:t>
      </w:r>
      <w:r w:rsidR="00993CA5">
        <w:t>p</w:t>
      </w:r>
      <w:r>
        <w:t xml:space="preserve">andas </w:t>
      </w:r>
      <w:sdt>
        <w:sdtPr>
          <w:alias w:val="To edit, see citavi.com/edit"/>
          <w:tag w:val="CitaviPlaceholder#94b60a00-ee15-4875-b887-b437e65cc6c1"/>
          <w:id w:val="-56639157"/>
          <w:placeholder>
            <w:docPart w:val="40BE55CED80C40A3A33081C952A5CD4A"/>
          </w:placeholder>
        </w:sdtPr>
        <w:sdtContent>
          <w:r>
            <w:fldChar w:fldCharType="begin"/>
          </w:r>
          <w:r w:rsidR="004801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xYTdmNDk4LTIwZTYtNDA3MC1hMGZiLWU1NWQ0MDU1MzkyMiIsIlJhbmdlTGVuZ3RoIjo0LCJSZWZlcmVuY2VJZCI6IjM5YjViYjFmLTYxYzMtNDhjNS1hMjY4LWRkODNkNWRjN2V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HM6Ly9udW1weS5vcmcvIiwiVXJpU3RyaW5nIjoiaHR0cHM6Ly9udW1weS5vcmcv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}</w:instrText>
          </w:r>
          <w:r>
            <w:fldChar w:fldCharType="separate"/>
          </w:r>
          <w:r w:rsidR="00480197">
            <w:t>[22]</w:t>
          </w:r>
          <w:r>
            <w:fldChar w:fldCharType="end"/>
          </w:r>
        </w:sdtContent>
      </w:sdt>
      <w:r>
        <w:t>.</w:t>
      </w:r>
      <w:r w:rsidR="00D805B3">
        <w:t xml:space="preserve"> Im Code werden NumPy Funktionen und Objekte über d</w:t>
      </w:r>
      <w:r w:rsidR="00B018D8">
        <w:t>ie</w:t>
      </w:r>
      <w:r w:rsidR="00D805B3">
        <w:t xml:space="preserve"> Namespace</w:t>
      </w:r>
      <w:r w:rsidR="00B018D8">
        <w:t>-Referenz</w:t>
      </w:r>
      <w:r w:rsidR="00D805B3">
        <w:t xml:space="preserve"> </w:t>
      </w:r>
      <w:r w:rsidR="00D805B3" w:rsidRPr="00D805B3">
        <w:rPr>
          <w:rStyle w:val="Code"/>
        </w:rPr>
        <w:t>np</w:t>
      </w:r>
      <w:r w:rsidR="00D805B3" w:rsidRPr="00D805B3">
        <w:rPr>
          <w:rStyle w:val="Code"/>
          <w:rFonts w:ascii="Times New Roman" w:hAnsi="Times New Roman" w:cs="Times New Roman"/>
        </w:rPr>
        <w:t xml:space="preserve"> </w:t>
      </w:r>
      <w:r w:rsidR="00D805B3">
        <w:t>gekennzeichnet.</w:t>
      </w:r>
    </w:p>
    <w:p w14:paraId="4FF96214" w14:textId="43565BE3" w:rsidR="00631245" w:rsidRDefault="00F77FEB" w:rsidP="00631245">
      <w:pPr>
        <w:pStyle w:val="berschrift3"/>
      </w:pPr>
      <w:bookmarkStart w:id="64" w:name="_Toc143879373"/>
      <w:r>
        <w:t>s</w:t>
      </w:r>
      <w:r w:rsidR="00631245">
        <w:t>cikit</w:t>
      </w:r>
      <w:r w:rsidR="00A63ABB">
        <w:t>-l</w:t>
      </w:r>
      <w:r w:rsidR="00631245">
        <w:t>earn</w:t>
      </w:r>
      <w:bookmarkEnd w:id="64"/>
    </w:p>
    <w:p w14:paraId="5C26D384" w14:textId="14500933" w:rsidR="008B41B5" w:rsidRDefault="00563D5B" w:rsidP="004B2707">
      <w:pPr>
        <w:rPr>
          <w:rStyle w:val="Code"/>
          <w:rFonts w:ascii="Times New Roman" w:hAnsi="Times New Roman" w:cs="Times New Roman"/>
        </w:rPr>
      </w:pPr>
      <w:r>
        <w:t>Scikit</w:t>
      </w:r>
      <w:r w:rsidR="00A63ABB">
        <w:t>-l</w:t>
      </w:r>
      <w:r>
        <w:t xml:space="preserve">earn </w:t>
      </w:r>
      <w:r w:rsidR="00A63ABB">
        <w:t>gilt</w:t>
      </w:r>
      <w:r>
        <w:t xml:space="preserve"> </w:t>
      </w:r>
      <w:r w:rsidR="00A63ABB">
        <w:t>als umfa</w:t>
      </w:r>
      <w:r w:rsidR="0078635E">
        <w:t>ngreichste</w:t>
      </w:r>
      <w:r w:rsidR="00A63ABB">
        <w:t xml:space="preserve"> open-source Bibliothek für </w:t>
      </w:r>
      <w:r w:rsidR="0078635E">
        <w:t xml:space="preserve">das </w:t>
      </w:r>
      <w:r w:rsidR="0054471D">
        <w:t>M</w:t>
      </w:r>
      <w:r w:rsidR="0078635E">
        <w:t>aschinell</w:t>
      </w:r>
      <w:r w:rsidR="0054471D">
        <w:t>e</w:t>
      </w:r>
      <w:r w:rsidR="0078635E">
        <w:t xml:space="preserve"> Lernen</w:t>
      </w:r>
      <w:r w:rsidR="00A63ABB">
        <w:t xml:space="preserve"> in Python. </w:t>
      </w:r>
      <w:r w:rsidR="00CF2158">
        <w:t xml:space="preserve">Die bereitgestellten </w:t>
      </w:r>
      <w:r w:rsidR="007D1526">
        <w:t>Funktionen und Objekte</w:t>
      </w:r>
      <w:r w:rsidR="00CF2158">
        <w:t xml:space="preserve"> umfassen</w:t>
      </w:r>
      <w:r w:rsidR="0078635E">
        <w:t xml:space="preserve"> dabei insbesondere die Bereiche Datentransformation und -vorverarbeitung, überwachte Lernverfahren, unüberwachte Lernverfahren sowie Modell-Evaluierung und -Auswahl</w:t>
      </w:r>
      <w:r w:rsidR="004D0850">
        <w:t>. Dabei sind alle Implementierungen stark auf ihre Berechnungseffizienz optimiert.</w:t>
      </w:r>
      <w:r w:rsidR="00A57EE3">
        <w:t xml:space="preserve"> </w:t>
      </w:r>
      <w:sdt>
        <w:sdtPr>
          <w:alias w:val="To edit, see citavi.com/edit"/>
          <w:tag w:val="CitaviPlaceholder#99f0631a-2787-44e4-a11c-88983eaec5b9"/>
          <w:id w:val="-1280724586"/>
          <w:placeholder>
            <w:docPart w:val="DefaultPlaceholder_-1854013440"/>
          </w:placeholder>
        </w:sdtPr>
        <w:sdtContent>
          <w:r w:rsidR="00A57EE3">
            <w:fldChar w:fldCharType="begin"/>
          </w:r>
          <w:r w:rsidR="004801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1NmQ3YmE5LWZhNWYtNGMxOS05MzNjLThiZmE5N2ZkZTY2OSIsIlJhbmdlTGVuZ3RoIjo0LCJSZWZlcmVuY2VJZCI6IjExZjg5NGZlLTc1MDItNGM1Zi1hYTNiLWFiODJhOGU2Njg4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Gxlbm5pXFxBcHBEYXRhXFxMb2NhbFxcVGVtcFxcbWt2am1zM2cuanBnIiwiVXJpU3RyaW5nIjoiMTFmODk0ZmUtNzUwMi00YzVmLWFhM2ItYWI4MmE4ZTY2ODgx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zMTAyLzEwNzY5OTg2MTk4MzIyNDgiLCJVcmlTdHJpbmciOiJodHRwczovL2RvaS5vcmcvMTAuMzEwMi8xMDc2OTk4NjE5ODMyMjQ4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}</w:instrText>
          </w:r>
          <w:r w:rsidR="00A57EE3">
            <w:fldChar w:fldCharType="separate"/>
          </w:r>
          <w:r w:rsidR="00480197">
            <w:t>[23]</w:t>
          </w:r>
          <w:r w:rsidR="00A57EE3">
            <w:fldChar w:fldCharType="end"/>
          </w:r>
        </w:sdtContent>
      </w:sdt>
      <w:r w:rsidR="0078635E">
        <w:t xml:space="preserve">. </w:t>
      </w:r>
      <w:r w:rsidR="008B41B5">
        <w:t xml:space="preserve">Besonders hervorzuheben ist </w:t>
      </w:r>
      <w:r w:rsidR="004D0850">
        <w:t>außerdem</w:t>
      </w:r>
      <w:r w:rsidR="008B41B5">
        <w:t xml:space="preserve"> das gute Schnittstellendesign, welches über all diese Bereiche hinweg einheitliche Konventionen festlegt. Dabei werden alle implementierten Objekte auf drei</w:t>
      </w:r>
      <w:r w:rsidR="00DE1763">
        <w:t xml:space="preserve"> grundlegende</w:t>
      </w:r>
      <w:r w:rsidR="008B41B5">
        <w:t xml:space="preserve"> Klassen generalisiert: </w:t>
      </w:r>
      <w:r w:rsidR="008B41B5" w:rsidRPr="009A6A07">
        <w:rPr>
          <w:i/>
          <w:iCs/>
        </w:rPr>
        <w:t>Estimatoren</w:t>
      </w:r>
      <w:r w:rsidR="008B41B5">
        <w:t>,</w:t>
      </w:r>
      <w:r w:rsidR="009A6A07">
        <w:t xml:space="preserve"> </w:t>
      </w:r>
      <w:r w:rsidR="009A6A07" w:rsidRPr="009A6A07">
        <w:rPr>
          <w:i/>
          <w:iCs/>
        </w:rPr>
        <w:t>Transformer</w:t>
      </w:r>
      <w:r w:rsidR="009A6A07">
        <w:t xml:space="preserve"> und </w:t>
      </w:r>
      <w:r w:rsidR="009A6A07" w:rsidRPr="009A6A07">
        <w:rPr>
          <w:i/>
          <w:iCs/>
        </w:rPr>
        <w:t>Prädiktoren</w:t>
      </w:r>
      <w:r w:rsidR="009A6A07">
        <w:t xml:space="preserve">. </w:t>
      </w:r>
      <w:r w:rsidR="00DE1763">
        <w:t xml:space="preserve">Zu ersteren zählen alle Objekte, die interne Parameter auf Basis eines Datensatzes erlernen oder abschätzen können. Dies wird über die </w:t>
      </w:r>
      <w:r w:rsidR="0072279B">
        <w:t>Methode</w:t>
      </w:r>
      <w:r w:rsidR="00DE1763">
        <w:t xml:space="preserve"> </w:t>
      </w:r>
      <w:r w:rsidR="00DE1763" w:rsidRPr="00DE1763">
        <w:rPr>
          <w:rStyle w:val="Code"/>
        </w:rPr>
        <w:t>fit</w:t>
      </w:r>
      <w:r w:rsidR="00DE1763">
        <w:t xml:space="preserve"> angestoßen, welche den Datensatz entgegennimmt. Alle Parameter können anschließend über öffentliche Attribute des Objekts abgerufen werden.</w:t>
      </w:r>
      <w:r w:rsidR="00803429">
        <w:t xml:space="preserve"> Transformer sind Estimatoren, welche einen Datensatz zusätzlich </w:t>
      </w:r>
      <w:r w:rsidR="004B2707">
        <w:t xml:space="preserve">transformieren können. Die Transformation wird mit der Methode </w:t>
      </w:r>
      <w:r w:rsidR="004B2707" w:rsidRPr="004B2707">
        <w:rPr>
          <w:rStyle w:val="Code"/>
        </w:rPr>
        <w:t>transform</w:t>
      </w:r>
      <w:r w:rsidR="00430482">
        <w:rPr>
          <w:rStyle w:val="Code"/>
        </w:rPr>
        <w:t xml:space="preserve"> </w:t>
      </w:r>
      <w:r w:rsidR="004B2707">
        <w:t xml:space="preserve">ausgeführt, die einen Datensatz entgegennimmt und den transformierten Datensatz zurückliefert. Die Transformation beruht dabei auf den gelernten Parameter der </w:t>
      </w:r>
      <w:r w:rsidR="004B2707" w:rsidRPr="004B2707">
        <w:rPr>
          <w:rStyle w:val="Code"/>
        </w:rPr>
        <w:t>fit</w:t>
      </w:r>
      <w:r w:rsidR="004B2707">
        <w:t xml:space="preserve">-Methode. Alternativ kann auch die Methode </w:t>
      </w:r>
      <w:r w:rsidR="004B2707" w:rsidRPr="004B2707">
        <w:rPr>
          <w:rStyle w:val="Code"/>
        </w:rPr>
        <w:t>fit_transform</w:t>
      </w:r>
      <w:r w:rsidR="004B2707">
        <w:t xml:space="preserve"> genutzt werden, die dem aufeinanderfolgenden Aufruf der beiden Methoden entspricht.</w:t>
      </w:r>
      <w:r w:rsidR="005C75D3">
        <w:t xml:space="preserve"> Zu guter Letzt sind Prädiktoren Estimatoren, die in der Lage sind</w:t>
      </w:r>
      <w:r w:rsidR="000A2F5D">
        <w:t>,</w:t>
      </w:r>
      <w:r w:rsidR="005C75D3">
        <w:t xml:space="preserve"> auf Basis gegebener Datenpunkte Vorhersagen zu treffen. Alle Prädiktoren besitzen hierfür die Methode </w:t>
      </w:r>
      <w:r w:rsidR="005C75D3" w:rsidRPr="005C75D3">
        <w:rPr>
          <w:rStyle w:val="Code"/>
        </w:rPr>
        <w:t>predict</w:t>
      </w:r>
      <w:r w:rsidR="005C75D3">
        <w:rPr>
          <w:rStyle w:val="Code"/>
          <w:rFonts w:ascii="Times New Roman" w:hAnsi="Times New Roman" w:cs="Times New Roman"/>
        </w:rPr>
        <w:t>, welche einen Satz an Datenpunkte</w:t>
      </w:r>
      <w:r w:rsidR="008D188E">
        <w:rPr>
          <w:rStyle w:val="Code"/>
          <w:rFonts w:ascii="Times New Roman" w:hAnsi="Times New Roman" w:cs="Times New Roman"/>
        </w:rPr>
        <w:t>n</w:t>
      </w:r>
      <w:r w:rsidR="005C75D3">
        <w:rPr>
          <w:rStyle w:val="Code"/>
          <w:rFonts w:ascii="Times New Roman" w:hAnsi="Times New Roman" w:cs="Times New Roman"/>
        </w:rPr>
        <w:t xml:space="preserve"> entgegennimmt und einen Satz entsprechender Vorhersagen zurückliefert. Außerdem besitzen alle Prädiktoren die Methode </w:t>
      </w:r>
      <w:r w:rsidR="005C75D3" w:rsidRPr="0028112E">
        <w:rPr>
          <w:rStyle w:val="Code"/>
        </w:rPr>
        <w:t>score</w:t>
      </w:r>
      <w:r w:rsidR="005C75D3">
        <w:rPr>
          <w:rStyle w:val="Code"/>
          <w:rFonts w:ascii="Times New Roman" w:hAnsi="Times New Roman" w:cs="Times New Roman"/>
        </w:rPr>
        <w:t xml:space="preserve">, über welche </w:t>
      </w:r>
      <w:r w:rsidR="00FD51CE">
        <w:rPr>
          <w:rStyle w:val="Code"/>
          <w:rFonts w:ascii="Times New Roman" w:hAnsi="Times New Roman" w:cs="Times New Roman"/>
        </w:rPr>
        <w:t>die Vorhersagequalität des Prädiktors über einen Testdatensatz und unter der Nutzung verschiedener Metriken ermittelt werden kann</w:t>
      </w:r>
      <w:r w:rsidR="006F45C0">
        <w:rPr>
          <w:rStyle w:val="Code"/>
          <w:rFonts w:ascii="Times New Roman" w:hAnsi="Times New Roman" w:cs="Times New Roman"/>
        </w:rPr>
        <w:t xml:space="preserve">. Nötige Hyperparamter werden bei allen Klassen über den Objekt-Konstruktor gesetzt. </w:t>
      </w:r>
      <w:r w:rsidR="000E34B0">
        <w:rPr>
          <w:rStyle w:val="Code"/>
          <w:rFonts w:ascii="Times New Roman" w:hAnsi="Times New Roman" w:cs="Times New Roman"/>
        </w:rPr>
        <w:t xml:space="preserve"> </w:t>
      </w:r>
      <w:sdt>
        <w:sdtPr>
          <w:rPr>
            <w:rStyle w:val="Code"/>
            <w:rFonts w:ascii="Times New Roman" w:hAnsi="Times New Roman" w:cs="Times New Roman"/>
          </w:rPr>
          <w:alias w:val="To edit, see citavi.com/edit"/>
          <w:tag w:val="CitaviPlaceholder#241a2f77-3eba-4dfe-8b4a-86dd37d346e5"/>
          <w:id w:val="-1326203950"/>
          <w:placeholder>
            <w:docPart w:val="DefaultPlaceholder_-1854013440"/>
          </w:placeholder>
        </w:sdtPr>
        <w:sdtContent>
          <w:r w:rsidR="000E34B0">
            <w:rPr>
              <w:rStyle w:val="Code"/>
              <w:rFonts w:ascii="Times New Roman" w:hAnsi="Times New Roman" w:cs="Times New Roman"/>
            </w:rPr>
            <w:fldChar w:fldCharType="begin"/>
          </w:r>
          <w:r w:rsidR="000E486B">
            <w:rPr>
              <w:rStyle w:val="Code"/>
              <w:rFonts w:ascii="Times New Roman" w:hAnsi="Times New Roman" w:cs="Times New Roma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4MDYwYWZjLTJhNWEtNGM0Yy1iNWQxLTllODQwZjljOTRhMCIsIlJhbmdlTGVuZ3RoIjoxMS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jYiLCJTdGFydFBhZ2UiOnsiJGlkIjoiNSIsIiR0eXBlIjoiU3dpc3NBY2FkZW1pYy5QYWdlTnVtYmVyLCBTd2lzc0FjYWRlbWljIiwiSXNGdWxseU51bWVyaWMiOnRydWUsIk51bWJlciI6NjYsIk51bWJlcmluZ1R5cGUiOjAsIk51bWVyYWxTeXN0ZW0iOjAsIk9yaWdpbmFsU3RyaW5nIjoiNjYiLCJQcmV0dHlTdHJpbmciOiI2Ni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wLCBTLiA2Nl0ifV19LCJUYWciOiJDaXRhdmlQbGFjZWhvbGRlciMyNDFhMmY3Ny0zZWJhLTRkZmUtOGI0YS04NmRkMzdkMzQ2ZTUiLCJUZXh0IjoiWzEwLCBTLiA2Nl0iLCJXQUlWZXJzaW9uIjoiNi4xNC4wLjAifQ==}</w:instrText>
          </w:r>
          <w:r w:rsidR="000E34B0">
            <w:rPr>
              <w:rStyle w:val="Code"/>
              <w:rFonts w:ascii="Times New Roman" w:hAnsi="Times New Roman" w:cs="Times New Roman"/>
            </w:rPr>
            <w:fldChar w:fldCharType="separate"/>
          </w:r>
          <w:r w:rsidR="000E486B">
            <w:rPr>
              <w:rStyle w:val="Code"/>
              <w:rFonts w:ascii="Times New Roman" w:hAnsi="Times New Roman" w:cs="Times New Roman"/>
            </w:rPr>
            <w:t>[10, S. 66]</w:t>
          </w:r>
          <w:r w:rsidR="000E34B0">
            <w:rPr>
              <w:rStyle w:val="Code"/>
              <w:rFonts w:ascii="Times New Roman" w:hAnsi="Times New Roman" w:cs="Times New Roman"/>
            </w:rPr>
            <w:fldChar w:fldCharType="end"/>
          </w:r>
        </w:sdtContent>
      </w:sdt>
      <w:r w:rsidR="00FD51CE">
        <w:rPr>
          <w:rStyle w:val="Code"/>
          <w:rFonts w:ascii="Times New Roman" w:hAnsi="Times New Roman" w:cs="Times New Roman"/>
        </w:rPr>
        <w:t>.</w:t>
      </w:r>
    </w:p>
    <w:p w14:paraId="5CED0753" w14:textId="08D95EC8" w:rsidR="008B41B5" w:rsidRPr="002400BC" w:rsidRDefault="00C65479" w:rsidP="008B079B">
      <w:pPr>
        <w:rPr>
          <w:color w:val="70AD47" w:themeColor="accent6"/>
        </w:rPr>
      </w:pPr>
      <w:r>
        <w:rPr>
          <w:rStyle w:val="Code"/>
          <w:rFonts w:ascii="Times New Roman" w:hAnsi="Times New Roman" w:cs="Times New Roman"/>
        </w:rPr>
        <w:lastRenderedPageBreak/>
        <w:t xml:space="preserve">Eine Abfolge von Transformern und ein abschließender beliebiger Estimator können außerdem als wiederverwendbare </w:t>
      </w:r>
      <w:r w:rsidRPr="008D188E">
        <w:rPr>
          <w:rStyle w:val="Code"/>
          <w:rFonts w:ascii="Times New Roman" w:hAnsi="Times New Roman" w:cs="Times New Roman"/>
          <w:i/>
          <w:iCs/>
        </w:rPr>
        <w:t>Pipeline</w:t>
      </w:r>
      <w:r>
        <w:rPr>
          <w:rStyle w:val="Code"/>
          <w:rFonts w:ascii="Times New Roman" w:hAnsi="Times New Roman" w:cs="Times New Roman"/>
        </w:rPr>
        <w:t xml:space="preserve"> definiert und abgespeichert werden</w:t>
      </w:r>
      <w:r w:rsidR="000A2F5D">
        <w:rPr>
          <w:rStyle w:val="Code"/>
          <w:rFonts w:ascii="Times New Roman" w:hAnsi="Times New Roman" w:cs="Times New Roman"/>
        </w:rPr>
        <w:t>, w</w:t>
      </w:r>
      <w:r>
        <w:rPr>
          <w:rStyle w:val="Code"/>
          <w:rFonts w:ascii="Times New Roman" w:hAnsi="Times New Roman" w:cs="Times New Roman"/>
        </w:rPr>
        <w:t>obei sich diese anschließend wie ein einziger Estimator verhält. Damit können bspw. alle benötigten Vorverarbeitungsschritte und eine anschließende Klassifikation zusammengefasst werden.</w:t>
      </w:r>
      <w:r w:rsidR="00CD7A30">
        <w:rPr>
          <w:rStyle w:val="Code"/>
          <w:rFonts w:ascii="Times New Roman" w:hAnsi="Times New Roman" w:cs="Times New Roman"/>
        </w:rPr>
        <w:t xml:space="preserve"> Bei </w:t>
      </w:r>
      <w:r w:rsidR="00685BC9">
        <w:rPr>
          <w:rStyle w:val="Code"/>
          <w:rFonts w:ascii="Times New Roman" w:hAnsi="Times New Roman" w:cs="Times New Roman"/>
        </w:rPr>
        <w:t>Bedarf</w:t>
      </w:r>
      <w:r w:rsidR="00CD7A30">
        <w:rPr>
          <w:rStyle w:val="Code"/>
          <w:rFonts w:ascii="Times New Roman" w:hAnsi="Times New Roman" w:cs="Times New Roman"/>
        </w:rPr>
        <w:t xml:space="preserve"> können weitere Informationen zu Funktionen und Objekten von scikit-learn über die Dokumentation unter </w:t>
      </w:r>
      <w:sdt>
        <w:sdtPr>
          <w:rPr>
            <w:rStyle w:val="Code"/>
            <w:rFonts w:ascii="Times New Roman" w:hAnsi="Times New Roman" w:cs="Times New Roman"/>
          </w:rPr>
          <w:alias w:val="To edit, see citavi.com/edit"/>
          <w:tag w:val="CitaviPlaceholder#30ad005a-84ef-4dbf-ac92-e2107c03c1dd"/>
          <w:id w:val="428241368"/>
          <w:placeholder>
            <w:docPart w:val="DefaultPlaceholder_-1854013440"/>
          </w:placeholder>
        </w:sdtPr>
        <w:sdtContent>
          <w:r w:rsidR="00CD7A30">
            <w:rPr>
              <w:rStyle w:val="Code"/>
              <w:rFonts w:ascii="Times New Roman" w:hAnsi="Times New Roman" w:cs="Times New Roman"/>
            </w:rPr>
            <w:fldChar w:fldCharType="begin"/>
          </w:r>
          <w:r w:rsidR="00480197">
            <w:rPr>
              <w:rStyle w:val="Code"/>
              <w:rFonts w:ascii="Times New Roman" w:hAnsi="Times New Roman" w:cs="Times New Roma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wZjU2MDY5LTczMGQtNDc4ZS05YWU3LWQwNDAwZGI3OTYxNCIsIlJhbmdlTGVuZ3RoIjo0LCJSZWZlcmVuY2VJZCI6IjI3YWYzMTdkLTlmOTEtNDA0Ni04NDE5LTExYTE3Y2VjYzY5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BzOi8vc2Npa2l0LWxlYXJuLm9yZy9zdGFibGUvIiwiVXJpU3RyaW5nIjoiaHR0cHM6Ly9zY2lraXQtbGVhcm4ub3JnL3N0YWJsZS8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}</w:instrText>
          </w:r>
          <w:r w:rsidR="00CD7A30">
            <w:rPr>
              <w:rStyle w:val="Code"/>
              <w:rFonts w:ascii="Times New Roman" w:hAnsi="Times New Roman" w:cs="Times New Roman"/>
            </w:rPr>
            <w:fldChar w:fldCharType="separate"/>
          </w:r>
          <w:r w:rsidR="00480197">
            <w:rPr>
              <w:rStyle w:val="Code"/>
              <w:rFonts w:ascii="Times New Roman" w:hAnsi="Times New Roman" w:cs="Times New Roman"/>
            </w:rPr>
            <w:t>[24]</w:t>
          </w:r>
          <w:r w:rsidR="00CD7A30">
            <w:rPr>
              <w:rStyle w:val="Code"/>
              <w:rFonts w:ascii="Times New Roman" w:hAnsi="Times New Roman" w:cs="Times New Roman"/>
            </w:rPr>
            <w:fldChar w:fldCharType="end"/>
          </w:r>
        </w:sdtContent>
      </w:sdt>
      <w:r w:rsidR="00CD7A30">
        <w:rPr>
          <w:rStyle w:val="Code"/>
          <w:rFonts w:ascii="Times New Roman" w:hAnsi="Times New Roman" w:cs="Times New Roman"/>
        </w:rPr>
        <w:t xml:space="preserve"> bezogen werden.</w:t>
      </w:r>
    </w:p>
    <w:p w14:paraId="07485910" w14:textId="3C03933A" w:rsidR="007B71BC" w:rsidRDefault="00C7776F" w:rsidP="007B71BC">
      <w:pPr>
        <w:pStyle w:val="berschrift3"/>
      </w:pPr>
      <w:bookmarkStart w:id="65" w:name="_Toc143879374"/>
      <w:r>
        <w:t xml:space="preserve">Keras und </w:t>
      </w:r>
      <w:r w:rsidR="00551F6C">
        <w:t>Tensor</w:t>
      </w:r>
      <w:r w:rsidR="00F77FEB">
        <w:t>F</w:t>
      </w:r>
      <w:r w:rsidR="00551F6C">
        <w:t>low</w:t>
      </w:r>
      <w:bookmarkEnd w:id="65"/>
      <w:r w:rsidR="00551F6C">
        <w:t xml:space="preserve"> </w:t>
      </w:r>
    </w:p>
    <w:p w14:paraId="022303AD" w14:textId="3B6D421B" w:rsidR="00647866" w:rsidRDefault="00713E17" w:rsidP="00563D5B">
      <w:r w:rsidRPr="006F655A">
        <w:rPr>
          <w:i/>
          <w:iCs/>
        </w:rPr>
        <w:t>Keras</w:t>
      </w:r>
      <w:r w:rsidRPr="00713E17">
        <w:t xml:space="preserve"> ist eine open-source Deep</w:t>
      </w:r>
      <w:r w:rsidR="000A2F5D">
        <w:t>-</w:t>
      </w:r>
      <w:r w:rsidRPr="00713E17">
        <w:t>Learning-Bibliothek</w:t>
      </w:r>
      <w:r w:rsidR="0054471D">
        <w:t xml:space="preserve"> für Python</w:t>
      </w:r>
      <w:r w:rsidRPr="00713E17">
        <w:t>, die es erlaubt</w:t>
      </w:r>
      <w:r w:rsidR="000A2F5D">
        <w:t>,</w:t>
      </w:r>
      <w:r>
        <w:t xml:space="preserve"> alle möglichen Arten von neuronalen Netzen zu entwerfen, zu trainieren, auszuwerten und auszuführen. Seit Veröffentlichung der Referenzimplementierung im Jahr 2015 zählt Keras aufgrund ihrer Benutzerfreundlichkeit </w:t>
      </w:r>
      <w:r w:rsidR="00647866">
        <w:t>und</w:t>
      </w:r>
      <w:r>
        <w:t xml:space="preserve"> Flexibilität zu den </w:t>
      </w:r>
      <w:r w:rsidR="00E05563">
        <w:t>verbreitetsten</w:t>
      </w:r>
      <w:r>
        <w:t xml:space="preserve"> Bibliotheken für das Deep</w:t>
      </w:r>
      <w:r w:rsidR="000A2F5D">
        <w:t xml:space="preserve"> </w:t>
      </w:r>
      <w:r>
        <w:t>Learning.</w:t>
      </w:r>
      <w:r w:rsidR="00647866">
        <w:t xml:space="preserve"> Einsteigern kommt hierbei zugute, dass die API von Keras an vielen Stellen durch die scikit-learn-API beeinflusst ist.</w:t>
      </w:r>
      <w:r w:rsidR="00647866" w:rsidRPr="00647866">
        <w:t xml:space="preserve"> </w:t>
      </w:r>
      <w:r w:rsidR="00647866">
        <w:t xml:space="preserve">Für die aufwendigen Berechnungen, welche insbesondere mit dem Training tiefer neuronaler Netze einhergehen, ist die Referenzimplementierung von Keras auf ein zusätzliches Rechen-Backend angewiesen. Ein solches wird beispielsweise durch </w:t>
      </w:r>
      <w:r w:rsidR="00647866" w:rsidRPr="008B079B">
        <w:rPr>
          <w:i/>
          <w:iCs/>
        </w:rPr>
        <w:t>TensorFlow</w:t>
      </w:r>
      <w:r w:rsidR="00647866">
        <w:t xml:space="preserve"> bereitgestellt </w:t>
      </w:r>
      <w:sdt>
        <w:sdtPr>
          <w:alias w:val="To edit, see citavi.com/edit"/>
          <w:tag w:val="CitaviPlaceholder#087b76fe-60a8-4393-b278-f3b3b3d36e99"/>
          <w:id w:val="26453130"/>
          <w:placeholder>
            <w:docPart w:val="DefaultPlaceholder_-1854013440"/>
          </w:placeholder>
        </w:sdtPr>
        <w:sdtContent>
          <w:r w:rsidR="00647866">
            <w:fldChar w:fldCharType="begin"/>
          </w:r>
          <w:r w:rsidR="000E486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wODFiNzg2LTUyY2ItNGFjZC1iYzdiLWY2YzA0Zjk1ZDY1NyIsIlJhbmdlTGVuZ3RoIjoxNC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k3IiwiU3RhcnRQYWdlIjp7IiRpZCI6IjUiLCIkdHlwZSI6IlN3aXNzQWNhZGVtaWMuUGFnZU51bWJlciwgU3dpc3NBY2FkZW1pYyIsIklzRnVsbHlOdW1lcmljIjp0cnVlLCJOdW1iZXIiOjI5NywiTnVtYmVyaW5nVHlwZSI6MCwiTnVtZXJhbFN5c3RlbSI6MCwiT3JpZ2luYWxTdHJpbmciOiIyOTciLCJQcmV0dHlTdHJpbmciOiIyOTc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yNVQxMzozNDozMSIsIlByb2plY3QiOnsiJHJlZiI6IjgifX0sIlN1ZmZpeCI6ImYuIi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wLCBTLiAyOTdmLl0ifV19LCJUYWciOiJDaXRhdmlQbGFjZWhvbGRlciMwODdiNzZmZS02MGE4LTQzOTMtYjI3OC1mM2IzYjNkMzZlOTkiLCJUZXh0IjoiWzEwLCBTLiAyOTdmLl0iLCJXQUlWZXJzaW9uIjoiNi4xNC4wLjAifQ==}</w:instrText>
          </w:r>
          <w:r w:rsidR="00647866">
            <w:fldChar w:fldCharType="separate"/>
          </w:r>
          <w:r w:rsidR="000E486B">
            <w:t>[10, S. 297f.]</w:t>
          </w:r>
          <w:r w:rsidR="00647866">
            <w:fldChar w:fldCharType="end"/>
          </w:r>
        </w:sdtContent>
      </w:sdt>
      <w:r w:rsidR="00647866">
        <w:t>.</w:t>
      </w:r>
      <w:r>
        <w:t xml:space="preserve"> </w:t>
      </w:r>
    </w:p>
    <w:p w14:paraId="4F074D6C" w14:textId="5FA16EC0" w:rsidR="00563D5B" w:rsidRDefault="00E3228B" w:rsidP="00563D5B">
      <w:r>
        <w:t xml:space="preserve">Bei </w:t>
      </w:r>
      <w:r w:rsidR="006109D0" w:rsidRPr="0054471D">
        <w:rPr>
          <w:i/>
          <w:iCs/>
        </w:rPr>
        <w:t>TensorFlow</w:t>
      </w:r>
      <w:r w:rsidR="006109D0" w:rsidRPr="006109D0">
        <w:t xml:space="preserve"> </w:t>
      </w:r>
      <w:r>
        <w:t>handelt es sich um eine Bibliothek</w:t>
      </w:r>
      <w:r w:rsidR="006109D0" w:rsidRPr="006109D0">
        <w:t xml:space="preserve"> für numerische</w:t>
      </w:r>
      <w:r w:rsidR="006109D0">
        <w:t xml:space="preserve"> Berechnungen</w:t>
      </w:r>
      <w:r w:rsidR="006109D0" w:rsidRPr="006109D0">
        <w:t xml:space="preserve"> und</w:t>
      </w:r>
      <w:r w:rsidR="006109D0">
        <w:t xml:space="preserve"> datenstromgetriebene Programmierung</w:t>
      </w:r>
      <w:r w:rsidR="00197D84">
        <w:t xml:space="preserve">, </w:t>
      </w:r>
      <w:r w:rsidR="006109D0">
        <w:t>die</w:t>
      </w:r>
      <w:r w:rsidR="00197D84">
        <w:t xml:space="preserve"> sich</w:t>
      </w:r>
      <w:r w:rsidR="006109D0">
        <w:t xml:space="preserve"> durch ihre hohe Effizienz und Anpassbarkeit </w:t>
      </w:r>
      <w:r w:rsidR="00197D84">
        <w:t>auszeichnet</w:t>
      </w:r>
      <w:r w:rsidR="006109D0">
        <w:t xml:space="preserve">. TensorFlow wurde durch das Google-Brain-Team entwickelt und ist inzwischen Basis für </w:t>
      </w:r>
      <w:r w:rsidR="008B079B">
        <w:t>eine Vielzahl an</w:t>
      </w:r>
      <w:r w:rsidR="006109D0">
        <w:t xml:space="preserve"> Google-Services mit umfangreichen Rechenanforderungen</w:t>
      </w:r>
      <w:r w:rsidR="000D1611">
        <w:t xml:space="preserve"> </w:t>
      </w:r>
      <w:sdt>
        <w:sdtPr>
          <w:alias w:val="To edit, see citavi.com/edit"/>
          <w:tag w:val="CitaviPlaceholder#defa1eda-0e77-41ce-a9a9-ce54a838bd7c"/>
          <w:id w:val="837429281"/>
          <w:placeholder>
            <w:docPart w:val="DefaultPlaceholder_-1854013440"/>
          </w:placeholder>
        </w:sdtPr>
        <w:sdtContent>
          <w:r w:rsidR="000D1611">
            <w:fldChar w:fldCharType="begin"/>
          </w:r>
          <w:r w:rsidR="000E486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jMjUzZTE2LWQ3MWMtNDVkZS1iNmFmLThmZmQ1YjExZmQzMiIsIlJhbmdlTGVuZ3RoIjoxMi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zc5IiwiU3RhcnRQYWdlIjp7IiRpZCI6IjUiLCIkdHlwZSI6IlN3aXNzQWNhZGVtaWMuUGFnZU51bWJlciwgU3dpc3NBY2FkZW1pYyIsIklzRnVsbHlOdW1lcmljIjp0cnVlLCJOdW1iZXIiOjM3OSwiTnVtYmVyaW5nVHlwZSI6MCwiTnVtZXJhbFN5c3RlbSI6MCwiT3JpZ2luYWxTdHJpbmciOiIzNzkiLCJQcmV0dHlTdHJpbmciOiIzNzk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}</w:instrText>
          </w:r>
          <w:r w:rsidR="000D1611">
            <w:fldChar w:fldCharType="separate"/>
          </w:r>
          <w:r w:rsidR="000E486B">
            <w:t>[10, S. 379]</w:t>
          </w:r>
          <w:r w:rsidR="000D1611">
            <w:fldChar w:fldCharType="end"/>
          </w:r>
        </w:sdtContent>
      </w:sdt>
      <w:r w:rsidR="006109D0">
        <w:t>.</w:t>
      </w:r>
      <w:r w:rsidR="005752C8">
        <w:t xml:space="preserve"> </w:t>
      </w:r>
      <w:r w:rsidR="00E05563">
        <w:t>Seit Version 2 bringt TensorFlow seine eigene Keras-Implementierung mit</w:t>
      </w:r>
      <w:r w:rsidR="008B079B">
        <w:t xml:space="preserve"> sich</w:t>
      </w:r>
      <w:r w:rsidR="00E05563">
        <w:t xml:space="preserve">, </w:t>
      </w:r>
      <w:r w:rsidR="008B079B">
        <w:t>welche</w:t>
      </w:r>
      <w:r w:rsidR="00E05563">
        <w:t xml:space="preserve"> die Referenzimplementierung um einige nützliche Zusatzfeatures</w:t>
      </w:r>
      <w:r w:rsidR="008B079B">
        <w:t xml:space="preserve">, unter anderem zur Datenvorverarbeitung, erweitert. Außerdem bietet TensorFlow unter bestimmten Voraussetzungen auch die Möglichkeit Berechnungen auf einer oder mehreren GPUs durchzuführen, wodurch insbesondere das Training von Neuronalen Netzen beschleunigt werden kann </w:t>
      </w:r>
      <w:sdt>
        <w:sdtPr>
          <w:alias w:val="To edit, see citavi.com/edit"/>
          <w:tag w:val="CitaviPlaceholder#e37d140a-91c5-4c01-a85f-ecf2cc08f8f6"/>
          <w:id w:val="270606047"/>
          <w:placeholder>
            <w:docPart w:val="DefaultPlaceholder_-1854013440"/>
          </w:placeholder>
        </w:sdtPr>
        <w:sdtContent>
          <w:r w:rsidR="008B079B">
            <w:fldChar w:fldCharType="begin"/>
          </w:r>
          <w:r w:rsidR="000E486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3Zjk5YjFiLTQ2MWUtNGQyZS1hNzFlLTM0MGU1Mjk1MzQ0ZCIsIlJhbmdlTGVuZ3RoIjoxNC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c3IiwiU3RhcnRQYWdlIjp7IiRpZCI6IjUiLCIkdHlwZSI6IlN3aXNzQWNhZGVtaWMuUGFnZU51bWJlciwgU3dpc3NBY2FkZW1pYyIsIklzRnVsbHlOdW1lcmljIjp0cnVlLCJOdW1iZXIiOjI3NywiTnVtYmVyaW5nVHlwZSI6MCwiTnVtZXJhbFN5c3RlbSI6MCwiT3JpZ2luYWxTdHJpbmciOiIyNzciLCJQcmV0dHlTdHJpbmciOiIyNzc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yNVQxMzozNDozMSIsIlByb2plY3QiOnsiJHJlZiI6IjgifX0sIlN1ZmZpeCI6ImYuIi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wLCBTLiAyNzdmLl0ifV19LCJUYWciOiJDaXRhdmlQbGFjZWhvbGRlciNlMzdkMTQwYS05MWM1LTRjMDEtYTg1Zi1lY2YyY2MwOGY4ZjYiLCJUZXh0IjoiWzEwLCBTLiAyNzdmLl0iLCJXQUlWZXJzaW9uIjoiNi4xNC4wLjAifQ==}</w:instrText>
          </w:r>
          <w:r w:rsidR="008B079B">
            <w:fldChar w:fldCharType="separate"/>
          </w:r>
          <w:r w:rsidR="000E486B">
            <w:t>[10, S. 277f.]</w:t>
          </w:r>
          <w:r w:rsidR="008B079B">
            <w:fldChar w:fldCharType="end"/>
          </w:r>
        </w:sdtContent>
      </w:sdt>
      <w:r w:rsidR="008B079B">
        <w:t xml:space="preserve">. </w:t>
      </w:r>
    </w:p>
    <w:p w14:paraId="5452300C" w14:textId="1303ED73" w:rsidR="003B7F09" w:rsidRPr="006109D0" w:rsidRDefault="00A473E5" w:rsidP="00563D5B">
      <w:r>
        <w:t xml:space="preserve">Für einen tieferen Überblick über TensorFlow sei an dieser Stelle auf die </w:t>
      </w:r>
      <w:r w:rsidR="0054471D">
        <w:t>offizielle Webseite</w:t>
      </w:r>
      <w:r>
        <w:t xml:space="preserve"> </w:t>
      </w:r>
      <w:r w:rsidR="00EA6476">
        <w:t xml:space="preserve">unter </w:t>
      </w:r>
      <w:sdt>
        <w:sdtPr>
          <w:alias w:val="To edit, see citavi.com/edit"/>
          <w:tag w:val="CitaviPlaceholder#d1021bd8-3ab7-409b-9244-cfb01ab1ea3d"/>
          <w:id w:val="-1172946579"/>
          <w:placeholder>
            <w:docPart w:val="DefaultPlaceholder_-1854013440"/>
          </w:placeholder>
        </w:sdtPr>
        <w:sdtContent>
          <w:r w:rsidR="009348FA">
            <w:fldChar w:fldCharType="begin"/>
          </w:r>
          <w:r w:rsidR="004801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hNzBiNGZkLWU1YzgtNGViZi05MjFlLTI5ZjA0ZGE2MGEyYyIsIlJhbmdlTGVuZ3RoIjo0LCJSZWZlcmVuY2VJZCI6ImNmYzE4OTI5LTQxMzQtNDIwNC1hNmY3LWI3MjVhMDMzM2Uy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kuMDYuMjAyMyIsIkF1dGhvcnMiOltdLCJDaXRhdGlvbktleVVwZGF0ZVR5cGUiOjAsIkNvbGxhYm9yYXRvcnMiOltd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aHR0cHM6Ly93d3cudGVuc29yZmxvdy5vcmcvIiwiVXJpU3RyaW5nIjoiaHR0cHM6Ly93d3cudGVuc29yZmxvdy5vcmcv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}</w:instrText>
          </w:r>
          <w:r w:rsidR="009348FA">
            <w:fldChar w:fldCharType="separate"/>
          </w:r>
          <w:r w:rsidR="00480197">
            <w:t>[25]</w:t>
          </w:r>
          <w:r w:rsidR="009348FA">
            <w:fldChar w:fldCharType="end"/>
          </w:r>
        </w:sdtContent>
      </w:sdt>
      <w:r>
        <w:t xml:space="preserve"> verwiesen. </w:t>
      </w:r>
      <w:r w:rsidR="00EA6476">
        <w:t xml:space="preserve">In Bezug auf Keras können </w:t>
      </w:r>
      <w:r w:rsidR="00EA6476">
        <w:rPr>
          <w:rStyle w:val="Code"/>
          <w:rFonts w:ascii="Times New Roman" w:hAnsi="Times New Roman" w:cs="Times New Roman"/>
        </w:rPr>
        <w:t>weitere Informationen zu</w:t>
      </w:r>
      <w:r w:rsidR="007160F1">
        <w:rPr>
          <w:rStyle w:val="Code"/>
          <w:rFonts w:ascii="Times New Roman" w:hAnsi="Times New Roman" w:cs="Times New Roman"/>
        </w:rPr>
        <w:t xml:space="preserve"> den verwendeten</w:t>
      </w:r>
      <w:r w:rsidR="00EA6476">
        <w:rPr>
          <w:rStyle w:val="Code"/>
          <w:rFonts w:ascii="Times New Roman" w:hAnsi="Times New Roman" w:cs="Times New Roman"/>
        </w:rPr>
        <w:t xml:space="preserve"> Funktionen und Objekten</w:t>
      </w:r>
      <w:r w:rsidR="007160F1">
        <w:rPr>
          <w:rStyle w:val="Code"/>
          <w:rFonts w:ascii="Times New Roman" w:hAnsi="Times New Roman" w:cs="Times New Roman"/>
        </w:rPr>
        <w:t xml:space="preserve"> bei Bedarf</w:t>
      </w:r>
      <w:r w:rsidR="00EA6476">
        <w:rPr>
          <w:rStyle w:val="Code"/>
          <w:rFonts w:ascii="Times New Roman" w:hAnsi="Times New Roman" w:cs="Times New Roman"/>
        </w:rPr>
        <w:t xml:space="preserve"> über die API-Dokumentation unter </w:t>
      </w:r>
      <w:sdt>
        <w:sdtPr>
          <w:rPr>
            <w:rStyle w:val="Code"/>
            <w:rFonts w:ascii="Times New Roman" w:hAnsi="Times New Roman" w:cs="Times New Roman"/>
          </w:rPr>
          <w:alias w:val="To edit, see citavi.com/edit"/>
          <w:tag w:val="CitaviPlaceholder#161af9a3-9635-432b-a9dc-ef18bcc5c8d2"/>
          <w:id w:val="-383415718"/>
          <w:placeholder>
            <w:docPart w:val="DefaultPlaceholder_-1854013440"/>
          </w:placeholder>
        </w:sdtPr>
        <w:sdtContent>
          <w:r w:rsidR="009348FA">
            <w:rPr>
              <w:rStyle w:val="Code"/>
              <w:rFonts w:ascii="Times New Roman" w:hAnsi="Times New Roman" w:cs="Times New Roman"/>
            </w:rPr>
            <w:fldChar w:fldCharType="begin"/>
          </w:r>
          <w:r w:rsidR="00480197">
            <w:rPr>
              <w:rStyle w:val="Code"/>
              <w:rFonts w:ascii="Times New Roman" w:hAnsi="Times New Roman" w:cs="Times New Roma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kNmEwMjY3LWQzY2YtNDRkOS04OTRhLWIyOTUxYjA2ZjFiNSIsIlJhbmdlTGVuZ3RoIjo0LCJSZWZlcmVuY2VJZCI6ImEwNTJkMDA4LTU0ZTYtNDkzZC1hNTVhLWYwMDhlNjk1NjIy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kuMDYuMjAyMyIsIkF1dGhvcnMiOlt7IiRpZCI6IjciLCIkdHlwZSI6IlN3aXNzQWNhZGVtaWMuQ2l0YXZpLlBlcnNvbiwgU3dpc3NBY2FkZW1pYy5DaXRhdmkiLCJMYXN0TmFtZSI6IktlcmFzIiwiUHJvdGVjdGVkIjpmYWxzZSwiU2V4IjowLCJDcmVhdGVkQnkiOiJfTGVubmkgS29lcHBlciIsIkNyZWF0ZWRPbiI6IjIwMjMtMDYtMjlUMTI6MDE6MzMiLCJNb2RpZmllZEJ5IjoiX0xlbm5pIEtvZXBwZXIiLCJJZCI6Ijk3ODhiMGE1LTkyYmMtNDRhYy1hNWUxLTM5MDFlYTNjZGFmNyIsIk1vZGlmaWVkT24iOiIyMDIzLTA2LTI5VDEyOjAxOjMz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3siJGlkIjoiOSIsIiR0eXBlIjoiU3dpc3NBY2FkZW1pYy5DaXRhdmkuR3JvdXAsIFN3aXNzQWNhZGVtaWMuQ2l0YXZpIiwiRGlzcGxheVR5cGUiOjAsIk5hbWUiOiJHcnVuZGxhZ2VuIiwiQ3JlYXRlZEJ5IjoiX0xlbm5pIEtvZXBwZXIiLCJDcmVhdGVkT24iOiIyMDIzLTA2LTE1VDA5OjE4OjIyIiwiTW9kaWZpZWRCeSI6Il9MZW5uaSBLb2VwcGVyIiwiSWQiOiJmZDU0MjViMS1iNWZjLTRiMWItYTAwYi0zMmQwN2Q3ZmQzNDYiLCJNb2RpZmllZE9uIjoiMjAyMy0wNi0xNVQwOToxODoyNiIsIlByb2plY3QiOnsiJHJlZiI6IjgifX1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2tlcmFzLmlvL2FwaS8iLCJVcmlTdHJpbmciOiJodHRwczovL2tlcmFzLmlvL2FwaS8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}</w:instrText>
          </w:r>
          <w:r w:rsidR="009348FA">
            <w:rPr>
              <w:rStyle w:val="Code"/>
              <w:rFonts w:ascii="Times New Roman" w:hAnsi="Times New Roman" w:cs="Times New Roman"/>
            </w:rPr>
            <w:fldChar w:fldCharType="separate"/>
          </w:r>
          <w:r w:rsidR="00480197">
            <w:rPr>
              <w:rStyle w:val="Code"/>
              <w:rFonts w:ascii="Times New Roman" w:hAnsi="Times New Roman" w:cs="Times New Roman"/>
            </w:rPr>
            <w:t>[26]</w:t>
          </w:r>
          <w:r w:rsidR="009348FA">
            <w:rPr>
              <w:rStyle w:val="Code"/>
              <w:rFonts w:ascii="Times New Roman" w:hAnsi="Times New Roman" w:cs="Times New Roman"/>
            </w:rPr>
            <w:fldChar w:fldCharType="end"/>
          </w:r>
        </w:sdtContent>
      </w:sdt>
      <w:r w:rsidR="00EA6476">
        <w:rPr>
          <w:rStyle w:val="Code"/>
          <w:rFonts w:ascii="Times New Roman" w:hAnsi="Times New Roman" w:cs="Times New Roman"/>
        </w:rPr>
        <w:t xml:space="preserve"> bezogen werden.</w:t>
      </w:r>
    </w:p>
    <w:p w14:paraId="4B8488B1" w14:textId="33133A13" w:rsidR="00BD43D5" w:rsidRDefault="00BD43D5" w:rsidP="00BD43D5">
      <w:pPr>
        <w:pStyle w:val="berschrift1"/>
      </w:pPr>
      <w:bookmarkStart w:id="66" w:name="_Toc143879375"/>
      <w:r>
        <w:lastRenderedPageBreak/>
        <w:t>Verwandte Arbeiten</w:t>
      </w:r>
      <w:bookmarkEnd w:id="66"/>
    </w:p>
    <w:p w14:paraId="4FEE14B4" w14:textId="7E7A9551" w:rsidR="00BD43D5" w:rsidRDefault="00BD43D5" w:rsidP="00BD43D5">
      <w:pPr>
        <w:pStyle w:val="berschrift2"/>
      </w:pPr>
      <w:bookmarkStart w:id="67" w:name="_Toc143879376"/>
      <w:r>
        <w:t xml:space="preserve">Vorangegangene </w:t>
      </w:r>
      <w:r w:rsidR="00B76819">
        <w:t>Abschlussarbeiten</w:t>
      </w:r>
      <w:bookmarkEnd w:id="67"/>
    </w:p>
    <w:p w14:paraId="7C2B29A6" w14:textId="45C020F4" w:rsidR="0028039B" w:rsidRDefault="0028039B" w:rsidP="0028039B">
      <w:r>
        <w:t xml:space="preserve">Dieser Arbeit gehen drei </w:t>
      </w:r>
      <w:r w:rsidR="00661A8C">
        <w:t>Abschlussarbeiten voraus, welche sich ebenfalls mit de</w:t>
      </w:r>
      <w:r w:rsidR="00172CE0">
        <w:t xml:space="preserve">r Klassifikation </w:t>
      </w:r>
      <w:r w:rsidR="00661A8C" w:rsidRPr="00B7560B">
        <w:t xml:space="preserve">von Verkehrsteilnehmern </w:t>
      </w:r>
      <w:r w:rsidR="004761D8" w:rsidRPr="00B7560B">
        <w:t>auf Basis von</w:t>
      </w:r>
      <w:r w:rsidR="005C2477" w:rsidRPr="00B7560B">
        <w:t xml:space="preserve"> Positionsdaten</w:t>
      </w:r>
      <w:r w:rsidR="00E1040E">
        <w:rPr>
          <w:i/>
          <w:iCs/>
        </w:rPr>
        <w:t xml:space="preserve"> </w:t>
      </w:r>
      <w:r w:rsidR="00E1040E" w:rsidRPr="00E1040E">
        <w:t xml:space="preserve">im </w:t>
      </w:r>
      <w:r w:rsidR="00B7560B">
        <w:t>Rahmen</w:t>
      </w:r>
      <w:r w:rsidR="00E1040E">
        <w:t xml:space="preserve"> der erweiterten Umfeldwahrnehmung autonomer Fahrzeuge</w:t>
      </w:r>
      <w:r w:rsidR="005C2477">
        <w:t xml:space="preserve"> befasst haben.</w:t>
      </w:r>
      <w:r w:rsidR="00635417">
        <w:t xml:space="preserve"> Nachfolgend w</w:t>
      </w:r>
      <w:r w:rsidR="005B6FBC">
        <w:t>erden</w:t>
      </w:r>
      <w:r w:rsidR="005763AA">
        <w:t xml:space="preserve"> die wichtigsten </w:t>
      </w:r>
      <w:r w:rsidR="00241712">
        <w:t xml:space="preserve">Erkenntnisse </w:t>
      </w:r>
      <w:r w:rsidR="000152ED">
        <w:t>aber auch die Grenzen dieser Arbeiten aufgezeigt.</w:t>
      </w:r>
    </w:p>
    <w:p w14:paraId="10ACA02E" w14:textId="0FE4212D" w:rsidR="00A75D66" w:rsidRDefault="002567D5" w:rsidP="00677032">
      <w:r>
        <w:t xml:space="preserve">Die Bachelorarbeit </w:t>
      </w:r>
      <w:r w:rsidR="003B75C3">
        <w:t>von</w:t>
      </w:r>
      <w:r w:rsidR="00D1293B">
        <w:t xml:space="preserve"> Recep Furgan</w:t>
      </w:r>
      <w:r w:rsidR="00E56548">
        <w:t xml:space="preserve"> Torlak </w:t>
      </w:r>
      <w:sdt>
        <w:sdtPr>
          <w:alias w:val="To edit, see citavi.com/edit"/>
          <w:tag w:val="CitaviPlaceholder#9ef47fc2-8eba-443d-8d23-b41e3d39e602"/>
          <w:id w:val="549647158"/>
          <w:placeholder>
            <w:docPart w:val="DefaultPlaceholder_-1854013440"/>
          </w:placeholder>
        </w:sdtPr>
        <w:sdtContent>
          <w:r w:rsidR="00E56548">
            <w:fldChar w:fldCharType="begin"/>
          </w:r>
          <w:r w:rsidR="004801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xMDhmMmRkLWI0ZWMtNGNjNy05ODdiLWZjNTNiOWMyOGRiOCIsIlJhbmdlTGVuZ3RoIjo0LCJSZWZlcmVuY2VJZCI6ImNiMDVmYjUzLWM1ZDMtNDU1Mi1hNTZmLTU3MmU4M2VjZmRl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}</w:instrText>
          </w:r>
          <w:r w:rsidR="00E56548">
            <w:fldChar w:fldCharType="separate"/>
          </w:r>
          <w:r w:rsidR="00480197">
            <w:t>[27]</w:t>
          </w:r>
          <w:r w:rsidR="00E56548">
            <w:fldChar w:fldCharType="end"/>
          </w:r>
        </w:sdtContent>
      </w:sdt>
      <w:r w:rsidR="003B75C3">
        <w:t xml:space="preserve"> </w:t>
      </w:r>
      <w:r w:rsidR="000C5DB0">
        <w:t xml:space="preserve">aus dem Jahr 2022 </w:t>
      </w:r>
      <w:r w:rsidR="00583AF8">
        <w:t>bildet im Wesentlichen d</w:t>
      </w:r>
      <w:r w:rsidR="00BF788D">
        <w:t xml:space="preserve">en Grundstein </w:t>
      </w:r>
      <w:r w:rsidR="00583AF8">
        <w:t xml:space="preserve">für die späteren Arbeiten. </w:t>
      </w:r>
      <w:r w:rsidR="00A75D66">
        <w:t>D</w:t>
      </w:r>
      <w:r w:rsidR="005B5B65">
        <w:t xml:space="preserve">ie Arbeit setzt sich </w:t>
      </w:r>
      <w:r w:rsidR="00D468E7">
        <w:t xml:space="preserve">mit verschiedenen Möglichkeiten der Datengewinnung auseinander, wobei der Fokus </w:t>
      </w:r>
      <w:r w:rsidR="00830169">
        <w:t xml:space="preserve">auf der Abfrage von Positionsdaten aus der Verkehrssimulation </w:t>
      </w:r>
      <w:r w:rsidR="00830169" w:rsidRPr="00D8746E">
        <w:rPr>
          <w:i/>
          <w:iCs/>
        </w:rPr>
        <w:t>CARLA</w:t>
      </w:r>
      <w:r w:rsidR="00830169">
        <w:t xml:space="preserve"> liegt</w:t>
      </w:r>
      <w:r w:rsidR="00842FC0">
        <w:t xml:space="preserve">, für die </w:t>
      </w:r>
      <w:r w:rsidR="00082E82">
        <w:t>im Zuge der Arbeit</w:t>
      </w:r>
      <w:r w:rsidR="001C6560">
        <w:t xml:space="preserve"> auch</w:t>
      </w:r>
      <w:r w:rsidR="00082E82">
        <w:t xml:space="preserve"> eine Python-API umgesetzt </w:t>
      </w:r>
      <w:r w:rsidR="001C6560">
        <w:t>wurde</w:t>
      </w:r>
      <w:r w:rsidR="00082E82">
        <w:t>.</w:t>
      </w:r>
      <w:r w:rsidR="00830169">
        <w:t xml:space="preserve"> </w:t>
      </w:r>
      <w:r w:rsidR="00AD7836">
        <w:t xml:space="preserve">Auch </w:t>
      </w:r>
      <w:r w:rsidR="004103B0">
        <w:t xml:space="preserve">Möglichkeiten reale Daten zu </w:t>
      </w:r>
      <w:r w:rsidR="007C3663">
        <w:t>gewinnen</w:t>
      </w:r>
      <w:r w:rsidR="002D42B3">
        <w:t xml:space="preserve"> und simulierte Daten </w:t>
      </w:r>
      <w:r w:rsidR="00CB069F">
        <w:t>realistischer zu machen</w:t>
      </w:r>
      <w:r w:rsidR="007C3663">
        <w:t>,</w:t>
      </w:r>
      <w:r w:rsidR="004103B0">
        <w:t xml:space="preserve"> werden</w:t>
      </w:r>
      <w:r w:rsidR="00FC221A">
        <w:t xml:space="preserve"> in der Arbeit</w:t>
      </w:r>
      <w:r w:rsidR="00CB069F">
        <w:t xml:space="preserve"> aufgeführt</w:t>
      </w:r>
      <w:r w:rsidR="004103B0">
        <w:t>.</w:t>
      </w:r>
      <w:r w:rsidR="007C3663">
        <w:t xml:space="preserve"> Außerdem beschäftigte sich Torlak </w:t>
      </w:r>
      <w:r w:rsidR="009E32D3">
        <w:t xml:space="preserve">mit der </w:t>
      </w:r>
      <w:r w:rsidR="00C749AA">
        <w:t>Berechnung</w:t>
      </w:r>
      <w:r w:rsidR="009E32D3">
        <w:t xml:space="preserve"> von Bewegungsinformationen </w:t>
      </w:r>
      <w:r w:rsidR="0018415E">
        <w:t>aus den</w:t>
      </w:r>
      <w:r w:rsidR="00C749AA">
        <w:t xml:space="preserve"> ermittelten</w:t>
      </w:r>
      <w:r w:rsidR="0018415E">
        <w:t xml:space="preserve"> Positionsdaten</w:t>
      </w:r>
      <w:r w:rsidR="003E5EC1">
        <w:t xml:space="preserve">, </w:t>
      </w:r>
      <w:r w:rsidR="0071186D">
        <w:t>welche</w:t>
      </w:r>
      <w:r w:rsidR="00C749AA">
        <w:t xml:space="preserve"> später</w:t>
      </w:r>
      <w:r w:rsidR="0071186D">
        <w:t xml:space="preserve"> zur Klassifikation genutzt werden sollen. Die Klassifikation selbst ist jedoch kein Teil der Arbeit</w:t>
      </w:r>
      <w:r w:rsidR="00E56548">
        <w:t>.</w:t>
      </w:r>
    </w:p>
    <w:p w14:paraId="05644B1D" w14:textId="4FE72278" w:rsidR="005707FB" w:rsidRDefault="00D1293B" w:rsidP="00645437">
      <w:r>
        <w:t xml:space="preserve">Maximilian </w:t>
      </w:r>
      <w:r w:rsidR="007B380C">
        <w:t xml:space="preserve">Sohl </w:t>
      </w:r>
      <w:r w:rsidR="008C1D1B">
        <w:t>knüpft in seiner Bachelorarbeit</w:t>
      </w:r>
      <w:r w:rsidR="007B380C">
        <w:t xml:space="preserve"> </w:t>
      </w:r>
      <w:sdt>
        <w:sdtPr>
          <w:alias w:val="To edit, see citavi.com/edit"/>
          <w:tag w:val="CitaviPlaceholder#0b03eaed-a794-46a1-bd4d-d5a2b253ec6c"/>
          <w:id w:val="-893966898"/>
          <w:placeholder>
            <w:docPart w:val="DefaultPlaceholder_-1854013440"/>
          </w:placeholder>
        </w:sdtPr>
        <w:sdtContent>
          <w:r w:rsidR="007B380C">
            <w:fldChar w:fldCharType="begin"/>
          </w:r>
          <w:r w:rsidR="004801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yNjBiY2IzLTdlM2ItNDhjNi1iYmY0LTQ3Mjk2MTdmZWZiYSIsIlJhbmdlTGVuZ3RoIjo0LCJSZWZlcmVuY2VJZCI6IjY3NDBiOWE1LTYxNWYtNGNiOC1hN2FiLTkwZTc2YWUzZTk5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}</w:instrText>
          </w:r>
          <w:r w:rsidR="007B380C">
            <w:fldChar w:fldCharType="separate"/>
          </w:r>
          <w:r w:rsidR="00480197">
            <w:t>[28]</w:t>
          </w:r>
          <w:r w:rsidR="007B380C">
            <w:fldChar w:fldCharType="end"/>
          </w:r>
        </w:sdtContent>
      </w:sdt>
      <w:r w:rsidR="00E23687">
        <w:t xml:space="preserve">, </w:t>
      </w:r>
      <w:r w:rsidR="001A1EDE">
        <w:t>ebenfalls</w:t>
      </w:r>
      <w:r w:rsidR="00E23687">
        <w:t xml:space="preserve"> aus dem Jahr 2022,</w:t>
      </w:r>
      <w:r w:rsidR="008C1D1B">
        <w:t xml:space="preserve"> direkt an die Arbeit </w:t>
      </w:r>
      <w:r w:rsidR="00E23687">
        <w:t xml:space="preserve">von Torlak an. </w:t>
      </w:r>
      <w:r w:rsidR="004F7BF5">
        <w:t xml:space="preserve">Er nutzt </w:t>
      </w:r>
      <w:r w:rsidR="000B15E4">
        <w:t xml:space="preserve">die aus der Verkehrssimulation CARLA gewonnenen </w:t>
      </w:r>
      <w:r>
        <w:t>Daten,</w:t>
      </w:r>
      <w:r w:rsidR="00960969">
        <w:t xml:space="preserve"> </w:t>
      </w:r>
      <w:r w:rsidR="00225638">
        <w:t>um</w:t>
      </w:r>
      <w:r w:rsidR="007B380C">
        <w:t xml:space="preserve"> die Leistung von</w:t>
      </w:r>
      <w:r w:rsidR="00225638">
        <w:t xml:space="preserve"> drei </w:t>
      </w:r>
      <w:r w:rsidR="00000FA5">
        <w:t xml:space="preserve">verschiedene Klassifikationsverfahren </w:t>
      </w:r>
      <w:r w:rsidR="005707FB">
        <w:t>zu evaluieren. Bei diesen handelt es sich um</w:t>
      </w:r>
      <w:r w:rsidR="00D53351">
        <w:t xml:space="preserve"> die </w:t>
      </w:r>
      <w:r w:rsidR="00D53351" w:rsidRPr="007B7496">
        <w:t>Verfahren</w:t>
      </w:r>
      <w:r w:rsidR="005707FB" w:rsidRPr="007B7496">
        <w:t xml:space="preserve"> </w:t>
      </w:r>
      <w:r w:rsidR="00D53351" w:rsidRPr="007B7496">
        <w:rPr>
          <w:i/>
          <w:iCs/>
        </w:rPr>
        <w:t>Support</w:t>
      </w:r>
      <w:r w:rsidR="000A2F5D">
        <w:rPr>
          <w:i/>
          <w:iCs/>
        </w:rPr>
        <w:t xml:space="preserve"> </w:t>
      </w:r>
      <w:r w:rsidR="00D53351" w:rsidRPr="007B7496">
        <w:rPr>
          <w:i/>
          <w:iCs/>
        </w:rPr>
        <w:t>Vector</w:t>
      </w:r>
      <w:r w:rsidR="000A2F5D">
        <w:rPr>
          <w:i/>
          <w:iCs/>
        </w:rPr>
        <w:t xml:space="preserve"> </w:t>
      </w:r>
      <w:r w:rsidR="00D53351" w:rsidRPr="007B7496">
        <w:rPr>
          <w:i/>
          <w:iCs/>
        </w:rPr>
        <w:t>Machine</w:t>
      </w:r>
      <w:r w:rsidR="00D53351" w:rsidRPr="007B7496">
        <w:t xml:space="preserve">, </w:t>
      </w:r>
      <w:r w:rsidR="00D53351" w:rsidRPr="007B7496">
        <w:rPr>
          <w:i/>
          <w:iCs/>
        </w:rPr>
        <w:t>Decision</w:t>
      </w:r>
      <w:r w:rsidR="000A2F5D">
        <w:rPr>
          <w:i/>
          <w:iCs/>
        </w:rPr>
        <w:t xml:space="preserve"> </w:t>
      </w:r>
      <w:r w:rsidR="00D53351" w:rsidRPr="007B7496">
        <w:rPr>
          <w:i/>
          <w:iCs/>
        </w:rPr>
        <w:t xml:space="preserve">Tree </w:t>
      </w:r>
      <w:r w:rsidR="00D53351" w:rsidRPr="007B7496">
        <w:t>und</w:t>
      </w:r>
      <w:r w:rsidR="00D53351" w:rsidRPr="007B7496">
        <w:rPr>
          <w:i/>
          <w:iCs/>
        </w:rPr>
        <w:t xml:space="preserve"> </w:t>
      </w:r>
      <w:r w:rsidR="009744C1" w:rsidRPr="007B7496">
        <w:rPr>
          <w:i/>
          <w:iCs/>
        </w:rPr>
        <w:t>K</w:t>
      </w:r>
      <w:r w:rsidR="000A2F5D">
        <w:rPr>
          <w:i/>
          <w:iCs/>
        </w:rPr>
        <w:t xml:space="preserve"> </w:t>
      </w:r>
      <w:r w:rsidR="009744C1" w:rsidRPr="007B7496">
        <w:rPr>
          <w:i/>
          <w:iCs/>
        </w:rPr>
        <w:t>Nearest</w:t>
      </w:r>
      <w:r w:rsidR="000A2F5D">
        <w:rPr>
          <w:i/>
          <w:iCs/>
        </w:rPr>
        <w:t xml:space="preserve"> </w:t>
      </w:r>
      <w:r w:rsidR="009744C1" w:rsidRPr="007B7496">
        <w:rPr>
          <w:i/>
          <w:iCs/>
        </w:rPr>
        <w:t xml:space="preserve">Neighbours. </w:t>
      </w:r>
      <w:r w:rsidR="00EC6D82" w:rsidRPr="007B7496">
        <w:t xml:space="preserve">Hierbei sollten </w:t>
      </w:r>
      <w:r w:rsidR="009E705E">
        <w:t xml:space="preserve">die Klassifikatoren </w:t>
      </w:r>
      <w:r w:rsidR="00EC6D82" w:rsidRPr="00EC6D82">
        <w:t xml:space="preserve">auf Basis verschieden stark verrauschter Positionsdaten bis zu fünf </w:t>
      </w:r>
      <w:r w:rsidR="00C969E6">
        <w:t>Verkehrsteilnehmertypen</w:t>
      </w:r>
      <w:r w:rsidR="00EC6D82" w:rsidRPr="00EC6D82">
        <w:t xml:space="preserve"> </w:t>
      </w:r>
      <w:r w:rsidR="001A1EDE">
        <w:t xml:space="preserve">zu </w:t>
      </w:r>
      <w:r w:rsidR="009E705E">
        <w:t>unterscheiden lernen</w:t>
      </w:r>
      <w:r w:rsidR="00BF03C8">
        <w:t xml:space="preserve">, allerdings stellte sich im Verlauf der Arbeit heraus, dass </w:t>
      </w:r>
      <w:r w:rsidR="00B7560B">
        <w:t>auf Basis der Simulation</w:t>
      </w:r>
      <w:r w:rsidR="00645437">
        <w:t xml:space="preserve"> höchstens drei </w:t>
      </w:r>
      <w:r w:rsidR="00C969E6">
        <w:t>Typen</w:t>
      </w:r>
      <w:r w:rsidR="008B4CB5">
        <w:t xml:space="preserve"> (</w:t>
      </w:r>
      <w:r w:rsidR="008B4CB5" w:rsidRPr="00C969E6">
        <w:rPr>
          <w:i/>
          <w:iCs/>
        </w:rPr>
        <w:t>Fußgänger</w:t>
      </w:r>
      <w:r w:rsidR="008B4CB5">
        <w:t xml:space="preserve">, </w:t>
      </w:r>
      <w:r w:rsidR="008B4CB5" w:rsidRPr="00C969E6">
        <w:rPr>
          <w:i/>
          <w:iCs/>
        </w:rPr>
        <w:t>Fahrradfahrer</w:t>
      </w:r>
      <w:r w:rsidR="008B4CB5">
        <w:t xml:space="preserve"> und </w:t>
      </w:r>
      <w:r w:rsidR="008B4CB5" w:rsidRPr="00C969E6">
        <w:rPr>
          <w:i/>
          <w:iCs/>
        </w:rPr>
        <w:t>motorisiertes Fahrzeug</w:t>
      </w:r>
      <w:r w:rsidR="008B4CB5">
        <w:t>)</w:t>
      </w:r>
      <w:r w:rsidR="00645437">
        <w:t xml:space="preserve"> unterschieden werden können.</w:t>
      </w:r>
      <w:r w:rsidR="003C07F9">
        <w:t xml:space="preserve"> </w:t>
      </w:r>
      <w:r w:rsidR="00A509E4">
        <w:t xml:space="preserve">Vor der Klassifikation </w:t>
      </w:r>
      <w:r w:rsidR="00343DFE">
        <w:t>wurden</w:t>
      </w:r>
      <w:r w:rsidR="001268CE">
        <w:t>,</w:t>
      </w:r>
      <w:r w:rsidR="008B4CB5">
        <w:t xml:space="preserve"> </w:t>
      </w:r>
      <w:r w:rsidR="00A509E4">
        <w:t xml:space="preserve">die </w:t>
      </w:r>
      <w:r w:rsidR="007C55D9">
        <w:t>über ein festes Zeitintervall</w:t>
      </w:r>
      <w:r w:rsidR="000A4A20">
        <w:t xml:space="preserve"> von einer Minute</w:t>
      </w:r>
      <w:r w:rsidR="007C55D9">
        <w:t xml:space="preserve"> gesammelten Positionsdaten </w:t>
      </w:r>
      <w:r w:rsidR="002853ED">
        <w:t xml:space="preserve">in lange Eingabevektoren weiterverarbeitet, die </w:t>
      </w:r>
      <w:r w:rsidR="00180EE7">
        <w:t>die Bewegung der Verkehrsteilnehmer innerhalb dieses Intervalls repräsentier</w:t>
      </w:r>
      <w:r w:rsidR="00663CC6">
        <w:t xml:space="preserve">en. Eine </w:t>
      </w:r>
      <w:r w:rsidR="00C969E6">
        <w:t>Reduktion d</w:t>
      </w:r>
      <w:r w:rsidR="00B7560B">
        <w:t>ieser</w:t>
      </w:r>
      <w:r w:rsidR="00C969E6">
        <w:t xml:space="preserve"> Eingabe</w:t>
      </w:r>
      <w:r w:rsidR="00B7560B">
        <w:t>vektoren</w:t>
      </w:r>
      <w:r w:rsidR="00663CC6">
        <w:t xml:space="preserve"> fand </w:t>
      </w:r>
      <w:r w:rsidR="00035AC8">
        <w:t xml:space="preserve">nicht statt. </w:t>
      </w:r>
      <w:r>
        <w:t xml:space="preserve">Bei der anschließenden Klassifikation wurden die besten Ergebnisse </w:t>
      </w:r>
      <w:r w:rsidR="0069723E">
        <w:t>durch</w:t>
      </w:r>
      <w:r>
        <w:t xml:space="preserve"> die</w:t>
      </w:r>
      <w:r w:rsidR="00703D8F">
        <w:t xml:space="preserve"> SVM erzielt, welche eine</w:t>
      </w:r>
      <w:r w:rsidR="00343DFE">
        <w:t>n</w:t>
      </w:r>
      <w:r w:rsidR="00703D8F">
        <w:t xml:space="preserve"> </w:t>
      </w:r>
      <w:r w:rsidR="00B538BF">
        <w:t>Genauigkeitswert</w:t>
      </w:r>
      <w:r w:rsidR="00AF76F3">
        <w:t xml:space="preserve"> von 93,9% auf</w:t>
      </w:r>
      <w:r>
        <w:t xml:space="preserve"> den</w:t>
      </w:r>
      <w:r w:rsidR="00AF76F3">
        <w:t xml:space="preserve"> unverrauschten Daten</w:t>
      </w:r>
      <w:r w:rsidR="0023665F">
        <w:t xml:space="preserve"> </w:t>
      </w:r>
      <w:r w:rsidR="00013784">
        <w:t>erreichen</w:t>
      </w:r>
      <w:r w:rsidR="00EF60F7">
        <w:t xml:space="preserve"> konnte. </w:t>
      </w:r>
      <w:r w:rsidR="00332A12">
        <w:t xml:space="preserve">Ein Verrauschen der </w:t>
      </w:r>
      <w:r w:rsidR="00013784">
        <w:t>Daten,</w:t>
      </w:r>
      <w:r w:rsidR="00332A12">
        <w:t xml:space="preserve"> um diese vermeintlich realistischer zu machen</w:t>
      </w:r>
      <w:r w:rsidR="00013784">
        <w:t>,</w:t>
      </w:r>
      <w:r w:rsidR="00332A12">
        <w:t xml:space="preserve"> </w:t>
      </w:r>
      <w:r w:rsidR="00690A82">
        <w:t>führte in allen Fällen zu einem starken Abfall der Qualität der Klassifikation</w:t>
      </w:r>
      <w:r w:rsidR="007B380C">
        <w:t>.</w:t>
      </w:r>
    </w:p>
    <w:p w14:paraId="75AD5605" w14:textId="1F265A24" w:rsidR="000A4A20" w:rsidRDefault="000774E7" w:rsidP="00645437">
      <w:r>
        <w:t>Auch</w:t>
      </w:r>
      <w:r w:rsidR="000E371D">
        <w:t xml:space="preserve"> Dietmar</w:t>
      </w:r>
      <w:r>
        <w:t xml:space="preserve"> </w:t>
      </w:r>
      <w:r w:rsidR="00D76C2B">
        <w:t>Fischer</w:t>
      </w:r>
      <w:r>
        <w:t xml:space="preserve"> fokussiert sich in seiner Masterarbeit</w:t>
      </w:r>
      <w:r w:rsidR="00D76C2B">
        <w:t xml:space="preserve"> </w:t>
      </w:r>
      <w:sdt>
        <w:sdtPr>
          <w:alias w:val="To edit, see citavi.com/edit"/>
          <w:tag w:val="CitaviPlaceholder#441de6ae-8a85-4962-9385-9d0351f748cd"/>
          <w:id w:val="-292983589"/>
          <w:placeholder>
            <w:docPart w:val="DefaultPlaceholder_-1854013440"/>
          </w:placeholder>
        </w:sdtPr>
        <w:sdtContent>
          <w:r w:rsidR="00D76C2B">
            <w:fldChar w:fldCharType="begin"/>
          </w:r>
          <w:r w:rsidR="004801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2MDJkYjUzLWYyMDktNDBlZC04MjUyLTJjNjUxZWQwOWM0MyIsIlJhbmdlTGVuZ3RoIjo0LCJSZWZlcmVuY2VJZCI6IjIyMGI3Y2RkLTI2NTYtNDNlMC1iODIyLWU1OTFkMWEwOTQx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}</w:instrText>
          </w:r>
          <w:r w:rsidR="00D76C2B">
            <w:fldChar w:fldCharType="separate"/>
          </w:r>
          <w:r w:rsidR="00480197">
            <w:t>[29]</w:t>
          </w:r>
          <w:r w:rsidR="00D76C2B">
            <w:fldChar w:fldCharType="end"/>
          </w:r>
        </w:sdtContent>
      </w:sdt>
      <w:r>
        <w:t xml:space="preserve"> von 2023 primär auf die Nutzung von Daten, die </w:t>
      </w:r>
      <w:r w:rsidR="00D57212">
        <w:t xml:space="preserve">ohne Verfälschung </w:t>
      </w:r>
      <w:r>
        <w:t xml:space="preserve">der Verkehrssimulation CARLA entnommen wurden, </w:t>
      </w:r>
      <w:r>
        <w:lastRenderedPageBreak/>
        <w:t xml:space="preserve">um </w:t>
      </w:r>
      <w:r w:rsidR="00C969E6">
        <w:t xml:space="preserve">darauf basierend </w:t>
      </w:r>
      <w:r>
        <w:t xml:space="preserve">ein System zu entwickeln, welches durch </w:t>
      </w:r>
      <w:r w:rsidR="00E95B2A">
        <w:t>den Einsatz</w:t>
      </w:r>
      <w:r>
        <w:t xml:space="preserve"> von neuronalen Netzen dazu in der Lage ist</w:t>
      </w:r>
      <w:r w:rsidR="00C969E6">
        <w:t>,</w:t>
      </w:r>
      <w:r>
        <w:t xml:space="preserve"> Verkehrsteilnehmer </w:t>
      </w:r>
      <w:r w:rsidR="00C969E6">
        <w:t xml:space="preserve">erneut </w:t>
      </w:r>
      <w:r>
        <w:t xml:space="preserve">in drei </w:t>
      </w:r>
      <w:r w:rsidR="00C969E6">
        <w:t>Typen</w:t>
      </w:r>
      <w:r>
        <w:t xml:space="preserve"> und</w:t>
      </w:r>
      <w:r w:rsidR="000A4A20">
        <w:t xml:space="preserve"> zusätzlich</w:t>
      </w:r>
      <w:r>
        <w:t xml:space="preserve"> entsprechend ihrer Relevanz für den </w:t>
      </w:r>
      <w:r w:rsidRPr="000774E7">
        <w:rPr>
          <w:i/>
          <w:iCs/>
        </w:rPr>
        <w:t>Hero</w:t>
      </w:r>
      <w:r>
        <w:t xml:space="preserve"> (das eigene Fahrzeug) zu klassifizieren. </w:t>
      </w:r>
      <w:r w:rsidR="00E95B2A">
        <w:t xml:space="preserve">Dabei </w:t>
      </w:r>
      <w:r w:rsidR="00E3772C">
        <w:t>untersucht Fischer im Wesentlichen die Performanz zweier Arten von neuronalen Netzen: Zum einen von gewöhnlichen Feed-Forward-Netzen</w:t>
      </w:r>
      <w:r w:rsidR="00D57212">
        <w:t xml:space="preserve"> (FFN)</w:t>
      </w:r>
      <w:r w:rsidR="00E3772C">
        <w:t xml:space="preserve"> und zum anderen </w:t>
      </w:r>
      <w:r w:rsidR="00E3772C" w:rsidRPr="007B7496">
        <w:t xml:space="preserve">von </w:t>
      </w:r>
      <w:r w:rsidR="00E3772C" w:rsidRPr="007B7496">
        <w:rPr>
          <w:i/>
          <w:iCs/>
        </w:rPr>
        <w:t>Deep-Q-Learning-Netzen</w:t>
      </w:r>
      <w:r w:rsidR="00D57212" w:rsidRPr="007B7496">
        <w:t xml:space="preserve"> (DQLN</w:t>
      </w:r>
      <w:r w:rsidR="00D57212">
        <w:t>)</w:t>
      </w:r>
      <w:r w:rsidR="00E3772C">
        <w:t xml:space="preserve">. Letztere zählen anders als die </w:t>
      </w:r>
      <w:r w:rsidR="00C969E6">
        <w:t>anderen</w:t>
      </w:r>
      <w:r w:rsidR="00E3772C">
        <w:t xml:space="preserve"> erprobten Ansätze nicht mehr zu den </w:t>
      </w:r>
      <w:r w:rsidR="00E3772C" w:rsidRPr="00C64AA2">
        <w:t>überwachten</w:t>
      </w:r>
      <w:r w:rsidR="00E3772C">
        <w:t xml:space="preserve">, sondern zu </w:t>
      </w:r>
      <w:r w:rsidR="00E3772C" w:rsidRPr="007B7496">
        <w:t>den bestärkenden Lernverfahren.</w:t>
      </w:r>
      <w:r w:rsidR="000A4A20" w:rsidRPr="007B7496">
        <w:t xml:space="preserve"> </w:t>
      </w:r>
      <w:r w:rsidR="00FB1607" w:rsidRPr="007B7496">
        <w:t>Im Zuge</w:t>
      </w:r>
      <w:r w:rsidR="000A4A20" w:rsidRPr="007B7496">
        <w:t xml:space="preserve"> der Datenvorverarbeitung setzte Fischer anders als Sohl auf eine Reduktion </w:t>
      </w:r>
      <w:r w:rsidR="000A4A20">
        <w:t>der Eingabedimension auf 16 deskriptive Statistiken, welche die Bewegungsmerkmale des Verkehrsteilnehmers über ein</w:t>
      </w:r>
      <w:r w:rsidR="00993127">
        <w:t xml:space="preserve"> festes</w:t>
      </w:r>
      <w:r w:rsidR="000A4A20">
        <w:t xml:space="preserve"> Intervall von einer Minute zusammenfa</w:t>
      </w:r>
      <w:r w:rsidR="00EA3525">
        <w:t>s</w:t>
      </w:r>
      <w:r w:rsidR="000A4A20">
        <w:t xml:space="preserve">sen.  </w:t>
      </w:r>
      <w:r w:rsidR="00D57212">
        <w:t xml:space="preserve">Die Ergebnisse der Arbeit zeigen, dass der DQLN-Ansatz bei der Typklassifikation einen </w:t>
      </w:r>
      <w:r w:rsidR="00B538BF">
        <w:t>Genauigkeitswert</w:t>
      </w:r>
      <w:r w:rsidR="00D57212">
        <w:t xml:space="preserve"> von 90% auf den Simulationsdaten erreichen konnte. Das FFN erreichte </w:t>
      </w:r>
      <w:r w:rsidR="00EA3525">
        <w:t>93%. Darüber hinaus erprobte Fischer die Modelle mit einem kleinen Datensatz an realen Positionssequenzen</w:t>
      </w:r>
      <w:r w:rsidR="005F2E48">
        <w:t xml:space="preserve">, wobei zumindest das beste FFN einen guten </w:t>
      </w:r>
      <w:r w:rsidR="00B538BF">
        <w:t>Genauigkeitswert</w:t>
      </w:r>
      <w:r w:rsidR="005F2E48">
        <w:t xml:space="preserve"> von</w:t>
      </w:r>
      <w:r w:rsidR="00D337E5">
        <w:t xml:space="preserve"> etwa</w:t>
      </w:r>
      <w:r w:rsidR="005F2E48">
        <w:t xml:space="preserve"> 90% erzielen konnte.</w:t>
      </w:r>
      <w:r w:rsidR="00EA3525">
        <w:t xml:space="preserve"> </w:t>
      </w:r>
      <w:r w:rsidR="00D337E5">
        <w:t xml:space="preserve">Der unternommene Versuch auch die Relevanz von anderen Fahrzeugen aus Sicht des Heros </w:t>
      </w:r>
      <w:r w:rsidR="00A718A3">
        <w:t>in Risikokategorien zu klassifizieren</w:t>
      </w:r>
      <w:r w:rsidR="00D337E5">
        <w:t xml:space="preserve">, hat zu keinen </w:t>
      </w:r>
      <w:r w:rsidR="00E629A5">
        <w:t>nennenswerten</w:t>
      </w:r>
      <w:r w:rsidR="00D337E5">
        <w:t xml:space="preserve"> Ergebnissen geführt.  </w:t>
      </w:r>
    </w:p>
    <w:p w14:paraId="296B4F3A" w14:textId="52239E17" w:rsidR="009753F0" w:rsidRPr="003A54CC" w:rsidRDefault="0084159F" w:rsidP="00645437">
      <w:r>
        <w:t xml:space="preserve">Anders als bei Fischer beschränkt sich </w:t>
      </w:r>
      <w:r w:rsidR="005E5719">
        <w:t>die vorliegende</w:t>
      </w:r>
      <w:r>
        <w:t xml:space="preserve"> Arbeit erneut lediglich auf die Klassifikation von Verkehrsteilnehmern in verschiedene Typen. </w:t>
      </w:r>
      <w:r w:rsidR="00D70D4F">
        <w:t xml:space="preserve">Im Gegensatz zu allen vorangegangenen Arbeiten legt </w:t>
      </w:r>
      <w:r>
        <w:t>diese jedoch</w:t>
      </w:r>
      <w:r w:rsidR="00D70D4F">
        <w:t xml:space="preserve"> den Fokus nicht mehr auf </w:t>
      </w:r>
      <w:r w:rsidR="00983CE1">
        <w:t>Simulationsdaten,</w:t>
      </w:r>
      <w:r w:rsidR="00D70D4F">
        <w:t xml:space="preserve"> die innerhalb von CARLA gewonnen wurden, sondern</w:t>
      </w:r>
      <w:r w:rsidR="006A59AF">
        <w:t xml:space="preserve"> komplett</w:t>
      </w:r>
      <w:r w:rsidR="00D70D4F">
        <w:t xml:space="preserve"> auf reale Daten, welche durch Teilnehmer des Straßenverkehrs erzeugt </w:t>
      </w:r>
      <w:r w:rsidR="00B7560B">
        <w:t>werden</w:t>
      </w:r>
      <w:r w:rsidR="006A59AF" w:rsidRPr="006A59AF">
        <w:t xml:space="preserve"> </w:t>
      </w:r>
      <w:r w:rsidR="006A59AF">
        <w:t xml:space="preserve">und potenziell weiterer Vorverarbeitungen bedürfen. Des Weiteren soll erstmalig eine Unterscheidung verschiedener motorisierter Fahrzeuge untersucht </w:t>
      </w:r>
      <w:r w:rsidR="00C969E6">
        <w:t>und hierbei</w:t>
      </w:r>
      <w:r w:rsidR="009753F0">
        <w:t xml:space="preserve"> auf bisher nicht erprobte maschinelle Lernverfahren zurückgegriffen werden. </w:t>
      </w:r>
    </w:p>
    <w:p w14:paraId="74A7343E" w14:textId="1D47ACFD" w:rsidR="00BD43D5" w:rsidRPr="009753F0" w:rsidRDefault="00BD43D5" w:rsidP="00BD43D5">
      <w:pPr>
        <w:pStyle w:val="berschrift2"/>
        <w:rPr>
          <w:lang w:val="en-GB"/>
        </w:rPr>
      </w:pPr>
      <w:bookmarkStart w:id="68" w:name="_Toc143879377"/>
      <w:r w:rsidRPr="009753F0">
        <w:rPr>
          <w:lang w:val="en-GB"/>
        </w:rPr>
        <w:t xml:space="preserve">Vehicle Classification from Low-Frequency GPS </w:t>
      </w:r>
      <w:r w:rsidR="007B04DD" w:rsidRPr="009753F0">
        <w:rPr>
          <w:lang w:val="en-GB"/>
        </w:rPr>
        <w:t>D</w:t>
      </w:r>
      <w:r w:rsidRPr="009753F0">
        <w:rPr>
          <w:lang w:val="en-GB"/>
        </w:rPr>
        <w:t>ata with Recurrent Neural Networks</w:t>
      </w:r>
      <w:bookmarkEnd w:id="68"/>
    </w:p>
    <w:p w14:paraId="4BEAC871" w14:textId="56996638" w:rsidR="00114096" w:rsidRDefault="00D76C2B" w:rsidP="008F72D9">
      <w:pPr>
        <w:shd w:val="clear" w:color="auto" w:fill="FFFFFF" w:themeFill="background1"/>
      </w:pPr>
      <w:r w:rsidRPr="008201D2">
        <w:rPr>
          <w:lang w:val="en-GB"/>
        </w:rPr>
        <w:t xml:space="preserve">Die Arbeit </w:t>
      </w:r>
      <w:r w:rsidRPr="008201D2">
        <w:rPr>
          <w:i/>
          <w:iCs/>
          <w:lang w:val="en-GB"/>
        </w:rPr>
        <w:t xml:space="preserve">Vehicle Classification from Low-Frequency GPS Data with Recurrent Neural Networks </w:t>
      </w:r>
      <w:r w:rsidRPr="008201D2">
        <w:rPr>
          <w:lang w:val="en-GB"/>
        </w:rPr>
        <w:t xml:space="preserve">von Matteo Simoncini et. al. </w:t>
      </w:r>
      <w:sdt>
        <w:sdtPr>
          <w:alias w:val="To edit, see citavi.com/edit"/>
          <w:tag w:val="CitaviPlaceholder#cee1b711-2e2a-42e4-8c99-54e7ba17bbb0"/>
          <w:id w:val="-223138627"/>
          <w:placeholder>
            <w:docPart w:val="DefaultPlaceholder_-1854013440"/>
          </w:placeholder>
        </w:sdtPr>
        <w:sdtContent>
          <w:r>
            <w:fldChar w:fldCharType="begin"/>
          </w:r>
          <w:r w:rsidR="006A0306">
            <w:rPr>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iY2M2ODkyLTdjMmUtNDgyMC05MmU2LWY3MDRiYzc4YWYzYSIsIlJhbmdlTGVuZ3RoIjo0LCJSZWZlcmVuY2VJZCI6IjFhNDFjYTU3LWUwY2YtNDA4ZS1hZmY0LTFkMzgzNDU1ZWF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xNi9qLnRyYy4yMDE4LjAzLjAyNCIsIlVyaVN0cmluZyI6Imh0dHBzOi8vZG9pLm9yZy8xMC4xMDE2L2oudHJjLjIwMTguMDMuMDI0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</w:instrText>
          </w:r>
          <w:r w:rsidR="006A0306" w:rsidRPr="006A0306">
            <w:instrText>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}</w:instrText>
          </w:r>
          <w:r>
            <w:fldChar w:fldCharType="separate"/>
          </w:r>
          <w:r w:rsidR="000E486B">
            <w:t>[14]</w:t>
          </w:r>
          <w:r>
            <w:fldChar w:fldCharType="end"/>
          </w:r>
        </w:sdtContent>
      </w:sdt>
      <w:r w:rsidR="00D92E54">
        <w:t xml:space="preserve">, die im Jahr 2018 veröffentlicht wurde, </w:t>
      </w:r>
      <w:r w:rsidRPr="00D76C2B">
        <w:t xml:space="preserve">untersucht </w:t>
      </w:r>
      <w:r w:rsidR="00787891">
        <w:t>die Klassifikation von motorisierten Fahrzeugen in drei Kategorien</w:t>
      </w:r>
      <w:r w:rsidR="008F72D9">
        <w:t>:</w:t>
      </w:r>
      <w:r w:rsidR="00787891">
        <w:t xml:space="preserve"> </w:t>
      </w:r>
      <w:r w:rsidR="00114096" w:rsidRPr="00932457">
        <w:rPr>
          <w:i/>
          <w:iCs/>
        </w:rPr>
        <w:t>leichte</w:t>
      </w:r>
      <w:r w:rsidR="00114096">
        <w:t>,</w:t>
      </w:r>
      <w:r w:rsidR="00787891">
        <w:t xml:space="preserve"> </w:t>
      </w:r>
      <w:r w:rsidR="00114096" w:rsidRPr="00932457">
        <w:rPr>
          <w:i/>
          <w:iCs/>
        </w:rPr>
        <w:t>mittelschwere</w:t>
      </w:r>
      <w:r w:rsidR="00787891">
        <w:t xml:space="preserve">, und </w:t>
      </w:r>
      <w:r w:rsidR="00114096" w:rsidRPr="00932457">
        <w:rPr>
          <w:i/>
          <w:iCs/>
        </w:rPr>
        <w:t>schwere Fahrzeuge</w:t>
      </w:r>
      <w:r w:rsidR="008F72D9">
        <w:t>.</w:t>
      </w:r>
      <w:r w:rsidR="002B0028">
        <w:t xml:space="preserve"> </w:t>
      </w:r>
      <w:r w:rsidR="008F72D9">
        <w:t xml:space="preserve">Basis hierfür bilden niederfrequente </w:t>
      </w:r>
      <w:r w:rsidR="00787891">
        <w:t xml:space="preserve">GNSS-Sequenzen mit einem </w:t>
      </w:r>
      <w:r w:rsidR="008202A8">
        <w:t xml:space="preserve">variierendem </w:t>
      </w:r>
      <w:r w:rsidR="004831A3">
        <w:t>Aufnahmei</w:t>
      </w:r>
      <w:r w:rsidR="00787891">
        <w:t xml:space="preserve">ntervall von </w:t>
      </w:r>
      <w:r w:rsidR="006F5A39">
        <w:t>durchschnittlich</w:t>
      </w:r>
      <w:r w:rsidR="00932457">
        <w:t xml:space="preserve"> </w:t>
      </w:r>
      <w:r w:rsidR="006F5A39">
        <w:t>90 Sekunden</w:t>
      </w:r>
      <w:r w:rsidR="002B0028">
        <w:t>.</w:t>
      </w:r>
      <w:r w:rsidR="00CD4423">
        <w:t xml:space="preserve"> </w:t>
      </w:r>
    </w:p>
    <w:p w14:paraId="112356F6" w14:textId="79314BE5" w:rsidR="00787891" w:rsidRDefault="00CD4423" w:rsidP="00D76C2B">
      <w:pPr>
        <w:shd w:val="clear" w:color="auto" w:fill="FFFFFF" w:themeFill="background1"/>
      </w:pPr>
      <w:r>
        <w:lastRenderedPageBreak/>
        <w:t>Der zugrundeliegende Datensatz</w:t>
      </w:r>
      <w:r w:rsidR="00B440D1">
        <w:t xml:space="preserve"> ist äußerst umfangreich. Er </w:t>
      </w:r>
      <w:r>
        <w:t>umfasst etwa eine Million Sequenzen, die durch insgesamt 55 Millionen GNSS-Punkte eine Strecke von 56 Millionen gefahrenen Kilometern abbilden.</w:t>
      </w:r>
      <w:r w:rsidR="006F5A39">
        <w:t xml:space="preserve"> Die Sequenzen wurden so vorverarbeitet, dass für alle paarweisen GNSS-Punkte die</w:t>
      </w:r>
      <w:r w:rsidR="00EE6DFD">
        <w:t xml:space="preserve"> </w:t>
      </w:r>
      <w:r w:rsidR="006F5A39" w:rsidRPr="006F5A39">
        <w:rPr>
          <w:i/>
          <w:iCs/>
        </w:rPr>
        <w:t>gefahrene Strecke</w:t>
      </w:r>
      <w:r w:rsidR="006F5A39">
        <w:t xml:space="preserve">, die </w:t>
      </w:r>
      <w:r w:rsidR="00EE6DFD" w:rsidRPr="00EE6DFD">
        <w:rPr>
          <w:i/>
          <w:iCs/>
        </w:rPr>
        <w:t xml:space="preserve">direkte </w:t>
      </w:r>
      <w:r w:rsidR="002531E2">
        <w:rPr>
          <w:i/>
          <w:iCs/>
        </w:rPr>
        <w:t>Krähenflugdistanz</w:t>
      </w:r>
      <w:r w:rsidR="00EE6DFD" w:rsidRPr="00EE6DFD">
        <w:t xml:space="preserve">, </w:t>
      </w:r>
      <w:r w:rsidR="00EE6DFD">
        <w:t xml:space="preserve">die </w:t>
      </w:r>
      <w:r w:rsidR="00EE6DFD" w:rsidRPr="00EE6DFD">
        <w:rPr>
          <w:i/>
          <w:iCs/>
        </w:rPr>
        <w:t>verstrichene Zeit</w:t>
      </w:r>
      <w:r w:rsidR="00EE6DFD">
        <w:t xml:space="preserve">, die </w:t>
      </w:r>
      <w:r w:rsidR="00EE6DFD" w:rsidRPr="00EE6DFD">
        <w:rPr>
          <w:i/>
          <w:iCs/>
        </w:rPr>
        <w:t>Geschwindigkeit</w:t>
      </w:r>
      <w:r w:rsidR="00EE6DFD">
        <w:t xml:space="preserve"> und </w:t>
      </w:r>
      <w:r w:rsidR="00EE6DFD" w:rsidRPr="00EE6DFD">
        <w:rPr>
          <w:i/>
          <w:iCs/>
        </w:rPr>
        <w:t>Intervallgeschwindigkeit</w:t>
      </w:r>
      <w:r w:rsidR="00EE6DFD">
        <w:t xml:space="preserve">, die </w:t>
      </w:r>
      <w:r w:rsidR="00EE6DFD" w:rsidRPr="00EE6DFD">
        <w:rPr>
          <w:i/>
          <w:iCs/>
        </w:rPr>
        <w:t>Beschleunigung</w:t>
      </w:r>
      <w:r w:rsidR="00EE6DFD">
        <w:t xml:space="preserve"> und </w:t>
      </w:r>
      <w:r w:rsidR="00EE6DFD" w:rsidRPr="00EE6DFD">
        <w:rPr>
          <w:i/>
          <w:iCs/>
        </w:rPr>
        <w:t>Intervallbeschleunigung</w:t>
      </w:r>
      <w:r w:rsidR="00EE6DFD">
        <w:t xml:space="preserve"> sowie de</w:t>
      </w:r>
      <w:r w:rsidR="00114096">
        <w:t>r</w:t>
      </w:r>
      <w:r w:rsidR="00EE6DFD">
        <w:t xml:space="preserve"> </w:t>
      </w:r>
      <w:r w:rsidR="00EE6DFD" w:rsidRPr="00EE6DFD">
        <w:rPr>
          <w:i/>
          <w:iCs/>
        </w:rPr>
        <w:t>Straßentyp</w:t>
      </w:r>
      <w:r w:rsidR="00EE6DFD">
        <w:t xml:space="preserve"> vorlag. Globale Merkmale oder deskriptive Statistiken wurden nicht berechnet.</w:t>
      </w:r>
      <w:r w:rsidR="00C17868">
        <w:t xml:space="preserve"> Die für die Klassifikation verwendeten Sequenzen umfassten mindestens 20 Zeitschritte, was einem Zeitfenster von etwa 30 Minuten entspricht.</w:t>
      </w:r>
      <w:r w:rsidR="00917E4E">
        <w:t xml:space="preserve"> </w:t>
      </w:r>
    </w:p>
    <w:p w14:paraId="77ED7132" w14:textId="16222E51" w:rsidR="00B3498B" w:rsidRDefault="006F5A39" w:rsidP="008C57B2">
      <w:r>
        <w:t>Für die Klassifikation wurden verschiedene Rekurrente Neuronale Netze</w:t>
      </w:r>
      <w:r w:rsidR="00AE661D">
        <w:t xml:space="preserve"> </w:t>
      </w:r>
      <w:r w:rsidR="00B440D1">
        <w:t>mit LSTM-Schichten entworfen. Dabei kamen auch reguläre Feed-Forward-Schichten zum Einsatz, die vor und nach den LSTM-Schichten platziert wurden, was den Autoren zufolge die Vorhersageleistung der Netze deutlich verstärkte.</w:t>
      </w:r>
      <w:r w:rsidR="00D900EE">
        <w:t xml:space="preserve"> Das beste Modell erreicht</w:t>
      </w:r>
      <w:r w:rsidR="0053384F">
        <w:t>e auf den Testdatensatz</w:t>
      </w:r>
      <w:r w:rsidR="00D900EE">
        <w:t xml:space="preserve"> eine </w:t>
      </w:r>
      <w:r w:rsidR="00993CA5">
        <w:t>Sensitivität</w:t>
      </w:r>
      <w:r w:rsidR="004F7457">
        <w:t xml:space="preserve"> von 85% für </w:t>
      </w:r>
      <w:r w:rsidR="008C57B2">
        <w:t>leichte</w:t>
      </w:r>
      <w:r w:rsidR="004F7457">
        <w:t xml:space="preserve"> und 93% für </w:t>
      </w:r>
      <w:r w:rsidR="008C57B2">
        <w:t>schwere Fahrzeuge</w:t>
      </w:r>
      <w:r w:rsidR="004F7457">
        <w:t xml:space="preserve">. Allerdings hat das Modell Probleme in der Unterscheidung von </w:t>
      </w:r>
      <w:r w:rsidR="008C57B2">
        <w:t>mittelschweren und leichten Fahrzeugen, wodurch es für mittelschwere Fahrzeuge lediglich eine Trefferquote von 48% erzielen konnte.</w:t>
      </w:r>
      <w:r w:rsidR="00167399">
        <w:t xml:space="preserve"> </w:t>
      </w:r>
    </w:p>
    <w:p w14:paraId="1E144C7B" w14:textId="395D5C7F" w:rsidR="007B04DD" w:rsidRPr="004F37EA" w:rsidRDefault="00B3498B" w:rsidP="003F6879">
      <w:r>
        <w:t xml:space="preserve">Nichtsdestotrotz </w:t>
      </w:r>
      <w:r w:rsidR="002531E2">
        <w:t>zeigt</w:t>
      </w:r>
      <w:r w:rsidR="00EA6009">
        <w:t xml:space="preserve"> </w:t>
      </w:r>
      <w:r w:rsidR="002531E2">
        <w:t xml:space="preserve">die Arbeit, dass der Einsatz von RNNs durch ihre Fähigkeit sequenzielle Daten zu verarbeiten, ein vielversprechendes Verfahren für die </w:t>
      </w:r>
      <w:r w:rsidR="00196090">
        <w:t>Klassifikation</w:t>
      </w:r>
      <w:r w:rsidR="002531E2">
        <w:t xml:space="preserve"> von Fahrzeugen auf Basis von GNSS-Sequenzen ist.</w:t>
      </w:r>
      <w:r w:rsidR="00BD1E9C">
        <w:t xml:space="preserve"> </w:t>
      </w:r>
      <w:r w:rsidR="002531E2">
        <w:t xml:space="preserve">Die Autoren heben dabei in ihrem Fazit hervor, dass </w:t>
      </w:r>
      <w:r w:rsidR="00BD1E9C">
        <w:t xml:space="preserve">die Nutzung </w:t>
      </w:r>
      <w:r w:rsidR="00196090">
        <w:t>von höherfrequenten GNSS-Sequenzen</w:t>
      </w:r>
      <w:r w:rsidR="00BD1E9C">
        <w:t xml:space="preserve"> bei einem ähnlichen Ansatz</w:t>
      </w:r>
      <w:r w:rsidR="00196090">
        <w:t xml:space="preserve"> das Potenzial besitzt, die </w:t>
      </w:r>
      <w:r w:rsidR="00BD1E9C">
        <w:t>aufgezeigten</w:t>
      </w:r>
      <w:r w:rsidR="00196090">
        <w:t xml:space="preserve"> Schwächen zu überwinden und Fahrzeuge zuverlässiger und auch schneller zu klassifizieren.</w:t>
      </w:r>
      <w:r w:rsidR="00A94CDD">
        <w:t xml:space="preserve"> </w:t>
      </w:r>
    </w:p>
    <w:p w14:paraId="29752568" w14:textId="3C2437D0" w:rsidR="007B04DD" w:rsidRPr="00BD1E9C" w:rsidRDefault="007B04DD" w:rsidP="007B04DD">
      <w:pPr>
        <w:pStyle w:val="berschrift2"/>
        <w:rPr>
          <w:lang w:val="en-GB"/>
        </w:rPr>
      </w:pPr>
      <w:bookmarkStart w:id="69" w:name="_Toc143879378"/>
      <w:r w:rsidRPr="00BD1E9C">
        <w:rPr>
          <w:lang w:val="en-GB"/>
        </w:rPr>
        <w:t>Vehicle Classification using GPS Data</w:t>
      </w:r>
      <w:bookmarkEnd w:id="69"/>
    </w:p>
    <w:p w14:paraId="09D914EE" w14:textId="344B2191" w:rsidR="00001DF3" w:rsidRDefault="00061D00" w:rsidP="00161155">
      <w:r w:rsidRPr="00061D00">
        <w:t>Im Zuge ihrer Arbe</w:t>
      </w:r>
      <w:r>
        <w:t>it</w:t>
      </w:r>
      <w:r w:rsidRPr="00061D00">
        <w:t xml:space="preserve"> </w:t>
      </w:r>
      <w:r w:rsidRPr="00061D00">
        <w:rPr>
          <w:i/>
          <w:iCs/>
        </w:rPr>
        <w:t>Vehicle Classification using GPS Data</w:t>
      </w:r>
      <w:r w:rsidRPr="00061D00">
        <w:t xml:space="preserve"> </w:t>
      </w:r>
      <w:r>
        <w:t>setzten sich</w:t>
      </w:r>
      <w:r w:rsidRPr="00061D00">
        <w:t xml:space="preserve"> Zhanbo Sun und Xuegang Ban</w:t>
      </w:r>
      <w:r w:rsidR="00E530E3">
        <w:t xml:space="preserve"> </w:t>
      </w:r>
      <w:sdt>
        <w:sdtPr>
          <w:alias w:val="To edit, see citavi.com/edit"/>
          <w:tag w:val="CitaviPlaceholder#f1f6f578-abda-48b1-befb-88fe104849d4"/>
          <w:id w:val="-2146969542"/>
          <w:placeholder>
            <w:docPart w:val="DefaultPlaceholder_-1854013440"/>
          </w:placeholder>
        </w:sdtPr>
        <w:sdtContent>
          <w:r w:rsidR="00E530E3">
            <w:fldChar w:fldCharType="begin"/>
          </w:r>
          <w:r w:rsidR="004801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kZDQ0NmMyLWRkYmMtNDEyMi1hZmUxLTg4YzMxNjYyZDY5MCIsIlJhbmdlTGVuZ3RoIjo0LCJSZWZlcmVuY2VJZCI6IjRhNTJhOGUwLTdkZTctNGVmMi1hOTZiLWU4NTg2ZTc0YTY5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Gxlbm5pXFxBcHBEYXRhXFxMb2NhbFxcVGVtcFxcZnNidWVuYTQuanBnIiwiVXJpU3RyaW5nIjoiNGE1MmE4ZTAtN2RlNy00ZWYyLWE5NmItZTg1ODZlNzRhNjlj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aHR0cHM6Ly93d3cuc2NpZW5jZWRpcmVjdC5jb20vc2NpZW5jZS9hcnRpY2xlL3BpaS9TMDk2ODA5MFgxMzAwMjA0MCIsIlVyaVN0cmluZyI6Imh0dHBzOi8vd3d3LnNjaWVuY2VkaXJlY3QuY29tL3NjaWVuY2UvYXJ0aWNsZS9waWkvUzA5NjgwOTBYMTMwMDIwNDA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5pIEtvZXBwZXIiLCJDcmVhdGVkT24iOiIyMDIzLTA0LTIwVDA4OjU2OjIzIiwiTW9kaWZpZWRCeSI6Il9MZW5uaSBLb2VwcGVyIiwiSWQiOiI4YmM1YTk2NC1mNGJhLTRmZjAtOGExMi0zNzgwYjEwMTk3ZWQiLCJNb2RpZmllZE9uIjoiMjAyMy0wNC0yMFQwODo1NjoyMy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jEwLjEwMTYvai50cmMuMjAxMy4wOS4wMTUiLCJVcmlTdHJpbmciOiJodHRwczovL2RvaS5vcmcvMTAuMTAxNi9qLnRyYy4yMDEzLjA5LjAxN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}</w:instrText>
          </w:r>
          <w:r w:rsidR="00E530E3">
            <w:fldChar w:fldCharType="separate"/>
          </w:r>
          <w:r w:rsidR="00480197">
            <w:t>[30]</w:t>
          </w:r>
          <w:r w:rsidR="00E530E3">
            <w:fldChar w:fldCharType="end"/>
          </w:r>
        </w:sdtContent>
      </w:sdt>
      <w:r>
        <w:t xml:space="preserve"> bereits im Jahr 2013 mit der Klassifikation von Fahrzeugen auf Basis von GNSS-Sequenzen</w:t>
      </w:r>
      <w:r w:rsidR="00C4253B">
        <w:t xml:space="preserve"> auseinander</w:t>
      </w:r>
      <w:r>
        <w:t>.</w:t>
      </w:r>
      <w:r w:rsidR="00C4253B">
        <w:t xml:space="preserve"> Untersucht wird hierbei ein binäres Klassifikationsproblem: Die Unterscheidung zwischen PKWs und LKWs, basierend auf einem Datensatz</w:t>
      </w:r>
      <w:r w:rsidR="006C4ACC">
        <w:t>,</w:t>
      </w:r>
      <w:r w:rsidR="00C4253B">
        <w:t xml:space="preserve"> der 52 PKW- und 84 LKW-Sequenzen</w:t>
      </w:r>
      <w:r w:rsidR="004520EE">
        <w:t xml:space="preserve"> </w:t>
      </w:r>
      <w:r w:rsidR="008D6E97">
        <w:t xml:space="preserve">mit Längen von 15-20min </w:t>
      </w:r>
      <w:r w:rsidR="00C4253B">
        <w:t>umfasst.</w:t>
      </w:r>
      <w:r w:rsidR="00161155">
        <w:t xml:space="preserve"> Alle genutzten Sequenzen bilden lediglich Fahrten auf Zubringerstraßen ab, die mit eine</w:t>
      </w:r>
      <w:r w:rsidR="002A30C7">
        <w:t xml:space="preserve">m Aufnahmeintervall </w:t>
      </w:r>
      <w:r w:rsidR="00161155">
        <w:t xml:space="preserve">von etwa drei Sekunden aufgenommen wurden. </w:t>
      </w:r>
    </w:p>
    <w:p w14:paraId="6832264C" w14:textId="60D89DAA" w:rsidR="00DF64AC" w:rsidRDefault="00DF64AC" w:rsidP="007B04DD">
      <w:r>
        <w:t xml:space="preserve">Aus den Sequenzen </w:t>
      </w:r>
      <w:r w:rsidR="00161155">
        <w:t>wurden im Zuge der Arbeit</w:t>
      </w:r>
      <w:r>
        <w:t xml:space="preserve"> verschiedene globale Merkmale mit Geschwindigkeits- sowie Beschleunigungs-</w:t>
      </w:r>
      <w:r w:rsidR="00161155">
        <w:t xml:space="preserve"> und </w:t>
      </w:r>
      <w:r>
        <w:t xml:space="preserve">Verzögerungsbezug extrahiert. Anschließend wurden </w:t>
      </w:r>
      <w:r>
        <w:lastRenderedPageBreak/>
        <w:t xml:space="preserve">verschiedene Modelle zur Merkmalsauswahl (engl. </w:t>
      </w:r>
      <w:r w:rsidRPr="00DF64AC">
        <w:rPr>
          <w:i/>
          <w:iCs/>
        </w:rPr>
        <w:t>feature selction</w:t>
      </w:r>
      <w:r>
        <w:t xml:space="preserve">) und Klassifikation </w:t>
      </w:r>
      <w:r w:rsidR="008D6E97">
        <w:t>entwickelt und</w:t>
      </w:r>
      <w:r>
        <w:t xml:space="preserve"> deren Ergebnisse </w:t>
      </w:r>
      <w:r w:rsidR="00B12192">
        <w:t xml:space="preserve">veranschaulicht und </w:t>
      </w:r>
      <w:r w:rsidR="008D6E97">
        <w:t>ausgewertet</w:t>
      </w:r>
      <w:r>
        <w:t>.</w:t>
      </w:r>
      <w:r w:rsidR="00671681">
        <w:t xml:space="preserve"> Die Klassifikationsmodelle basierten hierbei auf Support</w:t>
      </w:r>
      <w:r w:rsidR="000A2F5D">
        <w:t xml:space="preserve"> </w:t>
      </w:r>
      <w:r w:rsidR="00671681">
        <w:t>Vector</w:t>
      </w:r>
      <w:r w:rsidR="000A2F5D">
        <w:t xml:space="preserve"> </w:t>
      </w:r>
      <w:r w:rsidR="00671681">
        <w:t xml:space="preserve">Machines mit quadratischen Kernel-Funktionen. </w:t>
      </w:r>
    </w:p>
    <w:p w14:paraId="29097189" w14:textId="43F69119" w:rsidR="00C81726" w:rsidRPr="00B4404E" w:rsidRDefault="00671681" w:rsidP="007B04DD">
      <w:r>
        <w:t xml:space="preserve">Die Autoren heben </w:t>
      </w:r>
      <w:r w:rsidR="00001DF3">
        <w:t xml:space="preserve">hervor, dass Merkmale, die das Beschleunigungs- und Verzögerungsverhalten der Fahrzeuge abbilden, sich besser zur Klassifikation verschiedener motorisierter Fahrzeuge eignen als geschwindigkeitsbasierte Merkmale. </w:t>
      </w:r>
      <w:r>
        <w:t xml:space="preserve">Am effektivsten waren hierbei der Anteil von </w:t>
      </w:r>
      <w:r w:rsidR="00747E0C">
        <w:t>Beschleunigungs</w:t>
      </w:r>
      <w:r>
        <w:t xml:space="preserve">- und Verzögerungswerten über </w:t>
      </w:r>
      <m:oMath>
        <m:r>
          <w:rPr>
            <w:rFonts w:ascii="Cambria Math" w:hAnsi="Cambria Math"/>
          </w:rPr>
          <m:t>1</m:t>
        </m:r>
        <m:f>
          <m:fPr>
            <m:ctrlPr>
              <w:rPr>
                <w:rFonts w:ascii="Cambria Math" w:hAnsi="Cambria Math"/>
                <w:i/>
              </w:rPr>
            </m:ctrlPr>
          </m:fPr>
          <m:num>
            <m:r>
              <w:rPr>
                <w:rFonts w:ascii="Cambria Math" w:hAnsi="Cambria Math"/>
              </w:rPr>
              <m:t>m</m:t>
            </m:r>
          </m:num>
          <m:den>
            <m:sSup>
              <m:sSupPr>
                <m:ctrlPr>
                  <w:rPr>
                    <w:rFonts w:ascii="Cambria Math" w:hAnsi="Cambria Math"/>
                    <w:i/>
                  </w:rPr>
                </m:ctrlPr>
              </m:sSupPr>
              <m:e>
                <m:r>
                  <w:rPr>
                    <w:rFonts w:ascii="Cambria Math" w:hAnsi="Cambria Math"/>
                  </w:rPr>
                  <m:t>s</m:t>
                </m:r>
              </m:e>
              <m:sup>
                <m:r>
                  <w:rPr>
                    <w:rFonts w:ascii="Cambria Math" w:hAnsi="Cambria Math"/>
                  </w:rPr>
                  <m:t>2</m:t>
                </m:r>
              </m:sup>
            </m:sSup>
          </m:den>
        </m:f>
      </m:oMath>
      <w:r>
        <w:t xml:space="preserve"> </w:t>
      </w:r>
      <w:r w:rsidR="00747E0C">
        <w:t>und die Standardverteilung</w:t>
      </w:r>
      <w:r w:rsidR="00161155">
        <w:t>en</w:t>
      </w:r>
      <w:r w:rsidR="00747E0C">
        <w:t xml:space="preserve"> der Beschleunigung und Verzögerung. Unter der Nutzung dieser vier Merkmale konnte </w:t>
      </w:r>
      <w:r w:rsidR="00161155">
        <w:t xml:space="preserve">durch </w:t>
      </w:r>
      <w:r w:rsidR="00747E0C">
        <w:t xml:space="preserve">das beste SVM-Modell </w:t>
      </w:r>
      <w:r w:rsidR="00044927">
        <w:t xml:space="preserve">eine Fehlklassifizierungsrate von nur 4,2% (bzw. eine </w:t>
      </w:r>
      <w:r w:rsidR="00B538BF">
        <w:t>Genauigkeit</w:t>
      </w:r>
      <w:r w:rsidR="00044927">
        <w:t xml:space="preserve"> von 95,8%) auf den Testdaten erreicht werden.</w:t>
      </w:r>
    </w:p>
    <w:p w14:paraId="4DC6A430" w14:textId="3CEAE2B5" w:rsidR="00BD43D5" w:rsidRDefault="006C000F" w:rsidP="00FD0C14">
      <w:pPr>
        <w:pStyle w:val="berschrift1"/>
      </w:pPr>
      <w:bookmarkStart w:id="70" w:name="_Toc143879379"/>
      <w:r>
        <w:lastRenderedPageBreak/>
        <w:t>Datengrundlage</w:t>
      </w:r>
      <w:bookmarkEnd w:id="70"/>
    </w:p>
    <w:p w14:paraId="3777B2A0" w14:textId="422E78F9" w:rsidR="00F2088B" w:rsidRPr="00F2088B" w:rsidRDefault="00D65AC9" w:rsidP="00F2088B">
      <w:pPr>
        <w:pStyle w:val="berschrift2"/>
      </w:pPr>
      <w:bookmarkStart w:id="71" w:name="_Toc143879380"/>
      <w:r>
        <w:t>Anforderungen</w:t>
      </w:r>
      <w:bookmarkEnd w:id="71"/>
    </w:p>
    <w:p w14:paraId="48F897A4" w14:textId="4390DB3B" w:rsidR="00AA28E5" w:rsidRDefault="0050017B" w:rsidP="00F2088B">
      <w:r>
        <w:t>Das Ziel dieser Arbeit ist die Erforschung der Klassifikation von Verkehrsteilnehmern auf Basis von sequenziell</w:t>
      </w:r>
      <w:r w:rsidR="002018CE">
        <w:t>en</w:t>
      </w:r>
      <w:r>
        <w:t xml:space="preserve"> </w:t>
      </w:r>
      <w:r w:rsidR="002018CE">
        <w:t xml:space="preserve">Positionsdaten </w:t>
      </w:r>
      <w:r>
        <w:t xml:space="preserve">durch den Einsatz von maschinellen Lernverfahren. </w:t>
      </w:r>
      <w:r w:rsidR="00D65AC9">
        <w:t xml:space="preserve">Grundlage für die erfolgreiche Umsetzung dieser Klassifikation </w:t>
      </w:r>
      <w:r w:rsidR="00EA20C9">
        <w:t>ist, wie in allen Projekten des Maschinellen Lernens, ein</w:t>
      </w:r>
      <w:r w:rsidR="002018CE">
        <w:t>e</w:t>
      </w:r>
      <w:r w:rsidR="00EA20C9">
        <w:t xml:space="preserve"> für die vorliegende Aufgabenstellung geeignete </w:t>
      </w:r>
      <w:r w:rsidR="002018CE">
        <w:t>Datenbasis</w:t>
      </w:r>
      <w:r w:rsidR="005612AA">
        <w:t xml:space="preserve">. </w:t>
      </w:r>
    </w:p>
    <w:p w14:paraId="1655F485" w14:textId="76A2A258" w:rsidR="007F2979" w:rsidRDefault="007F2979" w:rsidP="00F2088B">
      <w:r>
        <w:t xml:space="preserve">Entsprechend der Zielsetzung muss </w:t>
      </w:r>
      <w:r w:rsidR="00C227B7">
        <w:t>die Datenbasis</w:t>
      </w:r>
      <w:r>
        <w:t xml:space="preserve"> eine möglichst umfangreiche Sammlung an </w:t>
      </w:r>
      <w:r w:rsidR="00C227B7">
        <w:t xml:space="preserve">gelabelten </w:t>
      </w:r>
      <w:r>
        <w:t xml:space="preserve">GNSS-Sequenzen aufweisen, welche die Bewegung </w:t>
      </w:r>
      <w:r w:rsidR="00C227B7">
        <w:t>verschiedener Teilnehmer</w:t>
      </w:r>
      <w:r>
        <w:t xml:space="preserve"> des Straßenverkehrs unter Realbedingungen </w:t>
      </w:r>
      <w:r w:rsidR="007D7057">
        <w:t>repräsentieren</w:t>
      </w:r>
      <w:r>
        <w:t>.</w:t>
      </w:r>
      <w:r w:rsidR="007D7057">
        <w:t xml:space="preserve"> Um sinnvoll mit diesen Sequenzen arbeiten zu können sollten diese dabei mindestens eine Minute, idealerweise jedoch eine deutlich größere Zeitspanne umfassen.</w:t>
      </w:r>
      <w:r w:rsidR="006025D7">
        <w:t xml:space="preserve"> </w:t>
      </w:r>
      <w:r w:rsidR="00275189">
        <w:t xml:space="preserve">Zwischen zwei aufeinanderfolgenden </w:t>
      </w:r>
      <w:r w:rsidR="00F1341C">
        <w:t>Positionsaufnahmen</w:t>
      </w:r>
      <w:r w:rsidR="00275189">
        <w:t xml:space="preserve"> einer</w:t>
      </w:r>
      <w:r w:rsidR="006025D7">
        <w:t xml:space="preserve"> einzelnen</w:t>
      </w:r>
      <w:r w:rsidR="00275189">
        <w:t xml:space="preserve"> Sequenz sollte</w:t>
      </w:r>
      <w:r w:rsidR="006025D7">
        <w:t xml:space="preserve"> außerdem</w:t>
      </w:r>
      <w:r w:rsidR="00275189">
        <w:t xml:space="preserve"> ein geringes und möglichst immer gleich großes Zeitintervall liegen. Gut geeignet ist beispielsweise eine Aufnahmefrequenz </w:t>
      </w:r>
      <w:r w:rsidR="00D22E79">
        <w:t>im Bereich von 0,5-2</w:t>
      </w:r>
      <w:r w:rsidR="00275189">
        <w:t xml:space="preserve"> Hz, </w:t>
      </w:r>
      <w:r w:rsidR="00D22E79">
        <w:t>was einem Aufnahmeintervall von 2 bis 0,5 Sekunden entspricht.</w:t>
      </w:r>
    </w:p>
    <w:p w14:paraId="4833E60C" w14:textId="75DB0639" w:rsidR="00FD3104" w:rsidRDefault="00054F70" w:rsidP="00F2088B">
      <w:r>
        <w:t>Eine weitere nicht zu vernachlässigende Anforderung</w:t>
      </w:r>
      <w:r w:rsidR="00EA2E5A">
        <w:t xml:space="preserve"> </w:t>
      </w:r>
      <w:r w:rsidR="00385003">
        <w:t xml:space="preserve">ist </w:t>
      </w:r>
      <w:r w:rsidR="00EA2E5A">
        <w:t xml:space="preserve">eine möglichst hohe Repräsentativität </w:t>
      </w:r>
      <w:r w:rsidR="006C4ACC">
        <w:t>der Datenbasis</w:t>
      </w:r>
      <w:r w:rsidR="00EA2E5A">
        <w:t>.</w:t>
      </w:r>
      <w:r>
        <w:t xml:space="preserve"> Dies umfasst </w:t>
      </w:r>
      <w:r w:rsidR="009D6115">
        <w:t>verschiedene</w:t>
      </w:r>
      <w:r w:rsidR="001128C0">
        <w:t xml:space="preserve"> Aspekte. </w:t>
      </w:r>
      <w:r w:rsidR="003C427A">
        <w:t xml:space="preserve">Zum Beispiel </w:t>
      </w:r>
      <w:r w:rsidR="001128C0">
        <w:t xml:space="preserve">die Anzahl an Personen, welche an der </w:t>
      </w:r>
      <w:r w:rsidR="006C4ACC">
        <w:t xml:space="preserve">Datengewinnung </w:t>
      </w:r>
      <w:r w:rsidR="001128C0">
        <w:t xml:space="preserve">beteiligt </w:t>
      </w:r>
      <w:r w:rsidR="006C4ACC">
        <w:t>waren</w:t>
      </w:r>
      <w:r w:rsidR="003C427A">
        <w:t xml:space="preserve"> oder </w:t>
      </w:r>
      <w:r w:rsidR="009D6115">
        <w:t xml:space="preserve">die gegebenen Klassen von Verkehrsteilnehmern und deren Anteil </w:t>
      </w:r>
      <w:r w:rsidR="008F268E">
        <w:t>an den Gesamtdaten</w:t>
      </w:r>
      <w:r w:rsidR="009D6115">
        <w:t xml:space="preserve">. </w:t>
      </w:r>
      <w:r w:rsidR="00645892">
        <w:t>Auch die Abbildung von verschiedenen und möglichst vielseitigen Verkehrssituationen</w:t>
      </w:r>
      <w:r w:rsidR="002334E3">
        <w:t xml:space="preserve"> und -umständen</w:t>
      </w:r>
      <w:r w:rsidR="00645892">
        <w:t xml:space="preserve"> </w:t>
      </w:r>
      <w:r w:rsidR="005C76A8">
        <w:t>spielt</w:t>
      </w:r>
      <w:r w:rsidR="00645892">
        <w:t xml:space="preserve"> eine entscheidende Rolle</w:t>
      </w:r>
      <w:r w:rsidR="00A2473F">
        <w:t xml:space="preserve"> für </w:t>
      </w:r>
      <w:r w:rsidR="00297948">
        <w:t>die Qualität</w:t>
      </w:r>
      <w:r w:rsidR="00A2473F">
        <w:t xml:space="preserve"> </w:t>
      </w:r>
      <w:r w:rsidR="008F268E">
        <w:t xml:space="preserve">der </w:t>
      </w:r>
      <w:r w:rsidR="002018CE">
        <w:t>umzusetzenden</w:t>
      </w:r>
      <w:r w:rsidR="008F268E">
        <w:t xml:space="preserve"> Klassifikatoren. </w:t>
      </w:r>
      <w:r w:rsidR="00A2473F">
        <w:t xml:space="preserve"> </w:t>
      </w:r>
    </w:p>
    <w:p w14:paraId="4C41122F" w14:textId="3857E4F3" w:rsidR="00D65AC9" w:rsidRDefault="008640C8" w:rsidP="00D65AC9">
      <w:pPr>
        <w:pStyle w:val="berschrift2"/>
      </w:pPr>
      <w:bookmarkStart w:id="72" w:name="_Toc143879381"/>
      <w:r>
        <w:t>Datengewinnung</w:t>
      </w:r>
      <w:bookmarkEnd w:id="72"/>
    </w:p>
    <w:p w14:paraId="4E744F72" w14:textId="3263B231" w:rsidR="00C35967" w:rsidRDefault="00E667E8" w:rsidP="00E667E8">
      <w:r>
        <w:t>Der naheliegendste Ansatz der Datengewinnung liegt in der Beschaffung</w:t>
      </w:r>
      <w:r w:rsidR="00415775">
        <w:t xml:space="preserve"> und Nutzung</w:t>
      </w:r>
      <w:r>
        <w:t xml:space="preserve"> bereits bestehender </w:t>
      </w:r>
      <w:r w:rsidR="006C4ACC">
        <w:t>Datensätze</w:t>
      </w:r>
      <w:r w:rsidR="002018CE">
        <w:t>. A</w:t>
      </w:r>
      <w:r>
        <w:t xml:space="preserve">llerdings konnte kein frei verfügbarer Datensatz gefunden werden, der sich entsprechend der im letzten Abschnitt erhobenen Anforderungen auf die vorliegende Aufgabenstellung anwenden </w:t>
      </w:r>
      <w:r w:rsidR="00780C27">
        <w:t xml:space="preserve">ließe. </w:t>
      </w:r>
      <w:r w:rsidR="00C35967">
        <w:t xml:space="preserve">Während der Suche nach einem solchen Datensatz </w:t>
      </w:r>
      <w:r w:rsidR="005B12B7">
        <w:t>wurde,</w:t>
      </w:r>
      <w:r w:rsidR="00C35967">
        <w:t xml:space="preserve"> insbesondere ein Mangel an Datensätzen, welche die Bewegung vulnerablerer Verkehrsteilnehmer (Fußgänger, Fahrradfahrer, Motorradfahrer) abbilden und hochfrequente GNSS-Sequenzen enthalten, festgestellt.</w:t>
      </w:r>
      <w:r w:rsidR="005B12B7">
        <w:t xml:space="preserve"> </w:t>
      </w:r>
      <w:r w:rsidR="0014531C">
        <w:t xml:space="preserve">Dies machte es notwendig, </w:t>
      </w:r>
      <w:r w:rsidR="006C4ACC">
        <w:t xml:space="preserve">die Datenbasis </w:t>
      </w:r>
      <w:r w:rsidR="0014531C">
        <w:t xml:space="preserve">für das vorliegende Klassifikationsproblem selbst zu </w:t>
      </w:r>
      <w:r w:rsidR="001454BD">
        <w:t>erzeugen</w:t>
      </w:r>
      <w:r w:rsidR="005E1611">
        <w:t xml:space="preserve">, was bei strenger Beachtung aller Anforderungen den praktischen Rahmen dieser Arbeit gesprengt hätte. Deshalb wurden </w:t>
      </w:r>
      <w:r w:rsidR="00C17A36">
        <w:t>einige Einschränkungen</w:t>
      </w:r>
      <w:r w:rsidR="005E1611">
        <w:t xml:space="preserve"> </w:t>
      </w:r>
      <w:r w:rsidR="005E1611">
        <w:lastRenderedPageBreak/>
        <w:t>festgelegt, um den Aufwand der Datener</w:t>
      </w:r>
      <w:r w:rsidR="001454BD">
        <w:t>hebung</w:t>
      </w:r>
      <w:r w:rsidR="005E1611">
        <w:t xml:space="preserve"> </w:t>
      </w:r>
      <w:r w:rsidR="00C17A36">
        <w:t xml:space="preserve">auch </w:t>
      </w:r>
      <w:r w:rsidR="005E1611">
        <w:t xml:space="preserve">für </w:t>
      </w:r>
      <w:r w:rsidR="001557AE">
        <w:t>eine</w:t>
      </w:r>
      <w:r w:rsidR="005E1611">
        <w:t xml:space="preserve"> kleine </w:t>
      </w:r>
      <w:r w:rsidR="00C17A36">
        <w:t>Gruppe</w:t>
      </w:r>
      <w:r w:rsidR="005E1611">
        <w:t xml:space="preserve"> an Freiwilligen</w:t>
      </w:r>
      <w:r w:rsidR="000361E6">
        <w:t xml:space="preserve"> </w:t>
      </w:r>
      <w:r w:rsidR="005E1611">
        <w:t>umsetzbar zu halten.</w:t>
      </w:r>
    </w:p>
    <w:p w14:paraId="62AA1BC5" w14:textId="440F6322" w:rsidR="004322F0" w:rsidRDefault="000F60F6" w:rsidP="00E667E8">
      <w:r>
        <w:t>Die wichtigste Einschränkung ist</w:t>
      </w:r>
      <w:r w:rsidR="00F1341C">
        <w:t xml:space="preserve"> dabei</w:t>
      </w:r>
      <w:r>
        <w:t xml:space="preserve"> die Begrenzung der Klassifikation auf lediglich vier Verkehrsteilnehmer</w:t>
      </w:r>
      <w:r w:rsidR="0062515B">
        <w:t>typen</w:t>
      </w:r>
      <w:r>
        <w:t xml:space="preserve">: </w:t>
      </w:r>
      <w:r w:rsidR="0022666F" w:rsidRPr="0062515B">
        <w:rPr>
          <w:i/>
          <w:iCs/>
        </w:rPr>
        <w:t>Fußgänger</w:t>
      </w:r>
      <w:r w:rsidR="0022666F">
        <w:t xml:space="preserve">, </w:t>
      </w:r>
      <w:r w:rsidR="0022666F" w:rsidRPr="0062515B">
        <w:rPr>
          <w:i/>
          <w:iCs/>
        </w:rPr>
        <w:t>Fahrräder</w:t>
      </w:r>
      <w:r w:rsidR="0022666F">
        <w:t xml:space="preserve">, </w:t>
      </w:r>
      <w:r w:rsidR="0022666F" w:rsidRPr="0062515B">
        <w:rPr>
          <w:i/>
          <w:iCs/>
        </w:rPr>
        <w:t>Motorräder</w:t>
      </w:r>
      <w:r w:rsidR="0022666F">
        <w:t xml:space="preserve"> und </w:t>
      </w:r>
      <w:r w:rsidR="0022666F" w:rsidRPr="0062515B">
        <w:rPr>
          <w:i/>
          <w:iCs/>
        </w:rPr>
        <w:t>Autos</w:t>
      </w:r>
      <w:r w:rsidR="0022666F">
        <w:t>.</w:t>
      </w:r>
      <w:r w:rsidR="00FD0C7E">
        <w:t xml:space="preserve"> Hierdurch ist die Komplexität de</w:t>
      </w:r>
      <w:r w:rsidR="00592904">
        <w:t>s</w:t>
      </w:r>
      <w:r w:rsidR="00FD0C7E">
        <w:t xml:space="preserve"> Klassifikation</w:t>
      </w:r>
      <w:r w:rsidR="00592904">
        <w:t>sproblems</w:t>
      </w:r>
      <w:r w:rsidR="00FD0C7E">
        <w:t xml:space="preserve"> für eine Umsetzbarkeit im Zuge dieser Arbeit hinreichend eingeschränkt, allerdings werden dennoch wichtige vulnerable und vor allem verschiedene motorisierte Verkehrsteilnehmer</w:t>
      </w:r>
      <w:r w:rsidR="0062515B">
        <w:t>typen</w:t>
      </w:r>
      <w:r w:rsidR="00FD0C7E">
        <w:t xml:space="preserve"> betrachtet. </w:t>
      </w:r>
      <w:r w:rsidR="00EE0051">
        <w:t xml:space="preserve">Zusätzlich wurden auch örtliche Einschränkungen festgelegt. </w:t>
      </w:r>
      <w:r w:rsidR="00A03327">
        <w:t>Diese umfassten zum einen die Vorgabe,</w:t>
      </w:r>
      <w:r w:rsidR="00F1341C">
        <w:t xml:space="preserve"> zunächst</w:t>
      </w:r>
      <w:r w:rsidR="00A03327">
        <w:t xml:space="preserve"> lediglich innerörtlichen Verkehr zu betrachten, und zum anderen die Beschränkung des Gebietes der Daten</w:t>
      </w:r>
      <w:r w:rsidR="001454BD">
        <w:t>erhebung</w:t>
      </w:r>
      <w:r w:rsidR="00A03327">
        <w:t xml:space="preserve"> auf die </w:t>
      </w:r>
      <w:r w:rsidR="00DD3D37">
        <w:t xml:space="preserve">Region </w:t>
      </w:r>
      <w:r w:rsidR="00DD3D37" w:rsidRPr="00A03327">
        <w:rPr>
          <w:i/>
          <w:iCs/>
        </w:rPr>
        <w:t>Südthüringen</w:t>
      </w:r>
      <w:r w:rsidR="00570A04" w:rsidRPr="00570A04">
        <w:t xml:space="preserve"> und</w:t>
      </w:r>
      <w:r w:rsidR="00570A04">
        <w:rPr>
          <w:i/>
          <w:iCs/>
        </w:rPr>
        <w:t xml:space="preserve"> </w:t>
      </w:r>
      <w:r w:rsidR="00DD3D37" w:rsidRPr="00A03327">
        <w:rPr>
          <w:i/>
          <w:iCs/>
        </w:rPr>
        <w:t>Oberfranken</w:t>
      </w:r>
      <w:r w:rsidR="00DD3D37">
        <w:t xml:space="preserve">, in welcher die Hochschule Coburg </w:t>
      </w:r>
      <w:r w:rsidR="002573E7">
        <w:t xml:space="preserve">lokalisiert ist. </w:t>
      </w:r>
    </w:p>
    <w:p w14:paraId="10E83D7E" w14:textId="318C735D" w:rsidR="00546AB9" w:rsidRDefault="00000B88" w:rsidP="00546AB9">
      <w:r>
        <w:t xml:space="preserve">Für die </w:t>
      </w:r>
      <w:r w:rsidR="001454BD">
        <w:t>Erhebung der Daten</w:t>
      </w:r>
      <w:r w:rsidR="00A72C4C">
        <w:t xml:space="preserve"> </w:t>
      </w:r>
      <w:r>
        <w:t xml:space="preserve">kam die Mobile-App </w:t>
      </w:r>
      <w:r w:rsidRPr="00000B88">
        <w:rPr>
          <w:i/>
          <w:iCs/>
        </w:rPr>
        <w:t>MotionTrace</w:t>
      </w:r>
      <w:r>
        <w:rPr>
          <w:i/>
          <w:iCs/>
        </w:rPr>
        <w:t xml:space="preserve"> </w:t>
      </w:r>
      <w:r>
        <w:t xml:space="preserve">zum Einsatz, welche im Zuge des Forschungsprojektes zur erweiterten Umfeldwahrnehmung autonomer Fahrzeuge an der Hochschule Coburg entwickelt wurde. </w:t>
      </w:r>
      <w:r w:rsidR="0060114E">
        <w:t xml:space="preserve">Die Kernfunktion der App besteht in der Aufnahme von gelabelten GNSS-Sequenzen, welche die </w:t>
      </w:r>
      <w:r w:rsidR="00C34CF0">
        <w:t>Bewegung – oder vielmehr die Positionsänderung -</w:t>
      </w:r>
      <w:r w:rsidR="00A72C4C">
        <w:t xml:space="preserve"> des ausführenden Mobilgeräts</w:t>
      </w:r>
      <w:r w:rsidR="0060114E">
        <w:t xml:space="preserve"> über einen beliebigen Zeitraum abbilden</w:t>
      </w:r>
      <w:r w:rsidR="00C34CF0">
        <w:t xml:space="preserve"> können</w:t>
      </w:r>
      <w:r w:rsidR="0060114E">
        <w:t xml:space="preserve">. </w:t>
      </w:r>
      <w:r w:rsidR="00266490">
        <w:t xml:space="preserve">Hierbei wird ein </w:t>
      </w:r>
      <w:r w:rsidR="00C34CF0">
        <w:t>Aufnahmei</w:t>
      </w:r>
      <w:r w:rsidR="00266490">
        <w:t xml:space="preserve">ntervall von einer Sekunde zwischen zwei aufeinanderfolgenden </w:t>
      </w:r>
      <w:r w:rsidR="00F1341C">
        <w:t>Positionsaufnahmen</w:t>
      </w:r>
      <w:r w:rsidR="00266490">
        <w:t xml:space="preserve"> genutzt. </w:t>
      </w:r>
      <w:r w:rsidR="00546AB9">
        <w:t>Abb. 1</w:t>
      </w:r>
      <w:r w:rsidR="00195057">
        <w:t>6</w:t>
      </w:r>
      <w:r w:rsidR="00546AB9">
        <w:t xml:space="preserve"> zeigt einen Screenshot der Benutzeroberfläche von MotionTrace während einer Aufnahme, die </w:t>
      </w:r>
      <w:r w:rsidR="00712BD9">
        <w:t xml:space="preserve">durch den Nutzer </w:t>
      </w:r>
      <w:r w:rsidR="00546AB9">
        <w:t>mit dem Label</w:t>
      </w:r>
      <w:r w:rsidR="00570A04">
        <w:t xml:space="preserve"> für die Klasse</w:t>
      </w:r>
      <w:r w:rsidR="00546AB9">
        <w:t xml:space="preserve"> </w:t>
      </w:r>
      <w:r w:rsidR="00546AB9" w:rsidRPr="004B0BC5">
        <w:rPr>
          <w:i/>
          <w:iCs/>
        </w:rPr>
        <w:t>Auto</w:t>
      </w:r>
      <w:r w:rsidR="00546AB9">
        <w:t xml:space="preserve"> versehen wurde.</w:t>
      </w:r>
    </w:p>
    <w:p w14:paraId="5936D3FC" w14:textId="276C7B56" w:rsidR="00CC3C71" w:rsidRDefault="0060114E" w:rsidP="00367323">
      <w:r>
        <w:t xml:space="preserve">Die </w:t>
      </w:r>
      <w:r w:rsidR="00266490">
        <w:t xml:space="preserve">durch MotionTrace aufgezeichneten </w:t>
      </w:r>
      <w:r>
        <w:t xml:space="preserve">Sequenzen </w:t>
      </w:r>
      <w:r w:rsidR="00266490">
        <w:t>können</w:t>
      </w:r>
      <w:r w:rsidR="00367323">
        <w:t xml:space="preserve"> synchron zur Aufnahme als csv-Dateien auf dem Gerät gespeichert oder über </w:t>
      </w:r>
      <w:r w:rsidR="00367323" w:rsidRPr="007B7496">
        <w:t xml:space="preserve">das MQTT-Protokoll </w:t>
      </w:r>
      <w:r w:rsidR="00367323">
        <w:t>und im JSON-Format an einen beliebigen MQTT-Broker gesendet</w:t>
      </w:r>
      <w:r w:rsidR="00C73349">
        <w:t xml:space="preserve"> und von dort abgerufen</w:t>
      </w:r>
      <w:r w:rsidR="00367323">
        <w:t xml:space="preserve"> werden.</w:t>
      </w:r>
      <w:r>
        <w:t xml:space="preserve"> </w:t>
      </w:r>
      <w:r w:rsidR="00383126">
        <w:t xml:space="preserve">Eine einzelne </w:t>
      </w:r>
      <w:r w:rsidR="00383126" w:rsidRPr="00570A04">
        <w:t>Positionsaufnahme (Zeile) in der</w:t>
      </w:r>
      <w:r w:rsidR="00393059" w:rsidRPr="00570A04">
        <w:t xml:space="preserve"> zu einer Aufnahme zugehörigen</w:t>
      </w:r>
      <w:r w:rsidR="00383126" w:rsidRPr="00570A04">
        <w:t xml:space="preserve"> csv-Datei umfasst dabei die in Tab</w:t>
      </w:r>
      <w:r w:rsidR="00570A04" w:rsidRPr="00570A04">
        <w:t>.</w:t>
      </w:r>
      <w:r w:rsidR="00383126" w:rsidRPr="00570A04">
        <w:t xml:space="preserve"> 1 aufgeführten </w:t>
      </w:r>
      <w:r w:rsidR="0019109C">
        <w:t>Merkmale</w:t>
      </w:r>
      <w:r w:rsidR="00383126">
        <w:t xml:space="preserve"> (Spalten).</w:t>
      </w:r>
    </w:p>
    <w:tbl>
      <w:tblPr>
        <w:tblStyle w:val="zuTabStandard"/>
        <w:tblW w:w="0" w:type="auto"/>
        <w:tblLook w:val="04A0" w:firstRow="1" w:lastRow="0" w:firstColumn="1" w:lastColumn="0" w:noHBand="0" w:noVBand="1"/>
      </w:tblPr>
      <w:tblGrid>
        <w:gridCol w:w="1369"/>
        <w:gridCol w:w="1198"/>
        <w:gridCol w:w="6493"/>
      </w:tblGrid>
      <w:tr w:rsidR="00383126" w14:paraId="6D0966F1" w14:textId="77777777" w:rsidTr="007D1002">
        <w:trPr>
          <w:cnfStyle w:val="100000000000" w:firstRow="1" w:lastRow="0" w:firstColumn="0" w:lastColumn="0" w:oddVBand="0" w:evenVBand="0" w:oddHBand="0" w:evenHBand="0" w:firstRowFirstColumn="0" w:firstRowLastColumn="0" w:lastRowFirstColumn="0" w:lastRowLastColumn="0"/>
        </w:trPr>
        <w:tc>
          <w:tcPr>
            <w:tcW w:w="1349" w:type="dxa"/>
          </w:tcPr>
          <w:p w14:paraId="447BC5F2" w14:textId="02A71E23" w:rsidR="00383126" w:rsidRPr="00F50850" w:rsidRDefault="007D1002" w:rsidP="00F50850">
            <w:pPr>
              <w:pStyle w:val="TabStandard"/>
            </w:pPr>
            <w:r w:rsidRPr="00F50850">
              <w:t>B</w:t>
            </w:r>
            <w:r w:rsidR="00383126" w:rsidRPr="00F50850">
              <w:t>ezeichner</w:t>
            </w:r>
          </w:p>
        </w:tc>
        <w:tc>
          <w:tcPr>
            <w:tcW w:w="1198" w:type="dxa"/>
          </w:tcPr>
          <w:p w14:paraId="5B65B74B" w14:textId="1AD51EA2" w:rsidR="00383126" w:rsidRPr="00F50850" w:rsidRDefault="00383126" w:rsidP="00F50850">
            <w:pPr>
              <w:pStyle w:val="TabStandard"/>
            </w:pPr>
            <w:r w:rsidRPr="00F50850">
              <w:t>Datentyp</w:t>
            </w:r>
          </w:p>
        </w:tc>
        <w:tc>
          <w:tcPr>
            <w:tcW w:w="6515" w:type="dxa"/>
          </w:tcPr>
          <w:p w14:paraId="6835A50A" w14:textId="5E14AEEB" w:rsidR="00383126" w:rsidRPr="00F50850" w:rsidRDefault="007D1002" w:rsidP="00F50850">
            <w:pPr>
              <w:pStyle w:val="TabStandard"/>
            </w:pPr>
            <w:r w:rsidRPr="00F50850">
              <w:t>Erläuterung</w:t>
            </w:r>
          </w:p>
        </w:tc>
      </w:tr>
      <w:tr w:rsidR="00383126" w14:paraId="78CD4EA1" w14:textId="77777777" w:rsidTr="007D1002">
        <w:tc>
          <w:tcPr>
            <w:tcW w:w="1349" w:type="dxa"/>
          </w:tcPr>
          <w:p w14:paraId="1CBF247D" w14:textId="3897C65A" w:rsidR="00383126" w:rsidRPr="00B538BF" w:rsidRDefault="00383126" w:rsidP="00F50850">
            <w:pPr>
              <w:pStyle w:val="TabStandard"/>
              <w:rPr>
                <w:rStyle w:val="Code"/>
              </w:rPr>
            </w:pPr>
            <w:r w:rsidRPr="00B538BF">
              <w:rPr>
                <w:rStyle w:val="Code"/>
              </w:rPr>
              <w:t>idx</w:t>
            </w:r>
          </w:p>
        </w:tc>
        <w:tc>
          <w:tcPr>
            <w:tcW w:w="1198" w:type="dxa"/>
          </w:tcPr>
          <w:p w14:paraId="6BE7897A" w14:textId="375EABCE" w:rsidR="00383126" w:rsidRPr="00F50850" w:rsidRDefault="00383126" w:rsidP="00F50850">
            <w:pPr>
              <w:pStyle w:val="TabStandard"/>
            </w:pPr>
            <w:r w:rsidRPr="00F50850">
              <w:t>Integer</w:t>
            </w:r>
          </w:p>
        </w:tc>
        <w:tc>
          <w:tcPr>
            <w:tcW w:w="6515" w:type="dxa"/>
          </w:tcPr>
          <w:p w14:paraId="2C9204C2" w14:textId="5AF2D8AD" w:rsidR="00383126" w:rsidRPr="00F50850" w:rsidRDefault="007D1002" w:rsidP="00F50850">
            <w:pPr>
              <w:pStyle w:val="TabStandard"/>
            </w:pPr>
            <w:r w:rsidRPr="00F50850">
              <w:t>Laufender Index, der die Reihenfolge der Positionsaufnahmen innerhalb einer Sequenz eindeutig festlegt</w:t>
            </w:r>
          </w:p>
        </w:tc>
      </w:tr>
      <w:tr w:rsidR="00383126" w14:paraId="6CA9B065" w14:textId="77777777" w:rsidTr="007D1002">
        <w:tc>
          <w:tcPr>
            <w:tcW w:w="1349" w:type="dxa"/>
          </w:tcPr>
          <w:p w14:paraId="774E739E" w14:textId="3ADE4B2B" w:rsidR="00383126" w:rsidRPr="00B538BF" w:rsidRDefault="00383126" w:rsidP="00F50850">
            <w:pPr>
              <w:pStyle w:val="TabStandard"/>
              <w:rPr>
                <w:rStyle w:val="Code"/>
              </w:rPr>
            </w:pPr>
            <w:r w:rsidRPr="00B538BF">
              <w:rPr>
                <w:rStyle w:val="Code"/>
              </w:rPr>
              <w:t>type</w:t>
            </w:r>
          </w:p>
        </w:tc>
        <w:tc>
          <w:tcPr>
            <w:tcW w:w="1198" w:type="dxa"/>
          </w:tcPr>
          <w:p w14:paraId="17B65B6D" w14:textId="5B3DDAE5" w:rsidR="00383126" w:rsidRPr="00F50850" w:rsidRDefault="007D1002" w:rsidP="00F50850">
            <w:pPr>
              <w:pStyle w:val="TabStandard"/>
            </w:pPr>
            <w:r w:rsidRPr="00F50850">
              <w:t>Integer</w:t>
            </w:r>
          </w:p>
        </w:tc>
        <w:tc>
          <w:tcPr>
            <w:tcW w:w="6515" w:type="dxa"/>
          </w:tcPr>
          <w:p w14:paraId="0AA5761A" w14:textId="05204A86" w:rsidR="00383126" w:rsidRPr="00F50850" w:rsidRDefault="00195057" w:rsidP="00F50850">
            <w:pPr>
              <w:pStyle w:val="TabStandard"/>
            </w:pPr>
            <w:r>
              <w:t>Label/</w:t>
            </w:r>
            <w:r w:rsidR="00954E18">
              <w:t>Klasse</w:t>
            </w:r>
            <w:r w:rsidR="007D1002" w:rsidRPr="00F50850">
              <w:t xml:space="preserve"> des aufzeichnenden Verkehrsteilnehmers:</w:t>
            </w:r>
          </w:p>
          <w:p w14:paraId="49DE3525" w14:textId="53FD6730" w:rsidR="007D1002" w:rsidRPr="00F50850" w:rsidRDefault="007D1002" w:rsidP="00F50850">
            <w:pPr>
              <w:pStyle w:val="TabStandard"/>
            </w:pPr>
            <w:r w:rsidRPr="00F50850">
              <w:t>0 = Fußgänger, 1 = Fahrrad, 2 = Motorrad, 3 = Auto (, …)</w:t>
            </w:r>
          </w:p>
        </w:tc>
      </w:tr>
      <w:tr w:rsidR="00383126" w14:paraId="32D4042F" w14:textId="77777777" w:rsidTr="007D1002">
        <w:tc>
          <w:tcPr>
            <w:tcW w:w="1349" w:type="dxa"/>
          </w:tcPr>
          <w:p w14:paraId="44E0F85E" w14:textId="6B67D1CD" w:rsidR="00383126" w:rsidRPr="00B538BF" w:rsidRDefault="007D1002" w:rsidP="00F50850">
            <w:pPr>
              <w:pStyle w:val="TabStandard"/>
              <w:rPr>
                <w:rStyle w:val="Code"/>
              </w:rPr>
            </w:pPr>
            <w:r w:rsidRPr="00B538BF">
              <w:rPr>
                <w:rStyle w:val="Code"/>
              </w:rPr>
              <w:t>lat</w:t>
            </w:r>
          </w:p>
        </w:tc>
        <w:tc>
          <w:tcPr>
            <w:tcW w:w="1198" w:type="dxa"/>
          </w:tcPr>
          <w:p w14:paraId="05A51AB9" w14:textId="0010ACEC" w:rsidR="00383126" w:rsidRPr="00F50850" w:rsidRDefault="007D1002" w:rsidP="00F50850">
            <w:pPr>
              <w:pStyle w:val="TabStandard"/>
            </w:pPr>
            <w:r w:rsidRPr="00F50850">
              <w:t>Double</w:t>
            </w:r>
          </w:p>
        </w:tc>
        <w:tc>
          <w:tcPr>
            <w:tcW w:w="6515" w:type="dxa"/>
          </w:tcPr>
          <w:p w14:paraId="29FEE641" w14:textId="0CE03242" w:rsidR="00383126" w:rsidRPr="00F50850" w:rsidRDefault="007D1002" w:rsidP="00F50850">
            <w:pPr>
              <w:pStyle w:val="TabStandard"/>
            </w:pPr>
            <w:r w:rsidRPr="00F50850">
              <w:t>Die geographische Breitenkoordinate in Dezimalgrad</w:t>
            </w:r>
          </w:p>
        </w:tc>
      </w:tr>
      <w:tr w:rsidR="007D1002" w14:paraId="26C171CF" w14:textId="77777777" w:rsidTr="007D1002">
        <w:tc>
          <w:tcPr>
            <w:tcW w:w="1349" w:type="dxa"/>
          </w:tcPr>
          <w:p w14:paraId="099963AF" w14:textId="0D20BF63" w:rsidR="007D1002" w:rsidRPr="00B538BF" w:rsidRDefault="007D1002" w:rsidP="00F50850">
            <w:pPr>
              <w:pStyle w:val="TabStandard"/>
              <w:rPr>
                <w:rStyle w:val="Code"/>
              </w:rPr>
            </w:pPr>
            <w:r w:rsidRPr="00B538BF">
              <w:rPr>
                <w:rStyle w:val="Code"/>
              </w:rPr>
              <w:t>lon</w:t>
            </w:r>
          </w:p>
        </w:tc>
        <w:tc>
          <w:tcPr>
            <w:tcW w:w="1198" w:type="dxa"/>
          </w:tcPr>
          <w:p w14:paraId="5C91D3CA" w14:textId="7099F6AC" w:rsidR="007D1002" w:rsidRPr="00F50850" w:rsidRDefault="007D1002" w:rsidP="00F50850">
            <w:pPr>
              <w:pStyle w:val="TabStandard"/>
            </w:pPr>
            <w:r w:rsidRPr="00F50850">
              <w:t>Double</w:t>
            </w:r>
          </w:p>
        </w:tc>
        <w:tc>
          <w:tcPr>
            <w:tcW w:w="6515" w:type="dxa"/>
          </w:tcPr>
          <w:p w14:paraId="6176D475" w14:textId="42E54B73" w:rsidR="007D1002" w:rsidRPr="00F50850" w:rsidRDefault="007D1002" w:rsidP="00F50850">
            <w:pPr>
              <w:pStyle w:val="TabStandard"/>
            </w:pPr>
            <w:r w:rsidRPr="00F50850">
              <w:t>Die geographische Längenkoordinate in Dezimalgrad</w:t>
            </w:r>
          </w:p>
        </w:tc>
      </w:tr>
      <w:tr w:rsidR="007D1002" w14:paraId="40FBA782" w14:textId="77777777" w:rsidTr="007D1002">
        <w:tc>
          <w:tcPr>
            <w:tcW w:w="1349" w:type="dxa"/>
          </w:tcPr>
          <w:p w14:paraId="3D035C62" w14:textId="3C8941AC" w:rsidR="007D1002" w:rsidRPr="00B538BF" w:rsidRDefault="007D1002" w:rsidP="00F50850">
            <w:pPr>
              <w:pStyle w:val="TabStandard"/>
              <w:rPr>
                <w:rStyle w:val="Code"/>
              </w:rPr>
            </w:pPr>
            <w:r w:rsidRPr="00B538BF">
              <w:rPr>
                <w:rStyle w:val="Code"/>
              </w:rPr>
              <w:t>accuracy</w:t>
            </w:r>
          </w:p>
        </w:tc>
        <w:tc>
          <w:tcPr>
            <w:tcW w:w="1198" w:type="dxa"/>
          </w:tcPr>
          <w:p w14:paraId="44FBE3AF" w14:textId="118E900C" w:rsidR="007D1002" w:rsidRPr="00F50850" w:rsidRDefault="007D1002" w:rsidP="00F50850">
            <w:pPr>
              <w:pStyle w:val="TabStandard"/>
            </w:pPr>
            <w:r w:rsidRPr="00F50850">
              <w:t>Double</w:t>
            </w:r>
          </w:p>
        </w:tc>
        <w:tc>
          <w:tcPr>
            <w:tcW w:w="6515" w:type="dxa"/>
          </w:tcPr>
          <w:p w14:paraId="0E5A8060" w14:textId="66F63E7C" w:rsidR="007D1002" w:rsidRPr="00F50850" w:rsidRDefault="007D1002" w:rsidP="00F50850">
            <w:pPr>
              <w:pStyle w:val="TabStandard"/>
            </w:pPr>
            <w:r w:rsidRPr="00F50850">
              <w:t xml:space="preserve">Die geschätzte </w:t>
            </w:r>
            <w:r w:rsidR="00A41AA1" w:rsidRPr="00F50850">
              <w:t xml:space="preserve">radiale </w:t>
            </w:r>
            <w:r w:rsidRPr="00F50850">
              <w:t>Genauigkeit de</w:t>
            </w:r>
            <w:r w:rsidR="00F1341C">
              <w:t>r</w:t>
            </w:r>
            <w:r w:rsidRPr="00F50850">
              <w:t xml:space="preserve"> aufgezeichneten </w:t>
            </w:r>
            <w:r w:rsidRPr="00F50850">
              <w:lastRenderedPageBreak/>
              <w:t>Koordinaten in Meter</w:t>
            </w:r>
          </w:p>
        </w:tc>
      </w:tr>
      <w:tr w:rsidR="007D1002" w14:paraId="571FAF0A" w14:textId="77777777" w:rsidTr="007D1002">
        <w:tc>
          <w:tcPr>
            <w:tcW w:w="1349" w:type="dxa"/>
          </w:tcPr>
          <w:p w14:paraId="14458E41" w14:textId="65FD7F90" w:rsidR="007D1002" w:rsidRPr="00B538BF" w:rsidRDefault="007D1002" w:rsidP="00F50850">
            <w:pPr>
              <w:pStyle w:val="TabStandard"/>
              <w:rPr>
                <w:rStyle w:val="Code"/>
              </w:rPr>
            </w:pPr>
            <w:r w:rsidRPr="00B538BF">
              <w:rPr>
                <w:rStyle w:val="Code"/>
              </w:rPr>
              <w:lastRenderedPageBreak/>
              <w:t>time</w:t>
            </w:r>
          </w:p>
        </w:tc>
        <w:tc>
          <w:tcPr>
            <w:tcW w:w="1198" w:type="dxa"/>
          </w:tcPr>
          <w:p w14:paraId="4B6F0704" w14:textId="46D7E0C6" w:rsidR="007D1002" w:rsidRPr="00F50850" w:rsidRDefault="007D1002" w:rsidP="00F50850">
            <w:pPr>
              <w:pStyle w:val="TabStandard"/>
            </w:pPr>
            <w:r w:rsidRPr="00F50850">
              <w:t>Integer</w:t>
            </w:r>
          </w:p>
        </w:tc>
        <w:tc>
          <w:tcPr>
            <w:tcW w:w="6515" w:type="dxa"/>
          </w:tcPr>
          <w:p w14:paraId="7D6CEF27" w14:textId="027470EB" w:rsidR="004C2B20" w:rsidRPr="00F50850" w:rsidRDefault="007D1002" w:rsidP="00F50850">
            <w:pPr>
              <w:pStyle w:val="TabStandard"/>
            </w:pPr>
            <w:r w:rsidRPr="00F50850">
              <w:t>Zeitstempel der Koordinatenaufzeichnung in Millisekunden seit</w:t>
            </w:r>
            <w:r w:rsidR="00BB1AFC" w:rsidRPr="00F50850">
              <w:t xml:space="preserve"> der Unix-Epoche (01.01.1970 00:00:00 Uhr)</w:t>
            </w:r>
          </w:p>
        </w:tc>
      </w:tr>
    </w:tbl>
    <w:p w14:paraId="2F8C0F6A" w14:textId="6B67E1D6" w:rsidR="00383126" w:rsidRPr="00000B88" w:rsidRDefault="00C132C0" w:rsidP="00AD7D24">
      <w:pPr>
        <w:pStyle w:val="Beschriftung"/>
      </w:pPr>
      <w:bookmarkStart w:id="73" w:name="_Toc143696944"/>
      <w:bookmarkStart w:id="74" w:name="_Toc143779039"/>
      <w:r>
        <w:t xml:space="preserve">Tab. </w:t>
      </w:r>
      <w:fldSimple w:instr=" SEQ Tab. \* ARABIC ">
        <w:r w:rsidR="008514D7">
          <w:rPr>
            <w:noProof/>
          </w:rPr>
          <w:t>1</w:t>
        </w:r>
      </w:fldSimple>
      <w:r>
        <w:t xml:space="preserve">: </w:t>
      </w:r>
      <w:r w:rsidR="00AD7D24">
        <w:tab/>
      </w:r>
      <w:r w:rsidR="004C2B20">
        <w:t>Spalten der von MotionTrace erzeugten csv-Dateien</w:t>
      </w:r>
      <w:r w:rsidR="00DD20EA">
        <w:t xml:space="preserve"> (</w:t>
      </w:r>
      <w:r w:rsidR="00CD690F">
        <w:t>A</w:t>
      </w:r>
      <w:r w:rsidR="00DD20EA">
        <w:t>ufnahmen)</w:t>
      </w:r>
      <w:bookmarkEnd w:id="73"/>
      <w:bookmarkEnd w:id="74"/>
    </w:p>
    <w:p w14:paraId="4A02371F" w14:textId="77777777" w:rsidR="005E1611" w:rsidRDefault="005E1611" w:rsidP="00E667E8"/>
    <w:p w14:paraId="7CA6AE53" w14:textId="0704B13B" w:rsidR="00546AB9" w:rsidRDefault="002E291B" w:rsidP="00E667E8">
      <w:r>
        <w:t>Insgesamt konnten sechs Freiwillige gewonnen werden, welche sich an der Datener</w:t>
      </w:r>
      <w:r w:rsidR="00CD690F">
        <w:t>hebung</w:t>
      </w:r>
      <w:r>
        <w:t xml:space="preserve"> beteiligten und</w:t>
      </w:r>
      <w:r w:rsidR="00736BFF">
        <w:t xml:space="preserve"> ihre Bewegung </w:t>
      </w:r>
      <w:r>
        <w:t>als Fußgänger, Fahrradfahrer, Motorradfahrer oder Auto</w:t>
      </w:r>
      <w:r w:rsidR="00736BFF">
        <w:t>fahrer</w:t>
      </w:r>
      <w:r>
        <w:t xml:space="preserve"> </w:t>
      </w:r>
      <w:r w:rsidR="00736BFF">
        <w:t>im Straßenverkehr über einen Zeitraum von etwa zwei Monaten</w:t>
      </w:r>
      <w:r w:rsidR="003C21F7">
        <w:t xml:space="preserve"> </w:t>
      </w:r>
      <w:r w:rsidR="003C21F7" w:rsidRPr="001E1A59">
        <w:t>regelmäßig</w:t>
      </w:r>
      <w:r w:rsidR="00736BFF" w:rsidRPr="001E1A59">
        <w:t xml:space="preserve"> mittels MotionTrace aufgenommen haben.</w:t>
      </w:r>
    </w:p>
    <w:p w14:paraId="724DE20F" w14:textId="77777777" w:rsidR="00CC3C71" w:rsidRDefault="00192C3C" w:rsidP="00CC3C71">
      <w:pPr>
        <w:pStyle w:val="AbbMitRahmen"/>
        <w:keepNext/>
      </w:pPr>
      <w:r w:rsidRPr="00192C3C">
        <w:rPr>
          <w:noProof/>
        </w:rPr>
        <w:drawing>
          <wp:inline distT="0" distB="0" distL="0" distR="0" wp14:anchorId="7863BDBD" wp14:editId="769084A5">
            <wp:extent cx="1906078" cy="4130843"/>
            <wp:effectExtent l="95250" t="95250" r="94615" b="79375"/>
            <wp:docPr id="15" name="Inhaltsplatzhalter 14" descr="Ein Bild, das Text, Karte, Screenshot enthält.&#10;&#10;Automatisch generierte Beschreibung">
              <a:extLst xmlns:a="http://schemas.openxmlformats.org/drawingml/2006/main">
                <a:ext uri="{FF2B5EF4-FFF2-40B4-BE49-F238E27FC236}">
                  <a16:creationId xmlns:a16="http://schemas.microsoft.com/office/drawing/2014/main" id="{72CF4F64-4810-D0CD-45A5-8FEA8C2A4F68}"/>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15" name="Inhaltsplatzhalter 14" descr="Ein Bild, das Text, Karte, Screenshot enthält.&#10;&#10;Automatisch generierte Beschreibung">
                      <a:extLst>
                        <a:ext uri="{FF2B5EF4-FFF2-40B4-BE49-F238E27FC236}">
                          <a16:creationId xmlns:a16="http://schemas.microsoft.com/office/drawing/2014/main" id="{72CF4F64-4810-D0CD-45A5-8FEA8C2A4F68}"/>
                        </a:ext>
                      </a:extLst>
                    </pic:cNvPr>
                    <pic:cNvPicPr>
                      <a:picLocks noGrp="1" noChangeAspect="1"/>
                    </pic:cNvPicPr>
                  </pic:nvPicPr>
                  <pic:blipFill>
                    <a:blip r:embed="rId30" cstate="print">
                      <a:extLst>
                        <a:ext uri="{28A0092B-C50C-407E-A947-70E740481C1C}">
                          <a14:useLocalDpi xmlns:a14="http://schemas.microsoft.com/office/drawing/2010/main" val="0"/>
                        </a:ext>
                      </a:extLst>
                    </a:blip>
                    <a:stretch>
                      <a:fillRect/>
                    </a:stretch>
                  </pic:blipFill>
                  <pic:spPr>
                    <a:xfrm>
                      <a:off x="0" y="0"/>
                      <a:ext cx="1918915" cy="4158663"/>
                    </a:xfrm>
                    <a:prstGeom prst="roundRect">
                      <a:avLst>
                        <a:gd name="adj" fmla="val 2828"/>
                      </a:avLst>
                    </a:prstGeom>
                    <a:solidFill>
                      <a:srgbClr val="FFFFFF"/>
                    </a:solidFill>
                    <a:ln w="76200" cap="sq">
                      <a:solidFill>
                        <a:srgbClr val="292929"/>
                      </a:solidFill>
                      <a:miter lim="800000"/>
                    </a:ln>
                    <a:effectLst/>
                    <a:scene3d>
                      <a:camera prst="orthographicFront"/>
                      <a:lightRig rig="threePt" dir="t">
                        <a:rot lat="0" lon="0" rev="2700000"/>
                      </a:lightRig>
                    </a:scene3d>
                    <a:sp3d>
                      <a:bevelT h="38100"/>
                      <a:contourClr>
                        <a:srgbClr val="C0C0C0"/>
                      </a:contourClr>
                    </a:sp3d>
                  </pic:spPr>
                </pic:pic>
              </a:graphicData>
            </a:graphic>
          </wp:inline>
        </w:drawing>
      </w:r>
    </w:p>
    <w:p w14:paraId="2B4E436A" w14:textId="74D257B3" w:rsidR="007F2979" w:rsidRPr="007F2979" w:rsidRDefault="00C132C0" w:rsidP="00AD7D24">
      <w:pPr>
        <w:pStyle w:val="Beschriftung"/>
      </w:pPr>
      <w:bookmarkStart w:id="75" w:name="_Toc143696929"/>
      <w:bookmarkStart w:id="76" w:name="_Toc143779063"/>
      <w:r>
        <w:t xml:space="preserve">Abb. </w:t>
      </w:r>
      <w:fldSimple w:instr=" SEQ Abb. \* ARABIC ">
        <w:r w:rsidR="008514D7">
          <w:rPr>
            <w:noProof/>
          </w:rPr>
          <w:t>16</w:t>
        </w:r>
      </w:fldSimple>
      <w:r>
        <w:t xml:space="preserve">: </w:t>
      </w:r>
      <w:r w:rsidR="00AD7D24">
        <w:tab/>
      </w:r>
      <w:r w:rsidR="00CC3C71">
        <w:t>Screenshot der MotionTrace-App</w:t>
      </w:r>
      <w:bookmarkEnd w:id="75"/>
      <w:bookmarkEnd w:id="76"/>
    </w:p>
    <w:p w14:paraId="28C239E6" w14:textId="21D9C64C" w:rsidR="00F2088B" w:rsidRDefault="00F2088B" w:rsidP="00F2088B">
      <w:pPr>
        <w:pStyle w:val="berschrift2"/>
      </w:pPr>
      <w:bookmarkStart w:id="77" w:name="_Toc143879382"/>
      <w:r>
        <w:t>Be</w:t>
      </w:r>
      <w:r w:rsidR="00760AAA">
        <w:t>trachtung</w:t>
      </w:r>
      <w:r>
        <w:t xml:space="preserve"> de</w:t>
      </w:r>
      <w:r w:rsidR="00E20F0B">
        <w:t xml:space="preserve">r </w:t>
      </w:r>
      <w:r w:rsidR="00281A17">
        <w:t>Ausgangsdaten</w:t>
      </w:r>
      <w:bookmarkEnd w:id="77"/>
    </w:p>
    <w:p w14:paraId="539909A9" w14:textId="2C9F8D82" w:rsidR="007C11E6" w:rsidRDefault="007C11E6" w:rsidP="007C11E6">
      <w:r>
        <w:t xml:space="preserve">Insgesamt </w:t>
      </w:r>
      <w:r w:rsidRPr="007B7496">
        <w:t>konnten 1</w:t>
      </w:r>
      <w:r w:rsidR="00954E18">
        <w:t>6</w:t>
      </w:r>
      <w:r w:rsidR="00C5063F" w:rsidRPr="007B7496">
        <w:t>5</w:t>
      </w:r>
      <w:r w:rsidRPr="007B7496">
        <w:t xml:space="preserve"> </w:t>
      </w:r>
      <w:r w:rsidR="00311DB8">
        <w:t>Aufnahmen</w:t>
      </w:r>
      <w:r w:rsidRPr="007B7496">
        <w:t xml:space="preserve"> mit einer </w:t>
      </w:r>
      <w:r>
        <w:t xml:space="preserve">Gesamtlänge von </w:t>
      </w:r>
      <w:r w:rsidRPr="00954E18">
        <w:t xml:space="preserve">ca. 32 Stunden als </w:t>
      </w:r>
      <w:r>
        <w:t>Daten</w:t>
      </w:r>
      <w:r w:rsidR="00CD690F">
        <w:t>basis</w:t>
      </w:r>
      <w:r>
        <w:t xml:space="preserve"> für diese Arbeit gesammelt werden. Die Verteilung dieser 32 Stunden auf die einzelnen </w:t>
      </w:r>
      <w:r w:rsidR="00E14A19" w:rsidRPr="00954E18">
        <w:lastRenderedPageBreak/>
        <w:t>Verkehrsteilnehmer</w:t>
      </w:r>
      <w:r w:rsidR="00954E18" w:rsidRPr="00954E18">
        <w:t>typen</w:t>
      </w:r>
      <w:r w:rsidRPr="00954E18">
        <w:t xml:space="preserve"> ist hierbei Abb. 1</w:t>
      </w:r>
      <w:r w:rsidR="007D5458" w:rsidRPr="00954E18">
        <w:t>7</w:t>
      </w:r>
      <w:r w:rsidRPr="00954E18">
        <w:t xml:space="preserve"> zu entnehmen.</w:t>
      </w:r>
      <w:r w:rsidR="00E14A19" w:rsidRPr="00954E18">
        <w:t xml:space="preserve"> Demnach sind in etwa 34,</w:t>
      </w:r>
      <w:r w:rsidR="00374759" w:rsidRPr="00954E18">
        <w:t>6</w:t>
      </w:r>
      <w:r w:rsidR="00E14A19" w:rsidRPr="00954E18">
        <w:t xml:space="preserve">% der Ausgangsdaten der Klasse </w:t>
      </w:r>
      <w:r w:rsidR="00E14A19" w:rsidRPr="00954E18">
        <w:rPr>
          <w:i/>
          <w:iCs/>
        </w:rPr>
        <w:t>Auto</w:t>
      </w:r>
      <w:r w:rsidR="00E14A19" w:rsidRPr="00954E18">
        <w:t xml:space="preserve">, 24,5% der Klasse </w:t>
      </w:r>
      <w:r w:rsidR="00E14A19" w:rsidRPr="00954E18">
        <w:rPr>
          <w:i/>
          <w:iCs/>
        </w:rPr>
        <w:t>Fahrrad</w:t>
      </w:r>
      <w:r w:rsidR="00E14A19" w:rsidRPr="00954E18">
        <w:t>, 20,</w:t>
      </w:r>
      <w:r w:rsidR="00374759" w:rsidRPr="00954E18">
        <w:t>3</w:t>
      </w:r>
      <w:r w:rsidR="00E14A19" w:rsidRPr="00954E18">
        <w:t xml:space="preserve">% der Klasse </w:t>
      </w:r>
      <w:r w:rsidR="00E14A19" w:rsidRPr="00954E18">
        <w:rPr>
          <w:i/>
          <w:iCs/>
        </w:rPr>
        <w:t>Motorrad</w:t>
      </w:r>
      <w:r w:rsidR="00E14A19" w:rsidRPr="00954E18">
        <w:t xml:space="preserve"> und 20,</w:t>
      </w:r>
      <w:r w:rsidR="00C5063F" w:rsidRPr="00954E18">
        <w:t>6</w:t>
      </w:r>
      <w:r w:rsidR="00E14A19" w:rsidRPr="00954E18">
        <w:t xml:space="preserve">% der </w:t>
      </w:r>
      <w:r w:rsidR="00E14A19">
        <w:t xml:space="preserve">Klasse </w:t>
      </w:r>
      <w:r w:rsidR="00E14A19" w:rsidRPr="00E14A19">
        <w:rPr>
          <w:i/>
          <w:iCs/>
        </w:rPr>
        <w:t>Fußgänger</w:t>
      </w:r>
      <w:r w:rsidR="00E14A19">
        <w:t xml:space="preserve"> zugeordnet.</w:t>
      </w:r>
      <w:r w:rsidR="00AD4F16">
        <w:t xml:space="preserve"> Die Daten sind somit</w:t>
      </w:r>
      <w:r w:rsidR="00CD690F">
        <w:t>, insbesondere</w:t>
      </w:r>
      <w:r w:rsidR="00AD4F16">
        <w:t xml:space="preserve"> in Bezug auf die </w:t>
      </w:r>
      <w:r w:rsidR="00CD690F">
        <w:t xml:space="preserve">Klasse </w:t>
      </w:r>
      <w:r w:rsidR="00CD690F" w:rsidRPr="00CD690F">
        <w:rPr>
          <w:i/>
          <w:iCs/>
        </w:rPr>
        <w:t>Auto</w:t>
      </w:r>
      <w:r w:rsidR="00CD690F">
        <w:t xml:space="preserve">, </w:t>
      </w:r>
      <w:r w:rsidR="00AD4F16">
        <w:t>nicht ausgeglichen.</w:t>
      </w:r>
    </w:p>
    <w:p w14:paraId="31F52D57" w14:textId="4E4DFDE4" w:rsidR="007C11E6" w:rsidRDefault="00C5063F" w:rsidP="007C11E6">
      <w:pPr>
        <w:pStyle w:val="AbbMitRahmen"/>
      </w:pPr>
      <w:r w:rsidRPr="00C5063F">
        <w:rPr>
          <w:noProof/>
        </w:rPr>
        <w:drawing>
          <wp:inline distT="0" distB="0" distL="0" distR="0" wp14:anchorId="2111F370" wp14:editId="55C11D8C">
            <wp:extent cx="3953761" cy="2518913"/>
            <wp:effectExtent l="0" t="0" r="8890" b="0"/>
            <wp:docPr id="843585232" name="Grafik 1" descr="Ein Bild, das Text, Screenshot, Rechteck, Diagramm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3585232" name="Grafik 1" descr="Ein Bild, das Text, Screenshot, Rechteck, Diagramm enthält.&#10;&#10;Automatisch generierte Beschreibung"/>
                    <pic:cNvPicPr/>
                  </pic:nvPicPr>
                  <pic:blipFill rotWithShape="1">
                    <a:blip r:embed="rId31"/>
                    <a:srcRect t="10761" b="4293"/>
                    <a:stretch/>
                  </pic:blipFill>
                  <pic:spPr bwMode="auto">
                    <a:xfrm>
                      <a:off x="0" y="0"/>
                      <a:ext cx="3992229" cy="2543421"/>
                    </a:xfrm>
                    <a:prstGeom prst="rect">
                      <a:avLst/>
                    </a:prstGeom>
                    <a:ln>
                      <a:noFill/>
                    </a:ln>
                    <a:extLst>
                      <a:ext uri="{53640926-AAD7-44D8-BBD7-CCE9431645EC}">
                        <a14:shadowObscured xmlns:a14="http://schemas.microsoft.com/office/drawing/2010/main"/>
                      </a:ext>
                    </a:extLst>
                  </pic:spPr>
                </pic:pic>
              </a:graphicData>
            </a:graphic>
          </wp:inline>
        </w:drawing>
      </w:r>
    </w:p>
    <w:p w14:paraId="796A7B79" w14:textId="0CB2F44F" w:rsidR="007C11E6" w:rsidRDefault="00C132C0" w:rsidP="00AD7D24">
      <w:pPr>
        <w:pStyle w:val="Beschriftung"/>
      </w:pPr>
      <w:bookmarkStart w:id="78" w:name="_Toc143696930"/>
      <w:bookmarkStart w:id="79" w:name="_Toc143779064"/>
      <w:r>
        <w:t xml:space="preserve">Abb. </w:t>
      </w:r>
      <w:fldSimple w:instr=" SEQ Abb. \* ARABIC ">
        <w:r w:rsidR="008514D7">
          <w:rPr>
            <w:noProof/>
          </w:rPr>
          <w:t>17</w:t>
        </w:r>
      </w:fldSimple>
      <w:r>
        <w:t xml:space="preserve">: </w:t>
      </w:r>
      <w:r w:rsidR="00AD7D24">
        <w:tab/>
      </w:r>
      <w:r w:rsidR="00C9672B">
        <w:t xml:space="preserve">Umfang der </w:t>
      </w:r>
      <w:r w:rsidR="00322652">
        <w:t>Datenbasis</w:t>
      </w:r>
      <w:r w:rsidR="00C9672B">
        <w:t xml:space="preserve"> (in Stunden)</w:t>
      </w:r>
      <w:r w:rsidR="007C11E6">
        <w:t xml:space="preserve"> nach Verkehrsteilnehmerklasse</w:t>
      </w:r>
      <w:bookmarkEnd w:id="78"/>
      <w:bookmarkEnd w:id="79"/>
    </w:p>
    <w:p w14:paraId="25EAB2C0" w14:textId="77777777" w:rsidR="00C17ED8" w:rsidRDefault="00C17ED8" w:rsidP="00C17ED8"/>
    <w:p w14:paraId="714A6E1D" w14:textId="305B484F" w:rsidR="00570A04" w:rsidRDefault="00DE7D31" w:rsidP="00C17ED8">
      <w:r>
        <w:t xml:space="preserve">Visualisiert man die gesammelten </w:t>
      </w:r>
      <w:r w:rsidR="00311DB8">
        <w:t>Aufnahmen</w:t>
      </w:r>
      <w:r>
        <w:t xml:space="preserve"> auf einer Karte, so fällt auf, dass ein großer Teil der Daten nur wenigen Städten und Gemeinden entstammt. </w:t>
      </w:r>
      <w:r w:rsidR="001E3056">
        <w:t xml:space="preserve">Zu diesen gehören die Städte </w:t>
      </w:r>
      <w:r w:rsidR="001E3056" w:rsidRPr="001E3056">
        <w:rPr>
          <w:i/>
          <w:iCs/>
        </w:rPr>
        <w:t>Sonneberg</w:t>
      </w:r>
      <w:r w:rsidR="00374759">
        <w:t xml:space="preserve"> </w:t>
      </w:r>
      <w:r w:rsidR="001E3056">
        <w:t xml:space="preserve">und </w:t>
      </w:r>
      <w:r w:rsidR="001E3056" w:rsidRPr="001E3056">
        <w:rPr>
          <w:i/>
          <w:iCs/>
        </w:rPr>
        <w:t>Coburg</w:t>
      </w:r>
      <w:r w:rsidR="001E3056">
        <w:t xml:space="preserve">, die Kleinstädte </w:t>
      </w:r>
      <w:r w:rsidR="001E3056" w:rsidRPr="003C0D43">
        <w:rPr>
          <w:i/>
          <w:iCs/>
        </w:rPr>
        <w:t>Kronach</w:t>
      </w:r>
      <w:r w:rsidR="001E3056">
        <w:t xml:space="preserve">, </w:t>
      </w:r>
      <w:r w:rsidR="001E3056" w:rsidRPr="003C0D43">
        <w:rPr>
          <w:i/>
          <w:iCs/>
        </w:rPr>
        <w:t>Neustadt bei Coburg</w:t>
      </w:r>
      <w:r w:rsidR="001E3056">
        <w:t xml:space="preserve"> und </w:t>
      </w:r>
      <w:r w:rsidR="001E3056" w:rsidRPr="003C0D43">
        <w:rPr>
          <w:i/>
          <w:iCs/>
        </w:rPr>
        <w:t>Rödental</w:t>
      </w:r>
      <w:r w:rsidR="001E3056">
        <w:t xml:space="preserve"> sowie das Dorf </w:t>
      </w:r>
      <w:r w:rsidR="001E3056" w:rsidRPr="003C0D43">
        <w:rPr>
          <w:i/>
          <w:iCs/>
        </w:rPr>
        <w:t>Mengersgereuth-Hämmern</w:t>
      </w:r>
      <w:r w:rsidR="001E3056">
        <w:t>. Vereinzelte Aufnahmen entstammen anderen Ortschaften aus der Region Südthüringen und Oberfranken.</w:t>
      </w:r>
      <w:r w:rsidR="00374759">
        <w:t xml:space="preserve"> Konkret ist das Aufnahmegebiet geographisch in der Breite auf das Intervall von </w:t>
      </w:r>
      <w:r w:rsidR="00374759" w:rsidRPr="00374759">
        <w:t>49</w:t>
      </w:r>
      <w:r w:rsidR="00322652">
        <w:t>,</w:t>
      </w:r>
      <w:r w:rsidR="00374759" w:rsidRPr="00570A04">
        <w:t>8894° bis 50</w:t>
      </w:r>
      <w:r w:rsidR="00322652">
        <w:t>,</w:t>
      </w:r>
      <w:r w:rsidR="00374759" w:rsidRPr="00570A04">
        <w:t>4174° und in der Länge auf das Intervall von 10</w:t>
      </w:r>
      <w:r w:rsidR="00322652">
        <w:t>,</w:t>
      </w:r>
      <w:r w:rsidR="00374759" w:rsidRPr="00570A04">
        <w:t>8821° bis 11</w:t>
      </w:r>
      <w:r w:rsidR="00322652">
        <w:t>,</w:t>
      </w:r>
      <w:r w:rsidR="00374759" w:rsidRPr="00570A04">
        <w:t xml:space="preserve">3786° begrenzt. </w:t>
      </w:r>
      <w:r w:rsidR="00570A04" w:rsidRPr="00570A04">
        <w:t>Entsprechend beschränken sich die gesammelten Daten auf städtischen und dörflichen Verkehr. Großstadtverkehr wird nicht abgebildet.</w:t>
      </w:r>
    </w:p>
    <w:p w14:paraId="0404C798" w14:textId="4D388BD0" w:rsidR="007D5458" w:rsidRDefault="00374759" w:rsidP="00C17ED8">
      <w:r>
        <w:t xml:space="preserve">Die </w:t>
      </w:r>
      <w:r w:rsidRPr="00C27ADE">
        <w:t xml:space="preserve">Mehrheit der </w:t>
      </w:r>
      <w:r w:rsidR="00311DB8">
        <w:t>Aufnahmen</w:t>
      </w:r>
      <w:r w:rsidRPr="00C27ADE">
        <w:t xml:space="preserve"> </w:t>
      </w:r>
      <w:r w:rsidR="007D5458" w:rsidRPr="00C27ADE">
        <w:t xml:space="preserve">wurde im Raum Sonneberg-Neustadt aufgezeichnet. Die in Abb. 18 dargestellte </w:t>
      </w:r>
      <w:r w:rsidR="007D5458" w:rsidRPr="007D5458">
        <w:t xml:space="preserve">Visualisierung </w:t>
      </w:r>
      <w:r w:rsidR="007D5458">
        <w:t xml:space="preserve">zeigt dabei, </w:t>
      </w:r>
      <w:r w:rsidR="00FD54AE">
        <w:t xml:space="preserve">dass die Ausgangsdaten </w:t>
      </w:r>
      <w:r w:rsidR="007D5458">
        <w:t>nicht nur verschiedene</w:t>
      </w:r>
      <w:r w:rsidR="00FD54AE">
        <w:t xml:space="preserve"> städtische Bereiche</w:t>
      </w:r>
      <w:r w:rsidR="007D5458">
        <w:t>, wie bspw.</w:t>
      </w:r>
      <w:r w:rsidR="00FD54AE">
        <w:t xml:space="preserve"> Wohn- und Industriegebiete</w:t>
      </w:r>
      <w:r w:rsidR="007D5458">
        <w:t>,</w:t>
      </w:r>
      <w:r w:rsidR="00FD54AE">
        <w:t xml:space="preserve"> </w:t>
      </w:r>
      <w:r w:rsidR="007D5458">
        <w:t>sondern auch vielfältige</w:t>
      </w:r>
      <w:r w:rsidR="00FD54AE">
        <w:t xml:space="preserve"> Verkehrswege</w:t>
      </w:r>
      <w:r w:rsidR="007D5458">
        <w:t>, wie Haupt- und Nebenstraßen, aber auch Fußgänger- und Fahrradwege sowie Parks</w:t>
      </w:r>
      <w:r w:rsidR="00FD54AE">
        <w:t xml:space="preserve"> abdecken.</w:t>
      </w:r>
      <w:r w:rsidR="007402E2">
        <w:t xml:space="preserve"> </w:t>
      </w:r>
      <w:r w:rsidR="00C96A08">
        <w:t xml:space="preserve">Nicht in der Abbildung zu erkennen, aber dennoch hervorzuheben ist, dass durch einige der gesammelten </w:t>
      </w:r>
      <w:r w:rsidR="00311DB8">
        <w:t>Aufnahmen</w:t>
      </w:r>
      <w:r w:rsidR="00C96A08">
        <w:t xml:space="preserve"> auch besondere Verkehrsumstände, wie bspw. Staus zu Stoßzeiten oder stark gefüllte Fußgängerzonen, in den Ausgangsdaten abgebildet werden.</w:t>
      </w:r>
    </w:p>
    <w:p w14:paraId="5DCCBB69" w14:textId="77777777" w:rsidR="00A3143F" w:rsidRDefault="00A3143F" w:rsidP="00A3143F">
      <w:pPr>
        <w:pStyle w:val="AbbMitRahmen"/>
        <w:keepNext/>
      </w:pPr>
      <w:r w:rsidRPr="00A3143F">
        <w:rPr>
          <w:noProof/>
        </w:rPr>
        <w:lastRenderedPageBreak/>
        <w:drawing>
          <wp:inline distT="0" distB="0" distL="0" distR="0" wp14:anchorId="225DD1E6" wp14:editId="1C1E52C7">
            <wp:extent cx="5770245" cy="2924130"/>
            <wp:effectExtent l="0" t="0" r="1905" b="0"/>
            <wp:docPr id="1237815019" name="Grafik 1" descr="Ein Bild, das Karte, Text, Atlas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7815019" name="Grafik 1" descr="Ein Bild, das Karte, Text, Atlas enthält.&#10;&#10;Automatisch generierte Beschreibung"/>
                    <pic:cNvPicPr/>
                  </pic:nvPicPr>
                  <pic:blipFill rotWithShape="1">
                    <a:blip r:embed="rId32"/>
                    <a:srcRect l="5953" t="2179" r="3770" b="2256"/>
                    <a:stretch/>
                  </pic:blipFill>
                  <pic:spPr bwMode="auto">
                    <a:xfrm>
                      <a:off x="0" y="0"/>
                      <a:ext cx="5791165" cy="2934731"/>
                    </a:xfrm>
                    <a:prstGeom prst="rect">
                      <a:avLst/>
                    </a:prstGeom>
                    <a:ln>
                      <a:noFill/>
                    </a:ln>
                    <a:extLst>
                      <a:ext uri="{53640926-AAD7-44D8-BBD7-CCE9431645EC}">
                        <a14:shadowObscured xmlns:a14="http://schemas.microsoft.com/office/drawing/2010/main"/>
                      </a:ext>
                    </a:extLst>
                  </pic:spPr>
                </pic:pic>
              </a:graphicData>
            </a:graphic>
          </wp:inline>
        </w:drawing>
      </w:r>
    </w:p>
    <w:p w14:paraId="4747C771" w14:textId="428A4DB8" w:rsidR="007C11E6" w:rsidRDefault="00C132C0" w:rsidP="00AD7D24">
      <w:pPr>
        <w:pStyle w:val="Beschriftung"/>
      </w:pPr>
      <w:bookmarkStart w:id="80" w:name="_Toc143696931"/>
      <w:bookmarkStart w:id="81" w:name="_Toc143779065"/>
      <w:r>
        <w:t xml:space="preserve">Abb. </w:t>
      </w:r>
      <w:fldSimple w:instr=" SEQ Abb. \* ARABIC ">
        <w:r w:rsidR="008514D7">
          <w:rPr>
            <w:noProof/>
          </w:rPr>
          <w:t>18</w:t>
        </w:r>
      </w:fldSimple>
      <w:r>
        <w:t xml:space="preserve">: </w:t>
      </w:r>
      <w:r w:rsidR="00AD7D24">
        <w:tab/>
      </w:r>
      <w:r w:rsidR="00A3143F">
        <w:t xml:space="preserve">Visualisierung der gesammelten </w:t>
      </w:r>
      <w:r w:rsidR="00311DB8">
        <w:t>Aufnahmen</w:t>
      </w:r>
      <w:r w:rsidR="00A3143F">
        <w:t xml:space="preserve"> im Raum Sonneberg-Neustadt</w:t>
      </w:r>
      <w:bookmarkEnd w:id="80"/>
      <w:bookmarkEnd w:id="81"/>
    </w:p>
    <w:p w14:paraId="5638524A" w14:textId="77777777" w:rsidR="00C52386" w:rsidRDefault="00C52386" w:rsidP="00A3143F"/>
    <w:p w14:paraId="35732485" w14:textId="6C17CCEC" w:rsidR="00EB5A2B" w:rsidRDefault="00CC602D" w:rsidP="00A3143F">
      <w:r>
        <w:t xml:space="preserve">Die einzelne Betrachtung der </w:t>
      </w:r>
      <w:r w:rsidR="00311DB8">
        <w:t>Aufnahmen</w:t>
      </w:r>
      <w:r>
        <w:t xml:space="preserve"> bestätigt</w:t>
      </w:r>
      <w:r w:rsidR="00BA3EDA">
        <w:t xml:space="preserve"> </w:t>
      </w:r>
      <w:r>
        <w:t>die Erkenntnis, die</w:t>
      </w:r>
      <w:r w:rsidR="00156664">
        <w:t xml:space="preserve"> zum Teil</w:t>
      </w:r>
      <w:r>
        <w:t xml:space="preserve"> bereits </w:t>
      </w:r>
      <w:r w:rsidR="00156664">
        <w:t>aus</w:t>
      </w:r>
      <w:r>
        <w:t xml:space="preserve"> den vorangegangen Forschungsarbeiten gewonnen werden konnte</w:t>
      </w:r>
      <w:r w:rsidR="00156664">
        <w:t>:</w:t>
      </w:r>
      <w:r>
        <w:t xml:space="preserve"> Weite Teile der gesammelten </w:t>
      </w:r>
      <w:r w:rsidR="00311DB8">
        <w:t>GNSS-Sequenzen</w:t>
      </w:r>
      <w:r>
        <w:t xml:space="preserve"> sind</w:t>
      </w:r>
      <w:r w:rsidR="00CB502B">
        <w:t xml:space="preserve"> zu einem gewissen Grad</w:t>
      </w:r>
      <w:r>
        <w:t xml:space="preserve"> fehlerbehaftet.</w:t>
      </w:r>
      <w:r w:rsidR="00CB502B">
        <w:t xml:space="preserve"> Dabei </w:t>
      </w:r>
      <w:r w:rsidR="0030118A">
        <w:t>werden im Zuge dieser Arbeit</w:t>
      </w:r>
      <w:r w:rsidR="00CB502B">
        <w:t xml:space="preserve"> </w:t>
      </w:r>
      <w:r w:rsidR="005D5F4D">
        <w:t>insbesondere</w:t>
      </w:r>
      <w:r w:rsidR="007463F5">
        <w:t xml:space="preserve"> </w:t>
      </w:r>
      <w:r w:rsidR="00BA48B2">
        <w:t>vier</w:t>
      </w:r>
      <w:r w:rsidR="007463F5">
        <w:t xml:space="preserve"> Arten von Fehlern </w:t>
      </w:r>
      <w:r w:rsidR="0053283F" w:rsidRPr="00AC76FA">
        <w:t>differenziert</w:t>
      </w:r>
      <w:r w:rsidR="005D5F4D" w:rsidRPr="00AC76FA">
        <w:t xml:space="preserve">. </w:t>
      </w:r>
      <w:r w:rsidR="00EB5A2B" w:rsidRPr="00AC76FA">
        <w:t>Abb. 1</w:t>
      </w:r>
      <w:r w:rsidR="005A3C46" w:rsidRPr="00AC76FA">
        <w:t>9</w:t>
      </w:r>
      <w:r w:rsidR="00EB5A2B" w:rsidRPr="00AC76FA">
        <w:t xml:space="preserve"> veranschaulicht </w:t>
      </w:r>
      <w:r w:rsidR="00EB5A2B">
        <w:t xml:space="preserve">diese Fehlerarten </w:t>
      </w:r>
      <w:r w:rsidR="005D5F4D">
        <w:t>schematisch</w:t>
      </w:r>
      <w:r w:rsidR="00DF1E52" w:rsidRPr="00DF1E52">
        <w:t xml:space="preserve"> </w:t>
      </w:r>
      <w:r w:rsidR="00DF1E52">
        <w:t xml:space="preserve">im Vergleich zu einer fehlerfreien Sequenz, </w:t>
      </w:r>
      <w:r w:rsidR="004E0699">
        <w:t>die</w:t>
      </w:r>
      <w:r w:rsidR="00DF1E52">
        <w:t xml:space="preserve"> einer Fahrt auf einer geraden Straße bei konstanter Geschwindigkeit entspricht.</w:t>
      </w:r>
      <w:r w:rsidR="005D5F4D">
        <w:t xml:space="preserve"> Eine Betrachtung konkreter Beispiele würde an dieser Stelle den Rahmen</w:t>
      </w:r>
      <w:r w:rsidR="00DF1E52">
        <w:t xml:space="preserve"> sprengen.</w:t>
      </w:r>
    </w:p>
    <w:p w14:paraId="1F1892C9" w14:textId="0D7D9387" w:rsidR="00461ACB" w:rsidRDefault="00821031" w:rsidP="00ED0E47">
      <w:pPr>
        <w:pStyle w:val="AbbMitRahmen"/>
      </w:pPr>
      <w:r>
        <w:rPr>
          <w:noProof/>
        </w:rPr>
        <w:drawing>
          <wp:inline distT="0" distB="0" distL="0" distR="0" wp14:anchorId="5AB65395" wp14:editId="3765606C">
            <wp:extent cx="4977442" cy="1899412"/>
            <wp:effectExtent l="0" t="0" r="0" b="0"/>
            <wp:docPr id="1804206015"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005504" cy="1910121"/>
                    </a:xfrm>
                    <a:prstGeom prst="rect">
                      <a:avLst/>
                    </a:prstGeom>
                    <a:noFill/>
                  </pic:spPr>
                </pic:pic>
              </a:graphicData>
            </a:graphic>
          </wp:inline>
        </w:drawing>
      </w:r>
    </w:p>
    <w:p w14:paraId="01E0A1DA" w14:textId="19365EDB" w:rsidR="00896FE0" w:rsidRDefault="00C132C0" w:rsidP="00AD7D24">
      <w:pPr>
        <w:pStyle w:val="Beschriftung"/>
      </w:pPr>
      <w:bookmarkStart w:id="82" w:name="_Toc143696932"/>
      <w:bookmarkStart w:id="83" w:name="_Toc143779066"/>
      <w:r>
        <w:t xml:space="preserve">Abb. </w:t>
      </w:r>
      <w:fldSimple w:instr=" SEQ Abb. \* ARABIC ">
        <w:r w:rsidR="008514D7">
          <w:rPr>
            <w:noProof/>
          </w:rPr>
          <w:t>19</w:t>
        </w:r>
      </w:fldSimple>
      <w:r>
        <w:t xml:space="preserve">: </w:t>
      </w:r>
      <w:r w:rsidR="00AD7D24">
        <w:tab/>
      </w:r>
      <w:r w:rsidR="00461ACB" w:rsidRPr="00AD7D24">
        <w:t>Primäre</w:t>
      </w:r>
      <w:r w:rsidR="00461ACB">
        <w:t xml:space="preserve"> Fehler</w:t>
      </w:r>
      <w:r w:rsidR="0003556F">
        <w:t>arten innerhalb der GNSS-Sequenzen</w:t>
      </w:r>
      <w:bookmarkEnd w:id="82"/>
      <w:bookmarkEnd w:id="83"/>
    </w:p>
    <w:p w14:paraId="2957000E" w14:textId="77777777" w:rsidR="00ED0E47" w:rsidRDefault="00ED0E47" w:rsidP="00ED0E47"/>
    <w:p w14:paraId="309F9345" w14:textId="0AA40678" w:rsidR="007A61E9" w:rsidRDefault="00ED0E47" w:rsidP="00F64B5C">
      <w:r>
        <w:t xml:space="preserve">Die </w:t>
      </w:r>
      <w:r w:rsidR="009B1657">
        <w:t xml:space="preserve">in den Ausgangsdaten </w:t>
      </w:r>
      <w:r>
        <w:t xml:space="preserve">am häufigsten auftretenden Fehler sind </w:t>
      </w:r>
      <w:r w:rsidR="00293329">
        <w:t>U</w:t>
      </w:r>
      <w:r>
        <w:t>ngenauigkeiten</w:t>
      </w:r>
      <w:r w:rsidR="00293329">
        <w:t xml:space="preserve"> in der Positionserfassung</w:t>
      </w:r>
      <w:r>
        <w:t xml:space="preserve">, welche im Folgenden </w:t>
      </w:r>
      <w:r w:rsidR="0099474B">
        <w:t xml:space="preserve">zusammenfassend </w:t>
      </w:r>
      <w:r>
        <w:t xml:space="preserve">als </w:t>
      </w:r>
      <w:r>
        <w:rPr>
          <w:i/>
          <w:iCs/>
        </w:rPr>
        <w:t>R</w:t>
      </w:r>
      <w:r w:rsidRPr="00ED0E47">
        <w:rPr>
          <w:i/>
          <w:iCs/>
        </w:rPr>
        <w:t>auschen</w:t>
      </w:r>
      <w:r>
        <w:t xml:space="preserve"> bezeichnet werden. </w:t>
      </w:r>
      <w:r w:rsidR="00DF0272">
        <w:lastRenderedPageBreak/>
        <w:t xml:space="preserve">Unterschieden werden hierbei zwei Formen des Rauschens: das </w:t>
      </w:r>
      <w:r w:rsidR="00DF0272" w:rsidRPr="00DF0272">
        <w:rPr>
          <w:i/>
          <w:iCs/>
        </w:rPr>
        <w:t>senkrechte Rauschen</w:t>
      </w:r>
      <w:r w:rsidR="00DF0272">
        <w:t xml:space="preserve"> und das </w:t>
      </w:r>
      <w:r w:rsidR="00DF0272" w:rsidRPr="00DF0272">
        <w:rPr>
          <w:i/>
          <w:iCs/>
        </w:rPr>
        <w:t>horizontale Rauschen</w:t>
      </w:r>
      <w:r w:rsidR="00DF0272">
        <w:t xml:space="preserve">. Das Erstere führt dazu, </w:t>
      </w:r>
      <w:r w:rsidR="00164FF4">
        <w:t>dass</w:t>
      </w:r>
      <w:r w:rsidR="00AC76FA">
        <w:t xml:space="preserve"> erfasste</w:t>
      </w:r>
      <w:r w:rsidR="00BA3EDA">
        <w:t xml:space="preserve"> Koordinatenpunkte abseits der eigentlich zurückgelegten Strecke liegen</w:t>
      </w:r>
      <w:r w:rsidR="0099474B">
        <w:t xml:space="preserve">. Dieses Rauschen scheint dabei allerdings </w:t>
      </w:r>
      <w:r w:rsidR="00DF0272">
        <w:t xml:space="preserve">in der Regel </w:t>
      </w:r>
      <w:r w:rsidR="0099474B">
        <w:t>nicht für jeden Punkt unabhängig zu sein, d</w:t>
      </w:r>
      <w:r w:rsidR="00DF0272">
        <w:t>enn</w:t>
      </w:r>
      <w:r w:rsidR="0099474B">
        <w:t xml:space="preserve"> aufeinanderfolgende Punkte</w:t>
      </w:r>
      <w:r w:rsidR="00F64B5C">
        <w:t xml:space="preserve"> weisen</w:t>
      </w:r>
      <w:r w:rsidR="0099474B">
        <w:t xml:space="preserve"> oft ähnliche Abweichungen </w:t>
      </w:r>
      <w:r w:rsidR="00F64B5C">
        <w:t>auf</w:t>
      </w:r>
      <w:r w:rsidR="0099474B">
        <w:t xml:space="preserve">. Sie liegen also, wie beispielhaft unten links in Abb. 16 dargestellt, alle rechts von der tatsächlich zurückgelegten Strecke. </w:t>
      </w:r>
      <w:r w:rsidR="00F64B5C">
        <w:t xml:space="preserve">Das horizontale Rauschen äußert sich dadurch, dass Koordinatenpunkte nicht </w:t>
      </w:r>
      <w:r w:rsidR="00211268">
        <w:t>abseits,</w:t>
      </w:r>
      <w:r w:rsidR="00F64B5C">
        <w:t xml:space="preserve"> sondern </w:t>
      </w:r>
      <w:r w:rsidR="00BA3EDA">
        <w:t xml:space="preserve">entlang der zurückgelegten Strecke vor oder hinter der tatsächlichen Position </w:t>
      </w:r>
      <w:r w:rsidR="00B17C14">
        <w:t xml:space="preserve">erfasst </w:t>
      </w:r>
      <w:r w:rsidR="005A3C46">
        <w:t>werden</w:t>
      </w:r>
      <w:r w:rsidR="00BA3EDA">
        <w:t xml:space="preserve">.  </w:t>
      </w:r>
      <w:r w:rsidR="00610791">
        <w:t xml:space="preserve">In seltenen Fällen sind einzelne Punkte dabei so stark horizontal verrauscht, dass sie trotz einer konstanten Vorwärtsbewegung hinter zuvor aufgenommenen Punkten erfasst werden. </w:t>
      </w:r>
      <w:r w:rsidR="00C124D7">
        <w:t>Wichtig zu beachten ist, dass beide Arten des Rauschens in der Regel gleichzeitig</w:t>
      </w:r>
      <w:r w:rsidR="00F7406D">
        <w:t xml:space="preserve"> und </w:t>
      </w:r>
      <w:r w:rsidR="005A3C46">
        <w:t xml:space="preserve">in allen aufgenommenen </w:t>
      </w:r>
      <w:r w:rsidR="00311DB8">
        <w:t>Sequenzen</w:t>
      </w:r>
      <w:r w:rsidR="00C124D7">
        <w:t xml:space="preserve"> auftreten</w:t>
      </w:r>
      <w:r w:rsidR="007E3684">
        <w:t xml:space="preserve">. </w:t>
      </w:r>
      <w:r w:rsidR="00F7406D">
        <w:t xml:space="preserve">Der Schweregrad des Rauschens variiert </w:t>
      </w:r>
      <w:r w:rsidR="005A3C46">
        <w:t xml:space="preserve">dabei jedoch </w:t>
      </w:r>
      <w:r w:rsidR="00F7406D">
        <w:t>sehr stark</w:t>
      </w:r>
      <w:r w:rsidR="005A3C46">
        <w:t xml:space="preserve">. </w:t>
      </w:r>
      <w:r w:rsidR="00610791">
        <w:t xml:space="preserve"> </w:t>
      </w:r>
    </w:p>
    <w:p w14:paraId="444E3F12" w14:textId="6E43CB5C" w:rsidR="007A61E9" w:rsidRDefault="007A61E9" w:rsidP="00ED0E47">
      <w:r>
        <w:t xml:space="preserve">Eine Möglichkeit, um das Rauschen in den Ausgangsdaten abzuschätzen, ist durch die </w:t>
      </w:r>
      <w:r w:rsidRPr="007A61E9">
        <w:rPr>
          <w:rStyle w:val="Code"/>
          <w:noProof/>
        </w:rPr>
        <w:t>accuracy</w:t>
      </w:r>
      <w:r>
        <w:t xml:space="preserve">-Werte der </w:t>
      </w:r>
      <w:r w:rsidR="00F1341C">
        <w:t>Positionsaufnahme</w:t>
      </w:r>
      <w:r w:rsidR="00AC76FA">
        <w:t>n</w:t>
      </w:r>
      <w:r>
        <w:t xml:space="preserve"> gegeben, deren Mittelwert</w:t>
      </w:r>
      <w:r w:rsidR="00AC76FA">
        <w:t xml:space="preserve"> über alle </w:t>
      </w:r>
      <w:r w:rsidR="00311DB8">
        <w:t>Aufnahmen</w:t>
      </w:r>
      <w:r>
        <w:t xml:space="preserve"> bei ca. 6,86m liegt. Die zugehörige Standardabweichung beträgt </w:t>
      </w:r>
      <w:r w:rsidR="00AC76FA">
        <w:t>in etwa</w:t>
      </w:r>
      <w:r>
        <w:t xml:space="preserve"> 4,26m. Damit liegt die Genauigkeit der meisten Koordinatenpunkte am unteren Ende der erwarteten Genauigkeit</w:t>
      </w:r>
      <w:r w:rsidR="00322652">
        <w:t xml:space="preserve"> des GNSS, welche als</w:t>
      </w:r>
      <w:r>
        <w:t xml:space="preserve"> 5m-15m</w:t>
      </w:r>
      <w:r w:rsidR="00322652">
        <w:t xml:space="preserve"> angegeben wurde</w:t>
      </w:r>
      <w:r>
        <w:t xml:space="preserve">. Einige </w:t>
      </w:r>
      <w:r w:rsidR="00311DB8">
        <w:t>Aufnahmen</w:t>
      </w:r>
      <w:r>
        <w:t xml:space="preserve"> weißen jedoch auch </w:t>
      </w:r>
      <w:r w:rsidRPr="0099474B">
        <w:rPr>
          <w:rStyle w:val="Code"/>
          <w:noProof/>
        </w:rPr>
        <w:t>accuracy</w:t>
      </w:r>
      <w:r>
        <w:t>-Werte von weit über 20m auf.</w:t>
      </w:r>
      <w:r w:rsidR="0099474B">
        <w:t xml:space="preserve"> Nichtsdestotrotz lässt sich die Genauigkeit der Ausgangsdaten somit </w:t>
      </w:r>
      <w:proofErr w:type="gramStart"/>
      <w:r w:rsidR="0099474B">
        <w:t>als verhältnismäßig</w:t>
      </w:r>
      <w:proofErr w:type="gramEnd"/>
      <w:r w:rsidR="0099474B">
        <w:t xml:space="preserve"> hoch beurteilen.</w:t>
      </w:r>
    </w:p>
    <w:p w14:paraId="36954D2B" w14:textId="08310A1E" w:rsidR="00AC76FA" w:rsidRDefault="007E171F" w:rsidP="009E398D">
      <w:r>
        <w:t>Eine weitere</w:t>
      </w:r>
      <w:r w:rsidR="00246852">
        <w:t xml:space="preserve"> Fehlerart, die in </w:t>
      </w:r>
      <w:r>
        <w:t>vielen</w:t>
      </w:r>
      <w:r w:rsidR="00246852">
        <w:t xml:space="preserve"> </w:t>
      </w:r>
      <w:r w:rsidR="00311DB8">
        <w:t>Aufnahmen</w:t>
      </w:r>
      <w:r w:rsidR="00246852">
        <w:t xml:space="preserve"> </w:t>
      </w:r>
      <w:r>
        <w:t>auftritt,</w:t>
      </w:r>
      <w:r w:rsidR="00246852">
        <w:t xml:space="preserve"> sind </w:t>
      </w:r>
      <w:r w:rsidR="00246852" w:rsidRPr="00246852">
        <w:rPr>
          <w:i/>
          <w:iCs/>
        </w:rPr>
        <w:t>Dopplungen</w:t>
      </w:r>
      <w:r>
        <w:t>. Hiermit ist das mehrfache Erfassen derselben Position und in der Regel auch desselben zugehörigen Zeitstempels gemeint. Dopplungen treten vermehrt auf, wenn langsame Bewegungen oder Stillstand aufgenommen</w:t>
      </w:r>
      <w:r w:rsidR="000C50F5">
        <w:t xml:space="preserve"> </w:t>
      </w:r>
      <w:r w:rsidR="00DE050F">
        <w:t>wurde</w:t>
      </w:r>
      <w:r w:rsidR="000C50F5">
        <w:t>n</w:t>
      </w:r>
      <w:r w:rsidR="00DE050F">
        <w:t>. Hierbei kann es vorkommen, dass der Standort-Service des Mobilgeräts</w:t>
      </w:r>
      <w:r w:rsidR="00AC76FA">
        <w:t xml:space="preserve"> bei der Aufzeichnung mittels MotionTrace</w:t>
      </w:r>
      <w:r w:rsidR="00DE050F">
        <w:t xml:space="preserve"> keine Änderung der Position feststellt und diese entsprechend nicht</w:t>
      </w:r>
      <w:r w:rsidR="00322652">
        <w:t xml:space="preserve"> innerhalb des Aufnahmeintervalls</w:t>
      </w:r>
      <w:r w:rsidR="00DE050F">
        <w:t xml:space="preserve"> aktualisiert.</w:t>
      </w:r>
      <w:r w:rsidR="000C50F5">
        <w:t xml:space="preserve"> </w:t>
      </w:r>
      <w:r>
        <w:t xml:space="preserve">Eine direkte Folge von Dopplungen </w:t>
      </w:r>
      <w:proofErr w:type="gramStart"/>
      <w:r>
        <w:t>sind</w:t>
      </w:r>
      <w:proofErr w:type="gramEnd"/>
      <w:r>
        <w:t xml:space="preserve">, wie auch </w:t>
      </w:r>
      <w:r w:rsidRPr="00AC76FA">
        <w:t>in Abb.1</w:t>
      </w:r>
      <w:r w:rsidR="000C50F5" w:rsidRPr="00AC76FA">
        <w:t>9</w:t>
      </w:r>
      <w:r w:rsidRPr="00AC76FA">
        <w:t xml:space="preserve"> </w:t>
      </w:r>
      <w:r w:rsidRPr="007E171F">
        <w:t>veranschaulicht</w:t>
      </w:r>
      <w:r w:rsidR="00354695">
        <w:t>,</w:t>
      </w:r>
      <w:r w:rsidRPr="007E171F">
        <w:t xml:space="preserve"> </w:t>
      </w:r>
      <w:r w:rsidRPr="007E171F">
        <w:rPr>
          <w:i/>
          <w:iCs/>
        </w:rPr>
        <w:t>variierende Zeitintervalle</w:t>
      </w:r>
      <w:r>
        <w:t xml:space="preserve">. </w:t>
      </w:r>
      <w:r w:rsidR="00E2648C">
        <w:t xml:space="preserve">Diese können jedoch auch unabhängig von Dopplungen auftreten. </w:t>
      </w:r>
      <w:r w:rsidR="009E398D">
        <w:t xml:space="preserve">Neben Dopplungen ist ein weiterer Grund für variierende Zeitintervalle </w:t>
      </w:r>
      <w:r w:rsidR="00DE050F">
        <w:t xml:space="preserve">möglicherweise die </w:t>
      </w:r>
      <w:r w:rsidR="000C6969">
        <w:t>fehlende</w:t>
      </w:r>
      <w:r w:rsidR="00DE050F">
        <w:t xml:space="preserve"> Kopplung zwischen der Aktualisierung des Standort-Services</w:t>
      </w:r>
      <w:r w:rsidR="009E398D">
        <w:t xml:space="preserve"> </w:t>
      </w:r>
      <w:r w:rsidR="00DE050F">
        <w:t>und der Standortanfrage und -speicherung durch MotionTrace.</w:t>
      </w:r>
      <w:r w:rsidR="00AC76FA">
        <w:t xml:space="preserve"> </w:t>
      </w:r>
    </w:p>
    <w:p w14:paraId="1AF47108" w14:textId="56C384EF" w:rsidR="0003556F" w:rsidRPr="0003556F" w:rsidRDefault="00AC76FA" w:rsidP="009E398D">
      <w:r>
        <w:t xml:space="preserve">Die Zeitdifferenzen der aufeinanderfolgenden Positionsaufnahmen in den Ausgangsdaten (berechnet aus den Zeitstempeln) weisen eine Standardabweichung von ca. 305ms und einige Ausreißer von bis zu 15s auf. </w:t>
      </w:r>
      <w:r w:rsidR="00354695">
        <w:t xml:space="preserve">Ausreiser sind vermutlich die Folge von </w:t>
      </w:r>
      <w:r w:rsidR="009E398D">
        <w:t xml:space="preserve">Störungen des GNSS-Signals </w:t>
      </w:r>
      <w:r w:rsidR="009E398D">
        <w:lastRenderedPageBreak/>
        <w:t xml:space="preserve">unter bestimmten Umständen, wie bspw. einer Tunnelfahrt. </w:t>
      </w:r>
      <w:r w:rsidR="00794BC5">
        <w:t xml:space="preserve"> </w:t>
      </w:r>
      <w:r w:rsidR="000F013A">
        <w:t>In der Regel</w:t>
      </w:r>
      <w:r w:rsidR="00732AFC">
        <w:t xml:space="preserve"> entspricht </w:t>
      </w:r>
      <w:r w:rsidR="000F013A">
        <w:t xml:space="preserve">das Aufnahmeintervall </w:t>
      </w:r>
      <w:r w:rsidR="00732AFC">
        <w:t xml:space="preserve">jedoch in etwa </w:t>
      </w:r>
      <w:r w:rsidR="000F013A">
        <w:t>der angedachten Sekunde, was sich aus dem 25%-Quantil von 998ms und dem 75%-Quantil von 1011ms der Zeitdifferenzen schlussfolgern lässt.</w:t>
      </w:r>
    </w:p>
    <w:p w14:paraId="4E948016" w14:textId="17F54A5D" w:rsidR="00C55278" w:rsidRPr="00466AC3" w:rsidRDefault="00F10E41" w:rsidP="00B56C88">
      <w:r>
        <w:t>Für eine weitere Betrachtungen der Ausgangsdaten sind a</w:t>
      </w:r>
      <w:r w:rsidR="00D65289">
        <w:t>lle</w:t>
      </w:r>
      <w:r w:rsidR="00F91C2E">
        <w:t xml:space="preserve"> gesammelten und für die </w:t>
      </w:r>
      <w:r w:rsidR="00D3571E">
        <w:t>nachfolgenden</w:t>
      </w:r>
      <w:r w:rsidR="00F91C2E">
        <w:t xml:space="preserve"> Umsetzungen verwendeten </w:t>
      </w:r>
      <w:r w:rsidR="00311DB8">
        <w:t>Aufnahmen</w:t>
      </w:r>
      <w:r w:rsidR="00F91C2E">
        <w:t xml:space="preserve"> im </w:t>
      </w:r>
      <w:r w:rsidR="00BC377F">
        <w:t xml:space="preserve">zu dieser Arbeit </w:t>
      </w:r>
      <w:r w:rsidR="00F91C2E">
        <w:t xml:space="preserve">zugehörigen Projekt </w:t>
      </w:r>
      <w:r w:rsidR="00F91C2E" w:rsidRPr="00F91C2E">
        <w:t>zu finden.</w:t>
      </w:r>
      <w:r w:rsidR="00203124">
        <w:t xml:space="preserve"> Die einzelnen </w:t>
      </w:r>
      <w:r w:rsidR="00311DB8">
        <w:t>Aufnahmen</w:t>
      </w:r>
      <w:r w:rsidR="00203124">
        <w:t xml:space="preserve"> </w:t>
      </w:r>
      <w:r w:rsidR="00B56C88">
        <w:t>liegen hierbei als separate csv-Dateien vor,</w:t>
      </w:r>
      <w:r w:rsidR="00203124">
        <w:t xml:space="preserve"> </w:t>
      </w:r>
      <w:r w:rsidR="00311DB8">
        <w:t>welche die in Tab 1. aufgeführten Spalten umfassen.</w:t>
      </w:r>
    </w:p>
    <w:p w14:paraId="335E1FCA" w14:textId="21EC596A" w:rsidR="009130EA" w:rsidRDefault="009130EA" w:rsidP="009130EA">
      <w:pPr>
        <w:pStyle w:val="berschrift1"/>
      </w:pPr>
      <w:bookmarkStart w:id="84" w:name="_Toc143879383"/>
      <w:r>
        <w:lastRenderedPageBreak/>
        <w:t>Anforderungen und Gesamtkonzept</w:t>
      </w:r>
      <w:bookmarkEnd w:id="84"/>
    </w:p>
    <w:p w14:paraId="0AE5FD36" w14:textId="2D5D95ED" w:rsidR="00A67207" w:rsidRDefault="00A67207" w:rsidP="00D86A6F">
      <w:r>
        <w:t xml:space="preserve">Zur Bewältigung der u.a. in </w:t>
      </w:r>
      <w:r w:rsidR="002745B9">
        <w:t>Abschnitt</w:t>
      </w:r>
      <w:r>
        <w:t xml:space="preserve"> 1.1 erläuterten Problemstellung und der Beantwortung der hieraus abgeleiteten Forschungsfragen wurde das </w:t>
      </w:r>
      <w:r w:rsidRPr="00D86802">
        <w:t xml:space="preserve">in Abb. </w:t>
      </w:r>
      <w:r w:rsidR="00D86802" w:rsidRPr="00D86802">
        <w:t>20</w:t>
      </w:r>
      <w:r w:rsidRPr="00D86802">
        <w:t xml:space="preserve"> veranschaulichte </w:t>
      </w:r>
      <w:r>
        <w:t>Gesamtkonzept entwickelt. Dieses bildet die Basis der in den nachfolgenden Kapiteln beschriebenen Implementierungen zu dieser Arbeit.</w:t>
      </w:r>
    </w:p>
    <w:p w14:paraId="18C27A32" w14:textId="77777777" w:rsidR="00D9236E" w:rsidRDefault="00D9236E" w:rsidP="00D9236E">
      <w:pPr>
        <w:pStyle w:val="AbbMitRahmen"/>
        <w:keepNext/>
      </w:pPr>
      <w:r>
        <w:rPr>
          <w:noProof/>
        </w:rPr>
        <w:drawing>
          <wp:inline distT="0" distB="0" distL="0" distR="0" wp14:anchorId="386215C5" wp14:editId="43A3B083">
            <wp:extent cx="5772150" cy="2492238"/>
            <wp:effectExtent l="0" t="0" r="0" b="0"/>
            <wp:docPr id="1793461106"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808691" cy="2508015"/>
                    </a:xfrm>
                    <a:prstGeom prst="rect">
                      <a:avLst/>
                    </a:prstGeom>
                    <a:noFill/>
                  </pic:spPr>
                </pic:pic>
              </a:graphicData>
            </a:graphic>
          </wp:inline>
        </w:drawing>
      </w:r>
    </w:p>
    <w:p w14:paraId="3960A727" w14:textId="756DD6A4" w:rsidR="00DF235F" w:rsidRDefault="00C132C0" w:rsidP="00AD7D24">
      <w:pPr>
        <w:pStyle w:val="Beschriftung"/>
      </w:pPr>
      <w:bookmarkStart w:id="85" w:name="_Toc143696933"/>
      <w:bookmarkStart w:id="86" w:name="_Toc143779067"/>
      <w:r>
        <w:t xml:space="preserve">Abb. </w:t>
      </w:r>
      <w:fldSimple w:instr=" SEQ Abb. \* ARABIC ">
        <w:r w:rsidR="008514D7">
          <w:rPr>
            <w:noProof/>
          </w:rPr>
          <w:t>20</w:t>
        </w:r>
      </w:fldSimple>
      <w:r>
        <w:t xml:space="preserve">: </w:t>
      </w:r>
      <w:r w:rsidR="00AD7D24">
        <w:tab/>
      </w:r>
      <w:r w:rsidR="00D9236E" w:rsidRPr="00AD7D24">
        <w:t>Veranschaulichtes</w:t>
      </w:r>
      <w:r w:rsidR="00D9236E">
        <w:t xml:space="preserve"> Gesamtkonzept der Verkehrsteilnehmerklassifikation</w:t>
      </w:r>
      <w:bookmarkEnd w:id="85"/>
      <w:bookmarkEnd w:id="86"/>
    </w:p>
    <w:p w14:paraId="1144E24E" w14:textId="77777777" w:rsidR="00D9236E" w:rsidRDefault="00D9236E" w:rsidP="00D9236E"/>
    <w:p w14:paraId="719EC6B8" w14:textId="78B46350" w:rsidR="00325387" w:rsidRDefault="00325387" w:rsidP="00325387">
      <w:r>
        <w:t>Gelb hervorgehoben ist dabei das Basiskonzept der Verkehrsteilnehmerklassifikation</w:t>
      </w:r>
      <w:r w:rsidR="009935F8">
        <w:t xml:space="preserve">. An dessen Beginn stehen zunächst die Rohsequenzen, welche im Grunde Zeitreihen aus </w:t>
      </w:r>
      <w:r w:rsidR="00AB0CA2">
        <w:t>Positionsaufnahmen</w:t>
      </w:r>
      <w:r w:rsidR="009935F8">
        <w:t xml:space="preserve"> sind. Jede </w:t>
      </w:r>
      <w:r w:rsidR="00AB0CA2">
        <w:t>Positionsaufnahme</w:t>
      </w:r>
      <w:r w:rsidR="009935F8">
        <w:t xml:space="preserve"> enthält dabei die Koordinaten eines Verkehrsteilnehmers und deren geschätzte Genauigkeit zu einem bestimmten Zeitpunkt, welcher über einen Zeitstempel abgebildet wird. </w:t>
      </w:r>
      <w:r>
        <w:t xml:space="preserve">In dieser Form eignen sich die Sequenzen nicht für die Klassifikation, da Sie einem starken </w:t>
      </w:r>
      <w:r w:rsidRPr="00C515C1">
        <w:rPr>
          <w:i/>
          <w:iCs/>
        </w:rPr>
        <w:t>Bias</w:t>
      </w:r>
      <w:r>
        <w:rPr>
          <w:i/>
          <w:iCs/>
        </w:rPr>
        <w:t xml:space="preserve"> </w:t>
      </w:r>
      <w:r>
        <w:t xml:space="preserve">(dt. etwa </w:t>
      </w:r>
      <w:r w:rsidRPr="009935F8">
        <w:rPr>
          <w:i/>
          <w:iCs/>
        </w:rPr>
        <w:t>Verzerrung</w:t>
      </w:r>
      <w:r>
        <w:t xml:space="preserve">) unterliegen. </w:t>
      </w:r>
      <w:r w:rsidR="009935F8">
        <w:t xml:space="preserve">Dieser ergibt </w:t>
      </w:r>
      <w:r w:rsidR="00AD76C9">
        <w:t xml:space="preserve">sich </w:t>
      </w:r>
      <w:r w:rsidR="009935F8">
        <w:t xml:space="preserve">vor allem aus der </w:t>
      </w:r>
      <w:r w:rsidR="00AD76C9">
        <w:t xml:space="preserve">starken </w:t>
      </w:r>
      <w:r w:rsidR="009935F8">
        <w:t xml:space="preserve">lokalen und temporalen Beschränktheit der </w:t>
      </w:r>
      <w:r w:rsidR="00885BFE">
        <w:t>Datenbasis</w:t>
      </w:r>
      <w:r w:rsidR="009935F8">
        <w:t xml:space="preserve"> sowie aus der geringen Menge an Datenerzeugern. Hierdurch könnten </w:t>
      </w:r>
      <w:r w:rsidR="00885BFE">
        <w:t>die zu trainierenden Klassifikatoren fälschlicherweise lernen, Fahrzeugklassen innerhalb der Datenbasis allein auf Basis von Ort (z.B. zurückgelegte</w:t>
      </w:r>
      <w:r w:rsidR="00AB0CA2">
        <w:t>n</w:t>
      </w:r>
      <w:r w:rsidR="00885BFE">
        <w:t xml:space="preserve"> Strecke</w:t>
      </w:r>
      <w:r w:rsidR="00AB0CA2">
        <w:t>n</w:t>
      </w:r>
      <w:r w:rsidR="00885BFE">
        <w:t xml:space="preserve">) und Zeit (Aufnahmen eines Nutzers entstanden oft mit kurzem zeitlichem Abstand zueinander) statt über Bewegungsmuster zu unterscheiden. In jedem Fall </w:t>
      </w:r>
      <w:r w:rsidR="00AD76C9">
        <w:t>kann davon ausgegangen werden, dass</w:t>
      </w:r>
      <w:r w:rsidR="00885BFE">
        <w:t xml:space="preserve"> die Klassifikatoren </w:t>
      </w:r>
      <w:r w:rsidR="00AD76C9">
        <w:t>so nur</w:t>
      </w:r>
      <w:r w:rsidR="00885BFE">
        <w:t xml:space="preserve"> sehr schwer auf neue Daten außerhalb dieser lokalen und temporalen Beschränktheit</w:t>
      </w:r>
      <w:r w:rsidR="00AD76C9">
        <w:t xml:space="preserve"> </w:t>
      </w:r>
      <w:r w:rsidR="00885BFE">
        <w:t>verallgemeinern</w:t>
      </w:r>
      <w:r w:rsidR="00AD76C9">
        <w:t xml:space="preserve"> könn</w:t>
      </w:r>
      <w:r w:rsidR="00AB0CA2">
        <w:t>t</w:t>
      </w:r>
      <w:r w:rsidR="00AD76C9">
        <w:t>en</w:t>
      </w:r>
      <w:r w:rsidR="00885BFE">
        <w:t xml:space="preserve">. </w:t>
      </w:r>
      <w:r>
        <w:t>Deswegen soll keines</w:t>
      </w:r>
      <w:r w:rsidR="0085191F">
        <w:t xml:space="preserve"> der</w:t>
      </w:r>
      <w:r>
        <w:t xml:space="preserve"> oben genannten Merkmale (Koordinaten, Genauigkeit und </w:t>
      </w:r>
      <w:r w:rsidR="00885BFE">
        <w:t>Zeitstempel</w:t>
      </w:r>
      <w:r>
        <w:t>) direkt in die Klassifikation einfließen. Stattdessen werden hieraus</w:t>
      </w:r>
      <w:r w:rsidR="00885BFE">
        <w:t xml:space="preserve"> </w:t>
      </w:r>
      <w:r>
        <w:t xml:space="preserve">verallgemeinernde Merkmale berechnet, </w:t>
      </w:r>
      <w:r>
        <w:lastRenderedPageBreak/>
        <w:t>welche die Bewegung von Verkehrsteilnehmern unabhängig von Ort und Zeit repräsentieren</w:t>
      </w:r>
      <w:r w:rsidR="00AD76C9">
        <w:t xml:space="preserve"> sollen</w:t>
      </w:r>
      <w:r>
        <w:t>.</w:t>
      </w:r>
      <w:r w:rsidR="00885BFE">
        <w:t xml:space="preserve"> Konkret werden die </w:t>
      </w:r>
      <w:r w:rsidR="00AB0CA2">
        <w:t>Positionsaufnahmen</w:t>
      </w:r>
      <w:r w:rsidR="00885BFE">
        <w:t xml:space="preserve"> innerhalb der Sequenzen um Merkmale, wie Geschwindigkeit, Beschleunigung und Winkelgeschwindigkeit erweitert. </w:t>
      </w:r>
      <w:r w:rsidR="005018A0">
        <w:t xml:space="preserve">Die Klassifikation der Verkehrsteilnehmerklasse erfolgt anschließend allein auf Basis dieser Bewegungsmerkmale. </w:t>
      </w:r>
      <w:r w:rsidR="009B0E65">
        <w:t xml:space="preserve">Als </w:t>
      </w:r>
      <w:r w:rsidR="00885BFE">
        <w:t>Klassifikator</w:t>
      </w:r>
      <w:r w:rsidR="00AD76C9">
        <w:t>en</w:t>
      </w:r>
      <w:r w:rsidR="00885BFE">
        <w:t xml:space="preserve"> zur Vorhersage der Verkehrsteilnehmerklasse</w:t>
      </w:r>
      <w:r w:rsidR="009B0E65">
        <w:t xml:space="preserve"> </w:t>
      </w:r>
      <w:r w:rsidR="00AD76C9">
        <w:t>werden</w:t>
      </w:r>
      <w:r w:rsidR="009B0E65">
        <w:t xml:space="preserve"> hierbei</w:t>
      </w:r>
      <w:r w:rsidR="00AD50AC">
        <w:t xml:space="preserve"> basierend auf den Erkenntnissen von Matteo Simoncini et al. </w:t>
      </w:r>
      <w:sdt>
        <w:sdtPr>
          <w:alias w:val="To edit, see citavi.com/edit"/>
          <w:tag w:val="CitaviPlaceholder#c247c08f-2979-4f66-95eb-c250ac71789d"/>
          <w:id w:val="1014499982"/>
          <w:placeholder>
            <w:docPart w:val="DefaultPlaceholder_-1854013440"/>
          </w:placeholder>
        </w:sdtPr>
        <w:sdtContent>
          <w:r w:rsidR="00AD50AC">
            <w:fldChar w:fldCharType="begin"/>
          </w:r>
          <w:r w:rsidR="00AD50A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1YTA3NmMyLWIzNjAtNDA4NC1hMjE1LWQ5NzkyZjVhOTM1OSIsIlJhbmdlTGVuZ3RoIjo0LCJSZWZlcmVuY2VJZCI6IjFhNDFjYTU3LWUwY2YtNDA4ZS1hZmY0LTFkMzgzNDU1ZWF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xNi9qLnRyYy4yMDE4LjAzLjAyNCIsIlVyaVN0cmluZyI6Imh0dHBzOi8vZG9pLm9yZy8xMC4xMDE2L2oudHJjLjIwMTguMDMuMDI0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}</w:instrText>
          </w:r>
          <w:r w:rsidR="00AD50AC">
            <w:fldChar w:fldCharType="separate"/>
          </w:r>
          <w:r w:rsidR="000E486B">
            <w:t>[14]</w:t>
          </w:r>
          <w:r w:rsidR="00AD50AC">
            <w:fldChar w:fldCharType="end"/>
          </w:r>
        </w:sdtContent>
      </w:sdt>
      <w:r w:rsidR="009B0E65">
        <w:t xml:space="preserve"> Rekurrente</w:t>
      </w:r>
      <w:r w:rsidR="001E3BAB">
        <w:t xml:space="preserve"> </w:t>
      </w:r>
      <w:r w:rsidR="009B0E65">
        <w:t>Neuronale</w:t>
      </w:r>
      <w:r w:rsidR="001E3BAB">
        <w:t xml:space="preserve"> </w:t>
      </w:r>
      <w:r w:rsidR="009B0E65">
        <w:t>Netz</w:t>
      </w:r>
      <w:r w:rsidR="005F306A">
        <w:t>e</w:t>
      </w:r>
      <w:r w:rsidR="009B0E65">
        <w:t xml:space="preserve"> zum Einsatz kommen, </w:t>
      </w:r>
      <w:r w:rsidR="00AD76C9">
        <w:t>deren</w:t>
      </w:r>
      <w:r w:rsidR="009B0E65">
        <w:t xml:space="preserve"> Alleinstellungsmerkmal es ist, Sequenzen </w:t>
      </w:r>
      <w:r w:rsidR="00EA7F04">
        <w:t xml:space="preserve">zu verarbeiten, </w:t>
      </w:r>
      <w:r w:rsidR="009B0E65">
        <w:t xml:space="preserve">ohne </w:t>
      </w:r>
      <w:r w:rsidR="00EA7F04">
        <w:t xml:space="preserve">diese vorher auf einen einzelnen Datenpunkt zusammenfassen zu müssen. </w:t>
      </w:r>
      <w:r w:rsidR="00AD76C9">
        <w:t>Da</w:t>
      </w:r>
      <w:r w:rsidR="00EA7F04">
        <w:t xml:space="preserve">durch können die Sequenzen durch </w:t>
      </w:r>
      <w:r w:rsidR="00AD76C9">
        <w:t>die Klassifikatoren</w:t>
      </w:r>
      <w:r w:rsidR="00EA7F04">
        <w:t xml:space="preserve"> auch tatsächlich als solche betrachtet und ein Verlust</w:t>
      </w:r>
      <w:r w:rsidR="00AD50AC">
        <w:t xml:space="preserve"> </w:t>
      </w:r>
      <w:r w:rsidR="00EA7F04">
        <w:t>potenziell wichtige</w:t>
      </w:r>
      <w:r w:rsidR="002644AB">
        <w:t>r zeitcodierter</w:t>
      </w:r>
      <w:r w:rsidR="00EA7F04">
        <w:t xml:space="preserve"> Informationen vermieden werden.</w:t>
      </w:r>
      <w:r w:rsidR="00AD76C9">
        <w:t xml:space="preserve"> </w:t>
      </w:r>
      <w:r w:rsidR="00D86802">
        <w:t xml:space="preserve">Im Zuge dieser Arbeit </w:t>
      </w:r>
      <w:r w:rsidR="00BE0C90">
        <w:t>wird</w:t>
      </w:r>
      <w:r w:rsidR="00D86802">
        <w:t xml:space="preserve"> h</w:t>
      </w:r>
      <w:r w:rsidR="00AD76C9">
        <w:t>ierbei auch untersucht, inwieweit die Länge der eingegebenen Sequenzen einen Einfluss auf die Vorhersagequalität durch die RNNs besitzt</w:t>
      </w:r>
      <w:r w:rsidR="00A164FB">
        <w:t>, indem der Klassifikation ein-, zwei- und vierminütige Sequenzen zugrunde gelegt werden.</w:t>
      </w:r>
    </w:p>
    <w:p w14:paraId="05ABEEDA" w14:textId="5038D26B" w:rsidR="00201233" w:rsidRDefault="00AD76C9" w:rsidP="000725B3">
      <w:r>
        <w:t xml:space="preserve">Die </w:t>
      </w:r>
      <w:r w:rsidR="00D61EF1">
        <w:t xml:space="preserve">Betrachtung der Ausgangsdaten im </w:t>
      </w:r>
      <w:r>
        <w:t>vorangegangenen</w:t>
      </w:r>
      <w:r w:rsidR="00D61EF1">
        <w:t xml:space="preserve"> Kapitel hat gezeigt, dass </w:t>
      </w:r>
      <w:r w:rsidR="00756487">
        <w:t xml:space="preserve">Positionssequenzen verschiedene Arten von Fehlern enthalten. </w:t>
      </w:r>
      <w:r w:rsidR="009307B1">
        <w:t xml:space="preserve">Da diese möglicherweise die Qualität der Klassifikation beeinflussen, </w:t>
      </w:r>
      <w:r w:rsidR="005D73B8">
        <w:t>werden</w:t>
      </w:r>
      <w:r w:rsidR="009307B1">
        <w:t xml:space="preserve"> basierend auf dem Basiskonzept verschiedene Möglichkeiten </w:t>
      </w:r>
      <w:r w:rsidR="005D73B8">
        <w:t xml:space="preserve">der Datenbereinigung </w:t>
      </w:r>
      <w:r w:rsidR="008A28BD">
        <w:t>untersucht</w:t>
      </w:r>
      <w:r w:rsidR="005D73B8">
        <w:t>.</w:t>
      </w:r>
      <w:r w:rsidR="00281004">
        <w:t xml:space="preserve"> Zur Behandlung der Verrauschungsfehler, insbesondere des senkrechten Rauschens, wird hierbei d</w:t>
      </w:r>
      <w:r w:rsidR="00F5326B">
        <w:t>er</w:t>
      </w:r>
      <w:r w:rsidR="00281004">
        <w:t xml:space="preserve"> Map-Matching-</w:t>
      </w:r>
      <w:r w:rsidR="00F5326B">
        <w:t>Service</w:t>
      </w:r>
      <w:r w:rsidR="00281004">
        <w:t xml:space="preserve"> von Valhalla zum Einsatz kommen.</w:t>
      </w:r>
      <w:r w:rsidR="008A28BD">
        <w:t xml:space="preserve"> </w:t>
      </w:r>
      <w:r w:rsidR="00497BB3">
        <w:t>Da</w:t>
      </w:r>
      <w:r w:rsidR="008A28BD">
        <w:t xml:space="preserve">für ist jedoch eine Erweiterung des Gesamtkonzeptes notwendig, welche </w:t>
      </w:r>
      <w:r w:rsidR="008A28BD" w:rsidRPr="009736F2">
        <w:t xml:space="preserve">in Abb. </w:t>
      </w:r>
      <w:r w:rsidR="009736F2" w:rsidRPr="009736F2">
        <w:t>20</w:t>
      </w:r>
      <w:r w:rsidR="008A28BD" w:rsidRPr="009736F2">
        <w:t xml:space="preserve"> </w:t>
      </w:r>
      <w:r w:rsidR="008A28BD">
        <w:t>blau hervorgehoben ist.</w:t>
      </w:r>
      <w:r w:rsidR="00497BB3">
        <w:t xml:space="preserve"> Anders als beim Basiskonzept werden die um Bewegungsdaten erweiterten Sequenzen nicht direkt zur Klassifikation der Verkehrsteilnehmerklasse eingesetzt, sondern zunächst einmal vorklassifiziert. Die Vorklassifikation dient der Vorhersage des von Valhalla einzusetzenden Matching-Modus. Wie bereits in </w:t>
      </w:r>
      <w:r w:rsidR="009C2D24">
        <w:t>Untera</w:t>
      </w:r>
      <w:r w:rsidR="00497BB3">
        <w:t xml:space="preserve">bschnitt 2.7.1 </w:t>
      </w:r>
      <w:r w:rsidR="00AB45DF">
        <w:t>erwähnt,</w:t>
      </w:r>
      <w:r w:rsidR="000725B3">
        <w:t xml:space="preserve"> werden </w:t>
      </w:r>
      <w:r w:rsidR="009736F2">
        <w:t>hierbei</w:t>
      </w:r>
      <w:r w:rsidR="000725B3">
        <w:t xml:space="preserve"> drei verschiedene Modi unterschieden, welche das Map-Matching durch Valhalla entweder für Fußgänger, Fahrradfahrer oder motorisierte Straßenfahrzeuge optimieren.</w:t>
      </w:r>
      <w:r w:rsidR="002655B4">
        <w:t xml:space="preserve"> </w:t>
      </w:r>
      <w:r w:rsidR="00AB45DF">
        <w:t xml:space="preserve">Da es sich bei der </w:t>
      </w:r>
      <w:r w:rsidR="00201233">
        <w:t>Vorhersage des Matching-Modus</w:t>
      </w:r>
      <w:r w:rsidR="00AB45DF">
        <w:t xml:space="preserve"> um ein vereinfachtes Klassifikationsproblem (keine Unterscheidung motorisierter Fahrzeuge) handelt, </w:t>
      </w:r>
      <w:r w:rsidR="00201233">
        <w:t>wird</w:t>
      </w:r>
      <w:r w:rsidR="00AB45DF">
        <w:t xml:space="preserve"> für diese</w:t>
      </w:r>
      <w:r w:rsidR="00201233">
        <w:t xml:space="preserve"> ein</w:t>
      </w:r>
      <w:r w:rsidR="00AB45DF">
        <w:t xml:space="preserve"> </w:t>
      </w:r>
      <w:r w:rsidR="00201233">
        <w:t>weniger komplexes Klassifikationsverfahren als bei der Vorhersage der Verkehrsteilnehmer</w:t>
      </w:r>
      <w:r w:rsidR="007F3DC7">
        <w:t>typen</w:t>
      </w:r>
      <w:r w:rsidR="00201233">
        <w:t xml:space="preserve"> zum Einsatz kommen. Als Eingabe dient dabei eine Zusammenfassung der Bewegungsdaten der vorliegenden Sequenz </w:t>
      </w:r>
      <w:r w:rsidR="00AB0CA2">
        <w:t>auf Basis</w:t>
      </w:r>
      <w:r w:rsidR="00201233">
        <w:t xml:space="preserve"> verschiedene</w:t>
      </w:r>
      <w:r w:rsidR="00AB0CA2">
        <w:t>r</w:t>
      </w:r>
      <w:r w:rsidR="00201233">
        <w:t xml:space="preserve"> deskriptive Merkmale. Die Wahl des eingesetzten Klassifikationsverfahrens basiert auf einer vorausgehenden Evaluierung des SVM- und Random</w:t>
      </w:r>
      <w:r w:rsidR="00675F3D">
        <w:t>-</w:t>
      </w:r>
      <w:r w:rsidR="00201233">
        <w:t>Forest</w:t>
      </w:r>
      <w:r w:rsidR="00675F3D">
        <w:t>-</w:t>
      </w:r>
      <w:r w:rsidR="00201233">
        <w:t>Verfahren</w:t>
      </w:r>
      <w:r w:rsidR="00934EE7">
        <w:t>s</w:t>
      </w:r>
      <w:r w:rsidR="00201233">
        <w:t>.</w:t>
      </w:r>
    </w:p>
    <w:p w14:paraId="5BF8C028" w14:textId="309BED9F" w:rsidR="00E7272A" w:rsidRDefault="00150A3E" w:rsidP="000725B3">
      <w:r>
        <w:lastRenderedPageBreak/>
        <w:t xml:space="preserve">Nach der Bestimmung des voraussichtlich optimalen Matching-Modus, werden </w:t>
      </w:r>
      <w:r w:rsidR="00E7272A">
        <w:t>auf Basis der erweiterten Sequenz einige weitere Parameter zur Optimierung des Map-Matchings bestimmt. Diese werden gemeinsam mit dem Modus und der Rohsequenz über eine Webschnittstelle an</w:t>
      </w:r>
      <w:r w:rsidR="00E966D3">
        <w:t xml:space="preserve"> eine</w:t>
      </w:r>
      <w:r w:rsidR="00E7272A">
        <w:t xml:space="preserve"> Valhalla</w:t>
      </w:r>
      <w:r w:rsidR="00E966D3">
        <w:t>-Instanz</w:t>
      </w:r>
      <w:r w:rsidR="00E7272A">
        <w:t xml:space="preserve"> übergeben. </w:t>
      </w:r>
      <w:r w:rsidR="00E966D3">
        <w:t xml:space="preserve">Zurückgeliefert wird eine Sequenz, welche durch Map-Matching auf ein digitales Straßen- und Wegenetzt abgebildet wurde. </w:t>
      </w:r>
      <w:r w:rsidR="008C28EC">
        <w:t xml:space="preserve">Für diese Sequenz müssen anschließend die Bewegungsdaten neu berechnet werden, bevor sie schlussendlich zur </w:t>
      </w:r>
      <w:r w:rsidR="00084E5B">
        <w:t>finalen Vorhersage der Verkehrsteilnehmerklasse</w:t>
      </w:r>
      <w:r w:rsidR="008C28EC">
        <w:t xml:space="preserve"> eingesetzt werden kann. </w:t>
      </w:r>
    </w:p>
    <w:p w14:paraId="52BC55F0" w14:textId="61494C4E" w:rsidR="00A366A9" w:rsidRDefault="00A366A9" w:rsidP="00EE153A">
      <w:r>
        <w:t>Zur Behandlung von horizontalem Rauschen wird zusätzlich ein weiterer Ansatz untersucht: Die künstliche Erhöhung des A</w:t>
      </w:r>
      <w:r w:rsidR="00500A15">
        <w:t>ufnahme</w:t>
      </w:r>
      <w:r>
        <w:t>intervalls auf zwei Sekunden, durch</w:t>
      </w:r>
      <w:r w:rsidR="00AB0CA2">
        <w:t xml:space="preserve"> das</w:t>
      </w:r>
      <w:r>
        <w:t xml:space="preserve"> Verwerfen jedes zweiten Datenpunktes in den Ausgangssequenzen.</w:t>
      </w:r>
      <w:r w:rsidR="00EE153A">
        <w:t xml:space="preserve"> Die Idee dahinter ist, dass durch die Erhöhung des </w:t>
      </w:r>
      <w:r w:rsidR="004831A3">
        <w:t>Aufnahmeinter</w:t>
      </w:r>
      <w:r w:rsidR="00EE153A">
        <w:t xml:space="preserve">valls höhere zeitliche und örtliche Abstände zwischen den einzelnen </w:t>
      </w:r>
      <w:r w:rsidR="00AB0CA2">
        <w:t>Positionsaufnahmen</w:t>
      </w:r>
      <w:r w:rsidR="00EE153A">
        <w:t xml:space="preserve"> entstehen, die dazu </w:t>
      </w:r>
      <w:r w:rsidR="00677912">
        <w:t>führen,</w:t>
      </w:r>
      <w:r w:rsidR="00EE153A">
        <w:t xml:space="preserve"> dass das relative Rauschen in den Sequenzen und damit dessen Einfluss auf die berechneten Bewegungsmerkmale</w:t>
      </w:r>
      <w:r w:rsidR="00934EE7">
        <w:t xml:space="preserve"> ggf.</w:t>
      </w:r>
      <w:r w:rsidR="00EE153A">
        <w:t xml:space="preserve"> geringer wird.</w:t>
      </w:r>
      <w:r w:rsidR="00677912">
        <w:t xml:space="preserve"> Eine Erhöhung auf mehr als zwei Sekunden wird jedoch nicht untersucht, da davon ausgegangen werden kann, dass dann der Informationsgehalt der</w:t>
      </w:r>
      <w:r w:rsidR="00BE0C90">
        <w:t xml:space="preserve"> berechneten</w:t>
      </w:r>
      <w:r w:rsidR="00677912">
        <w:t xml:space="preserve"> Bewegungsmerkmale, insbesondere der Beschleunigung und Winkelgeschwindigkeit, reduziert wird.</w:t>
      </w:r>
    </w:p>
    <w:p w14:paraId="498EA336" w14:textId="45214F37" w:rsidR="00FC5A6A" w:rsidRPr="001D1562" w:rsidRDefault="009F0985" w:rsidP="009130EA">
      <w:r>
        <w:t xml:space="preserve">Dopplungen und variierende </w:t>
      </w:r>
      <w:r w:rsidR="004831A3">
        <w:t>Aufnahmeintervall</w:t>
      </w:r>
      <w:r w:rsidR="00AB0CA2">
        <w:t>e</w:t>
      </w:r>
      <w:r w:rsidR="004831A3">
        <w:t xml:space="preserve"> </w:t>
      </w:r>
      <w:r>
        <w:t>sollen</w:t>
      </w:r>
      <w:r w:rsidR="00677912">
        <w:t xml:space="preserve"> ebenfalls</w:t>
      </w:r>
      <w:r>
        <w:t xml:space="preserve"> behandelt werden</w:t>
      </w:r>
      <w:r w:rsidR="00677912">
        <w:t>. Dies geschieht jedoch nicht im Zuge der Datenvorverarbeitung, sondern</w:t>
      </w:r>
      <w:r>
        <w:t xml:space="preserve"> indem neben den bewegungsbasierten Merkmalen auch zeit- bzw. intervallbasierte Merkmale in die Eingabe der Klassifikatoren aufgenommen werden.</w:t>
      </w:r>
    </w:p>
    <w:p w14:paraId="21FD02CD" w14:textId="77777777" w:rsidR="009130EA" w:rsidRDefault="009130EA" w:rsidP="00FD0C14"/>
    <w:p w14:paraId="491FA7A5" w14:textId="129E5E7A" w:rsidR="001C4E01" w:rsidRDefault="001C4E01" w:rsidP="00FD0C14">
      <w:pPr>
        <w:pStyle w:val="berschrift1"/>
      </w:pPr>
      <w:bookmarkStart w:id="87" w:name="_Toc143879384"/>
      <w:r>
        <w:lastRenderedPageBreak/>
        <w:t>Datensatzgenerierung</w:t>
      </w:r>
      <w:r w:rsidR="00D94438">
        <w:t xml:space="preserve"> und -erweiterung</w:t>
      </w:r>
      <w:bookmarkEnd w:id="87"/>
    </w:p>
    <w:p w14:paraId="5E99F540" w14:textId="12BEB803" w:rsidR="006D11D5" w:rsidRPr="000B2675" w:rsidRDefault="00D94438" w:rsidP="00D94438">
      <w:r>
        <w:t xml:space="preserve">Als Grundlage </w:t>
      </w:r>
      <w:r w:rsidR="00FA693A">
        <w:t>zur</w:t>
      </w:r>
      <w:r>
        <w:t xml:space="preserve"> Untersuchung </w:t>
      </w:r>
      <w:r w:rsidR="00D917CF">
        <w:t>der Auswirkungen</w:t>
      </w:r>
      <w:r>
        <w:t xml:space="preserve"> verschiedener Sequenzlängen </w:t>
      </w:r>
      <w:r w:rsidR="00FA693A">
        <w:t xml:space="preserve">und </w:t>
      </w:r>
      <w:r w:rsidR="004831A3">
        <w:t xml:space="preserve">Aufnahmeintervalle </w:t>
      </w:r>
      <w:r w:rsidR="00FA693A">
        <w:t xml:space="preserve">auf die </w:t>
      </w:r>
      <w:r w:rsidR="00A47E31">
        <w:t>Qualität der Verkehrsteilnehmerklassifikation</w:t>
      </w:r>
      <w:r w:rsidR="00FA693A">
        <w:t xml:space="preserve"> werden aus de</w:t>
      </w:r>
      <w:r w:rsidR="00A47E31">
        <w:t>r</w:t>
      </w:r>
      <w:r w:rsidR="004B46A7">
        <w:t xml:space="preserve"> </w:t>
      </w:r>
      <w:r w:rsidR="00A47E31">
        <w:t>Datenbasis</w:t>
      </w:r>
      <w:r w:rsidR="00FA693A">
        <w:t xml:space="preserve">, also allen gesammelten </w:t>
      </w:r>
      <w:r w:rsidR="00A47E31">
        <w:t>MotionTrace-Aufnahmen</w:t>
      </w:r>
      <w:r w:rsidR="00FA693A">
        <w:t>,</w:t>
      </w:r>
      <w:r w:rsidR="00A47E31">
        <w:t xml:space="preserve"> mehrere</w:t>
      </w:r>
      <w:r w:rsidR="00FA693A">
        <w:t xml:space="preserve"> Datensätze erzeugt.</w:t>
      </w:r>
      <w:r w:rsidR="00D917CF">
        <w:t xml:space="preserve"> Hierzu wird das Python-Skript </w:t>
      </w:r>
      <w:r w:rsidR="00D917CF" w:rsidRPr="00D917CF">
        <w:rPr>
          <w:rStyle w:val="Code"/>
        </w:rPr>
        <w:t>generate_datasets.py</w:t>
      </w:r>
      <w:r w:rsidR="00D917CF">
        <w:t xml:space="preserve"> genutzt. </w:t>
      </w:r>
      <w:r w:rsidR="003C7CD8">
        <w:t>Der prinzipielle Ablauf bei der Erzeugung der einzelnen Datensätze ist dabei immer gleich. Zunächst werden alle gesammelten Aufnahmen als Dataframe eingelesen</w:t>
      </w:r>
      <w:r w:rsidR="00386007">
        <w:t>,</w:t>
      </w:r>
      <w:r w:rsidR="003C7CD8">
        <w:t xml:space="preserve"> in gleichlange Sequenzen </w:t>
      </w:r>
      <w:r w:rsidR="007A4253">
        <w:t>aufgeteilt</w:t>
      </w:r>
      <w:r w:rsidR="00386007">
        <w:t xml:space="preserve"> und ggf. durch eine Reduzierung auf jeden zweiten Datenpunkt heruntergetaktet</w:t>
      </w:r>
      <w:r w:rsidR="003C7CD8">
        <w:t xml:space="preserve">. </w:t>
      </w:r>
      <w:r w:rsidR="007A4253">
        <w:t xml:space="preserve">Aufnahmen, welche kürzer als die geforderte Sequenzlänge sind, werden an dieser Stelle verworfen. Dasselbe gilt für zu kurze Sequenzen, welche sich aus der Aufteilung längerer Aufnahmen ergeben (i.d.R. am Ende der Aufnahme). </w:t>
      </w:r>
      <w:r w:rsidR="00386007">
        <w:t>Alle</w:t>
      </w:r>
      <w:r w:rsidR="007A4253">
        <w:t xml:space="preserve"> übrigen Sequenzen werden in </w:t>
      </w:r>
      <w:r w:rsidR="00A47E31">
        <w:t>der</w:t>
      </w:r>
      <w:r w:rsidR="00A234B7">
        <w:t xml:space="preserve"> Liste</w:t>
      </w:r>
      <w:r w:rsidR="00386007">
        <w:t xml:space="preserve"> </w:t>
      </w:r>
      <w:r w:rsidR="00A234B7" w:rsidRPr="00A234B7">
        <w:rPr>
          <w:rStyle w:val="Code"/>
          <w:noProof/>
        </w:rPr>
        <w:t>df_list</w:t>
      </w:r>
      <w:r w:rsidR="00386007">
        <w:t xml:space="preserve"> </w:t>
      </w:r>
      <w:r w:rsidR="007A4253">
        <w:t>gespeichert.</w:t>
      </w:r>
      <w:r w:rsidR="006D11D5">
        <w:t xml:space="preserve"> </w:t>
      </w:r>
      <w:r w:rsidR="00A234B7">
        <w:t>Diese wird im nächsten Schritt dazu genutzt, um die Sequenzen stratifiziert, also unter Beibehaltung des Klassenverhältnisses</w:t>
      </w:r>
      <w:r w:rsidR="006D11D5">
        <w:t xml:space="preserve">, </w:t>
      </w:r>
      <w:r w:rsidR="00923679">
        <w:t>auf Basis der zugehörigen</w:t>
      </w:r>
      <w:r w:rsidR="006D11D5">
        <w:t xml:space="preserve"> </w:t>
      </w:r>
      <w:r w:rsidR="006D11D5" w:rsidRPr="002D794D">
        <w:t>Labels</w:t>
      </w:r>
      <w:r w:rsidR="00A234B7" w:rsidRPr="002D794D">
        <w:t xml:space="preserve"> </w:t>
      </w:r>
      <w:r w:rsidR="00EB7C1D" w:rsidRPr="002D794D">
        <w:t xml:space="preserve">im Verhältnis 75:25 </w:t>
      </w:r>
      <w:r w:rsidR="00A234B7" w:rsidRPr="002D794D">
        <w:t>in Trainings- und Test</w:t>
      </w:r>
      <w:r w:rsidR="00386007" w:rsidRPr="002D794D">
        <w:t>daten</w:t>
      </w:r>
      <w:r w:rsidR="00A234B7" w:rsidRPr="002D794D">
        <w:t xml:space="preserve"> aufzuteilen.  </w:t>
      </w:r>
      <w:r w:rsidR="00EB7C1D" w:rsidRPr="002D794D">
        <w:t xml:space="preserve">Zur Aufteilung wird die in Code 1 verwendete </w:t>
      </w:r>
      <w:r w:rsidR="00EB7C1D">
        <w:t xml:space="preserve">scikit-learn Funktion </w:t>
      </w:r>
      <w:r w:rsidR="00EB7C1D" w:rsidRPr="006D11D5">
        <w:rPr>
          <w:rStyle w:val="Code"/>
        </w:rPr>
        <w:t>train_test_split</w:t>
      </w:r>
      <w:r w:rsidR="00EB7C1D" w:rsidRPr="006D11D5">
        <w:t xml:space="preserve"> </w:t>
      </w:r>
      <w:r w:rsidR="00EB7C1D">
        <w:t xml:space="preserve">verwendet. </w:t>
      </w:r>
      <w:r w:rsidR="000B2675" w:rsidRPr="000B2675">
        <w:t xml:space="preserve">Anschließend werden die </w:t>
      </w:r>
      <w:r w:rsidR="000B2675">
        <w:t>Trainings- und Test</w:t>
      </w:r>
      <w:r w:rsidR="00A47E31">
        <w:t>daten</w:t>
      </w:r>
      <w:r w:rsidR="000B2675" w:rsidRPr="000B2675">
        <w:t xml:space="preserve"> in jeweils eine csv</w:t>
      </w:r>
      <w:r w:rsidR="000B2675">
        <w:t xml:space="preserve">-Datei geschrieben, wobei einzelne Sequenzen über die zusätzliche Spalte </w:t>
      </w:r>
      <w:r w:rsidR="000B2675" w:rsidRPr="000B2675">
        <w:rPr>
          <w:rStyle w:val="Code"/>
        </w:rPr>
        <w:t>recording_nr</w:t>
      </w:r>
      <w:r w:rsidR="000B2675">
        <w:t xml:space="preserve"> indexiert werden. Abgesehen davon unterscheiden sich die Spalten der csv-Dateien</w:t>
      </w:r>
      <w:r w:rsidR="00A47E31">
        <w:t xml:space="preserve"> zunächst</w:t>
      </w:r>
      <w:r w:rsidR="000B2675">
        <w:t xml:space="preserve"> nicht von derer der </w:t>
      </w:r>
      <w:r w:rsidR="00A47E31">
        <w:t>Aufnahmen</w:t>
      </w:r>
      <w:r w:rsidR="000B2675">
        <w:t xml:space="preserve"> (siehe Abschnitt 4.2).</w:t>
      </w:r>
    </w:p>
    <w:p w14:paraId="0A7C1833" w14:textId="120F79C9" w:rsidR="006D11D5" w:rsidRPr="003A49AF" w:rsidRDefault="006D11D5" w:rsidP="006D11D5">
      <w:pPr>
        <w:pStyle w:val="CodeMitRahmen"/>
        <w:rPr>
          <w:lang w:val="en-GB"/>
        </w:rPr>
      </w:pPr>
      <w:r w:rsidRPr="003A49AF">
        <w:rPr>
          <w:lang w:val="en-GB"/>
        </w:rPr>
        <w:t>train_dfs, test_dfs,_,_=</w:t>
      </w:r>
      <w:r w:rsidRPr="003A49AF">
        <w:rPr>
          <w:lang w:val="en-GB"/>
        </w:rPr>
        <w:tab/>
        <w:t>train_test_split(df_list, labels,</w:t>
      </w:r>
    </w:p>
    <w:p w14:paraId="713D0B69" w14:textId="14E9B4B8" w:rsidR="006D11D5" w:rsidRPr="006D11D5" w:rsidRDefault="00B56C88" w:rsidP="00B56C88">
      <w:pPr>
        <w:pStyle w:val="CodeMitRahmen"/>
        <w:rPr>
          <w:lang w:val="en-GB"/>
        </w:rPr>
      </w:pPr>
      <w:r>
        <w:rPr>
          <w:lang w:val="en-GB"/>
        </w:rPr>
        <w:t xml:space="preserve">  </w:t>
      </w:r>
      <w:r w:rsidR="006D11D5" w:rsidRPr="006D11D5">
        <w:rPr>
          <w:lang w:val="en-GB"/>
        </w:rPr>
        <w:t>test_size=</w:t>
      </w:r>
      <w:r w:rsidR="006D11D5">
        <w:rPr>
          <w:lang w:val="en-GB"/>
        </w:rPr>
        <w:t>0.25</w:t>
      </w:r>
      <w:r w:rsidR="006D11D5" w:rsidRPr="006D11D5">
        <w:rPr>
          <w:lang w:val="en-GB"/>
        </w:rPr>
        <w:t>,</w:t>
      </w:r>
      <w:r w:rsidR="006D11D5">
        <w:rPr>
          <w:lang w:val="en-GB"/>
        </w:rPr>
        <w:t xml:space="preserve"> </w:t>
      </w:r>
      <w:r w:rsidR="006D11D5" w:rsidRPr="006D11D5">
        <w:rPr>
          <w:lang w:val="en-GB"/>
        </w:rPr>
        <w:t>stratify=labels,</w:t>
      </w:r>
      <w:r>
        <w:rPr>
          <w:lang w:val="en-GB"/>
        </w:rPr>
        <w:t xml:space="preserve"> </w:t>
      </w:r>
      <w:r w:rsidR="006D11D5" w:rsidRPr="006D11D5">
        <w:rPr>
          <w:lang w:val="en-GB"/>
        </w:rPr>
        <w:t>random_state=42)</w:t>
      </w:r>
    </w:p>
    <w:p w14:paraId="0FA33306" w14:textId="7A4822C4" w:rsidR="00EB7C1D" w:rsidRDefault="00C132C0" w:rsidP="00AD7D24">
      <w:pPr>
        <w:pStyle w:val="Beschriftung"/>
      </w:pPr>
      <w:bookmarkStart w:id="88" w:name="_Toc143696953"/>
      <w:bookmarkStart w:id="89" w:name="_Toc143779016"/>
      <w:r>
        <w:t xml:space="preserve">Code </w:t>
      </w:r>
      <w:fldSimple w:instr=" SEQ Code \* ARABIC ">
        <w:r w:rsidR="008514D7">
          <w:rPr>
            <w:noProof/>
          </w:rPr>
          <w:t>1</w:t>
        </w:r>
      </w:fldSimple>
      <w:r>
        <w:t xml:space="preserve">: </w:t>
      </w:r>
      <w:r w:rsidR="00AD7D24">
        <w:tab/>
      </w:r>
      <w:r w:rsidR="00795A1A" w:rsidRPr="00AD7D24">
        <w:t>Stratifizierte</w:t>
      </w:r>
      <w:r w:rsidR="00795A1A">
        <w:t xml:space="preserve"> Aufteilung der Sequenzen in Trainings- und Testdaten</w:t>
      </w:r>
      <w:bookmarkEnd w:id="88"/>
      <w:bookmarkEnd w:id="89"/>
    </w:p>
    <w:p w14:paraId="31920CE9" w14:textId="77777777" w:rsidR="00795A1A" w:rsidRDefault="00795A1A" w:rsidP="00795A1A"/>
    <w:p w14:paraId="398479DA" w14:textId="58C1433E" w:rsidR="00EB7C1D" w:rsidRPr="00795A1A" w:rsidRDefault="00386007" w:rsidP="00D94438">
      <w:r>
        <w:t xml:space="preserve">Insgesamt werden auf diese Weise sechs Datensätze generiert, welche </w:t>
      </w:r>
      <w:r w:rsidRPr="00A47E31">
        <w:t xml:space="preserve">in Tab. </w:t>
      </w:r>
      <w:r w:rsidR="00DD5969" w:rsidRPr="00A47E31">
        <w:t>2</w:t>
      </w:r>
      <w:r w:rsidRPr="00A47E31">
        <w:t xml:space="preserve"> aufgelistet </w:t>
      </w:r>
      <w:r>
        <w:t>sind. Diese decken die</w:t>
      </w:r>
      <w:r w:rsidR="0044284E">
        <w:t xml:space="preserve"> Kombinationen der</w:t>
      </w:r>
      <w:r>
        <w:t xml:space="preserve"> im letzten Kapitel festgelegten Sequenzlängen von einer, zwei oder vier Minuten und </w:t>
      </w:r>
      <w:r w:rsidR="0044284E">
        <w:t>der</w:t>
      </w:r>
      <w:r>
        <w:t xml:space="preserve"> Aufnahmeintervalle von einer oder zwei Sekunden ab.</w:t>
      </w:r>
    </w:p>
    <w:tbl>
      <w:tblPr>
        <w:tblStyle w:val="zuTabStandard"/>
        <w:tblW w:w="0" w:type="auto"/>
        <w:tblLook w:val="04A0" w:firstRow="1" w:lastRow="0" w:firstColumn="1" w:lastColumn="0" w:noHBand="0" w:noVBand="1"/>
      </w:tblPr>
      <w:tblGrid>
        <w:gridCol w:w="1412"/>
        <w:gridCol w:w="1134"/>
        <w:gridCol w:w="1984"/>
        <w:gridCol w:w="2268"/>
        <w:gridCol w:w="2262"/>
      </w:tblGrid>
      <w:tr w:rsidR="00C975A8" w14:paraId="3530C287" w14:textId="77777777" w:rsidTr="00C975A8">
        <w:trPr>
          <w:cnfStyle w:val="100000000000" w:firstRow="1" w:lastRow="0" w:firstColumn="0" w:lastColumn="0" w:oddVBand="0" w:evenVBand="0" w:oddHBand="0" w:evenHBand="0" w:firstRowFirstColumn="0" w:firstRowLastColumn="0" w:lastRowFirstColumn="0" w:lastRowLastColumn="0"/>
        </w:trPr>
        <w:tc>
          <w:tcPr>
            <w:tcW w:w="1413" w:type="dxa"/>
          </w:tcPr>
          <w:p w14:paraId="573131E0" w14:textId="491C8CD9" w:rsidR="00C975A8" w:rsidRDefault="00C975A8" w:rsidP="00F50850">
            <w:pPr>
              <w:pStyle w:val="TabStandard"/>
            </w:pPr>
            <w:r>
              <w:t>Bezeichner</w:t>
            </w:r>
          </w:p>
        </w:tc>
        <w:tc>
          <w:tcPr>
            <w:tcW w:w="1134" w:type="dxa"/>
          </w:tcPr>
          <w:p w14:paraId="15533C43" w14:textId="3F91F2C5" w:rsidR="00C975A8" w:rsidRDefault="00C975A8" w:rsidP="00F50850">
            <w:pPr>
              <w:pStyle w:val="TabStandard"/>
            </w:pPr>
            <w:r>
              <w:t>Intervall</w:t>
            </w:r>
          </w:p>
        </w:tc>
        <w:tc>
          <w:tcPr>
            <w:tcW w:w="1984" w:type="dxa"/>
          </w:tcPr>
          <w:p w14:paraId="353BA0AB" w14:textId="530C28C3" w:rsidR="00C975A8" w:rsidRDefault="00C975A8" w:rsidP="00F50850">
            <w:pPr>
              <w:pStyle w:val="TabStandard"/>
            </w:pPr>
            <w:r>
              <w:t>Datenpunkte pro Sequenz</w:t>
            </w:r>
          </w:p>
        </w:tc>
        <w:tc>
          <w:tcPr>
            <w:tcW w:w="2268" w:type="dxa"/>
          </w:tcPr>
          <w:p w14:paraId="4B8FA127" w14:textId="20ADAE5D" w:rsidR="00C975A8" w:rsidRDefault="00C975A8" w:rsidP="00F50850">
            <w:pPr>
              <w:pStyle w:val="TabStandard"/>
            </w:pPr>
            <w:r>
              <w:t>Sequenzen in den Trainingsdaten</w:t>
            </w:r>
          </w:p>
        </w:tc>
        <w:tc>
          <w:tcPr>
            <w:tcW w:w="2263" w:type="dxa"/>
          </w:tcPr>
          <w:p w14:paraId="6026379F" w14:textId="586FEFE3" w:rsidR="00C975A8" w:rsidRDefault="00C975A8" w:rsidP="00F50850">
            <w:pPr>
              <w:pStyle w:val="TabStandard"/>
            </w:pPr>
            <w:r>
              <w:t>Sequenzen in den T</w:t>
            </w:r>
            <w:r w:rsidR="00F53EA3">
              <w:t>estdaten</w:t>
            </w:r>
          </w:p>
        </w:tc>
      </w:tr>
      <w:tr w:rsidR="00C975A8" w14:paraId="109E54BB" w14:textId="77777777" w:rsidTr="00C975A8">
        <w:tc>
          <w:tcPr>
            <w:tcW w:w="1413" w:type="dxa"/>
          </w:tcPr>
          <w:p w14:paraId="2AA380DF" w14:textId="1E223DAF" w:rsidR="00C975A8" w:rsidRDefault="00C975A8" w:rsidP="00F50850">
            <w:pPr>
              <w:pStyle w:val="TabStandard"/>
            </w:pPr>
            <w:r>
              <w:t>1s_1min</w:t>
            </w:r>
          </w:p>
        </w:tc>
        <w:tc>
          <w:tcPr>
            <w:tcW w:w="1134" w:type="dxa"/>
          </w:tcPr>
          <w:p w14:paraId="5D93BDF5" w14:textId="6FA19A14" w:rsidR="00C975A8" w:rsidRDefault="00C975A8" w:rsidP="00F50850">
            <w:pPr>
              <w:pStyle w:val="TabStandard"/>
            </w:pPr>
            <w:r>
              <w:t>1</w:t>
            </w:r>
            <w:r w:rsidR="00C52B58">
              <w:t>s</w:t>
            </w:r>
          </w:p>
        </w:tc>
        <w:tc>
          <w:tcPr>
            <w:tcW w:w="1984" w:type="dxa"/>
          </w:tcPr>
          <w:p w14:paraId="07EB3CC5" w14:textId="159BC367" w:rsidR="00C975A8" w:rsidRDefault="00C975A8" w:rsidP="00F50850">
            <w:pPr>
              <w:pStyle w:val="TabStandard"/>
            </w:pPr>
            <w:r>
              <w:t>60</w:t>
            </w:r>
          </w:p>
        </w:tc>
        <w:tc>
          <w:tcPr>
            <w:tcW w:w="2268" w:type="dxa"/>
          </w:tcPr>
          <w:p w14:paraId="66870018" w14:textId="23F10CDD" w:rsidR="00C975A8" w:rsidRDefault="00C975A8" w:rsidP="00F50850">
            <w:pPr>
              <w:pStyle w:val="TabStandard"/>
            </w:pPr>
            <w:r>
              <w:t>13</w:t>
            </w:r>
            <w:r w:rsidR="00C52B58">
              <w:t>68</w:t>
            </w:r>
          </w:p>
        </w:tc>
        <w:tc>
          <w:tcPr>
            <w:tcW w:w="2263" w:type="dxa"/>
          </w:tcPr>
          <w:p w14:paraId="641B9134" w14:textId="4D433E49" w:rsidR="00C975A8" w:rsidRDefault="00C975A8" w:rsidP="00F50850">
            <w:pPr>
              <w:pStyle w:val="TabStandard"/>
            </w:pPr>
            <w:r>
              <w:t>45</w:t>
            </w:r>
            <w:r w:rsidR="00C52B58">
              <w:t>6</w:t>
            </w:r>
          </w:p>
        </w:tc>
      </w:tr>
      <w:tr w:rsidR="00C975A8" w14:paraId="2318D98F" w14:textId="77777777" w:rsidTr="00C975A8">
        <w:tc>
          <w:tcPr>
            <w:tcW w:w="1413" w:type="dxa"/>
          </w:tcPr>
          <w:p w14:paraId="25253F6F" w14:textId="22A533F3" w:rsidR="00C975A8" w:rsidRDefault="00C975A8" w:rsidP="00F50850">
            <w:pPr>
              <w:pStyle w:val="TabStandard"/>
            </w:pPr>
            <w:r>
              <w:t>1s_2min</w:t>
            </w:r>
          </w:p>
        </w:tc>
        <w:tc>
          <w:tcPr>
            <w:tcW w:w="1134" w:type="dxa"/>
          </w:tcPr>
          <w:p w14:paraId="20FF5354" w14:textId="619F315A" w:rsidR="00C975A8" w:rsidRDefault="00C975A8" w:rsidP="00F50850">
            <w:pPr>
              <w:pStyle w:val="TabStandard"/>
            </w:pPr>
            <w:r>
              <w:t>1</w:t>
            </w:r>
            <w:r w:rsidR="00C52B58">
              <w:t>s</w:t>
            </w:r>
          </w:p>
        </w:tc>
        <w:tc>
          <w:tcPr>
            <w:tcW w:w="1984" w:type="dxa"/>
          </w:tcPr>
          <w:p w14:paraId="7E2C745C" w14:textId="3A32874D" w:rsidR="00C975A8" w:rsidRDefault="00C975A8" w:rsidP="00F50850">
            <w:pPr>
              <w:pStyle w:val="TabStandard"/>
            </w:pPr>
            <w:r>
              <w:t>120</w:t>
            </w:r>
          </w:p>
        </w:tc>
        <w:tc>
          <w:tcPr>
            <w:tcW w:w="2268" w:type="dxa"/>
          </w:tcPr>
          <w:p w14:paraId="0A78EC21" w14:textId="1CA71637" w:rsidR="00C975A8" w:rsidRDefault="00C52B58" w:rsidP="00F50850">
            <w:pPr>
              <w:pStyle w:val="TabStandard"/>
            </w:pPr>
            <w:r>
              <w:t>652</w:t>
            </w:r>
          </w:p>
        </w:tc>
        <w:tc>
          <w:tcPr>
            <w:tcW w:w="2263" w:type="dxa"/>
          </w:tcPr>
          <w:p w14:paraId="5C076775" w14:textId="279F019E" w:rsidR="00C975A8" w:rsidRDefault="00C975A8" w:rsidP="00F50850">
            <w:pPr>
              <w:pStyle w:val="TabStandard"/>
            </w:pPr>
            <w:r>
              <w:t>21</w:t>
            </w:r>
            <w:r w:rsidR="00C52B58">
              <w:t>8</w:t>
            </w:r>
          </w:p>
        </w:tc>
      </w:tr>
      <w:tr w:rsidR="00C975A8" w14:paraId="6D04EF03" w14:textId="77777777" w:rsidTr="00C975A8">
        <w:tc>
          <w:tcPr>
            <w:tcW w:w="1413" w:type="dxa"/>
          </w:tcPr>
          <w:p w14:paraId="0B5F0590" w14:textId="36C6AECB" w:rsidR="00C975A8" w:rsidRDefault="00C975A8" w:rsidP="00F50850">
            <w:pPr>
              <w:pStyle w:val="TabStandard"/>
            </w:pPr>
            <w:r>
              <w:t>1s_4min</w:t>
            </w:r>
          </w:p>
        </w:tc>
        <w:tc>
          <w:tcPr>
            <w:tcW w:w="1134" w:type="dxa"/>
          </w:tcPr>
          <w:p w14:paraId="57652B25" w14:textId="166A8C16" w:rsidR="00C975A8" w:rsidRDefault="00C975A8" w:rsidP="00F50850">
            <w:pPr>
              <w:pStyle w:val="TabStandard"/>
            </w:pPr>
            <w:r>
              <w:t>1</w:t>
            </w:r>
            <w:r w:rsidR="00C52B58">
              <w:t>s</w:t>
            </w:r>
          </w:p>
        </w:tc>
        <w:tc>
          <w:tcPr>
            <w:tcW w:w="1984" w:type="dxa"/>
          </w:tcPr>
          <w:p w14:paraId="5F350F5E" w14:textId="12554000" w:rsidR="00C975A8" w:rsidRDefault="00C975A8" w:rsidP="00F50850">
            <w:pPr>
              <w:pStyle w:val="TabStandard"/>
            </w:pPr>
            <w:r>
              <w:t>240</w:t>
            </w:r>
          </w:p>
        </w:tc>
        <w:tc>
          <w:tcPr>
            <w:tcW w:w="2268" w:type="dxa"/>
          </w:tcPr>
          <w:p w14:paraId="119B7CB1" w14:textId="66AA07F2" w:rsidR="00C975A8" w:rsidRDefault="00C52B58" w:rsidP="00F50850">
            <w:pPr>
              <w:pStyle w:val="TabStandard"/>
            </w:pPr>
            <w:r>
              <w:t>294</w:t>
            </w:r>
          </w:p>
        </w:tc>
        <w:tc>
          <w:tcPr>
            <w:tcW w:w="2263" w:type="dxa"/>
          </w:tcPr>
          <w:p w14:paraId="150B493A" w14:textId="78C1A043" w:rsidR="00C975A8" w:rsidRDefault="00C52B58" w:rsidP="00F50850">
            <w:pPr>
              <w:pStyle w:val="TabStandard"/>
            </w:pPr>
            <w:r>
              <w:t>99</w:t>
            </w:r>
          </w:p>
        </w:tc>
      </w:tr>
      <w:tr w:rsidR="00C52B58" w14:paraId="45E9F3A8" w14:textId="77777777" w:rsidTr="00C975A8">
        <w:tc>
          <w:tcPr>
            <w:tcW w:w="1413" w:type="dxa"/>
          </w:tcPr>
          <w:p w14:paraId="71524816" w14:textId="7F2C8074" w:rsidR="00C52B58" w:rsidRDefault="00C52B58" w:rsidP="00F50850">
            <w:pPr>
              <w:pStyle w:val="TabStandard"/>
            </w:pPr>
            <w:r>
              <w:t>2s_1min</w:t>
            </w:r>
          </w:p>
        </w:tc>
        <w:tc>
          <w:tcPr>
            <w:tcW w:w="1134" w:type="dxa"/>
          </w:tcPr>
          <w:p w14:paraId="7CA479E3" w14:textId="290ACAA4" w:rsidR="00C52B58" w:rsidRDefault="00C52B58" w:rsidP="00F50850">
            <w:pPr>
              <w:pStyle w:val="TabStandard"/>
            </w:pPr>
            <w:r>
              <w:t>2s</w:t>
            </w:r>
          </w:p>
        </w:tc>
        <w:tc>
          <w:tcPr>
            <w:tcW w:w="1984" w:type="dxa"/>
          </w:tcPr>
          <w:p w14:paraId="4CE4EA15" w14:textId="265627C3" w:rsidR="00C52B58" w:rsidRDefault="00C52B58" w:rsidP="00F50850">
            <w:pPr>
              <w:pStyle w:val="TabStandard"/>
            </w:pPr>
            <w:r>
              <w:t>30</w:t>
            </w:r>
          </w:p>
        </w:tc>
        <w:tc>
          <w:tcPr>
            <w:tcW w:w="2268" w:type="dxa"/>
          </w:tcPr>
          <w:p w14:paraId="04F501C6" w14:textId="3D38A167" w:rsidR="00C52B58" w:rsidRDefault="00C52B58" w:rsidP="00F50850">
            <w:pPr>
              <w:pStyle w:val="TabStandard"/>
            </w:pPr>
            <w:r>
              <w:t>1368</w:t>
            </w:r>
          </w:p>
        </w:tc>
        <w:tc>
          <w:tcPr>
            <w:tcW w:w="2263" w:type="dxa"/>
          </w:tcPr>
          <w:p w14:paraId="4651A9C0" w14:textId="4094B09A" w:rsidR="00C52B58" w:rsidRDefault="00C52B58" w:rsidP="00F50850">
            <w:pPr>
              <w:pStyle w:val="TabStandard"/>
            </w:pPr>
            <w:r>
              <w:t>456</w:t>
            </w:r>
          </w:p>
        </w:tc>
      </w:tr>
      <w:tr w:rsidR="00C52B58" w14:paraId="318C67F5" w14:textId="77777777" w:rsidTr="00C975A8">
        <w:tc>
          <w:tcPr>
            <w:tcW w:w="1413" w:type="dxa"/>
          </w:tcPr>
          <w:p w14:paraId="3B3543C1" w14:textId="6948D2C1" w:rsidR="00C52B58" w:rsidRDefault="00C52B58" w:rsidP="00F50850">
            <w:pPr>
              <w:pStyle w:val="TabStandard"/>
            </w:pPr>
            <w:r>
              <w:t>2s_2min</w:t>
            </w:r>
          </w:p>
        </w:tc>
        <w:tc>
          <w:tcPr>
            <w:tcW w:w="1134" w:type="dxa"/>
          </w:tcPr>
          <w:p w14:paraId="05752725" w14:textId="22D03FA3" w:rsidR="00C52B58" w:rsidRDefault="00C52B58" w:rsidP="00F50850">
            <w:pPr>
              <w:pStyle w:val="TabStandard"/>
            </w:pPr>
            <w:r>
              <w:t>2s</w:t>
            </w:r>
          </w:p>
        </w:tc>
        <w:tc>
          <w:tcPr>
            <w:tcW w:w="1984" w:type="dxa"/>
          </w:tcPr>
          <w:p w14:paraId="7A6B7CB9" w14:textId="6F407DA4" w:rsidR="00C52B58" w:rsidRDefault="00C52B58" w:rsidP="00F50850">
            <w:pPr>
              <w:pStyle w:val="TabStandard"/>
            </w:pPr>
            <w:r>
              <w:t>60</w:t>
            </w:r>
          </w:p>
        </w:tc>
        <w:tc>
          <w:tcPr>
            <w:tcW w:w="2268" w:type="dxa"/>
          </w:tcPr>
          <w:p w14:paraId="089CAD96" w14:textId="2347E907" w:rsidR="00C52B58" w:rsidRDefault="00C52B58" w:rsidP="00F50850">
            <w:pPr>
              <w:pStyle w:val="TabStandard"/>
            </w:pPr>
            <w:r>
              <w:t>652</w:t>
            </w:r>
          </w:p>
        </w:tc>
        <w:tc>
          <w:tcPr>
            <w:tcW w:w="2263" w:type="dxa"/>
          </w:tcPr>
          <w:p w14:paraId="7DBC0803" w14:textId="18C3664C" w:rsidR="00C52B58" w:rsidRDefault="00C52B58" w:rsidP="00F50850">
            <w:pPr>
              <w:pStyle w:val="TabStandard"/>
            </w:pPr>
            <w:r>
              <w:t>218</w:t>
            </w:r>
          </w:p>
        </w:tc>
      </w:tr>
      <w:tr w:rsidR="00C52B58" w14:paraId="05F75D15" w14:textId="77777777" w:rsidTr="00C975A8">
        <w:tc>
          <w:tcPr>
            <w:tcW w:w="1413" w:type="dxa"/>
          </w:tcPr>
          <w:p w14:paraId="727CE80F" w14:textId="29CA369E" w:rsidR="00C52B58" w:rsidRDefault="00C52B58" w:rsidP="00F50850">
            <w:pPr>
              <w:pStyle w:val="TabStandard"/>
            </w:pPr>
            <w:r>
              <w:lastRenderedPageBreak/>
              <w:t>2s_4min</w:t>
            </w:r>
          </w:p>
        </w:tc>
        <w:tc>
          <w:tcPr>
            <w:tcW w:w="1134" w:type="dxa"/>
          </w:tcPr>
          <w:p w14:paraId="3CDF8148" w14:textId="3A1DF8DA" w:rsidR="00C52B58" w:rsidRDefault="00C52B58" w:rsidP="00F50850">
            <w:pPr>
              <w:pStyle w:val="TabStandard"/>
            </w:pPr>
            <w:r>
              <w:t>2s</w:t>
            </w:r>
          </w:p>
        </w:tc>
        <w:tc>
          <w:tcPr>
            <w:tcW w:w="1984" w:type="dxa"/>
          </w:tcPr>
          <w:p w14:paraId="656F8E7B" w14:textId="6584B008" w:rsidR="00C52B58" w:rsidRDefault="00C52B58" w:rsidP="00F50850">
            <w:pPr>
              <w:pStyle w:val="TabStandard"/>
            </w:pPr>
            <w:r>
              <w:t>120</w:t>
            </w:r>
          </w:p>
        </w:tc>
        <w:tc>
          <w:tcPr>
            <w:tcW w:w="2268" w:type="dxa"/>
          </w:tcPr>
          <w:p w14:paraId="03B9F109" w14:textId="1B38204B" w:rsidR="00C52B58" w:rsidRDefault="00C52B58" w:rsidP="00F50850">
            <w:pPr>
              <w:pStyle w:val="TabStandard"/>
            </w:pPr>
            <w:r>
              <w:t>294</w:t>
            </w:r>
          </w:p>
        </w:tc>
        <w:tc>
          <w:tcPr>
            <w:tcW w:w="2263" w:type="dxa"/>
          </w:tcPr>
          <w:p w14:paraId="0F608C69" w14:textId="533B96F1" w:rsidR="00C52B58" w:rsidRDefault="00C52B58" w:rsidP="00F50850">
            <w:pPr>
              <w:pStyle w:val="TabStandard"/>
            </w:pPr>
            <w:r>
              <w:t>99</w:t>
            </w:r>
          </w:p>
        </w:tc>
      </w:tr>
    </w:tbl>
    <w:p w14:paraId="36C7A6C6" w14:textId="72853148" w:rsidR="00C975A8" w:rsidRDefault="00C132C0" w:rsidP="00AD7D24">
      <w:pPr>
        <w:pStyle w:val="Beschriftung"/>
      </w:pPr>
      <w:bookmarkStart w:id="90" w:name="_Toc143696945"/>
      <w:bookmarkStart w:id="91" w:name="_Toc143779040"/>
      <w:r>
        <w:t xml:space="preserve">Tab. </w:t>
      </w:r>
      <w:fldSimple w:instr=" SEQ Tab. \* ARABIC ">
        <w:r w:rsidR="008514D7">
          <w:rPr>
            <w:noProof/>
          </w:rPr>
          <w:t>2</w:t>
        </w:r>
      </w:fldSimple>
      <w:r>
        <w:t xml:space="preserve">: </w:t>
      </w:r>
      <w:r w:rsidR="00AD7D24">
        <w:tab/>
      </w:r>
      <w:r w:rsidR="004B46A7">
        <w:t>Datensätze mit verschiedenen Aufnahmeintervallen und Sequenzlängen</w:t>
      </w:r>
      <w:bookmarkEnd w:id="90"/>
      <w:bookmarkEnd w:id="91"/>
    </w:p>
    <w:p w14:paraId="47ECB8AE" w14:textId="77777777" w:rsidR="004B46A7" w:rsidRDefault="004B46A7" w:rsidP="00D94438"/>
    <w:p w14:paraId="4A303654" w14:textId="1E712D3F" w:rsidR="00D02325" w:rsidRDefault="00534418" w:rsidP="00D94438">
      <w:r>
        <w:t>Die</w:t>
      </w:r>
      <w:r w:rsidR="00385707">
        <w:t xml:space="preserve"> einzelnen</w:t>
      </w:r>
      <w:r>
        <w:t xml:space="preserve"> Datensätze </w:t>
      </w:r>
      <w:r w:rsidR="00385707">
        <w:t xml:space="preserve">bzw. die </w:t>
      </w:r>
      <w:r w:rsidR="002E1B2F">
        <w:t>darin enthaltenen</w:t>
      </w:r>
      <w:r w:rsidR="00385707">
        <w:t xml:space="preserve"> Trainings- und Testsequenzen werden anschließend um</w:t>
      </w:r>
      <w:r w:rsidR="004B46A7">
        <w:t xml:space="preserve"> </w:t>
      </w:r>
      <w:r w:rsidR="00385707">
        <w:t>Bewegungs</w:t>
      </w:r>
      <w:r w:rsidR="00DD5969">
        <w:t>merkmale</w:t>
      </w:r>
      <w:r w:rsidR="00385707">
        <w:t xml:space="preserve"> erweitert. </w:t>
      </w:r>
      <w:r w:rsidR="0088144D">
        <w:t xml:space="preserve">Hierfür kommt das Python-Skript </w:t>
      </w:r>
      <w:r w:rsidR="0088144D" w:rsidRPr="0088144D">
        <w:rPr>
          <w:rStyle w:val="Code"/>
        </w:rPr>
        <w:t>calculate_features.py</w:t>
      </w:r>
      <w:r w:rsidR="004F3482" w:rsidRPr="004F3482">
        <w:t xml:space="preserve"> </w:t>
      </w:r>
      <w:r w:rsidR="004F3482">
        <w:t>zum Einsatz</w:t>
      </w:r>
      <w:r w:rsidR="0088144D">
        <w:t>.</w:t>
      </w:r>
      <w:r w:rsidR="00C66F5C">
        <w:t xml:space="preserve"> </w:t>
      </w:r>
      <w:r w:rsidR="007C3136">
        <w:t>Es</w:t>
      </w:r>
      <w:r w:rsidR="00D86A8F">
        <w:t xml:space="preserve"> iteriert im Wesentlichen über alle gegebenen Sequenzen der verschiedenen Datensätze und </w:t>
      </w:r>
      <w:r w:rsidR="002E1B2F">
        <w:t>erweitert diese</w:t>
      </w:r>
      <w:r w:rsidR="00D86A8F">
        <w:t xml:space="preserve"> dabei schrittweise</w:t>
      </w:r>
      <w:r w:rsidR="002E1B2F">
        <w:t xml:space="preserve"> um</w:t>
      </w:r>
      <w:r w:rsidR="00D86A8F">
        <w:t xml:space="preserve"> die in der Tab</w:t>
      </w:r>
      <w:r w:rsidR="00DD5969">
        <w:t>. 3</w:t>
      </w:r>
      <w:r w:rsidR="00D86A8F">
        <w:t xml:space="preserve"> aufgeführten </w:t>
      </w:r>
      <w:r w:rsidR="00DD5969">
        <w:t>Bewegungsm</w:t>
      </w:r>
      <w:r w:rsidR="00FC6AF1">
        <w:t>erkmale</w:t>
      </w:r>
      <w:r w:rsidR="002F4D4B">
        <w:t>. D</w:t>
      </w:r>
      <w:r w:rsidR="00FC6AF1">
        <w:t xml:space="preserve">ie zugrundeliegenden </w:t>
      </w:r>
      <w:r w:rsidR="0072279B">
        <w:t>Funktionen</w:t>
      </w:r>
      <w:r w:rsidR="002F4D4B">
        <w:t xml:space="preserve"> zur Berechnung der einzelnen Merkmale basieren </w:t>
      </w:r>
      <w:r w:rsidR="00FC6AF1">
        <w:t xml:space="preserve">auf der Arbeit von Torlak </w:t>
      </w:r>
      <w:sdt>
        <w:sdtPr>
          <w:alias w:val="To edit, see citavi.com/edit"/>
          <w:tag w:val="CitaviPlaceholder#d614b519-008a-4a06-86d0-c421ba3fbb0e"/>
          <w:id w:val="-1697150732"/>
          <w:placeholder>
            <w:docPart w:val="DefaultPlaceholder_-1854013440"/>
          </w:placeholder>
        </w:sdtPr>
        <w:sdtContent>
          <w:r w:rsidR="00D574D9">
            <w:fldChar w:fldCharType="begin"/>
          </w:r>
          <w:r w:rsidR="004801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wODU3NzlhLWY3OWEtNDcwNi05ZGJkLWVlMGFiNTIxNWEzMSIsIlJhbmdlTGVuZ3RoIjo0LCJSZWZlcmVuY2VJZCI6ImNiMDVmYjUzLWM1ZDMtNDU1Mi1hNTZmLTU3MmU4M2VjZmRl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}</w:instrText>
          </w:r>
          <w:r w:rsidR="00D574D9">
            <w:fldChar w:fldCharType="separate"/>
          </w:r>
          <w:r w:rsidR="00480197">
            <w:t>[27]</w:t>
          </w:r>
          <w:r w:rsidR="00D574D9">
            <w:fldChar w:fldCharType="end"/>
          </w:r>
        </w:sdtContent>
      </w:sdt>
      <w:r w:rsidR="00FC6AF1">
        <w:t>.</w:t>
      </w:r>
      <w:r w:rsidR="00B30617">
        <w:t xml:space="preserve"> </w:t>
      </w:r>
    </w:p>
    <w:tbl>
      <w:tblPr>
        <w:tblStyle w:val="zuTabStandard"/>
        <w:tblW w:w="0" w:type="auto"/>
        <w:tblLook w:val="04A0" w:firstRow="1" w:lastRow="0" w:firstColumn="1" w:lastColumn="0" w:noHBand="0" w:noVBand="1"/>
      </w:tblPr>
      <w:tblGrid>
        <w:gridCol w:w="2122"/>
        <w:gridCol w:w="1701"/>
        <w:gridCol w:w="5237"/>
      </w:tblGrid>
      <w:tr w:rsidR="0088144D" w14:paraId="522BA4AB" w14:textId="77777777" w:rsidTr="003B6F66">
        <w:trPr>
          <w:cnfStyle w:val="100000000000" w:firstRow="1" w:lastRow="0" w:firstColumn="0" w:lastColumn="0" w:oddVBand="0" w:evenVBand="0" w:oddHBand="0" w:evenHBand="0" w:firstRowFirstColumn="0" w:firstRowLastColumn="0" w:lastRowFirstColumn="0" w:lastRowLastColumn="0"/>
        </w:trPr>
        <w:tc>
          <w:tcPr>
            <w:tcW w:w="2122" w:type="dxa"/>
          </w:tcPr>
          <w:p w14:paraId="4EC0C73E" w14:textId="394657E1" w:rsidR="0088144D" w:rsidRDefault="0088144D" w:rsidP="00F50850">
            <w:pPr>
              <w:pStyle w:val="TabStandard"/>
            </w:pPr>
            <w:r>
              <w:t>Bezeichner</w:t>
            </w:r>
          </w:p>
        </w:tc>
        <w:tc>
          <w:tcPr>
            <w:tcW w:w="1701" w:type="dxa"/>
          </w:tcPr>
          <w:p w14:paraId="54A88205" w14:textId="25EA203B" w:rsidR="0088144D" w:rsidRDefault="0088144D" w:rsidP="00F50850">
            <w:pPr>
              <w:pStyle w:val="TabStandard"/>
            </w:pPr>
            <w:r>
              <w:t>Datentyp</w:t>
            </w:r>
          </w:p>
        </w:tc>
        <w:tc>
          <w:tcPr>
            <w:tcW w:w="5239" w:type="dxa"/>
          </w:tcPr>
          <w:p w14:paraId="5F90D441" w14:textId="0CEAAA08" w:rsidR="0088144D" w:rsidRDefault="0088144D" w:rsidP="00F50850">
            <w:pPr>
              <w:pStyle w:val="TabStandard"/>
            </w:pPr>
            <w:r>
              <w:t>Erläuterung</w:t>
            </w:r>
          </w:p>
        </w:tc>
      </w:tr>
      <w:tr w:rsidR="0088144D" w14:paraId="03C24798" w14:textId="77777777" w:rsidTr="003B6F66">
        <w:tc>
          <w:tcPr>
            <w:tcW w:w="2122" w:type="dxa"/>
          </w:tcPr>
          <w:p w14:paraId="20346CC9" w14:textId="1F3315DD" w:rsidR="0088144D" w:rsidRPr="00107650" w:rsidRDefault="0088144D" w:rsidP="00F50850">
            <w:pPr>
              <w:pStyle w:val="TabStandard"/>
              <w:rPr>
                <w:rStyle w:val="Code"/>
              </w:rPr>
            </w:pPr>
            <w:r w:rsidRPr="00107650">
              <w:rPr>
                <w:rStyle w:val="Code"/>
              </w:rPr>
              <w:t>timediff</w:t>
            </w:r>
          </w:p>
        </w:tc>
        <w:tc>
          <w:tcPr>
            <w:tcW w:w="1701" w:type="dxa"/>
          </w:tcPr>
          <w:p w14:paraId="163E2F64" w14:textId="3F8C53D5" w:rsidR="0088144D" w:rsidRDefault="00107650" w:rsidP="00F50850">
            <w:pPr>
              <w:pStyle w:val="TabStandard"/>
            </w:pPr>
            <w:r>
              <w:t>Integer</w:t>
            </w:r>
          </w:p>
        </w:tc>
        <w:tc>
          <w:tcPr>
            <w:tcW w:w="5239" w:type="dxa"/>
          </w:tcPr>
          <w:p w14:paraId="6AACD708" w14:textId="1F47D300" w:rsidR="0088144D" w:rsidRDefault="003B6F66" w:rsidP="00F50850">
            <w:pPr>
              <w:pStyle w:val="TabStandard"/>
            </w:pPr>
            <w:r>
              <w:t>Die Zeitdifferenz</w:t>
            </w:r>
            <w:r w:rsidR="00B059B2">
              <w:t xml:space="preserve"> in </w:t>
            </w:r>
            <m:oMath>
              <m:r>
                <w:rPr>
                  <w:rFonts w:ascii="Cambria Math" w:hAnsi="Cambria Math"/>
                </w:rPr>
                <m:t>ms</m:t>
              </m:r>
            </m:oMath>
            <w:r>
              <w:t xml:space="preserve"> zwischen de</w:t>
            </w:r>
            <w:r w:rsidR="00B059B2">
              <w:t>r</w:t>
            </w:r>
            <w:r>
              <w:t xml:space="preserve"> </w:t>
            </w:r>
            <w:r w:rsidR="002E1B2F">
              <w:t>betrachteten</w:t>
            </w:r>
            <w:r>
              <w:t xml:space="preserve"> und de</w:t>
            </w:r>
            <w:r w:rsidR="00B059B2">
              <w:t>r</w:t>
            </w:r>
            <w:r>
              <w:t xml:space="preserve"> letzte</w:t>
            </w:r>
            <w:r w:rsidR="00B059B2">
              <w:t>n</w:t>
            </w:r>
            <w:r>
              <w:t xml:space="preserve"> </w:t>
            </w:r>
            <w:r w:rsidR="002E1B2F">
              <w:t>Positionsaufnahme</w:t>
            </w:r>
            <w:r>
              <w:t xml:space="preserve">, welche sich aus den zugehörigen </w:t>
            </w:r>
            <w:r w:rsidRPr="003B6F66">
              <w:rPr>
                <w:rStyle w:val="Code"/>
              </w:rPr>
              <w:t>time</w:t>
            </w:r>
            <w:r>
              <w:t xml:space="preserve">-Werten berechnet. </w:t>
            </w:r>
          </w:p>
        </w:tc>
      </w:tr>
      <w:tr w:rsidR="0088144D" w14:paraId="103A2675" w14:textId="77777777" w:rsidTr="003B6F66">
        <w:tc>
          <w:tcPr>
            <w:tcW w:w="2122" w:type="dxa"/>
          </w:tcPr>
          <w:p w14:paraId="4F414518" w14:textId="67709727" w:rsidR="0088144D" w:rsidRPr="00107650" w:rsidRDefault="00107650" w:rsidP="00F50850">
            <w:pPr>
              <w:pStyle w:val="TabStandard"/>
              <w:rPr>
                <w:rStyle w:val="Code"/>
              </w:rPr>
            </w:pPr>
            <w:r w:rsidRPr="00107650">
              <w:rPr>
                <w:rStyle w:val="Code"/>
              </w:rPr>
              <w:t>velocity</w:t>
            </w:r>
          </w:p>
        </w:tc>
        <w:tc>
          <w:tcPr>
            <w:tcW w:w="1701" w:type="dxa"/>
          </w:tcPr>
          <w:p w14:paraId="16049060" w14:textId="70451EBD" w:rsidR="0088144D" w:rsidRDefault="00107650" w:rsidP="00F50850">
            <w:pPr>
              <w:pStyle w:val="TabStandard"/>
            </w:pPr>
            <w:r>
              <w:t>Double</w:t>
            </w:r>
            <w:r w:rsidR="003B6F66">
              <w:t>/</w:t>
            </w:r>
            <w:r>
              <w:t>NULL</w:t>
            </w:r>
          </w:p>
        </w:tc>
        <w:tc>
          <w:tcPr>
            <w:tcW w:w="5239" w:type="dxa"/>
          </w:tcPr>
          <w:p w14:paraId="48236082" w14:textId="7775B814" w:rsidR="0088144D" w:rsidRDefault="00B059B2" w:rsidP="00F50850">
            <w:pPr>
              <w:pStyle w:val="TabStandard"/>
            </w:pPr>
            <w:r>
              <w:t xml:space="preserve">Die Geschwindigkeit in </w:t>
            </w:r>
            <m:oMath>
              <m:r>
                <w:rPr>
                  <w:rFonts w:ascii="Cambria Math" w:hAnsi="Cambria Math"/>
                </w:rPr>
                <m:t>m/s</m:t>
              </m:r>
            </m:oMath>
            <w:r>
              <w:t xml:space="preserve">, welche sich aus der Distanz </w:t>
            </w:r>
            <w:r w:rsidR="00A970D1">
              <w:t>zwischen de</w:t>
            </w:r>
            <w:r w:rsidR="00ED11AF">
              <w:t>n Koordinaten der</w:t>
            </w:r>
            <w:r w:rsidR="00A970D1">
              <w:t xml:space="preserve"> </w:t>
            </w:r>
            <w:r w:rsidR="002E1B2F">
              <w:t>aktuellen</w:t>
            </w:r>
            <w:r w:rsidR="00A970D1">
              <w:t xml:space="preserve"> und letzten </w:t>
            </w:r>
            <w:r w:rsidR="002E1B2F">
              <w:t>Positionsaufnahme</w:t>
            </w:r>
            <w:r w:rsidR="00A970D1">
              <w:t xml:space="preserve"> </w:t>
            </w:r>
            <w:r w:rsidR="00ED11AF">
              <w:t>sowie</w:t>
            </w:r>
            <w:r w:rsidR="00A970D1">
              <w:t xml:space="preserve"> dem </w:t>
            </w:r>
            <w:r w:rsidR="00A970D1" w:rsidRPr="00A970D1">
              <w:rPr>
                <w:rStyle w:val="Code"/>
              </w:rPr>
              <w:t>timediff</w:t>
            </w:r>
            <w:r w:rsidR="00A970D1">
              <w:t>-Wert berechnet.</w:t>
            </w:r>
          </w:p>
        </w:tc>
      </w:tr>
      <w:tr w:rsidR="0088144D" w14:paraId="014F6BB4" w14:textId="77777777" w:rsidTr="003B6F66">
        <w:tc>
          <w:tcPr>
            <w:tcW w:w="2122" w:type="dxa"/>
          </w:tcPr>
          <w:p w14:paraId="21E21811" w14:textId="3A38FB34" w:rsidR="0088144D" w:rsidRPr="00107650" w:rsidRDefault="00107650" w:rsidP="00F50850">
            <w:pPr>
              <w:pStyle w:val="TabStandard"/>
              <w:rPr>
                <w:rStyle w:val="Code"/>
              </w:rPr>
            </w:pPr>
            <w:r w:rsidRPr="00107650">
              <w:rPr>
                <w:rStyle w:val="Code"/>
              </w:rPr>
              <w:t>acceleration</w:t>
            </w:r>
          </w:p>
        </w:tc>
        <w:tc>
          <w:tcPr>
            <w:tcW w:w="1701" w:type="dxa"/>
          </w:tcPr>
          <w:p w14:paraId="79C21B8A" w14:textId="61475F3C" w:rsidR="0088144D" w:rsidRDefault="003B6F66" w:rsidP="00F50850">
            <w:pPr>
              <w:pStyle w:val="TabStandard"/>
            </w:pPr>
            <w:r>
              <w:t>Double/NULL</w:t>
            </w:r>
          </w:p>
        </w:tc>
        <w:tc>
          <w:tcPr>
            <w:tcW w:w="5239" w:type="dxa"/>
          </w:tcPr>
          <w:p w14:paraId="26A77565" w14:textId="68160128" w:rsidR="0088144D" w:rsidRPr="00EF0484" w:rsidRDefault="00EF0484" w:rsidP="00F50850">
            <w:pPr>
              <w:pStyle w:val="TabStandard"/>
              <w:rPr>
                <w:rFonts w:ascii="Cambria Math" w:hAnsi="Cambria Math"/>
                <w:i/>
              </w:rPr>
            </w:pPr>
            <w:r>
              <w:t xml:space="preserve">(Positive) Beschleunigung in </w:t>
            </w:r>
            <m:oMath>
              <m:r>
                <w:rPr>
                  <w:rFonts w:ascii="Cambria Math" w:hAnsi="Cambria Math"/>
                </w:rPr>
                <m:t xml:space="preserve">m/s^2 </m:t>
              </m:r>
            </m:oMath>
            <w:r>
              <w:t xml:space="preserve">, welche sich aus dem aktuellen und letzten </w:t>
            </w:r>
            <w:r w:rsidRPr="00EB6331">
              <w:rPr>
                <w:rStyle w:val="Code"/>
              </w:rPr>
              <w:t>velocity</w:t>
            </w:r>
            <w:r>
              <w:t xml:space="preserve">-Wert und dem Mittelwert der zugehörigen </w:t>
            </w:r>
            <w:r w:rsidRPr="00EB6331">
              <w:rPr>
                <w:rStyle w:val="Code"/>
              </w:rPr>
              <w:t>timediff</w:t>
            </w:r>
            <w:r>
              <w:t>-Werte berechnet.</w:t>
            </w:r>
          </w:p>
        </w:tc>
      </w:tr>
      <w:tr w:rsidR="0088144D" w14:paraId="3AEB151F" w14:textId="77777777" w:rsidTr="003B6F66">
        <w:tc>
          <w:tcPr>
            <w:tcW w:w="2122" w:type="dxa"/>
          </w:tcPr>
          <w:p w14:paraId="5EE37ADB" w14:textId="6AE17E8F" w:rsidR="0088144D" w:rsidRPr="00107650" w:rsidRDefault="00107650" w:rsidP="00F50850">
            <w:pPr>
              <w:pStyle w:val="TabStandard"/>
              <w:rPr>
                <w:rStyle w:val="Code"/>
              </w:rPr>
            </w:pPr>
            <w:r w:rsidRPr="00107650">
              <w:rPr>
                <w:rStyle w:val="Code"/>
              </w:rPr>
              <w:t>deceleration</w:t>
            </w:r>
          </w:p>
        </w:tc>
        <w:tc>
          <w:tcPr>
            <w:tcW w:w="1701" w:type="dxa"/>
          </w:tcPr>
          <w:p w14:paraId="57ED12AD" w14:textId="34601600" w:rsidR="0088144D" w:rsidRDefault="003B6F66" w:rsidP="00F50850">
            <w:pPr>
              <w:pStyle w:val="TabStandard"/>
            </w:pPr>
            <w:r>
              <w:t>Double/NULL</w:t>
            </w:r>
          </w:p>
        </w:tc>
        <w:tc>
          <w:tcPr>
            <w:tcW w:w="5239" w:type="dxa"/>
          </w:tcPr>
          <w:p w14:paraId="3CF26A76" w14:textId="443CB658" w:rsidR="0088144D" w:rsidRDefault="00EB6331" w:rsidP="00F50850">
            <w:pPr>
              <w:pStyle w:val="TabStandard"/>
            </w:pPr>
            <w:r>
              <w:t xml:space="preserve">Verzögerung (negative Beschleunigung) in </w:t>
            </w:r>
            <m:oMath>
              <m:r>
                <w:rPr>
                  <w:rFonts w:ascii="Cambria Math" w:hAnsi="Cambria Math"/>
                </w:rPr>
                <m:t xml:space="preserve">m/s^2 </m:t>
              </m:r>
            </m:oMath>
            <w:r>
              <w:t xml:space="preserve">, welche sich aus dem aktuellen und letzten </w:t>
            </w:r>
            <w:r w:rsidRPr="00EB6331">
              <w:rPr>
                <w:rStyle w:val="Code"/>
              </w:rPr>
              <w:t>velocity</w:t>
            </w:r>
            <w:r>
              <w:t xml:space="preserve">-Wert und dem Mittelwert der zugehörigen </w:t>
            </w:r>
            <w:r w:rsidRPr="00EB6331">
              <w:rPr>
                <w:rStyle w:val="Code"/>
              </w:rPr>
              <w:t>timediff</w:t>
            </w:r>
            <w:r>
              <w:t>-Werte berechnet.</w:t>
            </w:r>
          </w:p>
        </w:tc>
      </w:tr>
      <w:tr w:rsidR="0088144D" w14:paraId="0DFBCFC3" w14:textId="77777777" w:rsidTr="003B6F66">
        <w:tc>
          <w:tcPr>
            <w:tcW w:w="2122" w:type="dxa"/>
          </w:tcPr>
          <w:p w14:paraId="67962173" w14:textId="3A913E79" w:rsidR="0088144D" w:rsidRPr="00107650" w:rsidRDefault="00107650" w:rsidP="00F50850">
            <w:pPr>
              <w:pStyle w:val="TabStandard"/>
              <w:rPr>
                <w:rStyle w:val="Code"/>
              </w:rPr>
            </w:pPr>
            <w:r w:rsidRPr="00107650">
              <w:rPr>
                <w:rStyle w:val="Code"/>
              </w:rPr>
              <w:t>heading</w:t>
            </w:r>
          </w:p>
        </w:tc>
        <w:tc>
          <w:tcPr>
            <w:tcW w:w="1701" w:type="dxa"/>
          </w:tcPr>
          <w:p w14:paraId="058E14CB" w14:textId="535FD7AD" w:rsidR="0088144D" w:rsidRDefault="003B6F66" w:rsidP="00F50850">
            <w:pPr>
              <w:pStyle w:val="TabStandard"/>
            </w:pPr>
            <w:r>
              <w:t>Double/NULL</w:t>
            </w:r>
          </w:p>
        </w:tc>
        <w:tc>
          <w:tcPr>
            <w:tcW w:w="5239" w:type="dxa"/>
          </w:tcPr>
          <w:p w14:paraId="36C06552" w14:textId="6CF39E30" w:rsidR="0088144D" w:rsidRDefault="00ED11AF" w:rsidP="00F50850">
            <w:pPr>
              <w:pStyle w:val="TabStandard"/>
            </w:pPr>
            <w:r>
              <w:t>Die Bewegungsrichtung in Grad (</w:t>
            </w:r>
            <m:oMath>
              <m:r>
                <w:rPr>
                  <w:rFonts w:ascii="Cambria Math" w:hAnsi="Cambria Math"/>
                </w:rPr>
                <m:t>0°≙</m:t>
              </m:r>
            </m:oMath>
            <w:r>
              <w:t xml:space="preserve"> Norden, 90</w:t>
            </w:r>
            <m:oMath>
              <m:r>
                <w:rPr>
                  <w:rFonts w:ascii="Cambria Math" w:hAnsi="Cambria Math"/>
                </w:rPr>
                <m:t>°≙</m:t>
              </m:r>
            </m:oMath>
            <w:r>
              <w:t xml:space="preserve"> Osten, 180</w:t>
            </w:r>
            <m:oMath>
              <m:r>
                <w:rPr>
                  <w:rFonts w:ascii="Cambria Math" w:hAnsi="Cambria Math"/>
                </w:rPr>
                <m:t>°≙</m:t>
              </m:r>
            </m:oMath>
            <w:r>
              <w:t xml:space="preserve"> Süden und 270</w:t>
            </w:r>
            <m:oMath>
              <m:r>
                <w:rPr>
                  <w:rFonts w:ascii="Cambria Math" w:hAnsi="Cambria Math"/>
                </w:rPr>
                <m:t>°≙</m:t>
              </m:r>
            </m:oMath>
            <w:r>
              <w:t xml:space="preserve"> Westen), welche sich aus den Koordinaten der aktuellen und letzten </w:t>
            </w:r>
            <w:r w:rsidR="002E1B2F">
              <w:t>Positionsaufnahme</w:t>
            </w:r>
            <w:r>
              <w:t xml:space="preserve"> berechnet.</w:t>
            </w:r>
          </w:p>
        </w:tc>
      </w:tr>
      <w:tr w:rsidR="0088144D" w14:paraId="2B42FE28" w14:textId="77777777" w:rsidTr="003B6F66">
        <w:tc>
          <w:tcPr>
            <w:tcW w:w="2122" w:type="dxa"/>
          </w:tcPr>
          <w:p w14:paraId="105E1E92" w14:textId="06DE96D0" w:rsidR="0088144D" w:rsidRPr="00107650" w:rsidRDefault="00107650" w:rsidP="00F50850">
            <w:pPr>
              <w:pStyle w:val="TabStandard"/>
              <w:rPr>
                <w:rStyle w:val="Code"/>
              </w:rPr>
            </w:pPr>
            <w:r w:rsidRPr="00107650">
              <w:rPr>
                <w:rStyle w:val="Code"/>
              </w:rPr>
              <w:t>angular_speed</w:t>
            </w:r>
          </w:p>
        </w:tc>
        <w:tc>
          <w:tcPr>
            <w:tcW w:w="1701" w:type="dxa"/>
          </w:tcPr>
          <w:p w14:paraId="05C77965" w14:textId="2B054CA2" w:rsidR="0088144D" w:rsidRDefault="003B6F66" w:rsidP="00F50850">
            <w:pPr>
              <w:pStyle w:val="TabStandard"/>
            </w:pPr>
            <w:r>
              <w:t>Double/NULL</w:t>
            </w:r>
          </w:p>
        </w:tc>
        <w:tc>
          <w:tcPr>
            <w:tcW w:w="5239" w:type="dxa"/>
          </w:tcPr>
          <w:p w14:paraId="5088CD90" w14:textId="051DCE31" w:rsidR="0088144D" w:rsidRDefault="00AD0252" w:rsidP="00F50850">
            <w:pPr>
              <w:pStyle w:val="TabStandard"/>
            </w:pPr>
            <w:r>
              <w:t xml:space="preserve">Winkel- bzw. Drehgeschwindigkeit in </w:t>
            </w:r>
            <m:oMath>
              <m:r>
                <w:rPr>
                  <w:rFonts w:ascii="Cambria Math" w:hAnsi="Cambria Math"/>
                </w:rPr>
                <m:t>Grad/s</m:t>
              </m:r>
            </m:oMath>
            <w:r>
              <w:t xml:space="preserve">, welche sich aus dem aktuellen und letzten </w:t>
            </w:r>
            <w:r>
              <w:rPr>
                <w:rStyle w:val="Code"/>
              </w:rPr>
              <w:t>heading</w:t>
            </w:r>
            <w:r>
              <w:t xml:space="preserve">-Wert und dem Mittelwert der zugehörigen </w:t>
            </w:r>
            <w:r w:rsidRPr="00EB6331">
              <w:rPr>
                <w:rStyle w:val="Code"/>
              </w:rPr>
              <w:t>timediff</w:t>
            </w:r>
            <w:r>
              <w:t>-Werte berechnet.</w:t>
            </w:r>
          </w:p>
        </w:tc>
      </w:tr>
    </w:tbl>
    <w:p w14:paraId="2914BB82" w14:textId="14E2777D" w:rsidR="0088144D" w:rsidRDefault="00C132C0" w:rsidP="00AD7D24">
      <w:pPr>
        <w:pStyle w:val="Beschriftung"/>
      </w:pPr>
      <w:bookmarkStart w:id="92" w:name="_Toc143696946"/>
      <w:bookmarkStart w:id="93" w:name="_Toc143779041"/>
      <w:r>
        <w:t xml:space="preserve">Tab. </w:t>
      </w:r>
      <w:fldSimple w:instr=" SEQ Tab. \* ARABIC ">
        <w:r w:rsidR="008514D7">
          <w:rPr>
            <w:noProof/>
          </w:rPr>
          <w:t>3</w:t>
        </w:r>
      </w:fldSimple>
      <w:r>
        <w:t xml:space="preserve">: </w:t>
      </w:r>
      <w:r w:rsidR="00AD7D24">
        <w:tab/>
      </w:r>
      <w:r w:rsidR="00DD20EA" w:rsidRPr="00AD7D24">
        <w:t>Bewegungsmerkmale</w:t>
      </w:r>
      <w:r w:rsidR="00DD20EA">
        <w:t xml:space="preserve">, um welche die </w:t>
      </w:r>
      <w:r w:rsidR="002B184F">
        <w:t>Sequenzen</w:t>
      </w:r>
      <w:r w:rsidR="00DD20EA">
        <w:t xml:space="preserve"> erweitert werden</w:t>
      </w:r>
      <w:bookmarkEnd w:id="92"/>
      <w:bookmarkEnd w:id="93"/>
    </w:p>
    <w:p w14:paraId="0B775B05" w14:textId="3F0E0C02" w:rsidR="00385707" w:rsidRDefault="00385707" w:rsidP="00D94438"/>
    <w:p w14:paraId="0E937812" w14:textId="0D533D29" w:rsidR="003A49AF" w:rsidRDefault="00852B9B" w:rsidP="00D94438">
      <w:r>
        <w:lastRenderedPageBreak/>
        <w:t>Zu beachten ist, dass die meisten der Bewegungsmerkmale</w:t>
      </w:r>
      <w:r w:rsidR="003A49AF">
        <w:t xml:space="preserve"> unter bestimmten Umständen</w:t>
      </w:r>
      <w:r>
        <w:t xml:space="preserve"> </w:t>
      </w:r>
      <w:r w:rsidR="00C8060A">
        <w:t>NULL-Werte</w:t>
      </w:r>
      <w:r>
        <w:t xml:space="preserve"> annehmen können. </w:t>
      </w:r>
      <w:r w:rsidR="003A49AF">
        <w:t xml:space="preserve">Beispielsweise ist der erste Wert aller Merkmale einer Sequenz </w:t>
      </w:r>
      <w:r w:rsidR="005312BB">
        <w:t xml:space="preserve">(mit Ausnahme von </w:t>
      </w:r>
      <w:r w:rsidR="003A49AF" w:rsidRPr="003A49AF">
        <w:rPr>
          <w:rStyle w:val="Code"/>
        </w:rPr>
        <w:t>timediff</w:t>
      </w:r>
      <w:r w:rsidR="005312BB">
        <w:rPr>
          <w:rStyle w:val="Code"/>
        </w:rPr>
        <w:t>)</w:t>
      </w:r>
      <w:r w:rsidR="003A49AF">
        <w:t xml:space="preserve"> immer </w:t>
      </w:r>
      <w:r w:rsidR="003A49AF" w:rsidRPr="002E1B2F">
        <w:t>NULL</w:t>
      </w:r>
      <w:r w:rsidR="003A49AF">
        <w:t xml:space="preserve">. Bei </w:t>
      </w:r>
      <w:r w:rsidR="003A49AF" w:rsidRPr="008E3306">
        <w:rPr>
          <w:rStyle w:val="Code"/>
        </w:rPr>
        <w:t>acceleration</w:t>
      </w:r>
      <w:r w:rsidR="003A49AF">
        <w:t xml:space="preserve">, </w:t>
      </w:r>
      <w:r w:rsidR="003A49AF" w:rsidRPr="008E3306">
        <w:rPr>
          <w:rStyle w:val="Code"/>
        </w:rPr>
        <w:t>deceleration</w:t>
      </w:r>
      <w:r w:rsidR="003A49AF">
        <w:t xml:space="preserve"> und </w:t>
      </w:r>
      <w:r w:rsidR="003A49AF" w:rsidRPr="008E3306">
        <w:rPr>
          <w:rStyle w:val="Code"/>
        </w:rPr>
        <w:t>angular_speed</w:t>
      </w:r>
      <w:r w:rsidR="003A49AF">
        <w:t xml:space="preserve"> sind es sogar die ersten beiden Werte. Der Grund hierfür ist, dass </w:t>
      </w:r>
      <w:r w:rsidR="00A41CEA">
        <w:t>der Berechnung der jeweiligen Merkmale</w:t>
      </w:r>
      <w:r w:rsidR="003A49AF">
        <w:t xml:space="preserve"> eine Mindestanzahl von zwei bzw. drei Positionsdatenpunkten zu Grunde liegt. Entsprechend können diese also erst nach dem Erreichen dieser Anzahl berechnet werden.</w:t>
      </w:r>
      <w:r w:rsidR="00B562A0">
        <w:t xml:space="preserve"> Die hierdurch entstehenden Lücken in den einzelnen Sequenzen werden später</w:t>
      </w:r>
      <w:r w:rsidR="00A41CEA">
        <w:t>,</w:t>
      </w:r>
      <w:r w:rsidR="00B562A0">
        <w:t xml:space="preserve"> im Zuge der Vorbereitung der Daten für die Klassifikation</w:t>
      </w:r>
      <w:r w:rsidR="00A41CEA">
        <w:t>,</w:t>
      </w:r>
      <w:r w:rsidR="00B562A0">
        <w:t xml:space="preserve"> behandelt.  </w:t>
      </w:r>
    </w:p>
    <w:p w14:paraId="5CA0A1A1" w14:textId="2F5A89F2" w:rsidR="00DA2A77" w:rsidRDefault="00B562A0" w:rsidP="00D94438">
      <w:r>
        <w:t xml:space="preserve">Ein weiterer Umstand, unter welchem </w:t>
      </w:r>
      <w:r w:rsidR="00C8060A">
        <w:t>NULL-Werte</w:t>
      </w:r>
      <w:r>
        <w:t xml:space="preserve"> bei der Berechnung von Bewegungsmerkmalen auftreten können, ist gegeben, wenn der </w:t>
      </w:r>
      <w:r w:rsidRPr="007E592C">
        <w:rPr>
          <w:rStyle w:val="Code"/>
        </w:rPr>
        <w:t>timediff</w:t>
      </w:r>
      <w:r>
        <w:t xml:space="preserve">-Wert zwischen zwei aufeinanderfolgenden Datenpunkten </w:t>
      </w:r>
      <w:r w:rsidR="0025354A">
        <w:t>0.0</w:t>
      </w:r>
      <w:r>
        <w:t xml:space="preserve"> beträgt, was in der Regel eine Folge von Dopplungen ist. Da in solch einem Fall kein </w:t>
      </w:r>
      <w:r w:rsidRPr="00876773">
        <w:rPr>
          <w:rStyle w:val="Code"/>
        </w:rPr>
        <w:t>velocity</w:t>
      </w:r>
      <w:r>
        <w:t xml:space="preserve">-Wert berechnet werden kann, wird </w:t>
      </w:r>
      <w:r w:rsidRPr="00B562A0">
        <w:rPr>
          <w:i/>
          <w:iCs/>
        </w:rPr>
        <w:t>Forward-Filling</w:t>
      </w:r>
      <w:r>
        <w:t xml:space="preserve"> eingesetzt. Das heißt der fehlende </w:t>
      </w:r>
      <w:r w:rsidR="00DA2A77" w:rsidRPr="007E592C">
        <w:rPr>
          <w:rStyle w:val="Code"/>
        </w:rPr>
        <w:t>velocity</w:t>
      </w:r>
      <w:r w:rsidR="00DA2A77">
        <w:t>-</w:t>
      </w:r>
      <w:r>
        <w:t xml:space="preserve">Wert wird einfach auf den </w:t>
      </w:r>
      <w:r w:rsidR="00DA2A77">
        <w:t>letzten</w:t>
      </w:r>
      <w:r>
        <w:t xml:space="preserve"> </w:t>
      </w:r>
      <w:r w:rsidR="00DA2A77" w:rsidRPr="007E592C">
        <w:rPr>
          <w:rStyle w:val="Code"/>
        </w:rPr>
        <w:t>velocity</w:t>
      </w:r>
      <w:r w:rsidR="00DA2A77">
        <w:t>-</w:t>
      </w:r>
      <w:r>
        <w:t>Wert gesetzt.</w:t>
      </w:r>
      <w:r w:rsidR="00DA2A77">
        <w:t xml:space="preserve"> Analog wird auch mit nicht-berechenbaren </w:t>
      </w:r>
      <w:r w:rsidR="00DA2A77" w:rsidRPr="007E592C">
        <w:rPr>
          <w:rStyle w:val="Code"/>
        </w:rPr>
        <w:t>heading</w:t>
      </w:r>
      <w:r w:rsidR="00DA2A77">
        <w:t xml:space="preserve">-Werten verfahren, welche ebenfalls eine Folge von Dopplungen sind. Denn aus zwei identischen Koordinaten kann keine Richtung bestimmt werden.  Der große Vorteil dieser direkten Behandlung von nicht-berechenbaren </w:t>
      </w:r>
      <w:r w:rsidR="00DA2A77" w:rsidRPr="007E592C">
        <w:rPr>
          <w:rStyle w:val="Code"/>
        </w:rPr>
        <w:t>velocity</w:t>
      </w:r>
      <w:r w:rsidR="00DA2A77">
        <w:t xml:space="preserve">- und </w:t>
      </w:r>
      <w:r w:rsidR="00DA2A77" w:rsidRPr="007E592C">
        <w:rPr>
          <w:rStyle w:val="Code"/>
        </w:rPr>
        <w:t>heading</w:t>
      </w:r>
      <w:r w:rsidR="00DA2A77">
        <w:t xml:space="preserve">-Werten mittels Forward-Filling ist, dass die übrigen Merkmale auf Basis der aufgefüllten Werte </w:t>
      </w:r>
      <w:r w:rsidR="007E592C">
        <w:t>dennoch</w:t>
      </w:r>
      <w:r w:rsidR="00DA2A77">
        <w:t xml:space="preserve"> berechnet werden können</w:t>
      </w:r>
      <w:r w:rsidR="007E592C">
        <w:t>, wobei eine gewisse Fehlerbehaftung jedoch nicht auszuschließen ist.</w:t>
      </w:r>
    </w:p>
    <w:p w14:paraId="518BD7E6" w14:textId="02567052" w:rsidR="00FD0C14" w:rsidRDefault="00693EC4" w:rsidP="00FD0C14">
      <w:pPr>
        <w:pStyle w:val="berschrift1"/>
      </w:pPr>
      <w:bookmarkStart w:id="94" w:name="_Toc143879385"/>
      <w:r>
        <w:lastRenderedPageBreak/>
        <w:t>Umsetzung des Map-Matchings</w:t>
      </w:r>
      <w:bookmarkEnd w:id="94"/>
    </w:p>
    <w:p w14:paraId="5792F5F8" w14:textId="439F8BAD" w:rsidR="00FC5A6A" w:rsidRDefault="00693EC4" w:rsidP="00FC5A6A">
      <w:pPr>
        <w:pStyle w:val="berschrift2"/>
        <w:numPr>
          <w:ilvl w:val="1"/>
          <w:numId w:val="1"/>
        </w:numPr>
        <w:ind w:left="680" w:hanging="680"/>
      </w:pPr>
      <w:bookmarkStart w:id="95" w:name="_Toc143879386"/>
      <w:r w:rsidRPr="00612759">
        <w:t>Einrichtung der Valhalla-</w:t>
      </w:r>
      <w:r w:rsidR="00612759">
        <w:t>Instanz</w:t>
      </w:r>
      <w:bookmarkEnd w:id="95"/>
    </w:p>
    <w:p w14:paraId="305EB203" w14:textId="34D88C83" w:rsidR="006906A0" w:rsidRDefault="004D4E0D" w:rsidP="004D4E0D">
      <w:r>
        <w:t>Um die Valhalla-Map-Matching-API nutzen zu können, muss Valhalla</w:t>
      </w:r>
      <w:r w:rsidR="00BC4A6C">
        <w:t xml:space="preserve"> zunächst</w:t>
      </w:r>
      <w:r>
        <w:t xml:space="preserve"> installiert werden. Für die Installation existieren </w:t>
      </w:r>
      <w:r w:rsidR="00BC4A6C">
        <w:t>hierbei</w:t>
      </w:r>
      <w:r>
        <w:t xml:space="preserve"> zwei </w:t>
      </w:r>
      <w:r w:rsidR="006906A0">
        <w:t>Optionen</w:t>
      </w:r>
      <w:r>
        <w:t xml:space="preserve">. Die erste </w:t>
      </w:r>
      <w:r w:rsidR="00BC4A6C">
        <w:t>ist</w:t>
      </w:r>
      <w:r>
        <w:t xml:space="preserve">, den </w:t>
      </w:r>
      <w:r w:rsidR="00BC4A6C">
        <w:t xml:space="preserve">zugehörigen </w:t>
      </w:r>
      <w:r>
        <w:t xml:space="preserve">Quellcode herunterzuladen und über das Toolkit </w:t>
      </w:r>
      <w:r w:rsidRPr="004D4E0D">
        <w:rPr>
          <w:i/>
          <w:iCs/>
        </w:rPr>
        <w:t>CMake</w:t>
      </w:r>
      <w:r>
        <w:t xml:space="preserve"> einen</w:t>
      </w:r>
      <w:r w:rsidR="00BC4A6C">
        <w:t xml:space="preserve"> </w:t>
      </w:r>
      <w:r w:rsidRPr="004D4E0D">
        <w:rPr>
          <w:i/>
          <w:iCs/>
        </w:rPr>
        <w:t>Build</w:t>
      </w:r>
      <w:r>
        <w:t xml:space="preserve"> </w:t>
      </w:r>
      <w:r w:rsidR="00BC4A6C">
        <w:t xml:space="preserve">von Valhalla </w:t>
      </w:r>
      <w:r>
        <w:t>zu erstellen. Die zweite</w:t>
      </w:r>
      <w:r w:rsidR="00BC4A6C">
        <w:t xml:space="preserve"> und </w:t>
      </w:r>
      <w:r w:rsidR="006906A0">
        <w:t xml:space="preserve">von den Valhalla-Entwicklern </w:t>
      </w:r>
      <w:r w:rsidR="00BC4A6C">
        <w:t>empfohlene</w:t>
      </w:r>
      <w:r w:rsidR="002B184F">
        <w:t>,</w:t>
      </w:r>
      <w:r w:rsidR="00BC4A6C">
        <w:t xml:space="preserve"> besteht jedoch darin eine Valhalla-Instanz über ein </w:t>
      </w:r>
      <w:r w:rsidR="002B184F">
        <w:t>bereitgestelltes</w:t>
      </w:r>
      <w:r w:rsidR="00BC4A6C">
        <w:t xml:space="preserve"> Image in</w:t>
      </w:r>
      <w:r w:rsidR="002B184F">
        <w:t xml:space="preserve"> einem</w:t>
      </w:r>
      <w:r w:rsidR="00BC4A6C">
        <w:t xml:space="preserve"> </w:t>
      </w:r>
      <w:r w:rsidR="00BC4A6C" w:rsidRPr="00ED5BEE">
        <w:rPr>
          <w:i/>
          <w:iCs/>
        </w:rPr>
        <w:t>Docker</w:t>
      </w:r>
      <w:r w:rsidR="002B184F">
        <w:rPr>
          <w:i/>
          <w:iCs/>
        </w:rPr>
        <w:t>-Container</w:t>
      </w:r>
      <w:r w:rsidR="00BC4A6C">
        <w:t xml:space="preserve"> laufen zu lassen </w:t>
      </w:r>
      <w:sdt>
        <w:sdtPr>
          <w:alias w:val="To edit, see citavi.com/edit"/>
          <w:tag w:val="CitaviPlaceholder#904915e0-56d8-4b77-bb15-35aabc0c061c"/>
          <w:id w:val="-1914853651"/>
          <w:placeholder>
            <w:docPart w:val="DefaultPlaceholder_-1854013440"/>
          </w:placeholder>
        </w:sdtPr>
        <w:sdtContent>
          <w:r>
            <w:fldChar w:fldCharType="begin"/>
          </w:r>
          <w:r w:rsidR="004801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2NmJiOGVhLWNiODctNGVhNS1hOWYxLTY1ZTNhMjVhMDc5ZCIsIlJhbmdlTGVuZ3RoIjo0LCJSZWZlcmVuY2VJZCI6Ijg0OGZiYjMwLWU2MDUtNDYxOS04ZmY5LWVjZmRmZjBiODdi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2YWxoYWxsYS5naXRodWIuaW8vdmFsaGFsbGEvYXBpL21hcC1tYXRjaGluZy9hcGktcmVmZXJlbmNlLyN0cmFjZS1yb3V0ZS1hY3Rpb24iLCJVcmlTdHJpbmciOiJodHRwczovL3ZhbGhhbGxhLmdpdGh1Yi5pby92YWxoYWxsYS9hcGkvbWFwLW1hdGNoaW5nL2FwaS1yZWZlcmVuY2UvI3RyYWNlLXJvdXRlLWFjdGlvb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}</w:instrText>
          </w:r>
          <w:r>
            <w:fldChar w:fldCharType="separate"/>
          </w:r>
          <w:r w:rsidR="00480197">
            <w:t>[18]</w:t>
          </w:r>
          <w:r>
            <w:fldChar w:fldCharType="end"/>
          </w:r>
        </w:sdtContent>
      </w:sdt>
      <w:r>
        <w:t xml:space="preserve">.  </w:t>
      </w:r>
      <w:r w:rsidR="006906A0">
        <w:t xml:space="preserve">Auch Hagen und Saki </w:t>
      </w:r>
      <w:sdt>
        <w:sdtPr>
          <w:alias w:val="To edit, see citavi.com/edit"/>
          <w:tag w:val="CitaviPlaceholder#e0d6e91a-af85-4f5f-a908-c2a48d2c7f7b"/>
          <w:id w:val="-539352787"/>
          <w:placeholder>
            <w:docPart w:val="DefaultPlaceholder_-1854013440"/>
          </w:placeholder>
        </w:sdtPr>
        <w:sdtContent>
          <w:r w:rsidR="006906A0">
            <w:fldChar w:fldCharType="begin"/>
          </w:r>
          <w:r w:rsidR="000E486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0YzFmYTM2LTU1MjAtNDliMS05MDA5LTczNzRiNjgxMGM2ZCIsIlJhbmdlTGVuZ3RoIjozLCJSZWZlcmVuY2VJZCI6ImEyMTIyNmExLWE4YjEtNDRmYi05OTNmLTBhZDNmYjZmZmJh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Gxlbm5pXFxBcHBEYXRhXFxMb2NhbFxcVGVtcFxcbmZ5YWFxZGkuanBnIiwiVXJpU3RyaW5nIjoiYTIxMjI2YTEtYThiMS00NGZiLTk5M2YtMGFkM2ZiNmZmYmE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wNy9zNDI5NzktMDIyLTAxMzQwLTUiLCJVcmlTdHJpbmciOiJodHRwczovL2RvaS5vcmcvMTAuMTAwNy9zNDI5NzktMDIyLTAxMzQwLT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}</w:instrText>
          </w:r>
          <w:r w:rsidR="006906A0">
            <w:fldChar w:fldCharType="separate"/>
          </w:r>
          <w:r w:rsidR="000E486B">
            <w:t>[7]</w:t>
          </w:r>
          <w:r w:rsidR="006906A0">
            <w:fldChar w:fldCharType="end"/>
          </w:r>
        </w:sdtContent>
      </w:sdt>
      <w:r w:rsidR="006906A0">
        <w:t xml:space="preserve"> empfehlen diese Option, da sie nicht nur weniger komplex, sondern auch effizienter im Hinblick auf Zeit und Ressourcen ist.</w:t>
      </w:r>
      <w:r w:rsidR="00612769">
        <w:t xml:space="preserve"> </w:t>
      </w:r>
    </w:p>
    <w:p w14:paraId="4DDAA6BB" w14:textId="55DBBD05" w:rsidR="00DA287A" w:rsidRDefault="00ED5BEE" w:rsidP="004D4E0D">
      <w:r>
        <w:t xml:space="preserve">Entsprechend wurde für die Installation von Valhalla im Zuge dieser Arbeit die zweite Option genutzt. Verwendet wurde die Version </w:t>
      </w:r>
      <w:r w:rsidR="00596158">
        <w:t xml:space="preserve">4.19.0 </w:t>
      </w:r>
      <w:r>
        <w:t xml:space="preserve">von </w:t>
      </w:r>
      <w:r w:rsidRPr="00ED5BEE">
        <w:rPr>
          <w:i/>
          <w:iCs/>
        </w:rPr>
        <w:t>Docker-Desktop</w:t>
      </w:r>
      <w:r>
        <w:t xml:space="preserve"> für </w:t>
      </w:r>
      <w:r w:rsidRPr="00ED5BEE">
        <w:rPr>
          <w:i/>
          <w:iCs/>
        </w:rPr>
        <w:t>Microsoft Windows</w:t>
      </w:r>
      <w:r>
        <w:t xml:space="preserve"> und das Docker-Image von </w:t>
      </w:r>
      <w:r w:rsidRPr="00860D46">
        <w:rPr>
          <w:i/>
          <w:iCs/>
        </w:rPr>
        <w:t>GIS-OPS</w:t>
      </w:r>
      <w:r>
        <w:t xml:space="preserve">, welches </w:t>
      </w:r>
      <w:r w:rsidR="00921E2D">
        <w:t xml:space="preserve">laut Hagen und Saki </w:t>
      </w:r>
      <w:sdt>
        <w:sdtPr>
          <w:alias w:val="To edit, see citavi.com/edit"/>
          <w:tag w:val="CitaviPlaceholder#eb248d49-e80b-4598-8f5b-3d59d99ac38f"/>
          <w:id w:val="1951203725"/>
          <w:placeholder>
            <w:docPart w:val="DefaultPlaceholder_-1854013440"/>
          </w:placeholder>
        </w:sdtPr>
        <w:sdtContent>
          <w:r w:rsidR="00860D46">
            <w:fldChar w:fldCharType="begin"/>
          </w:r>
          <w:r w:rsidR="000E486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1YjBiMjhlLTgxMGEtNGQ2Zi05M2E5LTllODdhNDg1YWUyOCIsIlJhbmdlTGVuZ3RoIjozLCJSZWZlcmVuY2VJZCI6ImEyMTIyNmExLWE4YjEtNDRmYi05OTNmLTBhZDNmYjZmZmJh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Gxlbm5pXFxBcHBEYXRhXFxMb2NhbFxcVGVtcFxcbmZ5YWFxZGkuanBnIiwiVXJpU3RyaW5nIjoiYTIxMjI2YTEtYThiMS00NGZiLTk5M2YtMGFkM2ZiNmZmYmE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wNy9zNDI5NzktMDIyLTAxMzQwLTUiLCJVcmlTdHJpbmciOiJodHRwczovL2RvaS5vcmcvMTAuMTAwNy9zNDI5NzktMDIyLTAxMzQwLT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}</w:instrText>
          </w:r>
          <w:r w:rsidR="00860D46">
            <w:fldChar w:fldCharType="separate"/>
          </w:r>
          <w:r w:rsidR="000E486B">
            <w:t>[7]</w:t>
          </w:r>
          <w:r w:rsidR="00860D46">
            <w:fldChar w:fldCharType="end"/>
          </w:r>
        </w:sdtContent>
      </w:sdt>
      <w:r w:rsidR="00860D46">
        <w:t xml:space="preserve"> </w:t>
      </w:r>
      <w:r w:rsidR="00921E2D">
        <w:t xml:space="preserve">dem Original-Image von Valhalla vorzuziehen ist und bequem über </w:t>
      </w:r>
      <w:r w:rsidR="00921E2D" w:rsidRPr="001448FA">
        <w:rPr>
          <w:i/>
          <w:iCs/>
        </w:rPr>
        <w:t>Git</w:t>
      </w:r>
      <w:r w:rsidR="00860D46">
        <w:t xml:space="preserve"> </w:t>
      </w:r>
      <w:sdt>
        <w:sdtPr>
          <w:alias w:val="To edit, see citavi.com/edit"/>
          <w:tag w:val="CitaviPlaceholder#1a703d78-3d19-4f58-b5d6-60815383730e"/>
          <w:id w:val="602473314"/>
          <w:placeholder>
            <w:docPart w:val="DefaultPlaceholder_-1854013440"/>
          </w:placeholder>
        </w:sdtPr>
        <w:sdtContent>
          <w:r w:rsidR="00860D46">
            <w:fldChar w:fldCharType="begin"/>
          </w:r>
          <w:r w:rsidR="004801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jYWEwMGQ0LTE3NTUtNDJhNi05MTZiLTc4NjE0NmNhMGViZCIsIlJhbmdlTGVuZ3RoIjo0LCJSZWZlcmVuY2VJZCI6ImUzZTkyMzMxLTRmNmEtNGY0OS04YWY0LTFlZGVhYjlmM2E3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DMuMDguMjAyMyIsIkF1dGhvcnMiOlt7IiRpZCI6IjciLCIkdHlwZSI6IlN3aXNzQWNhZGVtaWMuQ2l0YXZpLlBlcnNvbiwgU3dpc3NBY2FkZW1pYy5DaXRhdmkiLCJMYXN0TmFtZSI6IkdJUy1PUFMiLCJQcm90ZWN0ZWQiOmZhbHNlLCJTZXgiOjAsIkNyZWF0ZWRCeSI6Il9MZW5uaSBLb2VwcGVyIiwiQ3JlYXRlZE9uIjoiMjAyMy0wOC0wM1QwOTozNzowNSIsIk1vZGlmaWVkQnkiOiJfTGVubmkgS29lcHBlciIsIklkIjoiODMyNmU2MDYtYmM3ZC00ZmU1LTliZjQtNTFkMTMwYjFlZDI2IiwiTW9kaWZpZWRPbiI6IjIwMjMtMDgtMDNUMDk6Mzc6MDU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iwiT3JpZ2luYWxTdHJpbmciOiJDOlxcVXNlcnNcXGxlbm5pXFxBcHBEYXRhXFxMb2NhbFxcVGVtcFxcdXl4YmF4ZGwuanBnIiwiVXJpU3RyaW5nIjoiZTNlOTIzMzEtNGY2YS00ZjQ5LThhZjQtMWVkZWFiOWYzYTdm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JodHRwczovL2dpdGh1Yi5jb20vZ2lzLW9wcy9kb2NrZXItdmFsaGFsbGEiLCJVcmlTdHJpbmciOiJodHRwczovL2dpdGh1Yi5jb20vZ2lzLW9wcy9kb2NrZXItdmFsaGFsbG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}</w:instrText>
          </w:r>
          <w:r w:rsidR="00860D46">
            <w:fldChar w:fldCharType="separate"/>
          </w:r>
          <w:r w:rsidR="00480197">
            <w:t>[31]</w:t>
          </w:r>
          <w:r w:rsidR="00860D46">
            <w:fldChar w:fldCharType="end"/>
          </w:r>
        </w:sdtContent>
      </w:sdt>
      <w:r w:rsidR="00921E2D">
        <w:t xml:space="preserve"> bezogen werden kann. </w:t>
      </w:r>
      <w:r w:rsidR="001A1E19">
        <w:t xml:space="preserve">Das Image wurde so konfiguriert, dass die Valhalla-Instanz beim ersten Start mit </w:t>
      </w:r>
      <w:r w:rsidR="001A1E19" w:rsidRPr="001448FA">
        <w:rPr>
          <w:i/>
          <w:iCs/>
        </w:rPr>
        <w:t>OpenStreetMap</w:t>
      </w:r>
      <w:r w:rsidR="001A1E19">
        <w:t>-Daten der Regionen Oberfranken und Thüringen aufgebaut wurde. Bezogen wurden diese Daten vo</w:t>
      </w:r>
      <w:r w:rsidR="00AA5F72">
        <w:t>m hierfür bereitgestellten Download-Server der</w:t>
      </w:r>
      <w:r w:rsidR="001A1E19">
        <w:t xml:space="preserve"> </w:t>
      </w:r>
      <w:r w:rsidR="00AA5F72">
        <w:rPr>
          <w:i/>
          <w:iCs/>
        </w:rPr>
        <w:t>G</w:t>
      </w:r>
      <w:r w:rsidR="001A1E19" w:rsidRPr="001A1E19">
        <w:rPr>
          <w:i/>
          <w:iCs/>
        </w:rPr>
        <w:t>eofabrik</w:t>
      </w:r>
      <w:r w:rsidR="00AA5F72">
        <w:rPr>
          <w:i/>
          <w:iCs/>
        </w:rPr>
        <w:t xml:space="preserve"> GmbH </w:t>
      </w:r>
      <w:sdt>
        <w:sdtPr>
          <w:rPr>
            <w:i/>
            <w:iCs/>
          </w:rPr>
          <w:alias w:val="To edit, see citavi.com/edit"/>
          <w:tag w:val="CitaviPlaceholder#683ecbbb-b2d8-4e2f-be1c-736587d115cb"/>
          <w:id w:val="88276315"/>
          <w:placeholder>
            <w:docPart w:val="DefaultPlaceholder_-1854013440"/>
          </w:placeholder>
        </w:sdtPr>
        <w:sdtContent>
          <w:r w:rsidR="00AA5F72">
            <w:rPr>
              <w:i/>
              <w:iCs/>
            </w:rPr>
            <w:fldChar w:fldCharType="begin"/>
          </w:r>
          <w:r w:rsidR="00480197">
            <w:rPr>
              <w:i/>
              <w:iC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2ZGQ3Yzg1LTM0OTktNDMxNC04OWE1LThlMWQ3NDNkNTA4NCIsIlJhbmdlTGVuZ3RoIjo0LCJSZWZlcmVuY2VJZCI6ImIxOTQ2NjFkLWY4ODUtNDIwYS05YTJiLWQ2YjA5ODJkMjBl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BzOi8vZG93bmxvYWQuZ2VvZmFicmlrLmRlLyIsIlVyaVN0cmluZyI6Imh0dHBzOi8vZG93bmxvYWQuZ2VvZmFicmlrLmRlL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}</w:instrText>
          </w:r>
          <w:r w:rsidR="00AA5F72">
            <w:rPr>
              <w:i/>
              <w:iCs/>
            </w:rPr>
            <w:fldChar w:fldCharType="separate"/>
          </w:r>
          <w:r w:rsidR="00480197">
            <w:rPr>
              <w:i/>
              <w:iCs/>
            </w:rPr>
            <w:t>[32]</w:t>
          </w:r>
          <w:r w:rsidR="00AA5F72">
            <w:rPr>
              <w:i/>
              <w:iCs/>
            </w:rPr>
            <w:fldChar w:fldCharType="end"/>
          </w:r>
        </w:sdtContent>
      </w:sdt>
      <w:r w:rsidR="001A1E19">
        <w:t>, eine</w:t>
      </w:r>
      <w:r w:rsidR="0021625B">
        <w:t>m</w:t>
      </w:r>
      <w:r w:rsidR="001A1E19">
        <w:t xml:space="preserve"> </w:t>
      </w:r>
      <w:r w:rsidR="00AA5F72">
        <w:t>Partner</w:t>
      </w:r>
      <w:r w:rsidR="001A1E19">
        <w:t xml:space="preserve"> des OpenStreetMap-Projekts.</w:t>
      </w:r>
      <w:r w:rsidR="00AA5F72">
        <w:t xml:space="preserve"> Der initiale Build hat hierbei auf einem System mit 32GB RAM und einer CPU mit 6 Kernen (12 Threads) ca. 2</w:t>
      </w:r>
      <w:r w:rsidR="002B184F">
        <w:t>5</w:t>
      </w:r>
      <w:r w:rsidR="00AA5F72">
        <w:t>-30min in Anspruch genommen. Einmal aufgebaut startet die Valhalla Instanz bei Bedarf jedoch in wenigen Sekunden</w:t>
      </w:r>
      <w:r w:rsidR="0098385F">
        <w:t xml:space="preserve">. Anschließend ist die </w:t>
      </w:r>
      <w:r w:rsidR="00C5063F">
        <w:t>Map-Matching-API</w:t>
      </w:r>
      <w:r w:rsidR="0098385F">
        <w:t xml:space="preserve"> unter </w:t>
      </w:r>
      <w:r w:rsidR="0098385F" w:rsidRPr="0098385F">
        <w:rPr>
          <w:rStyle w:val="Code"/>
        </w:rPr>
        <w:t>http://localhost:8002/</w:t>
      </w:r>
      <w:r w:rsidR="00C5063F">
        <w:rPr>
          <w:rStyle w:val="Code"/>
        </w:rPr>
        <w:t>trace_route</w:t>
      </w:r>
      <w:r w:rsidR="0098385F">
        <w:t xml:space="preserve"> erreichbar.</w:t>
      </w:r>
      <w:r w:rsidR="001448FA">
        <w:t xml:space="preserve"> </w:t>
      </w:r>
      <w:r w:rsidR="00DA287A">
        <w:t xml:space="preserve">Für mehr Informationen zur lokalen Installation und Konfiguration von Valhalla für das Map-Matching, sei an dieser Stelle auf die Anleitung von Pandey </w:t>
      </w:r>
      <w:sdt>
        <w:sdtPr>
          <w:alias w:val="To edit, see citavi.com/edit"/>
          <w:tag w:val="CitaviPlaceholder#b6e2e396-c0ef-4337-ae50-092aa44d5933"/>
          <w:id w:val="718871291"/>
          <w:placeholder>
            <w:docPart w:val="DefaultPlaceholder_-1854013440"/>
          </w:placeholder>
        </w:sdtPr>
        <w:sdtContent>
          <w:r w:rsidR="00DA287A">
            <w:fldChar w:fldCharType="begin"/>
          </w:r>
          <w:r w:rsidR="004801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wM2VmNDVkLTdkNzEtNGU3OS05YjAwLWM3NzA1N2ExNmM3MiIsIlJhbmdlTGVuZ3RoIjo0LCJSZWZlcmVuY2VJZCI6ImE0M2YyMDdmLWY1YjQtNGJjOS1iOTNhLWEyYjNmMWUxNTZk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HM6Ly9pa2VzcGFuZC5naXRodWIuaW8vcG9zdHMvbWVpbGkvIiwiVXJpU3RyaW5nIjoiaHR0cHM6Ly9pa2VzcGFuZC5naXRodWIuaW8vcG9zdHMvbWVpbGkv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}</w:instrText>
          </w:r>
          <w:r w:rsidR="00DA287A">
            <w:fldChar w:fldCharType="separate"/>
          </w:r>
          <w:r w:rsidR="00480197">
            <w:t>[33]</w:t>
          </w:r>
          <w:r w:rsidR="00DA287A">
            <w:fldChar w:fldCharType="end"/>
          </w:r>
        </w:sdtContent>
      </w:sdt>
      <w:r w:rsidR="00DA287A">
        <w:t xml:space="preserve"> verwiesen.</w:t>
      </w:r>
    </w:p>
    <w:p w14:paraId="1BA5FE1B" w14:textId="21744A82" w:rsidR="007C3F28" w:rsidRPr="007C3F28" w:rsidRDefault="00693EC4" w:rsidP="007C3F28">
      <w:pPr>
        <w:pStyle w:val="berschrift2"/>
      </w:pPr>
      <w:bookmarkStart w:id="96" w:name="_Toc143879387"/>
      <w:r>
        <w:t>Vor</w:t>
      </w:r>
      <w:r w:rsidR="005D75F4">
        <w:t>hersage des Matching-Modus / Vorklassifikation</w:t>
      </w:r>
      <w:bookmarkEnd w:id="96"/>
    </w:p>
    <w:p w14:paraId="05DE7D84" w14:textId="3EEFF34A" w:rsidR="007C3F28" w:rsidRDefault="00C373C2" w:rsidP="00693EC4">
      <w:pPr>
        <w:pStyle w:val="berschrift3"/>
      </w:pPr>
      <w:bookmarkStart w:id="97" w:name="_Toc143879388"/>
      <w:r>
        <w:t xml:space="preserve">Vorstellung des </w:t>
      </w:r>
      <w:r w:rsidR="007C3F28">
        <w:t>Klassifikationsansatz</w:t>
      </w:r>
      <w:bookmarkEnd w:id="97"/>
    </w:p>
    <w:p w14:paraId="7D889D31" w14:textId="3302FEF8" w:rsidR="007C3F28" w:rsidRDefault="007C3F28" w:rsidP="007C3F28">
      <w:r>
        <w:t>Wie bereits erwähnt</w:t>
      </w:r>
      <w:r w:rsidR="005E655E">
        <w:t>,</w:t>
      </w:r>
      <w:r>
        <w:t xml:space="preserve"> handelt es sich bei der Vorhersage des Matching-Modus um eine Vereinfachung des dieser Arbeit zugrundeliegenden Klassifikationsproblems. Die</w:t>
      </w:r>
      <w:r w:rsidR="005E655E">
        <w:t xml:space="preserve"> </w:t>
      </w:r>
      <w:r>
        <w:t>Vereinfachung ergibt sich insbesondere daraus, dass der Map-Matching Service von Valhalla keine Unterscheidung von motorisierten Straßenfahrzeugen voraussetzt, d</w:t>
      </w:r>
      <w:r w:rsidR="005E655E">
        <w:t>a</w:t>
      </w:r>
      <w:r>
        <w:t xml:space="preserve"> diese unter dem Modus </w:t>
      </w:r>
      <w:r w:rsidRPr="007C3F28">
        <w:rPr>
          <w:i/>
          <w:iCs/>
        </w:rPr>
        <w:t>auto</w:t>
      </w:r>
      <w:r>
        <w:t xml:space="preserve"> zusammengefasst</w:t>
      </w:r>
      <w:r w:rsidR="005E655E">
        <w:t xml:space="preserve"> werden</w:t>
      </w:r>
      <w:r>
        <w:t xml:space="preserve">. </w:t>
      </w:r>
      <w:r w:rsidR="00E13BBD">
        <w:t xml:space="preserve">Hierdurch ergibt sich für die Vorklassifikation die Möglichkeit einen </w:t>
      </w:r>
      <w:r w:rsidR="00E13BBD">
        <w:lastRenderedPageBreak/>
        <w:t>einfacheren Klassifikationsansatz zu verwenden, welche</w:t>
      </w:r>
      <w:r w:rsidR="005A1693">
        <w:t>r</w:t>
      </w:r>
      <w:r w:rsidR="00E13BBD">
        <w:t xml:space="preserve"> keine sequenzielle Betrachtung der Daten </w:t>
      </w:r>
      <w:r w:rsidR="005A1693">
        <w:t xml:space="preserve">durch ein RNN </w:t>
      </w:r>
      <w:r w:rsidR="00E13BBD">
        <w:t xml:space="preserve">voraussetzt. </w:t>
      </w:r>
      <w:r w:rsidR="003363D5">
        <w:t>Stattdessen soll die Vorklassifikation</w:t>
      </w:r>
      <w:r w:rsidR="005E655E">
        <w:t xml:space="preserve"> </w:t>
      </w:r>
      <w:r w:rsidR="003363D5">
        <w:t xml:space="preserve">auf Basis ausgewählter </w:t>
      </w:r>
      <w:r w:rsidR="00E466B5">
        <w:t xml:space="preserve">deskriptiver </w:t>
      </w:r>
      <w:r w:rsidR="009A0EEA">
        <w:t>Statistiken bzw. globaler Merkmale</w:t>
      </w:r>
      <w:r w:rsidR="00E466B5">
        <w:t xml:space="preserve"> erfolgen</w:t>
      </w:r>
      <w:r w:rsidR="003363D5">
        <w:t xml:space="preserve">, </w:t>
      </w:r>
      <w:r w:rsidR="00E466B5">
        <w:t>die der</w:t>
      </w:r>
      <w:r w:rsidR="003363D5">
        <w:t xml:space="preserve"> Zusammenfassung </w:t>
      </w:r>
      <w:r w:rsidR="00E466B5">
        <w:t xml:space="preserve">der verschiedenen </w:t>
      </w:r>
      <w:r w:rsidR="009A0EEA">
        <w:t>Werte der Bewegungsmerkmale</w:t>
      </w:r>
      <w:r w:rsidR="00E466B5">
        <w:t xml:space="preserve"> einer Sequenz dienen. </w:t>
      </w:r>
      <w:r w:rsidR="003363D5">
        <w:t>Dass ein solcher Ansatz vielversprechend ist, zeigt</w:t>
      </w:r>
      <w:r w:rsidR="00F176FC">
        <w:t xml:space="preserve"> </w:t>
      </w:r>
      <w:r w:rsidR="00F176FC" w:rsidRPr="009A0EEA">
        <w:t>beispielhaft</w:t>
      </w:r>
      <w:r w:rsidR="003363D5" w:rsidRPr="009A0EEA">
        <w:t xml:space="preserve"> Abb. 21. Jeder </w:t>
      </w:r>
      <w:r w:rsidR="003363D5">
        <w:t xml:space="preserve">Punkt </w:t>
      </w:r>
      <w:r w:rsidR="00E466B5">
        <w:t xml:space="preserve">in den dargestellten Graphen </w:t>
      </w:r>
      <w:r w:rsidR="003363D5">
        <w:t>entspricht einer einzelnen Sequenz mit einer Länge von einer Minute</w:t>
      </w:r>
      <w:r w:rsidR="00E466B5">
        <w:t xml:space="preserve"> und einem Aufnahmeintervall von einer Sekunde.</w:t>
      </w:r>
      <w:r w:rsidR="003363D5">
        <w:t xml:space="preserve"> </w:t>
      </w:r>
      <w:r w:rsidR="00E466B5">
        <w:t xml:space="preserve">Die Einzeichnung in die Graphen </w:t>
      </w:r>
      <w:r w:rsidR="005E655E">
        <w:t>beruht</w:t>
      </w:r>
      <w:r w:rsidR="00E466B5">
        <w:t xml:space="preserve"> </w:t>
      </w:r>
      <w:r w:rsidR="001B7ECE">
        <w:t xml:space="preserve">allein auf </w:t>
      </w:r>
      <w:r w:rsidR="005E655E">
        <w:t>der Lage und Streuung</w:t>
      </w:r>
      <w:r w:rsidR="001B7ECE">
        <w:t xml:space="preserve"> der Geschwindigkeitswerte</w:t>
      </w:r>
      <w:r w:rsidR="003363D5">
        <w:t xml:space="preserve">. </w:t>
      </w:r>
      <w:r w:rsidR="001B7ECE">
        <w:t xml:space="preserve">Das gewählte </w:t>
      </w:r>
      <w:r w:rsidR="00453AAF">
        <w:t>Streuungsmaß</w:t>
      </w:r>
      <w:r w:rsidR="001B7ECE">
        <w:t xml:space="preserve"> ist in beiden Fällen d</w:t>
      </w:r>
      <w:r w:rsidR="00453AAF">
        <w:t>ie Standardabweichung</w:t>
      </w:r>
      <w:r w:rsidR="001B7ECE">
        <w:t xml:space="preserve">, welche links in Abhängigkeit vom </w:t>
      </w:r>
      <w:r w:rsidR="00453AAF">
        <w:t>95%-Quantil</w:t>
      </w:r>
      <w:r w:rsidR="001B7ECE">
        <w:t xml:space="preserve"> und rechts abhängig vo</w:t>
      </w:r>
      <w:r w:rsidR="00453AAF">
        <w:t xml:space="preserve">m arithmetischen Mittel </w:t>
      </w:r>
      <w:r w:rsidR="001B7ECE">
        <w:t xml:space="preserve">dargestellt wird. </w:t>
      </w:r>
      <w:r w:rsidR="00F176FC">
        <w:t>In beiden Graphen ist eine deutliche Clusterbildung erkennbar</w:t>
      </w:r>
      <w:r w:rsidR="008F0F40">
        <w:t>, wobei die sichtbaren Cluster die vorherzusagenden Matching-Modi bereits gut</w:t>
      </w:r>
      <w:r w:rsidR="009A0EEA">
        <w:t xml:space="preserve"> – aber sicherlich noch nicht optimal –</w:t>
      </w:r>
      <w:r w:rsidR="008F0F40">
        <w:t xml:space="preserve"> abbilden. </w:t>
      </w:r>
    </w:p>
    <w:p w14:paraId="7F2665D6" w14:textId="094F339F" w:rsidR="00D34A56" w:rsidRDefault="00A41CEA" w:rsidP="00A41CEA">
      <w:pPr>
        <w:pStyle w:val="AbbMitRahmen"/>
      </w:pPr>
      <w:r w:rsidRPr="00A41CEA">
        <w:rPr>
          <w:noProof/>
        </w:rPr>
        <w:drawing>
          <wp:inline distT="0" distB="0" distL="0" distR="0" wp14:anchorId="780813BE" wp14:editId="17CD11BE">
            <wp:extent cx="5767054" cy="2190750"/>
            <wp:effectExtent l="0" t="0" r="5715" b="0"/>
            <wp:docPr id="1773087368"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35">
                      <a:extLst>
                        <a:ext uri="{28A0092B-C50C-407E-A947-70E740481C1C}">
                          <a14:useLocalDpi xmlns:a14="http://schemas.microsoft.com/office/drawing/2010/main" val="0"/>
                        </a:ext>
                      </a:extLst>
                    </a:blip>
                    <a:srcRect l="2480" t="10072" r="4298"/>
                    <a:stretch/>
                  </pic:blipFill>
                  <pic:spPr bwMode="auto">
                    <a:xfrm>
                      <a:off x="0" y="0"/>
                      <a:ext cx="5806918" cy="2205893"/>
                    </a:xfrm>
                    <a:prstGeom prst="rect">
                      <a:avLst/>
                    </a:prstGeom>
                    <a:noFill/>
                    <a:ln>
                      <a:noFill/>
                    </a:ln>
                    <a:extLst>
                      <a:ext uri="{53640926-AAD7-44D8-BBD7-CCE9431645EC}">
                        <a14:shadowObscured xmlns:a14="http://schemas.microsoft.com/office/drawing/2010/main"/>
                      </a:ext>
                    </a:extLst>
                  </pic:spPr>
                </pic:pic>
              </a:graphicData>
            </a:graphic>
          </wp:inline>
        </w:drawing>
      </w:r>
    </w:p>
    <w:p w14:paraId="6DF5731A" w14:textId="0B451E0A" w:rsidR="00580ED1" w:rsidRDefault="00C132C0" w:rsidP="00AD7D24">
      <w:pPr>
        <w:pStyle w:val="Beschriftung"/>
        <w:ind w:left="1134" w:hanging="1134"/>
      </w:pPr>
      <w:bookmarkStart w:id="98" w:name="_Toc143696934"/>
      <w:bookmarkStart w:id="99" w:name="_Toc143779068"/>
      <w:r>
        <w:t xml:space="preserve">Abb. </w:t>
      </w:r>
      <w:fldSimple w:instr=" SEQ Abb. \* ARABIC ">
        <w:r w:rsidR="008514D7">
          <w:rPr>
            <w:noProof/>
          </w:rPr>
          <w:t>21</w:t>
        </w:r>
      </w:fldSimple>
      <w:r>
        <w:t xml:space="preserve">: </w:t>
      </w:r>
      <w:r w:rsidR="00AD7D24">
        <w:tab/>
      </w:r>
      <w:r w:rsidR="00D34A56">
        <w:t>Clusterbildung bei</w:t>
      </w:r>
      <w:r w:rsidR="009A0EEA">
        <w:t xml:space="preserve"> der</w:t>
      </w:r>
      <w:r w:rsidR="00D34A56">
        <w:t xml:space="preserve"> Darstellung der Geschwindigkeitsstreuung in Abhängigkeit von der </w:t>
      </w:r>
      <w:r w:rsidR="00860844">
        <w:t xml:space="preserve">Durchschnittsgeschwindigkeit </w:t>
      </w:r>
      <w:r w:rsidR="007B48BB">
        <w:t>der</w:t>
      </w:r>
      <w:r w:rsidR="00860844">
        <w:t xml:space="preserve"> einminütige</w:t>
      </w:r>
      <w:r w:rsidR="007B48BB">
        <w:t>n</w:t>
      </w:r>
      <w:r w:rsidR="00860844">
        <w:t xml:space="preserve"> Sequenzen</w:t>
      </w:r>
      <w:bookmarkEnd w:id="98"/>
      <w:bookmarkEnd w:id="99"/>
    </w:p>
    <w:p w14:paraId="5CFDCBD7" w14:textId="506F6133" w:rsidR="00580ED1" w:rsidRDefault="00580ED1" w:rsidP="00580ED1">
      <w:pPr>
        <w:pStyle w:val="berschrift3"/>
      </w:pPr>
      <w:bookmarkStart w:id="100" w:name="_Toc143879389"/>
      <w:r>
        <w:t>Erzeugung der Trainings- und Testdaten</w:t>
      </w:r>
      <w:bookmarkEnd w:id="100"/>
    </w:p>
    <w:p w14:paraId="37D8BCF0" w14:textId="791494DC" w:rsidR="00BD781D" w:rsidRDefault="001233C5" w:rsidP="000B32BE">
      <w:r>
        <w:t xml:space="preserve">Der nicht-sequenzielle Klassifikationsansatz bei der Vorhersage des Matching-Modus, macht eine weitere Vorverarbeitung der Datensätze für das Training und den Test der Vorklassifikatoren notwendig.  </w:t>
      </w:r>
      <w:r w:rsidR="000B32BE">
        <w:t xml:space="preserve">Diese Vorverarbeitung ist Teil des Skriptes </w:t>
      </w:r>
      <w:r w:rsidR="000B32BE" w:rsidRPr="000B32BE">
        <w:rPr>
          <w:rStyle w:val="Code"/>
        </w:rPr>
        <w:t>train_preclassifiers.py</w:t>
      </w:r>
      <w:r w:rsidR="00B56C88">
        <w:t xml:space="preserve">. </w:t>
      </w:r>
      <w:r w:rsidR="0072279B">
        <w:t xml:space="preserve">Von besonderer Bedeutung ist hierbei die Funktion </w:t>
      </w:r>
      <w:r w:rsidR="0072279B" w:rsidRPr="0072279B">
        <w:rPr>
          <w:rStyle w:val="Code"/>
          <w:noProof/>
        </w:rPr>
        <w:t>generate_preclassification_set</w:t>
      </w:r>
      <w:r w:rsidR="0072279B" w:rsidRPr="0072279B">
        <w:t xml:space="preserve">, </w:t>
      </w:r>
      <w:r w:rsidR="0072279B">
        <w:t xml:space="preserve">die aus einem </w:t>
      </w:r>
      <w:r w:rsidR="001D3A4D">
        <w:t xml:space="preserve">beliebigen </w:t>
      </w:r>
      <w:r w:rsidR="0072279B">
        <w:t xml:space="preserve">um Bewegungsmerkmale erweiterten Datensatz, wie in Kapitel 6 beschrieben, einen Datensatz für die Vorklassifikation generiert. </w:t>
      </w:r>
      <w:r w:rsidR="0056000A">
        <w:t>Innerhalb dieser Funktion werden</w:t>
      </w:r>
      <w:r w:rsidR="00BD781D">
        <w:t xml:space="preserve"> </w:t>
      </w:r>
      <w:r w:rsidR="0056000A">
        <w:t xml:space="preserve">zunächst </w:t>
      </w:r>
      <w:r w:rsidR="00BD781D">
        <w:t xml:space="preserve">die verbleibenden </w:t>
      </w:r>
      <w:r w:rsidR="00C8060A">
        <w:t>NULL-Werte</w:t>
      </w:r>
      <w:r w:rsidR="00BD781D">
        <w:t xml:space="preserve"> am Beginn der im Ursprungsdatensatz enthaltenen Sequenzen behandelt. Wie in Code </w:t>
      </w:r>
      <w:r w:rsidR="00C84D92">
        <w:t>2</w:t>
      </w:r>
      <w:r w:rsidR="00BD781D">
        <w:t xml:space="preserve"> zu </w:t>
      </w:r>
      <w:r w:rsidR="00BD781D">
        <w:lastRenderedPageBreak/>
        <w:t xml:space="preserve">sehen, werden hierfür </w:t>
      </w:r>
      <w:r w:rsidR="0056000A">
        <w:t>erst</w:t>
      </w:r>
      <w:r w:rsidR="00BD781D">
        <w:t xml:space="preserve"> die </w:t>
      </w:r>
      <w:r w:rsidR="00C8060A">
        <w:t>NULL-Werte</w:t>
      </w:r>
      <w:r w:rsidR="00BD781D">
        <w:t xml:space="preserve"> der Spalten </w:t>
      </w:r>
      <w:r w:rsidR="00BD781D" w:rsidRPr="00BD781D">
        <w:rPr>
          <w:rStyle w:val="Code"/>
        </w:rPr>
        <w:t>acceleration</w:t>
      </w:r>
      <w:r w:rsidR="00BD781D">
        <w:t xml:space="preserve">, </w:t>
      </w:r>
      <w:r w:rsidR="00BD781D" w:rsidRPr="00BD781D">
        <w:rPr>
          <w:rStyle w:val="Code"/>
        </w:rPr>
        <w:t>deceleration</w:t>
      </w:r>
      <w:r w:rsidR="00BD781D">
        <w:t xml:space="preserve"> und </w:t>
      </w:r>
      <w:r w:rsidR="00BD781D" w:rsidRPr="00BD781D">
        <w:rPr>
          <w:rStyle w:val="Code"/>
        </w:rPr>
        <w:t>angular_speed</w:t>
      </w:r>
      <w:r w:rsidR="00BD781D">
        <w:t xml:space="preserve"> auf den Wert 0.0 gesetzt. </w:t>
      </w:r>
      <w:r w:rsidR="00CB1E34">
        <w:t>Darauffolgend</w:t>
      </w:r>
      <w:r w:rsidR="00BD781D">
        <w:t xml:space="preserve"> werden die fehlenden </w:t>
      </w:r>
      <w:r w:rsidR="00BD781D" w:rsidRPr="00BD781D">
        <w:rPr>
          <w:rStyle w:val="Code"/>
        </w:rPr>
        <w:t>velocity</w:t>
      </w:r>
      <w:r w:rsidR="00BD781D">
        <w:t xml:space="preserve">- und </w:t>
      </w:r>
      <w:r w:rsidR="00BD781D" w:rsidRPr="00BD781D">
        <w:rPr>
          <w:rStyle w:val="Code"/>
        </w:rPr>
        <w:t>heading</w:t>
      </w:r>
      <w:r w:rsidR="00BD781D">
        <w:t xml:space="preserve">-Werte mittels </w:t>
      </w:r>
      <w:r w:rsidR="00BD781D" w:rsidRPr="00BD781D">
        <w:rPr>
          <w:i/>
          <w:iCs/>
        </w:rPr>
        <w:t>Backward-Filling</w:t>
      </w:r>
      <w:r w:rsidR="00BD781D">
        <w:t xml:space="preserve"> mit den ersten berechenbaren Werten der zugehörigen Spalten aufgefüllt. </w:t>
      </w:r>
      <w:r w:rsidR="0045575F">
        <w:t>Schließlich</w:t>
      </w:r>
      <w:r w:rsidR="00071DF4">
        <w:t xml:space="preserve"> wird über alle Sequenzen iteriert, um hieraus die Datenpunkte für die Vorklassifikation zu generieren.</w:t>
      </w:r>
    </w:p>
    <w:p w14:paraId="385658DB" w14:textId="77777777" w:rsidR="00BD781D" w:rsidRDefault="00BD781D" w:rsidP="000B32BE"/>
    <w:p w14:paraId="4EE8800F" w14:textId="77777777" w:rsidR="00BD781D" w:rsidRPr="005F56C1" w:rsidRDefault="00BD781D" w:rsidP="00BD781D">
      <w:pPr>
        <w:pStyle w:val="CodeMitRahmen"/>
      </w:pPr>
      <w:r w:rsidRPr="005F56C1">
        <w:t>dataset_df = dataset_df.fillna({"acceleration": 0.0,</w:t>
      </w:r>
    </w:p>
    <w:p w14:paraId="401356A0" w14:textId="77777777" w:rsidR="005F56C1" w:rsidRPr="005F56C1" w:rsidRDefault="00B56C88" w:rsidP="00B56C88">
      <w:pPr>
        <w:pStyle w:val="CodeMitRahmen"/>
      </w:pPr>
      <w:r w:rsidRPr="005F56C1">
        <w:t xml:space="preserve">  </w:t>
      </w:r>
      <w:r w:rsidR="00BD781D" w:rsidRPr="005F56C1">
        <w:t>"deceleration": 0.0, "angular_speed":0.0}</w:t>
      </w:r>
      <w:r w:rsidRPr="005F56C1">
        <w:t>)</w:t>
      </w:r>
      <w:r w:rsidR="00BD781D" w:rsidRPr="005F56C1">
        <w:t>.fillna(</w:t>
      </w:r>
    </w:p>
    <w:p w14:paraId="290B6F1E" w14:textId="6AB612B6" w:rsidR="00BD781D" w:rsidRPr="005F56C1" w:rsidRDefault="005F56C1" w:rsidP="005F56C1">
      <w:pPr>
        <w:pStyle w:val="CodeMitRahmen"/>
      </w:pPr>
      <w:r w:rsidRPr="005F56C1">
        <w:t xml:space="preserve">  </w:t>
      </w:r>
      <w:r w:rsidR="00BD781D" w:rsidRPr="005F56C1">
        <w:t>method="bfill")</w:t>
      </w:r>
    </w:p>
    <w:p w14:paraId="05B65627" w14:textId="2F0C614F" w:rsidR="00BD781D" w:rsidRDefault="00C132C0" w:rsidP="00AD7D24">
      <w:pPr>
        <w:pStyle w:val="Beschriftung"/>
      </w:pPr>
      <w:bookmarkStart w:id="101" w:name="_Toc143696954"/>
      <w:bookmarkStart w:id="102" w:name="_Toc143779017"/>
      <w:r>
        <w:t xml:space="preserve">Code </w:t>
      </w:r>
      <w:fldSimple w:instr=" SEQ Code \* ARABIC ">
        <w:r w:rsidR="008514D7">
          <w:rPr>
            <w:noProof/>
          </w:rPr>
          <w:t>2</w:t>
        </w:r>
      </w:fldSimple>
      <w:r>
        <w:t xml:space="preserve">: </w:t>
      </w:r>
      <w:r w:rsidR="00AD7D24">
        <w:tab/>
      </w:r>
      <w:r w:rsidR="00BD781D">
        <w:t xml:space="preserve">Behandlung der verbleibenden </w:t>
      </w:r>
      <w:r w:rsidR="00C8060A">
        <w:t>NULL-Werte</w:t>
      </w:r>
      <w:r w:rsidR="00BD781D">
        <w:t xml:space="preserve"> in den Datensätzen</w:t>
      </w:r>
      <w:bookmarkEnd w:id="101"/>
      <w:bookmarkEnd w:id="102"/>
    </w:p>
    <w:p w14:paraId="7E5E0302" w14:textId="77777777" w:rsidR="00BD781D" w:rsidRPr="00BD781D" w:rsidRDefault="00BD781D" w:rsidP="00BD781D"/>
    <w:p w14:paraId="1EE1AEFA" w14:textId="77777777" w:rsidR="004E50D6" w:rsidRDefault="00580ED1" w:rsidP="0016085D">
      <w:r>
        <w:t>Auch wenn die Vorklassifikation nicht sequenziell umgesetzt werden soll, so spielt es doch eine Rolle, dass die hierfür zugrundeliegenden Daten in der späteren Systemumgebung voraussichtlich nur sequenziell (durch</w:t>
      </w:r>
      <w:r w:rsidR="0025354A">
        <w:t xml:space="preserve"> die</w:t>
      </w:r>
      <w:r>
        <w:t xml:space="preserve"> Verkehrsteilnehmer) bereitgestellt werden. Dieser Umstand muss bei der </w:t>
      </w:r>
      <w:r w:rsidR="00D478F4">
        <w:t>Generierung</w:t>
      </w:r>
      <w:r>
        <w:t xml:space="preserve"> der Datensätze beachtet werden, denn ein Modell, welches lediglich auf Basis von Datenpunkten trainiert wurde, die </w:t>
      </w:r>
      <w:r w:rsidR="00205230">
        <w:t xml:space="preserve">die gegebenen </w:t>
      </w:r>
      <w:r>
        <w:t>mehrminütige</w:t>
      </w:r>
      <w:r w:rsidR="00205230">
        <w:t>n</w:t>
      </w:r>
      <w:r>
        <w:t xml:space="preserve"> Sequenzen zusammenfassen, könnte in der </w:t>
      </w:r>
      <w:r w:rsidR="00205230">
        <w:t xml:space="preserve">Realität </w:t>
      </w:r>
      <w:r>
        <w:t xml:space="preserve">Schwierigkeiten bei der </w:t>
      </w:r>
      <w:r w:rsidR="00205230">
        <w:t>Klassifikation</w:t>
      </w:r>
      <w:r>
        <w:t xml:space="preserve"> </w:t>
      </w:r>
      <w:r w:rsidR="00205230">
        <w:t>neuer und ggf. sehr kurzer</w:t>
      </w:r>
      <w:r>
        <w:t xml:space="preserve"> Sequenzen haben.  </w:t>
      </w:r>
      <w:r w:rsidR="006C2DAA">
        <w:t xml:space="preserve">Um diesem Problem vorzubeugen, werden die Sequenzen </w:t>
      </w:r>
      <w:r w:rsidR="00967D9D">
        <w:t xml:space="preserve">im weiteren Ablauf in kleinere Sequenzpakete von jeweils zehn </w:t>
      </w:r>
      <w:r w:rsidR="00F37D0D">
        <w:t>Sekunden (</w:t>
      </w:r>
      <w:r w:rsidR="0025354A">
        <w:t>zehn</w:t>
      </w:r>
      <w:r w:rsidR="00F37D0D">
        <w:t xml:space="preserve"> bzw. </w:t>
      </w:r>
      <w:r w:rsidR="0025354A">
        <w:t>fünf</w:t>
      </w:r>
      <w:r w:rsidR="00F37D0D">
        <w:t xml:space="preserve"> Datenpunkte je nach Aufnahmeintervall)</w:t>
      </w:r>
      <w:r w:rsidR="00967D9D">
        <w:t xml:space="preserve"> zerlegt</w:t>
      </w:r>
      <w:r w:rsidR="0016085D">
        <w:t xml:space="preserve"> und anschließend schrittweise wieder zusammengefügt, wodurch aus einer Sequenz mehrere verschiedenlange Teilsequenzen entstehen. Die erste Teilsequenz besteht dabei lediglich aus den ersten zehn Datenpunkte der Sequenz, wohingegen die letzte wieder die gesamte Sequenz abbildet.</w:t>
      </w:r>
      <w:r w:rsidR="00E07E44">
        <w:t xml:space="preserve"> </w:t>
      </w:r>
      <w:r w:rsidR="00967D9D">
        <w:t xml:space="preserve"> </w:t>
      </w:r>
      <w:r w:rsidR="00E07E44">
        <w:t xml:space="preserve">Dieses Vorgehen bringt zwei Vorteile mit sich. Der erste und entscheidende liegt darin, dass die Modelle später auch auf Basis kurzer Sequenzen trainiert werden. </w:t>
      </w:r>
      <w:r w:rsidR="00E07E44" w:rsidRPr="00E07E44">
        <w:t xml:space="preserve">Der </w:t>
      </w:r>
      <w:r w:rsidR="00E07E44">
        <w:t>zweite Vorteil</w:t>
      </w:r>
      <w:r w:rsidR="00E07E44" w:rsidRPr="00E07E44">
        <w:t xml:space="preserve"> liegt in der</w:t>
      </w:r>
      <w:r w:rsidR="00E07E44">
        <w:t xml:space="preserve"> hierdurch deutlich</w:t>
      </w:r>
      <w:r w:rsidR="00E07E44" w:rsidRPr="00E07E44">
        <w:t xml:space="preserve"> erhöhten Menge</w:t>
      </w:r>
      <w:r w:rsidR="00E07E44">
        <w:t xml:space="preserve"> an</w:t>
      </w:r>
      <w:r w:rsidR="00E07E44" w:rsidRPr="00E07E44">
        <w:t xml:space="preserve"> </w:t>
      </w:r>
      <w:r w:rsidR="0045632D">
        <w:t>Datenpunkten</w:t>
      </w:r>
      <w:r w:rsidR="00E07E44">
        <w:t xml:space="preserve"> im Zieldatensatz</w:t>
      </w:r>
      <w:r w:rsidR="00E07E44" w:rsidRPr="00E07E44">
        <w:t xml:space="preserve">, </w:t>
      </w:r>
      <w:r w:rsidR="00E07E44">
        <w:t>da</w:t>
      </w:r>
      <w:r w:rsidR="00E07E44" w:rsidRPr="00E07E44">
        <w:t xml:space="preserve"> </w:t>
      </w:r>
      <w:r w:rsidR="00E07E44">
        <w:t xml:space="preserve">aus einer Sequenz nicht nur ein, sondern mehrere Datenpunkte </w:t>
      </w:r>
      <w:r w:rsidR="0045632D">
        <w:t>erzeugt</w:t>
      </w:r>
      <w:r w:rsidR="00E07E44">
        <w:t xml:space="preserve"> werden</w:t>
      </w:r>
      <w:r w:rsidR="0045632D">
        <w:t>.</w:t>
      </w:r>
      <w:r w:rsidR="007820F7">
        <w:t xml:space="preserve"> </w:t>
      </w:r>
      <w:r w:rsidR="00EC08C8">
        <w:t xml:space="preserve">Zu beachten ist dabei, dass Datenpunkte, welche auf Basis verschiedener Teilsequenzen einer Sequenz berechnet wurden, im Allgemeinen zwar ebenso verschieden, aber natürlich nicht unabhängig voneinander sind. </w:t>
      </w:r>
    </w:p>
    <w:p w14:paraId="1A6E286B" w14:textId="770C8467" w:rsidR="00EC08C8" w:rsidRDefault="0025354A" w:rsidP="0016085D">
      <w:r>
        <w:t xml:space="preserve">Ein einzelner Datenpunkt enthält, die in Tab. 4 aufgeführten </w:t>
      </w:r>
      <w:r w:rsidR="004E50D6">
        <w:t>globalen</w:t>
      </w:r>
      <w:r>
        <w:t xml:space="preserve"> Merkmale, welche sich zum großen Teil mit Hilfe verschiedener NumPy-Funktionen direkt aus den Teilsequenzen berechnen lassen.</w:t>
      </w:r>
      <w:r w:rsidR="004E50D6">
        <w:t xml:space="preserve"> Wie zu sehen ist, wird auf die Ermittlung von absoluten Maximal- und </w:t>
      </w:r>
      <w:r w:rsidR="004E50D6">
        <w:lastRenderedPageBreak/>
        <w:t>Minimalwerten der Merkmale verzichtet, da diese in vielen Fällen durch Ausreiser beeinflusst sind. Eine Annäherung erfolgt jedoch durch die Berechnung der 95%- bzw. 5%</w:t>
      </w:r>
      <w:r w:rsidR="007C5A97">
        <w:t>-</w:t>
      </w:r>
      <w:r w:rsidR="004E50D6">
        <w:t>Quantile.</w:t>
      </w:r>
    </w:p>
    <w:tbl>
      <w:tblPr>
        <w:tblStyle w:val="zuTabStandard"/>
        <w:tblW w:w="0" w:type="auto"/>
        <w:tblLook w:val="04A0" w:firstRow="1" w:lastRow="0" w:firstColumn="1" w:lastColumn="0" w:noHBand="0" w:noVBand="1"/>
      </w:tblPr>
      <w:tblGrid>
        <w:gridCol w:w="2521"/>
        <w:gridCol w:w="1163"/>
        <w:gridCol w:w="5376"/>
      </w:tblGrid>
      <w:tr w:rsidR="00CF030C" w14:paraId="4CD9E1A4" w14:textId="77777777" w:rsidTr="00EC08C8">
        <w:trPr>
          <w:cnfStyle w:val="100000000000" w:firstRow="1" w:lastRow="0" w:firstColumn="0" w:lastColumn="0" w:oddVBand="0" w:evenVBand="0" w:oddHBand="0" w:evenHBand="0" w:firstRowFirstColumn="0" w:firstRowLastColumn="0" w:lastRowFirstColumn="0" w:lastRowLastColumn="0"/>
        </w:trPr>
        <w:tc>
          <w:tcPr>
            <w:tcW w:w="2521" w:type="dxa"/>
          </w:tcPr>
          <w:p w14:paraId="49BBD279" w14:textId="12F81051" w:rsidR="00CF030C" w:rsidRDefault="00CF030C" w:rsidP="00F50850">
            <w:pPr>
              <w:pStyle w:val="TabStandard"/>
            </w:pPr>
            <w:r>
              <w:t>Bezeichner</w:t>
            </w:r>
          </w:p>
        </w:tc>
        <w:tc>
          <w:tcPr>
            <w:tcW w:w="1163" w:type="dxa"/>
          </w:tcPr>
          <w:p w14:paraId="09EEB29B" w14:textId="0CE58ABF" w:rsidR="00CF030C" w:rsidRDefault="00CF030C" w:rsidP="00F50850">
            <w:pPr>
              <w:pStyle w:val="TabStandard"/>
            </w:pPr>
            <w:r>
              <w:t>Datentyp</w:t>
            </w:r>
          </w:p>
        </w:tc>
        <w:tc>
          <w:tcPr>
            <w:tcW w:w="5378" w:type="dxa"/>
          </w:tcPr>
          <w:p w14:paraId="458650E3" w14:textId="48874F01" w:rsidR="00CF030C" w:rsidRDefault="00CF030C" w:rsidP="00F50850">
            <w:pPr>
              <w:pStyle w:val="TabStandard"/>
            </w:pPr>
            <w:r>
              <w:t>Erläuterung</w:t>
            </w:r>
          </w:p>
        </w:tc>
      </w:tr>
      <w:tr w:rsidR="00BC1632" w14:paraId="6206F4AF" w14:textId="77777777" w:rsidTr="00EC08C8">
        <w:tc>
          <w:tcPr>
            <w:tcW w:w="2521" w:type="dxa"/>
          </w:tcPr>
          <w:p w14:paraId="77EE0096" w14:textId="39ED1C42" w:rsidR="00BC1632" w:rsidRPr="00CF030C" w:rsidRDefault="00BC1632" w:rsidP="00F50850">
            <w:pPr>
              <w:pStyle w:val="TabStandard"/>
              <w:rPr>
                <w:rStyle w:val="Code"/>
                <w:noProof/>
              </w:rPr>
            </w:pPr>
            <w:r>
              <w:rPr>
                <w:rStyle w:val="Code"/>
                <w:noProof/>
              </w:rPr>
              <w:t>type</w:t>
            </w:r>
          </w:p>
        </w:tc>
        <w:tc>
          <w:tcPr>
            <w:tcW w:w="1163" w:type="dxa"/>
          </w:tcPr>
          <w:p w14:paraId="00996F9C" w14:textId="7CF53FDB" w:rsidR="00BC1632" w:rsidRDefault="00BC1632" w:rsidP="00F50850">
            <w:pPr>
              <w:pStyle w:val="TabStandard"/>
            </w:pPr>
            <w:r>
              <w:t>Integer</w:t>
            </w:r>
          </w:p>
        </w:tc>
        <w:tc>
          <w:tcPr>
            <w:tcW w:w="5378" w:type="dxa"/>
          </w:tcPr>
          <w:p w14:paraId="195B638E" w14:textId="50ABC4B8" w:rsidR="00BC1632" w:rsidRDefault="0025354A" w:rsidP="00F50850">
            <w:pPr>
              <w:pStyle w:val="TabStandard"/>
            </w:pPr>
            <w:r>
              <w:t>Label/</w:t>
            </w:r>
            <w:r w:rsidR="00BC1632">
              <w:t xml:space="preserve">Klasse der Sequenz: 0 = Fußgänger, 1 = Fahrrad, 2 = Motorrad, 3 = Auto </w:t>
            </w:r>
          </w:p>
        </w:tc>
      </w:tr>
      <w:tr w:rsidR="00CF030C" w14:paraId="7D84E0DA" w14:textId="77777777" w:rsidTr="00EC08C8">
        <w:tc>
          <w:tcPr>
            <w:tcW w:w="2521" w:type="dxa"/>
          </w:tcPr>
          <w:p w14:paraId="5DB22DDD" w14:textId="52069792" w:rsidR="00CF030C" w:rsidRPr="00CF030C" w:rsidRDefault="00CF030C" w:rsidP="00F50850">
            <w:pPr>
              <w:pStyle w:val="TabStandard"/>
              <w:rPr>
                <w:rStyle w:val="Code"/>
                <w:noProof/>
              </w:rPr>
            </w:pPr>
            <w:r w:rsidRPr="00CF030C">
              <w:rPr>
                <w:rStyle w:val="Code"/>
                <w:noProof/>
              </w:rPr>
              <w:t>elapsed_ms</w:t>
            </w:r>
          </w:p>
        </w:tc>
        <w:tc>
          <w:tcPr>
            <w:tcW w:w="1163" w:type="dxa"/>
          </w:tcPr>
          <w:p w14:paraId="22255594" w14:textId="3932587B" w:rsidR="00CF030C" w:rsidRDefault="008F32A8" w:rsidP="00F50850">
            <w:pPr>
              <w:pStyle w:val="TabStandard"/>
            </w:pPr>
            <w:r>
              <w:t>Double</w:t>
            </w:r>
          </w:p>
        </w:tc>
        <w:tc>
          <w:tcPr>
            <w:tcW w:w="5378" w:type="dxa"/>
          </w:tcPr>
          <w:p w14:paraId="17965699" w14:textId="7EC68D80" w:rsidR="00CF030C" w:rsidRDefault="00C45ED2" w:rsidP="00F50850">
            <w:pPr>
              <w:pStyle w:val="TabStandard"/>
            </w:pPr>
            <w:r>
              <w:t xml:space="preserve">Dauer der zusammengefassten Sequenz in </w:t>
            </w:r>
            <w:r w:rsidR="00922CAC">
              <w:t>Millisekunden</w:t>
            </w:r>
          </w:p>
        </w:tc>
      </w:tr>
      <w:tr w:rsidR="00CF030C" w14:paraId="74939393" w14:textId="77777777" w:rsidTr="00EC08C8">
        <w:tc>
          <w:tcPr>
            <w:tcW w:w="2521" w:type="dxa"/>
          </w:tcPr>
          <w:p w14:paraId="6DB31104" w14:textId="1A992E1A" w:rsidR="00CF030C" w:rsidRPr="00CF030C" w:rsidRDefault="00CF030C" w:rsidP="00F50850">
            <w:pPr>
              <w:pStyle w:val="TabStandard"/>
              <w:rPr>
                <w:rStyle w:val="Code"/>
                <w:noProof/>
              </w:rPr>
            </w:pPr>
            <w:r w:rsidRPr="00CF030C">
              <w:rPr>
                <w:rStyle w:val="Code"/>
                <w:noProof/>
              </w:rPr>
              <w:t>velo_mean</w:t>
            </w:r>
          </w:p>
        </w:tc>
        <w:tc>
          <w:tcPr>
            <w:tcW w:w="1163" w:type="dxa"/>
          </w:tcPr>
          <w:p w14:paraId="71C7CD32" w14:textId="642E17CF" w:rsidR="00CF030C" w:rsidRDefault="008F32A8" w:rsidP="00F50850">
            <w:pPr>
              <w:pStyle w:val="TabStandard"/>
            </w:pPr>
            <w:r>
              <w:t>Double</w:t>
            </w:r>
          </w:p>
        </w:tc>
        <w:tc>
          <w:tcPr>
            <w:tcW w:w="5378" w:type="dxa"/>
          </w:tcPr>
          <w:p w14:paraId="09A0B02E" w14:textId="6ECD4717" w:rsidR="00CF030C" w:rsidRDefault="008F32A8" w:rsidP="00F50850">
            <w:pPr>
              <w:pStyle w:val="TabStandard"/>
            </w:pPr>
            <w:r>
              <w:t>Arithmetisches Mittel der Geschwindigkeit</w:t>
            </w:r>
          </w:p>
        </w:tc>
      </w:tr>
      <w:tr w:rsidR="00CF030C" w14:paraId="5459C319" w14:textId="77777777" w:rsidTr="00EC08C8">
        <w:tc>
          <w:tcPr>
            <w:tcW w:w="2521" w:type="dxa"/>
          </w:tcPr>
          <w:p w14:paraId="5C915773" w14:textId="473CB57A" w:rsidR="00CF030C" w:rsidRPr="00CF030C" w:rsidRDefault="00CF030C" w:rsidP="00F50850">
            <w:pPr>
              <w:pStyle w:val="TabStandard"/>
              <w:rPr>
                <w:rStyle w:val="Code"/>
                <w:noProof/>
              </w:rPr>
            </w:pPr>
            <w:r w:rsidRPr="00CF030C">
              <w:rPr>
                <w:rStyle w:val="Code"/>
                <w:noProof/>
              </w:rPr>
              <w:t>velo_std</w:t>
            </w:r>
          </w:p>
        </w:tc>
        <w:tc>
          <w:tcPr>
            <w:tcW w:w="1163" w:type="dxa"/>
          </w:tcPr>
          <w:p w14:paraId="471AC73D" w14:textId="1C04E02A" w:rsidR="00CF030C" w:rsidRDefault="008F32A8" w:rsidP="00F50850">
            <w:pPr>
              <w:pStyle w:val="TabStandard"/>
            </w:pPr>
            <w:r>
              <w:t>Double</w:t>
            </w:r>
          </w:p>
        </w:tc>
        <w:tc>
          <w:tcPr>
            <w:tcW w:w="5378" w:type="dxa"/>
          </w:tcPr>
          <w:p w14:paraId="4ED4CA17" w14:textId="2FBCE52D" w:rsidR="00CF030C" w:rsidRDefault="008F32A8" w:rsidP="00F50850">
            <w:pPr>
              <w:pStyle w:val="TabStandard"/>
            </w:pPr>
            <w:r>
              <w:t>Standardabweichung der Geschwindigkeit</w:t>
            </w:r>
          </w:p>
        </w:tc>
      </w:tr>
      <w:tr w:rsidR="00CF030C" w14:paraId="0F661B27" w14:textId="77777777" w:rsidTr="00EC08C8">
        <w:tc>
          <w:tcPr>
            <w:tcW w:w="2521" w:type="dxa"/>
          </w:tcPr>
          <w:p w14:paraId="129E81C2" w14:textId="2600876C" w:rsidR="00CF030C" w:rsidRPr="00CF030C" w:rsidRDefault="00CF030C" w:rsidP="00F50850">
            <w:pPr>
              <w:pStyle w:val="TabStandard"/>
              <w:rPr>
                <w:rStyle w:val="Code"/>
                <w:noProof/>
              </w:rPr>
            </w:pPr>
            <w:r w:rsidRPr="00CF030C">
              <w:rPr>
                <w:rStyle w:val="Code"/>
                <w:noProof/>
              </w:rPr>
              <w:t>velo_perc5</w:t>
            </w:r>
          </w:p>
        </w:tc>
        <w:tc>
          <w:tcPr>
            <w:tcW w:w="1163" w:type="dxa"/>
          </w:tcPr>
          <w:p w14:paraId="4716FD87" w14:textId="2C62ADAC" w:rsidR="00CF030C" w:rsidRDefault="008F32A8" w:rsidP="00F50850">
            <w:pPr>
              <w:pStyle w:val="TabStandard"/>
            </w:pPr>
            <w:r>
              <w:t>Double</w:t>
            </w:r>
          </w:p>
        </w:tc>
        <w:tc>
          <w:tcPr>
            <w:tcW w:w="5378" w:type="dxa"/>
          </w:tcPr>
          <w:p w14:paraId="65E4A3A0" w14:textId="61603917" w:rsidR="00CF030C" w:rsidRDefault="008F32A8" w:rsidP="00F50850">
            <w:pPr>
              <w:pStyle w:val="TabStandard"/>
            </w:pPr>
            <w:r>
              <w:t>5%-Quantil der Geschwindigkeit</w:t>
            </w:r>
          </w:p>
        </w:tc>
      </w:tr>
      <w:tr w:rsidR="00CF030C" w14:paraId="41B51639" w14:textId="77777777" w:rsidTr="00EC08C8">
        <w:tc>
          <w:tcPr>
            <w:tcW w:w="2521" w:type="dxa"/>
          </w:tcPr>
          <w:p w14:paraId="5B2C5B77" w14:textId="358B402C" w:rsidR="00CF030C" w:rsidRPr="00CF030C" w:rsidRDefault="00CF030C" w:rsidP="00F50850">
            <w:pPr>
              <w:pStyle w:val="TabStandard"/>
              <w:rPr>
                <w:rStyle w:val="Code"/>
                <w:noProof/>
              </w:rPr>
            </w:pPr>
            <w:r w:rsidRPr="00CF030C">
              <w:rPr>
                <w:rStyle w:val="Code"/>
                <w:noProof/>
              </w:rPr>
              <w:t>velo_perc50</w:t>
            </w:r>
          </w:p>
        </w:tc>
        <w:tc>
          <w:tcPr>
            <w:tcW w:w="1163" w:type="dxa"/>
          </w:tcPr>
          <w:p w14:paraId="6A2C0DDA" w14:textId="77AFFC14" w:rsidR="00CF030C" w:rsidRDefault="008F32A8" w:rsidP="00F50850">
            <w:pPr>
              <w:pStyle w:val="TabStandard"/>
            </w:pPr>
            <w:r>
              <w:t>Double</w:t>
            </w:r>
          </w:p>
        </w:tc>
        <w:tc>
          <w:tcPr>
            <w:tcW w:w="5378" w:type="dxa"/>
          </w:tcPr>
          <w:p w14:paraId="4FBDDC31" w14:textId="5EBDEA3A" w:rsidR="00CF030C" w:rsidRDefault="008F32A8" w:rsidP="00F50850">
            <w:pPr>
              <w:pStyle w:val="TabStandard"/>
            </w:pPr>
            <w:r>
              <w:t>50%-Quantil/Median der Geschwindigkeit</w:t>
            </w:r>
          </w:p>
        </w:tc>
      </w:tr>
      <w:tr w:rsidR="00CF030C" w14:paraId="7587EBBA" w14:textId="77777777" w:rsidTr="00EC08C8">
        <w:tc>
          <w:tcPr>
            <w:tcW w:w="2521" w:type="dxa"/>
          </w:tcPr>
          <w:p w14:paraId="5B225B0D" w14:textId="4DB70907" w:rsidR="00CF030C" w:rsidRPr="008F32A8" w:rsidRDefault="008F32A8" w:rsidP="00F50850">
            <w:pPr>
              <w:pStyle w:val="TabStandard"/>
              <w:rPr>
                <w:rStyle w:val="Code"/>
                <w:noProof/>
              </w:rPr>
            </w:pPr>
            <w:r w:rsidRPr="008F32A8">
              <w:rPr>
                <w:rStyle w:val="Code"/>
                <w:noProof/>
              </w:rPr>
              <w:t>velo_perc95</w:t>
            </w:r>
          </w:p>
        </w:tc>
        <w:tc>
          <w:tcPr>
            <w:tcW w:w="1163" w:type="dxa"/>
          </w:tcPr>
          <w:p w14:paraId="5461AFF6" w14:textId="7AC83D05" w:rsidR="00CF030C" w:rsidRDefault="008F32A8" w:rsidP="00F50850">
            <w:pPr>
              <w:pStyle w:val="TabStandard"/>
            </w:pPr>
            <w:r>
              <w:t>Double</w:t>
            </w:r>
          </w:p>
        </w:tc>
        <w:tc>
          <w:tcPr>
            <w:tcW w:w="5378" w:type="dxa"/>
          </w:tcPr>
          <w:p w14:paraId="500BF377" w14:textId="6CF273D9" w:rsidR="00CF030C" w:rsidRDefault="008F32A8" w:rsidP="00F50850">
            <w:pPr>
              <w:pStyle w:val="TabStandard"/>
            </w:pPr>
            <w:r>
              <w:t>95%-Quantil der Geschwindigkeit</w:t>
            </w:r>
          </w:p>
        </w:tc>
      </w:tr>
      <w:tr w:rsidR="00CF030C" w14:paraId="3BC5DE0C" w14:textId="77777777" w:rsidTr="00EC08C8">
        <w:tc>
          <w:tcPr>
            <w:tcW w:w="2521" w:type="dxa"/>
          </w:tcPr>
          <w:p w14:paraId="7A6B340E" w14:textId="33044D25" w:rsidR="00CF030C" w:rsidRPr="008F32A8" w:rsidRDefault="008F32A8" w:rsidP="00F50850">
            <w:pPr>
              <w:pStyle w:val="TabStandard"/>
              <w:rPr>
                <w:rStyle w:val="Code"/>
                <w:noProof/>
              </w:rPr>
            </w:pPr>
            <w:r w:rsidRPr="008F32A8">
              <w:rPr>
                <w:rStyle w:val="Code"/>
                <w:noProof/>
              </w:rPr>
              <w:t>acc_std</w:t>
            </w:r>
          </w:p>
        </w:tc>
        <w:tc>
          <w:tcPr>
            <w:tcW w:w="1163" w:type="dxa"/>
          </w:tcPr>
          <w:p w14:paraId="50A05D7B" w14:textId="697D4216" w:rsidR="00CF030C" w:rsidRDefault="008F32A8" w:rsidP="00F50850">
            <w:pPr>
              <w:pStyle w:val="TabStandard"/>
            </w:pPr>
            <w:r>
              <w:t>Double</w:t>
            </w:r>
          </w:p>
        </w:tc>
        <w:tc>
          <w:tcPr>
            <w:tcW w:w="5378" w:type="dxa"/>
          </w:tcPr>
          <w:p w14:paraId="7DB8F617" w14:textId="585095A5" w:rsidR="00CF030C" w:rsidRDefault="008F32A8" w:rsidP="00F50850">
            <w:pPr>
              <w:pStyle w:val="TabStandard"/>
            </w:pPr>
            <w:r>
              <w:t>Standardabweichung der Beschleunigung</w:t>
            </w:r>
          </w:p>
        </w:tc>
      </w:tr>
      <w:tr w:rsidR="00CF030C" w14:paraId="65C5D4C8" w14:textId="77777777" w:rsidTr="00EC08C8">
        <w:tc>
          <w:tcPr>
            <w:tcW w:w="2521" w:type="dxa"/>
          </w:tcPr>
          <w:p w14:paraId="30E4386B" w14:textId="66C55BB6" w:rsidR="00CF030C" w:rsidRPr="008F32A8" w:rsidRDefault="008F32A8" w:rsidP="00F50850">
            <w:pPr>
              <w:pStyle w:val="TabStandard"/>
              <w:rPr>
                <w:rStyle w:val="Code"/>
                <w:noProof/>
              </w:rPr>
            </w:pPr>
            <w:r w:rsidRPr="008F32A8">
              <w:rPr>
                <w:rStyle w:val="Code"/>
                <w:noProof/>
              </w:rPr>
              <w:t>acc_perc95</w:t>
            </w:r>
          </w:p>
        </w:tc>
        <w:tc>
          <w:tcPr>
            <w:tcW w:w="1163" w:type="dxa"/>
          </w:tcPr>
          <w:p w14:paraId="310AA47B" w14:textId="61AA99A2" w:rsidR="00CF030C" w:rsidRDefault="008F32A8" w:rsidP="00F50850">
            <w:pPr>
              <w:pStyle w:val="TabStandard"/>
            </w:pPr>
            <w:r>
              <w:t>Double</w:t>
            </w:r>
          </w:p>
        </w:tc>
        <w:tc>
          <w:tcPr>
            <w:tcW w:w="5378" w:type="dxa"/>
          </w:tcPr>
          <w:p w14:paraId="3E553457" w14:textId="7980FB3F" w:rsidR="00CF030C" w:rsidRDefault="008F32A8" w:rsidP="00F50850">
            <w:pPr>
              <w:pStyle w:val="TabStandard"/>
            </w:pPr>
            <w:r>
              <w:t>95%-Quantil der Beschleunigung</w:t>
            </w:r>
          </w:p>
        </w:tc>
      </w:tr>
      <w:tr w:rsidR="00CF030C" w14:paraId="5CE0F4FE" w14:textId="77777777" w:rsidTr="00EC08C8">
        <w:tc>
          <w:tcPr>
            <w:tcW w:w="2521" w:type="dxa"/>
          </w:tcPr>
          <w:p w14:paraId="7180DB10" w14:textId="3E074B89" w:rsidR="00CF030C" w:rsidRPr="008F32A8" w:rsidRDefault="008F32A8" w:rsidP="00F50850">
            <w:pPr>
              <w:pStyle w:val="TabStandard"/>
              <w:rPr>
                <w:rStyle w:val="Code"/>
                <w:noProof/>
              </w:rPr>
            </w:pPr>
            <w:r w:rsidRPr="008F32A8">
              <w:rPr>
                <w:rStyle w:val="Code"/>
                <w:noProof/>
              </w:rPr>
              <w:t>dec_std</w:t>
            </w:r>
          </w:p>
        </w:tc>
        <w:tc>
          <w:tcPr>
            <w:tcW w:w="1163" w:type="dxa"/>
          </w:tcPr>
          <w:p w14:paraId="50834A89" w14:textId="25A8B48D" w:rsidR="00CF030C" w:rsidRDefault="008F32A8" w:rsidP="00F50850">
            <w:pPr>
              <w:pStyle w:val="TabStandard"/>
            </w:pPr>
            <w:r>
              <w:t>Double</w:t>
            </w:r>
          </w:p>
        </w:tc>
        <w:tc>
          <w:tcPr>
            <w:tcW w:w="5378" w:type="dxa"/>
          </w:tcPr>
          <w:p w14:paraId="7760EFEB" w14:textId="36AD1398" w:rsidR="00CF030C" w:rsidRDefault="008F32A8" w:rsidP="00F50850">
            <w:pPr>
              <w:pStyle w:val="TabStandard"/>
            </w:pPr>
            <w:r>
              <w:t>Standardabweichung</w:t>
            </w:r>
            <w:r w:rsidR="00677251">
              <w:t xml:space="preserve"> der Verzögerung</w:t>
            </w:r>
          </w:p>
        </w:tc>
      </w:tr>
      <w:tr w:rsidR="00CF030C" w14:paraId="4A6A77F7" w14:textId="77777777" w:rsidTr="00EC08C8">
        <w:tc>
          <w:tcPr>
            <w:tcW w:w="2521" w:type="dxa"/>
          </w:tcPr>
          <w:p w14:paraId="3D23A065" w14:textId="04F4D413" w:rsidR="00CF030C" w:rsidRPr="008F32A8" w:rsidRDefault="008F32A8" w:rsidP="00F50850">
            <w:pPr>
              <w:pStyle w:val="TabStandard"/>
              <w:rPr>
                <w:rStyle w:val="Code"/>
                <w:noProof/>
              </w:rPr>
            </w:pPr>
            <w:r>
              <w:rPr>
                <w:rStyle w:val="Code"/>
                <w:noProof/>
              </w:rPr>
              <w:t>dec_perc95</w:t>
            </w:r>
          </w:p>
        </w:tc>
        <w:tc>
          <w:tcPr>
            <w:tcW w:w="1163" w:type="dxa"/>
          </w:tcPr>
          <w:p w14:paraId="45D1B2B0" w14:textId="66DADDD7" w:rsidR="00CF030C" w:rsidRDefault="008F32A8" w:rsidP="00F50850">
            <w:pPr>
              <w:pStyle w:val="TabStandard"/>
            </w:pPr>
            <w:r>
              <w:t>Double</w:t>
            </w:r>
          </w:p>
        </w:tc>
        <w:tc>
          <w:tcPr>
            <w:tcW w:w="5378" w:type="dxa"/>
          </w:tcPr>
          <w:p w14:paraId="1ACD20A7" w14:textId="179FDCEF" w:rsidR="00CF030C" w:rsidRDefault="00677251" w:rsidP="00F50850">
            <w:pPr>
              <w:pStyle w:val="TabStandard"/>
            </w:pPr>
            <w:r>
              <w:t>9</w:t>
            </w:r>
            <w:r w:rsidR="008F32A8">
              <w:t xml:space="preserve">5%-Quantil der </w:t>
            </w:r>
            <w:r>
              <w:t>Verzögerung</w:t>
            </w:r>
          </w:p>
        </w:tc>
      </w:tr>
      <w:tr w:rsidR="00CF030C" w14:paraId="09D1971A" w14:textId="77777777" w:rsidTr="00EC08C8">
        <w:tc>
          <w:tcPr>
            <w:tcW w:w="2521" w:type="dxa"/>
          </w:tcPr>
          <w:p w14:paraId="71891BA4" w14:textId="197D1A77" w:rsidR="00CF030C" w:rsidRPr="008F32A8" w:rsidRDefault="008F32A8" w:rsidP="00F50850">
            <w:pPr>
              <w:pStyle w:val="TabStandard"/>
              <w:rPr>
                <w:rStyle w:val="Code"/>
                <w:noProof/>
              </w:rPr>
            </w:pPr>
            <w:r>
              <w:rPr>
                <w:rStyle w:val="Code"/>
                <w:noProof/>
              </w:rPr>
              <w:t>ang_speed_std</w:t>
            </w:r>
          </w:p>
        </w:tc>
        <w:tc>
          <w:tcPr>
            <w:tcW w:w="1163" w:type="dxa"/>
          </w:tcPr>
          <w:p w14:paraId="390F1090" w14:textId="74A57126" w:rsidR="00CF030C" w:rsidRDefault="008F32A8" w:rsidP="00F50850">
            <w:pPr>
              <w:pStyle w:val="TabStandard"/>
            </w:pPr>
            <w:r>
              <w:t>Double</w:t>
            </w:r>
          </w:p>
        </w:tc>
        <w:tc>
          <w:tcPr>
            <w:tcW w:w="5378" w:type="dxa"/>
          </w:tcPr>
          <w:p w14:paraId="33F64569" w14:textId="3E4B1E9D" w:rsidR="00CF030C" w:rsidRDefault="00677251" w:rsidP="00F50850">
            <w:pPr>
              <w:pStyle w:val="TabStandard"/>
            </w:pPr>
            <w:r>
              <w:t>Standardabweichung der Winkelgeschwindigkeit</w:t>
            </w:r>
          </w:p>
        </w:tc>
      </w:tr>
      <w:tr w:rsidR="008F32A8" w14:paraId="4DE21EB7" w14:textId="77777777" w:rsidTr="00EC08C8">
        <w:tc>
          <w:tcPr>
            <w:tcW w:w="2521" w:type="dxa"/>
          </w:tcPr>
          <w:p w14:paraId="54DCB48D" w14:textId="2EAB2EAD" w:rsidR="008F32A8" w:rsidRPr="008F32A8" w:rsidRDefault="008F32A8" w:rsidP="00F50850">
            <w:pPr>
              <w:pStyle w:val="TabStandard"/>
              <w:rPr>
                <w:rStyle w:val="Code"/>
                <w:noProof/>
              </w:rPr>
            </w:pPr>
            <w:r>
              <w:rPr>
                <w:rStyle w:val="Code"/>
                <w:noProof/>
              </w:rPr>
              <w:t>ang_speed_perc95</w:t>
            </w:r>
          </w:p>
        </w:tc>
        <w:tc>
          <w:tcPr>
            <w:tcW w:w="1163" w:type="dxa"/>
          </w:tcPr>
          <w:p w14:paraId="32075805" w14:textId="1E849F26" w:rsidR="008F32A8" w:rsidRDefault="008F32A8" w:rsidP="00F50850">
            <w:pPr>
              <w:pStyle w:val="TabStandard"/>
            </w:pPr>
            <w:r>
              <w:t>Double</w:t>
            </w:r>
          </w:p>
        </w:tc>
        <w:tc>
          <w:tcPr>
            <w:tcW w:w="5378" w:type="dxa"/>
          </w:tcPr>
          <w:p w14:paraId="5EC886A4" w14:textId="7E853EEF" w:rsidR="008F32A8" w:rsidRDefault="00677251" w:rsidP="00F50850">
            <w:pPr>
              <w:pStyle w:val="TabStandard"/>
            </w:pPr>
            <w:r>
              <w:t>9</w:t>
            </w:r>
            <w:r w:rsidR="008F32A8">
              <w:t xml:space="preserve">5%-Quantil der </w:t>
            </w:r>
            <w:r>
              <w:t>Winkelgeschwindigkeit</w:t>
            </w:r>
          </w:p>
        </w:tc>
      </w:tr>
    </w:tbl>
    <w:p w14:paraId="3801650E" w14:textId="54706080" w:rsidR="005D75F4" w:rsidRDefault="00C132C0" w:rsidP="00AD7D24">
      <w:pPr>
        <w:pStyle w:val="Beschriftung"/>
      </w:pPr>
      <w:bookmarkStart w:id="103" w:name="_Toc143696947"/>
      <w:bookmarkStart w:id="104" w:name="_Toc143779042"/>
      <w:r>
        <w:t xml:space="preserve">Tab. </w:t>
      </w:r>
      <w:fldSimple w:instr=" SEQ Tab. \* ARABIC ">
        <w:r w:rsidR="008514D7">
          <w:rPr>
            <w:noProof/>
          </w:rPr>
          <w:t>4</w:t>
        </w:r>
      </w:fldSimple>
      <w:r>
        <w:t xml:space="preserve">: </w:t>
      </w:r>
      <w:r w:rsidR="00AD7D24">
        <w:tab/>
      </w:r>
      <w:r w:rsidR="002C6935">
        <w:t>Spalten</w:t>
      </w:r>
      <w:r w:rsidR="0045632D">
        <w:t xml:space="preserve"> der Datensätze für die Vorklassifikation</w:t>
      </w:r>
      <w:bookmarkEnd w:id="103"/>
      <w:bookmarkEnd w:id="104"/>
    </w:p>
    <w:p w14:paraId="67C1ADEE" w14:textId="77777777" w:rsidR="00EC08C8" w:rsidRDefault="00EC08C8" w:rsidP="00EC08C8"/>
    <w:p w14:paraId="6DA6B0AC" w14:textId="300A77CB" w:rsidR="00EC08C8" w:rsidRPr="00EC08C8" w:rsidRDefault="00850454" w:rsidP="00EC08C8">
      <w:r>
        <w:t xml:space="preserve">Für die Vorklassifikation </w:t>
      </w:r>
      <w:r w:rsidR="007C5A97">
        <w:t>werden</w:t>
      </w:r>
      <w:r>
        <w:t xml:space="preserve"> lediglich zwei</w:t>
      </w:r>
      <w:r w:rsidR="007C5A97">
        <w:t xml:space="preserve">, nicht – wie bisher üblich – sechs, </w:t>
      </w:r>
      <w:r>
        <w:t>Datensätze erzeugt. Der Grund hierfür ist, dass die Länge der zugrundeliegenden Sequenzen durch die nicht-</w:t>
      </w:r>
      <w:r w:rsidR="008C74BF">
        <w:t>sequenzielle</w:t>
      </w:r>
      <w:r>
        <w:t xml:space="preserve"> Klassifikation hier eine untergeordnete Rolle spielt. </w:t>
      </w:r>
      <w:r w:rsidR="008C74BF">
        <w:t>Entsprechend unterscheiden sich die beiden Datensätze lediglich im Aufnahmeintervall, wobei für beide betrachteten Aufnahmeintervalle (</w:t>
      </w:r>
      <w:r w:rsidR="007C5A97">
        <w:t>eine</w:t>
      </w:r>
      <w:r w:rsidR="008C74BF">
        <w:t xml:space="preserve"> und </w:t>
      </w:r>
      <w:r w:rsidR="007C5A97">
        <w:t>zwei Sekunden</w:t>
      </w:r>
      <w:r w:rsidR="008C74BF">
        <w:t xml:space="preserve">) zur Generierung der Zieldatensätze die jeweiligen </w:t>
      </w:r>
      <w:r w:rsidR="007C5A97">
        <w:t>D</w:t>
      </w:r>
      <w:r w:rsidR="008C74BF">
        <w:t xml:space="preserve">atensätze mit einer Sequenzlänge von </w:t>
      </w:r>
      <w:r w:rsidR="007C5A97">
        <w:t>zwei Minuten</w:t>
      </w:r>
      <w:r w:rsidR="008C74BF">
        <w:t xml:space="preserve"> genutzt </w:t>
      </w:r>
      <w:r w:rsidR="007C5A97">
        <w:t>werden</w:t>
      </w:r>
      <w:r w:rsidR="008C74BF">
        <w:t>.</w:t>
      </w:r>
    </w:p>
    <w:p w14:paraId="1606C398" w14:textId="6760F152" w:rsidR="00693EC4" w:rsidRDefault="00C40168" w:rsidP="00693EC4">
      <w:pPr>
        <w:pStyle w:val="berschrift3"/>
      </w:pPr>
      <w:bookmarkStart w:id="105" w:name="_Toc143879390"/>
      <w:r>
        <w:t xml:space="preserve">Training, Optimierung und Auswahl der besten </w:t>
      </w:r>
      <w:r w:rsidR="00A32111">
        <w:t>Vork</w:t>
      </w:r>
      <w:r>
        <w:t>lassifikatoren</w:t>
      </w:r>
      <w:bookmarkEnd w:id="105"/>
    </w:p>
    <w:p w14:paraId="2DBDCAFA" w14:textId="0CE3B6EE" w:rsidR="00B94EC4" w:rsidRDefault="00044940" w:rsidP="000356D3">
      <w:r>
        <w:t xml:space="preserve">Auf Basis der beiden erzeugten Datensätze können nun verschiedene </w:t>
      </w:r>
      <w:r w:rsidR="00B94EC4">
        <w:t>Klassifikationsverfahren</w:t>
      </w:r>
      <w:r>
        <w:t xml:space="preserve"> trainiert</w:t>
      </w:r>
      <w:r w:rsidR="00B94EC4">
        <w:t>,</w:t>
      </w:r>
      <w:r>
        <w:t xml:space="preserve"> optimiert</w:t>
      </w:r>
      <w:r w:rsidR="00B94EC4">
        <w:t xml:space="preserve"> und hinsichtlich ihrer Klassifikationsqualität miteinander verglichen</w:t>
      </w:r>
      <w:r>
        <w:t xml:space="preserve"> werden.</w:t>
      </w:r>
      <w:r w:rsidR="00B94EC4">
        <w:t xml:space="preserve"> </w:t>
      </w:r>
      <w:r w:rsidR="006C2405">
        <w:t>Wie bereits i</w:t>
      </w:r>
      <w:r w:rsidR="00FA2E47">
        <w:t>n</w:t>
      </w:r>
      <w:r w:rsidR="006C2405">
        <w:t xml:space="preserve"> Kapitel 5 </w:t>
      </w:r>
      <w:r w:rsidR="003F09C5">
        <w:t>erwähnt,</w:t>
      </w:r>
      <w:r w:rsidR="006C2405">
        <w:t xml:space="preserve"> </w:t>
      </w:r>
      <w:r w:rsidR="00CA7B40">
        <w:t xml:space="preserve">sollen insbesondere die Verfahren </w:t>
      </w:r>
      <w:r w:rsidR="006C2405">
        <w:t>Support</w:t>
      </w:r>
      <w:r w:rsidR="000A2F5D">
        <w:t xml:space="preserve"> </w:t>
      </w:r>
      <w:r w:rsidR="00FA2E47">
        <w:t>Vector</w:t>
      </w:r>
      <w:r w:rsidR="000A2F5D">
        <w:t xml:space="preserve"> </w:t>
      </w:r>
      <w:r w:rsidR="006C2405">
        <w:lastRenderedPageBreak/>
        <w:t>Machine und Random</w:t>
      </w:r>
      <w:r w:rsidR="000A2F5D">
        <w:t xml:space="preserve"> </w:t>
      </w:r>
      <w:r w:rsidR="006C2405">
        <w:t>Forest</w:t>
      </w:r>
      <w:r w:rsidR="00CA7B40">
        <w:t xml:space="preserve"> gegeneinander abgewogen werden</w:t>
      </w:r>
      <w:r w:rsidR="006C2405">
        <w:t xml:space="preserve">. </w:t>
      </w:r>
      <w:r w:rsidR="003F09C5">
        <w:t xml:space="preserve">Der </w:t>
      </w:r>
      <w:r w:rsidR="004556AE">
        <w:t>hierzu</w:t>
      </w:r>
      <w:r w:rsidR="003F09C5">
        <w:t xml:space="preserve"> umgesetzte Code</w:t>
      </w:r>
      <w:r w:rsidR="00AD08CC">
        <w:t xml:space="preserve"> </w:t>
      </w:r>
      <w:r w:rsidR="003F09C5">
        <w:t xml:space="preserve">ist ebenfalls im Skript </w:t>
      </w:r>
      <w:r w:rsidR="003F09C5" w:rsidRPr="003F09C5">
        <w:rPr>
          <w:rStyle w:val="Code"/>
        </w:rPr>
        <w:t>train_preclassifers.py</w:t>
      </w:r>
      <w:r w:rsidR="003F09C5">
        <w:t xml:space="preserve"> zu finden.</w:t>
      </w:r>
    </w:p>
    <w:p w14:paraId="55530707" w14:textId="0C2FFBE9" w:rsidR="00BC1632" w:rsidRDefault="00CA0CEF" w:rsidP="000356D3">
      <w:r w:rsidRPr="00CA0CEF">
        <w:t xml:space="preserve">Der nachfolgende </w:t>
      </w:r>
      <w:r w:rsidR="004556AE">
        <w:t>Code 3</w:t>
      </w:r>
      <w:r w:rsidRPr="00CA0CEF">
        <w:t xml:space="preserve"> aus d</w:t>
      </w:r>
      <w:r>
        <w:t xml:space="preserve">em </w:t>
      </w:r>
      <w:r w:rsidR="004556AE">
        <w:t>Skript</w:t>
      </w:r>
      <w:r>
        <w:t xml:space="preserve"> zeigt die notwendige </w:t>
      </w:r>
      <w:r w:rsidR="00AD08CC">
        <w:t>Vorbereitung der Datensätze</w:t>
      </w:r>
      <w:r>
        <w:t xml:space="preserve">, bevor diese für das Training </w:t>
      </w:r>
      <w:r w:rsidR="004556AE">
        <w:t>Vorklassifikatoren</w:t>
      </w:r>
      <w:r w:rsidR="00AD08CC">
        <w:t xml:space="preserve"> </w:t>
      </w:r>
      <w:r>
        <w:t xml:space="preserve">eingesetzt werden können. </w:t>
      </w:r>
      <w:r w:rsidR="00770EC0">
        <w:t xml:space="preserve">Entscheidend ist hierbei vor allem die Ersetzung des </w:t>
      </w:r>
      <w:r w:rsidR="00770EC0" w:rsidRPr="00770EC0">
        <w:rPr>
          <w:rStyle w:val="Code"/>
        </w:rPr>
        <w:t>type</w:t>
      </w:r>
      <w:r w:rsidR="00770EC0">
        <w:t xml:space="preserve">-Wertes 3 durch den Wert 2, wodurch die Klassen </w:t>
      </w:r>
      <w:r w:rsidR="00770EC0" w:rsidRPr="00A1231E">
        <w:rPr>
          <w:i/>
          <w:iCs/>
        </w:rPr>
        <w:t>Auto</w:t>
      </w:r>
      <w:r w:rsidR="00770EC0">
        <w:t xml:space="preserve"> und </w:t>
      </w:r>
      <w:r w:rsidR="00770EC0" w:rsidRPr="00A1231E">
        <w:rPr>
          <w:i/>
          <w:iCs/>
        </w:rPr>
        <w:t>Motorrad</w:t>
      </w:r>
      <w:r w:rsidR="00770EC0">
        <w:t xml:space="preserve"> auf eine Klasse, die dem Matching-Modus </w:t>
      </w:r>
      <w:r w:rsidR="00770EC0" w:rsidRPr="00770EC0">
        <w:rPr>
          <w:i/>
          <w:iCs/>
        </w:rPr>
        <w:t>auto</w:t>
      </w:r>
      <w:r w:rsidR="00770EC0">
        <w:t xml:space="preserve"> entspricht, verallgemeinert werden. </w:t>
      </w:r>
      <w:r w:rsidR="00132DE7">
        <w:t xml:space="preserve">Anschließend werden die </w:t>
      </w:r>
      <w:r w:rsidR="00132DE7" w:rsidRPr="00EA52D4">
        <w:rPr>
          <w:rStyle w:val="Code"/>
        </w:rPr>
        <w:t>type</w:t>
      </w:r>
      <w:r w:rsidR="00132DE7">
        <w:t xml:space="preserve">-Werte, welche die gewünschten </w:t>
      </w:r>
      <w:r w:rsidR="00BC1632">
        <w:t>Ausgaben</w:t>
      </w:r>
      <w:r w:rsidR="00132DE7">
        <w:t xml:space="preserve"> repräsentieren,</w:t>
      </w:r>
      <w:r w:rsidR="00BC1632">
        <w:t xml:space="preserve"> und die übrigen Merkmale, die die Eingabedaten</w:t>
      </w:r>
      <w:r w:rsidR="00AD08CC">
        <w:t xml:space="preserve"> für die </w:t>
      </w:r>
      <w:r w:rsidR="005F56C1">
        <w:t>Klassifikation</w:t>
      </w:r>
      <w:r w:rsidR="00BC1632">
        <w:t xml:space="preserve"> darstellen, auf separate Arrays aufgeteilt. </w:t>
      </w:r>
      <w:r w:rsidR="00AD08CC">
        <w:t xml:space="preserve">Ausgaben sind hierbei durch den Präfix </w:t>
      </w:r>
      <w:r w:rsidR="00AD08CC" w:rsidRPr="00AD08CC">
        <w:rPr>
          <w:rStyle w:val="Code"/>
        </w:rPr>
        <w:t>y</w:t>
      </w:r>
      <w:r w:rsidR="00AD08CC" w:rsidRPr="00AD08CC">
        <w:t xml:space="preserve"> und</w:t>
      </w:r>
      <w:r w:rsidR="00AD08CC">
        <w:t xml:space="preserve"> Eingaben durch den Präfix </w:t>
      </w:r>
      <w:r w:rsidR="00AD08CC" w:rsidRPr="00AD08CC">
        <w:rPr>
          <w:rStyle w:val="Code"/>
        </w:rPr>
        <w:t>X</w:t>
      </w:r>
      <w:r w:rsidR="00AD08CC">
        <w:t xml:space="preserve"> gekennzeichnet.</w:t>
      </w:r>
      <w:r w:rsidR="005F56C1">
        <w:t xml:space="preserve"> Die Vorbereitung der Testdaten für die spätere Evaluierung erfolgt analog. </w:t>
      </w:r>
    </w:p>
    <w:p w14:paraId="6B048D18" w14:textId="32591322" w:rsidR="00B25C7F" w:rsidRPr="005F56C1" w:rsidRDefault="00B25C7F" w:rsidP="00B25C7F">
      <w:pPr>
        <w:pStyle w:val="CodeMitRahmen"/>
        <w:rPr>
          <w:szCs w:val="24"/>
          <w:lang w:val="en-GB"/>
        </w:rPr>
      </w:pPr>
      <w:r w:rsidRPr="005F56C1">
        <w:rPr>
          <w:szCs w:val="24"/>
          <w:lang w:val="en-GB"/>
        </w:rPr>
        <w:t>trainset_df.loc[trainset_df["type"] == 3, "type"] = 2</w:t>
      </w:r>
    </w:p>
    <w:p w14:paraId="081077F9" w14:textId="77777777" w:rsidR="00B25C7F" w:rsidRPr="005F56C1" w:rsidRDefault="00B25C7F" w:rsidP="00B25C7F">
      <w:pPr>
        <w:pStyle w:val="CodeMitRahmen"/>
        <w:rPr>
          <w:szCs w:val="24"/>
          <w:lang w:val="en-GB"/>
        </w:rPr>
      </w:pPr>
    </w:p>
    <w:p w14:paraId="2F0083B6" w14:textId="5FD25CB1" w:rsidR="00B25C7F" w:rsidRPr="005F56C1" w:rsidRDefault="00B25C7F" w:rsidP="00B25C7F">
      <w:pPr>
        <w:pStyle w:val="CodeMitRahmen"/>
        <w:rPr>
          <w:szCs w:val="24"/>
          <w:lang w:val="en-GB"/>
        </w:rPr>
      </w:pPr>
      <w:r w:rsidRPr="005F56C1">
        <w:rPr>
          <w:szCs w:val="24"/>
          <w:lang w:val="en-GB"/>
        </w:rPr>
        <w:t>y_train = trainset_df["type"].to_numpy().astype(int)</w:t>
      </w:r>
    </w:p>
    <w:p w14:paraId="7293A5A3" w14:textId="77777777" w:rsidR="00B25C7F" w:rsidRPr="005F56C1" w:rsidRDefault="00B25C7F" w:rsidP="00B25C7F">
      <w:pPr>
        <w:pStyle w:val="CodeMitRahmen"/>
        <w:rPr>
          <w:szCs w:val="24"/>
          <w:lang w:val="en-GB"/>
        </w:rPr>
      </w:pPr>
    </w:p>
    <w:p w14:paraId="185EB816" w14:textId="2C70AA2A" w:rsidR="00B25C7F" w:rsidRPr="005F56C1" w:rsidRDefault="00B25C7F" w:rsidP="00B25C7F">
      <w:pPr>
        <w:pStyle w:val="CodeMitRahmen"/>
        <w:rPr>
          <w:szCs w:val="24"/>
          <w:lang w:val="en-GB"/>
        </w:rPr>
      </w:pPr>
      <w:r w:rsidRPr="005F56C1">
        <w:rPr>
          <w:szCs w:val="24"/>
          <w:lang w:val="en-GB"/>
        </w:rPr>
        <w:t>X_train = trainset_df.drop(["type"], axis=1).to_numpy()</w:t>
      </w:r>
    </w:p>
    <w:p w14:paraId="5B85BEBD" w14:textId="2D92D3BC" w:rsidR="00D8611B" w:rsidRDefault="00C132C0" w:rsidP="00AD7D24">
      <w:pPr>
        <w:pStyle w:val="Beschriftung"/>
      </w:pPr>
      <w:bookmarkStart w:id="106" w:name="_Toc143696955"/>
      <w:bookmarkStart w:id="107" w:name="_Toc143779018"/>
      <w:r>
        <w:t xml:space="preserve">Code </w:t>
      </w:r>
      <w:fldSimple w:instr=" SEQ Code \* ARABIC ">
        <w:r w:rsidR="008514D7">
          <w:rPr>
            <w:noProof/>
          </w:rPr>
          <w:t>3</w:t>
        </w:r>
      </w:fldSimple>
      <w:r>
        <w:t xml:space="preserve">: </w:t>
      </w:r>
      <w:r w:rsidR="00AD7D24">
        <w:tab/>
      </w:r>
      <w:r w:rsidR="00F66FF0">
        <w:t>Datenvorbereitung für das Training der Vorklassifikatoren</w:t>
      </w:r>
      <w:bookmarkEnd w:id="106"/>
      <w:bookmarkEnd w:id="107"/>
    </w:p>
    <w:p w14:paraId="0FB7BCA3" w14:textId="77777777" w:rsidR="002C2355" w:rsidRDefault="002C2355" w:rsidP="002C2355"/>
    <w:p w14:paraId="5B0F8537" w14:textId="5A3712B4" w:rsidR="00393FF7" w:rsidRDefault="005F56C1" w:rsidP="002C2355">
      <w:r>
        <w:t>Anschließend</w:t>
      </w:r>
      <w:r w:rsidR="00A1231E">
        <w:t xml:space="preserve"> </w:t>
      </w:r>
      <w:r w:rsidR="00DD384C">
        <w:t>wird je eine Instanz der</w:t>
      </w:r>
      <w:r w:rsidR="00557AEC">
        <w:t xml:space="preserve"> scikit-learn-</w:t>
      </w:r>
      <w:r w:rsidR="00DD384C">
        <w:t xml:space="preserve">Klassen </w:t>
      </w:r>
      <w:r w:rsidR="00DD384C" w:rsidRPr="00DD384C">
        <w:rPr>
          <w:rStyle w:val="Code"/>
        </w:rPr>
        <w:t>SVC</w:t>
      </w:r>
      <w:r w:rsidR="00DD384C">
        <w:t xml:space="preserve"> (</w:t>
      </w:r>
      <w:r w:rsidR="00DD384C" w:rsidRPr="00775222">
        <w:rPr>
          <w:i/>
          <w:iCs/>
        </w:rPr>
        <w:t>Support</w:t>
      </w:r>
      <w:r w:rsidR="00675F3D">
        <w:rPr>
          <w:i/>
          <w:iCs/>
        </w:rPr>
        <w:t xml:space="preserve"> </w:t>
      </w:r>
      <w:r w:rsidR="00DD384C" w:rsidRPr="00775222">
        <w:rPr>
          <w:i/>
          <w:iCs/>
        </w:rPr>
        <w:t>Vector</w:t>
      </w:r>
      <w:r w:rsidR="00675F3D">
        <w:rPr>
          <w:i/>
          <w:iCs/>
        </w:rPr>
        <w:t xml:space="preserve"> </w:t>
      </w:r>
      <w:r w:rsidR="00DD384C" w:rsidRPr="00775222">
        <w:rPr>
          <w:i/>
          <w:iCs/>
        </w:rPr>
        <w:t>Classifier</w:t>
      </w:r>
      <w:r w:rsidR="00DD384C">
        <w:t xml:space="preserve">) und </w:t>
      </w:r>
      <w:r w:rsidR="00DD384C" w:rsidRPr="00DD384C">
        <w:rPr>
          <w:rStyle w:val="Code"/>
        </w:rPr>
        <w:t>RandomForestClassifier</w:t>
      </w:r>
      <w:r w:rsidR="00DD384C">
        <w:t xml:space="preserve"> </w:t>
      </w:r>
      <w:r w:rsidR="002C6A38">
        <w:t>erzeugt</w:t>
      </w:r>
      <w:r w:rsidR="00DD384C">
        <w:t>,</w:t>
      </w:r>
      <w:r w:rsidR="002C6A38">
        <w:t xml:space="preserve"> </w:t>
      </w:r>
      <w:r w:rsidR="00DD384C">
        <w:t>die</w:t>
      </w:r>
      <w:r w:rsidR="002C6A38">
        <w:t xml:space="preserve"> das jeweilige</w:t>
      </w:r>
      <w:r w:rsidR="00DD384C">
        <w:t xml:space="preserve"> Basis</w:t>
      </w:r>
      <w:r w:rsidR="00557AEC">
        <w:t>modell</w:t>
      </w:r>
      <w:r w:rsidR="00DD384C">
        <w:t xml:space="preserve"> für die nachfolgende Hyperparameteroptimierung bilde</w:t>
      </w:r>
      <w:r w:rsidR="002C6A38">
        <w:t>t</w:t>
      </w:r>
      <w:r w:rsidR="00DD384C">
        <w:t xml:space="preserve">. </w:t>
      </w:r>
      <w:r w:rsidR="008F3AE9">
        <w:t>Im Falle des</w:t>
      </w:r>
      <w:r w:rsidR="0000613B">
        <w:t xml:space="preserve"> </w:t>
      </w:r>
      <w:r w:rsidR="008F3AE9" w:rsidRPr="00DD384C">
        <w:rPr>
          <w:rStyle w:val="Code"/>
        </w:rPr>
        <w:t>RandomForestClassifier</w:t>
      </w:r>
      <w:r w:rsidR="008F3AE9">
        <w:t xml:space="preserve"> wird</w:t>
      </w:r>
      <w:r w:rsidR="0000613B">
        <w:t xml:space="preserve"> hierbei </w:t>
      </w:r>
      <w:r w:rsidR="008F3AE9">
        <w:t xml:space="preserve">der Parameter </w:t>
      </w:r>
      <w:r w:rsidR="008F3AE9" w:rsidRPr="008F3AE9">
        <w:rPr>
          <w:rStyle w:val="Code"/>
          <w:noProof/>
        </w:rPr>
        <w:t>class_weight</w:t>
      </w:r>
      <w:r w:rsidR="008F3AE9">
        <w:t xml:space="preserve"> auf den Wert </w:t>
      </w:r>
      <w:r w:rsidR="008F3AE9" w:rsidRPr="008F3AE9">
        <w:rPr>
          <w:rStyle w:val="Code"/>
        </w:rPr>
        <w:t>'balanced'</w:t>
      </w:r>
      <w:r w:rsidR="002C6A38" w:rsidRPr="002C6A38">
        <w:t xml:space="preserve"> gesetzt</w:t>
      </w:r>
      <w:r w:rsidR="008F3AE9" w:rsidRPr="008F3AE9">
        <w:rPr>
          <w:rStyle w:val="AbbMitRahmenZchn"/>
        </w:rPr>
        <w:t xml:space="preserve">, </w:t>
      </w:r>
      <w:r w:rsidR="008F3AE9">
        <w:rPr>
          <w:rStyle w:val="AbbMitRahmenZchn"/>
        </w:rPr>
        <w:t xml:space="preserve">wodurch die Klassen </w:t>
      </w:r>
      <w:r w:rsidR="00061C9B">
        <w:rPr>
          <w:rStyle w:val="AbbMitRahmenZchn"/>
        </w:rPr>
        <w:t xml:space="preserve">während des Trainings umgekehrt proportional </w:t>
      </w:r>
      <w:r w:rsidR="00061C9B">
        <w:t xml:space="preserve">zu ihrer Häufigkeit in den Trainingsdaten gewichtet werden.  Hierdurch wird dem unausgeglichene Klassenverhältnis in den Trainingsdaten entgegengewirkt. Außerdem wird der Parameter </w:t>
      </w:r>
      <w:r w:rsidR="00061C9B" w:rsidRPr="00061C9B">
        <w:rPr>
          <w:rStyle w:val="Code"/>
        </w:rPr>
        <w:t>criterion</w:t>
      </w:r>
      <w:r w:rsidR="00061C9B">
        <w:t xml:space="preserve"> auf</w:t>
      </w:r>
      <w:r w:rsidR="0068405D">
        <w:t xml:space="preserve"> den Wert</w:t>
      </w:r>
      <w:r w:rsidR="00061C9B">
        <w:t xml:space="preserve"> </w:t>
      </w:r>
      <w:r w:rsidR="00061C9B" w:rsidRPr="008F3AE9">
        <w:rPr>
          <w:rStyle w:val="Code"/>
        </w:rPr>
        <w:t>'</w:t>
      </w:r>
      <w:r w:rsidR="00061C9B">
        <w:rPr>
          <w:rStyle w:val="Code"/>
        </w:rPr>
        <w:t>entropy</w:t>
      </w:r>
      <w:r w:rsidR="00061C9B" w:rsidRPr="008F3AE9">
        <w:rPr>
          <w:rStyle w:val="Code"/>
        </w:rPr>
        <w:t>'</w:t>
      </w:r>
      <w:r w:rsidR="00061C9B" w:rsidRPr="00061C9B">
        <w:t xml:space="preserve"> gesetzt, wodurch die Entropie als Reinheitsmaß </w:t>
      </w:r>
      <w:r w:rsidR="00061C9B">
        <w:t>beim Aufbau der Decision</w:t>
      </w:r>
      <w:r w:rsidR="000A2F5D">
        <w:t xml:space="preserve"> </w:t>
      </w:r>
      <w:r w:rsidR="00061C9B">
        <w:t xml:space="preserve">Trees </w:t>
      </w:r>
      <w:r w:rsidR="0068405D">
        <w:t>festgelegt</w:t>
      </w:r>
      <w:r w:rsidR="00061C9B">
        <w:t xml:space="preserve"> wird. </w:t>
      </w:r>
      <w:r w:rsidR="00393FF7">
        <w:t xml:space="preserve">Weitere Parameter werden zunächst nicht gesetzt, allerdings wird in Vorbereitung auf die Hyperparameteroptimierung ein Parametergitter definiert, welches </w:t>
      </w:r>
      <w:r w:rsidR="00393FF7" w:rsidRPr="005F56C1">
        <w:t xml:space="preserve">in Code </w:t>
      </w:r>
      <w:r w:rsidR="00775222" w:rsidRPr="005F56C1">
        <w:t>4</w:t>
      </w:r>
      <w:r w:rsidR="00393FF7" w:rsidRPr="005F56C1">
        <w:t xml:space="preserve"> zu </w:t>
      </w:r>
      <w:r w:rsidR="00393FF7">
        <w:t>sehen ist. Dieses legt die zu optimierenden Hyperparameter für den Random</w:t>
      </w:r>
      <w:r w:rsidR="000A2F5D">
        <w:t xml:space="preserve"> </w:t>
      </w:r>
      <w:r w:rsidR="00393FF7">
        <w:t>Forest fest, wobei explizit angegeben wird, welche Werte</w:t>
      </w:r>
      <w:r w:rsidR="00FA2E47">
        <w:t xml:space="preserve"> im Zuge der Optimierung</w:t>
      </w:r>
      <w:r w:rsidR="00393FF7">
        <w:t xml:space="preserve"> jeweils getestet werden sollen. </w:t>
      </w:r>
      <w:r w:rsidR="0016108C">
        <w:t>Insgesamt lassen sich die definierten Werte zu 648 Hyperparameterkombinationen kombinieren.</w:t>
      </w:r>
    </w:p>
    <w:p w14:paraId="31E522BD" w14:textId="77777777" w:rsidR="004F0CBC" w:rsidRDefault="004F0CBC" w:rsidP="002C2355"/>
    <w:p w14:paraId="04A06ED8" w14:textId="77777777" w:rsidR="00393FF7" w:rsidRPr="005F56C1" w:rsidRDefault="00393FF7" w:rsidP="00393FF7">
      <w:pPr>
        <w:pStyle w:val="CodeMitRahmen"/>
        <w:rPr>
          <w:rStyle w:val="Code"/>
          <w:lang w:val="de-DE"/>
        </w:rPr>
      </w:pPr>
      <w:r w:rsidRPr="005F56C1">
        <w:rPr>
          <w:rStyle w:val="Code"/>
          <w:lang w:val="de-DE"/>
        </w:rPr>
        <w:lastRenderedPageBreak/>
        <w:t>{'max_depth': [5, 10, 20, None],</w:t>
      </w:r>
    </w:p>
    <w:p w14:paraId="19C8FFB4" w14:textId="0071D611" w:rsidR="00393FF7" w:rsidRPr="005F56C1" w:rsidRDefault="00393FF7" w:rsidP="00393FF7">
      <w:pPr>
        <w:pStyle w:val="CodeMitRahmen"/>
        <w:rPr>
          <w:rStyle w:val="Code"/>
          <w:lang w:val="en-GB"/>
        </w:rPr>
      </w:pPr>
      <w:r w:rsidRPr="005F56C1">
        <w:rPr>
          <w:rStyle w:val="Code"/>
          <w:lang w:val="de-DE"/>
        </w:rPr>
        <w:t xml:space="preserve"> </w:t>
      </w:r>
      <w:r w:rsidRPr="005F56C1">
        <w:rPr>
          <w:rStyle w:val="Code"/>
          <w:lang w:val="en-GB"/>
        </w:rPr>
        <w:t>'max_features': ['sqrt', 'log2'],</w:t>
      </w:r>
    </w:p>
    <w:p w14:paraId="4F066ED0" w14:textId="12207CBD" w:rsidR="00393FF7" w:rsidRPr="005F56C1" w:rsidRDefault="00393FF7" w:rsidP="00393FF7">
      <w:pPr>
        <w:pStyle w:val="CodeMitRahmen"/>
        <w:rPr>
          <w:rStyle w:val="Code"/>
          <w:lang w:val="en-GB"/>
        </w:rPr>
      </w:pPr>
      <w:r w:rsidRPr="005F56C1">
        <w:rPr>
          <w:rStyle w:val="Code"/>
          <w:lang w:val="en-GB"/>
        </w:rPr>
        <w:t xml:space="preserve"> 'min_samples_leaf': [2, 4, 8],</w:t>
      </w:r>
    </w:p>
    <w:p w14:paraId="44D5F3E9" w14:textId="469F3FB6" w:rsidR="00393FF7" w:rsidRPr="005F56C1" w:rsidRDefault="00393FF7" w:rsidP="00393FF7">
      <w:pPr>
        <w:pStyle w:val="CodeMitRahmen"/>
        <w:rPr>
          <w:rStyle w:val="Code"/>
          <w:lang w:val="en-GB"/>
        </w:rPr>
      </w:pPr>
      <w:r w:rsidRPr="005F56C1">
        <w:rPr>
          <w:rStyle w:val="Code"/>
          <w:lang w:val="en-GB"/>
        </w:rPr>
        <w:t xml:space="preserve"> 'min_samples_split': [4, 8, 16],</w:t>
      </w:r>
    </w:p>
    <w:p w14:paraId="5EFAFD05" w14:textId="188665CF" w:rsidR="00393FF7" w:rsidRPr="005F56C1" w:rsidRDefault="00393FF7" w:rsidP="00393FF7">
      <w:pPr>
        <w:pStyle w:val="CodeMitRahmen"/>
        <w:rPr>
          <w:rStyle w:val="Code"/>
          <w:lang w:val="en-GB"/>
        </w:rPr>
      </w:pPr>
      <w:r w:rsidRPr="005F56C1">
        <w:rPr>
          <w:rStyle w:val="Code"/>
          <w:lang w:val="en-GB"/>
        </w:rPr>
        <w:t xml:space="preserve"> 'n_estimators': [500, 750, 1000],</w:t>
      </w:r>
    </w:p>
    <w:p w14:paraId="7D3650FE" w14:textId="7F2D9E9C" w:rsidR="00393FF7" w:rsidRPr="005F56C1" w:rsidRDefault="00393FF7" w:rsidP="00393FF7">
      <w:pPr>
        <w:pStyle w:val="CodeMitRahmen"/>
        <w:rPr>
          <w:rStyle w:val="Code"/>
          <w:lang w:val="de-DE"/>
        </w:rPr>
      </w:pPr>
      <w:r w:rsidRPr="005F56C1">
        <w:rPr>
          <w:rStyle w:val="Code"/>
          <w:lang w:val="en-GB"/>
        </w:rPr>
        <w:t xml:space="preserve"> </w:t>
      </w:r>
      <w:r w:rsidRPr="005F56C1">
        <w:rPr>
          <w:rStyle w:val="Code"/>
          <w:lang w:val="de-DE"/>
        </w:rPr>
        <w:t>'max_samples': [1.0, 0.5, 0.1]}</w:t>
      </w:r>
    </w:p>
    <w:p w14:paraId="53EB363E" w14:textId="52767627" w:rsidR="00393FF7" w:rsidRDefault="006E4C6E" w:rsidP="00AD7D24">
      <w:pPr>
        <w:pStyle w:val="Beschriftung"/>
      </w:pPr>
      <w:bookmarkStart w:id="108" w:name="_Toc143696956"/>
      <w:bookmarkStart w:id="109" w:name="_Toc143779019"/>
      <w:r>
        <w:t xml:space="preserve">Code </w:t>
      </w:r>
      <w:fldSimple w:instr=" SEQ Code \* ARABIC ">
        <w:r w:rsidR="008514D7">
          <w:rPr>
            <w:noProof/>
          </w:rPr>
          <w:t>4</w:t>
        </w:r>
      </w:fldSimple>
      <w:r>
        <w:t xml:space="preserve">: </w:t>
      </w:r>
      <w:r w:rsidR="00AD7D24">
        <w:tab/>
      </w:r>
      <w:r w:rsidR="00393FF7">
        <w:t>Parametergitter für die Optimierung der Random</w:t>
      </w:r>
      <w:r w:rsidR="00675F3D">
        <w:t>-</w:t>
      </w:r>
      <w:r w:rsidR="00393FF7">
        <w:t>Forest</w:t>
      </w:r>
      <w:r w:rsidR="00675F3D">
        <w:t>-</w:t>
      </w:r>
      <w:r w:rsidR="00393FF7">
        <w:t>Klassifikatoren</w:t>
      </w:r>
      <w:bookmarkEnd w:id="108"/>
      <w:bookmarkEnd w:id="109"/>
    </w:p>
    <w:p w14:paraId="723FA689" w14:textId="77777777" w:rsidR="00393FF7" w:rsidRPr="00393FF7" w:rsidRDefault="00393FF7" w:rsidP="00393FF7"/>
    <w:p w14:paraId="6FDED3B6" w14:textId="0010F234" w:rsidR="002C6A38" w:rsidRDefault="002C6A38" w:rsidP="00DE5C5D">
      <w:r>
        <w:t xml:space="preserve">Anders als beim </w:t>
      </w:r>
      <w:r w:rsidRPr="00095EB6">
        <w:rPr>
          <w:rStyle w:val="Code"/>
        </w:rPr>
        <w:t>RandomForestClassifier</w:t>
      </w:r>
      <w:r>
        <w:t xml:space="preserve">, werden bei der </w:t>
      </w:r>
      <w:r w:rsidR="00095EB6">
        <w:t>Instanziierung</w:t>
      </w:r>
      <w:r>
        <w:t xml:space="preserve"> der Klasse </w:t>
      </w:r>
      <w:r w:rsidRPr="00095EB6">
        <w:rPr>
          <w:rStyle w:val="Code"/>
        </w:rPr>
        <w:t>SVC</w:t>
      </w:r>
      <w:r>
        <w:t xml:space="preserve"> keine Parameter gesetzt, allerdings wird die </w:t>
      </w:r>
      <w:r w:rsidRPr="00095EB6">
        <w:rPr>
          <w:rStyle w:val="Code"/>
        </w:rPr>
        <w:t>SVC</w:t>
      </w:r>
      <w:r>
        <w:t xml:space="preserve">-Instanz in ein Pipeline-Objekt verpackt und </w:t>
      </w:r>
      <w:r w:rsidR="00095EB6">
        <w:t xml:space="preserve">so </w:t>
      </w:r>
      <w:r>
        <w:t xml:space="preserve">mit einem anführenden </w:t>
      </w:r>
      <w:r w:rsidRPr="00095EB6">
        <w:rPr>
          <w:rStyle w:val="Code"/>
        </w:rPr>
        <w:t>StandardScaler</w:t>
      </w:r>
      <w:r>
        <w:t xml:space="preserve"> zusammengefasst</w:t>
      </w:r>
      <w:r w:rsidR="00525245">
        <w:t xml:space="preserve">, der dafür sorgt, dass die Merkmale der Eingabedaten vor dem Training bzw. vor der Klassifikation zunächst standardisiert werden. Das heißt, die </w:t>
      </w:r>
      <w:r w:rsidR="00095EB6">
        <w:t>Eingabem</w:t>
      </w:r>
      <w:r w:rsidR="00525245">
        <w:t>erkmal</w:t>
      </w:r>
      <w:r w:rsidR="00095EB6">
        <w:t>e</w:t>
      </w:r>
      <w:r w:rsidR="00525245">
        <w:t xml:space="preserve"> werden so skaliert, dass sie einen </w:t>
      </w:r>
      <w:r w:rsidR="00F56951">
        <w:t>Mittelwert</w:t>
      </w:r>
      <w:r w:rsidR="00525245">
        <w:t xml:space="preserve"> von </w:t>
      </w:r>
      <w:r w:rsidR="005F56C1">
        <w:t>0.0</w:t>
      </w:r>
      <w:r w:rsidR="00525245">
        <w:t xml:space="preserve"> und eine Standardabweichung von </w:t>
      </w:r>
      <w:r w:rsidR="005F56C1">
        <w:t>1.0</w:t>
      </w:r>
      <w:r w:rsidR="00525245">
        <w:t xml:space="preserve"> besitzen</w:t>
      </w:r>
      <w:r w:rsidR="00F56951">
        <w:t xml:space="preserve"> </w:t>
      </w:r>
      <w:sdt>
        <w:sdtPr>
          <w:alias w:val="To edit, see citavi.com/edit"/>
          <w:tag w:val="CitaviPlaceholder#297bd66d-0165-4814-aa5e-566eb9d2aa86"/>
          <w:id w:val="193578076"/>
          <w:placeholder>
            <w:docPart w:val="DefaultPlaceholder_-1854013440"/>
          </w:placeholder>
        </w:sdtPr>
        <w:sdtContent>
          <w:r w:rsidR="00F56951">
            <w:fldChar w:fldCharType="begin"/>
          </w:r>
          <w:r w:rsidR="000E486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mN2U4ZDc4LTg5NGMtNDM5MC1hNWI3LTMzZWRjZjY4ZTI4YSIsIlJhbmdlTGVuZ3RoIjoxMy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zEiLCJTdGFydFBhZ2UiOnsiJGlkIjoiNSIsIiR0eXBlIjoiU3dpc3NBY2FkZW1pYy5QYWdlTnVtYmVyLCBTd2lzc0FjYWRlbWljIiwiSXNGdWxseU51bWVyaWMiOnRydWUsIk51bWJlciI6NzEsIk51bWJlcmluZ1R5cGUiOjAsIk51bWVyYWxTeXN0ZW0iOjAsIk9yaWdpbmFsU3RyaW5nIjoiNzEiLCJQcmV0dHlTdHJpbmciOiI3MS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}</w:instrText>
          </w:r>
          <w:r w:rsidR="00F56951">
            <w:fldChar w:fldCharType="separate"/>
          </w:r>
          <w:r w:rsidR="000E486B">
            <w:t>[10, S. 71f.]</w:t>
          </w:r>
          <w:r w:rsidR="00F56951">
            <w:fldChar w:fldCharType="end"/>
          </w:r>
        </w:sdtContent>
      </w:sdt>
      <w:r w:rsidR="00525245">
        <w:t>. Da Support</w:t>
      </w:r>
      <w:r w:rsidR="000A2F5D">
        <w:t xml:space="preserve"> </w:t>
      </w:r>
      <w:r w:rsidR="00525245">
        <w:t>Vector</w:t>
      </w:r>
      <w:r w:rsidR="000A2F5D">
        <w:t xml:space="preserve"> </w:t>
      </w:r>
      <w:r w:rsidR="00525245">
        <w:t xml:space="preserve">Machines empfindlich auf </w:t>
      </w:r>
      <w:r w:rsidR="00CC0F78">
        <w:t>unterschiedliche Wertebereiche</w:t>
      </w:r>
      <w:r w:rsidR="00095EB6">
        <w:t xml:space="preserve"> der</w:t>
      </w:r>
      <w:r w:rsidR="00525245">
        <w:t xml:space="preserve"> Eingabemerkmale reagieren, können durch eine vorangehende Standardisierung oft deutlich bessere </w:t>
      </w:r>
      <w:r w:rsidR="007772F1">
        <w:t>Klassifikationse</w:t>
      </w:r>
      <w:r w:rsidR="00525245">
        <w:t>rgebnisse erzielt werden</w:t>
      </w:r>
      <w:r w:rsidR="00F56951">
        <w:t xml:space="preserve"> </w:t>
      </w:r>
      <w:sdt>
        <w:sdtPr>
          <w:alias w:val="To edit, see citavi.com/edit"/>
          <w:tag w:val="CitaviPlaceholder#e4b36e72-f18d-4866-b5cd-f013f25449c4"/>
          <w:id w:val="-683440682"/>
          <w:placeholder>
            <w:docPart w:val="DefaultPlaceholder_-1854013440"/>
          </w:placeholder>
        </w:sdtPr>
        <w:sdtContent>
          <w:r w:rsidR="00F56951">
            <w:fldChar w:fldCharType="begin"/>
          </w:r>
          <w:r w:rsidR="000E486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2MGJhMjE0LTBhZmItNDY0Yy05NjUyLWMwZTdjYjkwZjhhNyIsIlJhbmdlTGVuZ3RoIjoxMi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U2IiwiU3RhcnRQYWdlIjp7IiRpZCI6IjUiLCIkdHlwZSI6IlN3aXNzQWNhZGVtaWMuUGFnZU51bWJlciwgU3dpc3NBY2FkZW1pYyIsIklzRnVsbHlOdW1lcmljIjp0cnVlLCJOdW1iZXIiOjE1NiwiTnVtYmVyaW5nVHlwZSI6MCwiTnVtZXJhbFN5c3RlbSI6MCwiT3JpZ2luYWxTdHJpbmciOiIxNTYiLCJQcmV0dHlTdHJpbmciOiIxNTY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yNVQxMzozNDozMSIsIlByb2plY3QiOnsiJHJlZiI6IjgifX0sIlVzZU51bWJlcmluZ1R5cGVPZlBhcmVudERvY3VtZW50IjpmYWxzZX1dLCJGb3JtYXR0ZWRUZXh0Ijp7IiRpZCI6IjEzIiwiQ291bnQiOjEsIlRleHRVbml0cyI6W3siJGlkIjoiMTQiLCJGb250U3R5bGUiOnsiJGlkIjoiMTUiLCJOZXV0cmFsIjp0cnVlfSwiUmVhZGluZ09yZGVyIjoxLCJUZXh0IjoiWzEwLCBTLiAxNTZdIn1dfSwiVGFnIjoiQ2l0YXZpUGxhY2Vob2xkZXIjZTRiMzZlNzItZjE4ZC00ODY2LWI1Y2QtZjAxM2YyNTQ0OWM0IiwiVGV4dCI6IlsxMCwgUy4gMTU2XSIsIldBSVZlcnNpb24iOiI2LjE0LjAuMCJ9}</w:instrText>
          </w:r>
          <w:r w:rsidR="00F56951">
            <w:fldChar w:fldCharType="separate"/>
          </w:r>
          <w:r w:rsidR="000E486B">
            <w:t>[10, S. 156]</w:t>
          </w:r>
          <w:r w:rsidR="00F56951">
            <w:fldChar w:fldCharType="end"/>
          </w:r>
        </w:sdtContent>
      </w:sdt>
      <w:r w:rsidR="00525245">
        <w:t xml:space="preserve">. </w:t>
      </w:r>
      <w:r w:rsidR="00775222">
        <w:t>Anschließend wird auch für den Support</w:t>
      </w:r>
      <w:r w:rsidR="000A2F5D">
        <w:t>-</w:t>
      </w:r>
      <w:r w:rsidR="00775222">
        <w:t>Vector</w:t>
      </w:r>
      <w:r w:rsidR="00675F3D">
        <w:t>-</w:t>
      </w:r>
      <w:r w:rsidR="00775222">
        <w:t>Klassifikator ein Parametergitter</w:t>
      </w:r>
      <w:r w:rsidR="00A73C4D">
        <w:t xml:space="preserve"> </w:t>
      </w:r>
      <w:r w:rsidR="00775222">
        <w:t xml:space="preserve">zur </w:t>
      </w:r>
      <w:r w:rsidR="00775222" w:rsidRPr="00CA41DE">
        <w:t>Hyperparameteroptimierung</w:t>
      </w:r>
      <w:r w:rsidR="00A73C4D" w:rsidRPr="00CA41DE">
        <w:t xml:space="preserve">, </w:t>
      </w:r>
      <w:r w:rsidR="00CA41DE">
        <w:t>das</w:t>
      </w:r>
      <w:r w:rsidR="00A73C4D" w:rsidRPr="00CA41DE">
        <w:t xml:space="preserve"> in Code 5 zu sehen</w:t>
      </w:r>
      <w:r w:rsidR="00CA41DE">
        <w:t xml:space="preserve"> ist</w:t>
      </w:r>
      <w:r w:rsidR="00A73C4D" w:rsidRPr="00CA41DE">
        <w:t>, festgelegt</w:t>
      </w:r>
      <w:r w:rsidR="00775222" w:rsidRPr="00CA41DE">
        <w:t>.</w:t>
      </w:r>
      <w:r w:rsidR="006E2701" w:rsidRPr="00CA41DE">
        <w:t xml:space="preserve"> Dieses enthält</w:t>
      </w:r>
      <w:r w:rsidR="00327FB4" w:rsidRPr="00CA41DE">
        <w:t xml:space="preserve"> lediglich</w:t>
      </w:r>
      <w:r w:rsidR="006E2701" w:rsidRPr="00CA41DE">
        <w:t xml:space="preserve"> 75 mögliche Hyperparameterkombinationen</w:t>
      </w:r>
      <w:r w:rsidR="00CA41DE">
        <w:t xml:space="preserve">. Zu bedenken ist jedoch, dass für eine Betrachtung einer einzelnen Kombination – innerhalb einer </w:t>
      </w:r>
      <w:r w:rsidR="00CA41DE" w:rsidRPr="00CA41DE">
        <w:rPr>
          <w:rStyle w:val="Code"/>
        </w:rPr>
        <w:t>SVC</w:t>
      </w:r>
      <w:r w:rsidR="00CA41DE">
        <w:t xml:space="preserve">-Instanz gekapselt – gleich mehrere SVMs trainiert werden müssen. </w:t>
      </w:r>
      <w:r w:rsidR="00327FB4" w:rsidRPr="00CA41DE">
        <w:t>Der Grund hierfür ist, dass sich</w:t>
      </w:r>
      <w:r w:rsidR="00CA41DE">
        <w:t xml:space="preserve"> einzelne</w:t>
      </w:r>
      <w:r w:rsidR="00327FB4" w:rsidRPr="00CA41DE">
        <w:t xml:space="preserve"> SVMs lediglich zur binären Klassifikation eignen. Es existieren jedoch verschiedene Strategien</w:t>
      </w:r>
      <w:r w:rsidR="000A7DBF" w:rsidRPr="00CA41DE">
        <w:t>, um auf Basis mehrerer</w:t>
      </w:r>
      <w:r w:rsidR="00327FB4" w:rsidRPr="00CA41DE">
        <w:t xml:space="preserve"> binäre</w:t>
      </w:r>
      <w:r w:rsidR="000A7DBF" w:rsidRPr="00CA41DE">
        <w:t>r</w:t>
      </w:r>
      <w:r w:rsidR="00327FB4" w:rsidRPr="00CA41DE">
        <w:t xml:space="preserve"> Klassifikatoren</w:t>
      </w:r>
      <w:r w:rsidR="000A7DBF" w:rsidRPr="00CA41DE">
        <w:t xml:space="preserve">, eine mehrklassige Klassifikation umzusetzen. Die Klasse SVC nutzt die </w:t>
      </w:r>
      <w:proofErr w:type="spellStart"/>
      <w:r w:rsidR="000A7DBF" w:rsidRPr="00CA41DE">
        <w:rPr>
          <w:i/>
          <w:iCs/>
        </w:rPr>
        <w:t>One</w:t>
      </w:r>
      <w:proofErr w:type="spellEnd"/>
      <w:r w:rsidR="000A7DBF" w:rsidRPr="00CA41DE">
        <w:rPr>
          <w:i/>
          <w:iCs/>
        </w:rPr>
        <w:t>-versus-</w:t>
      </w:r>
      <w:proofErr w:type="spellStart"/>
      <w:r w:rsidR="000A7DBF" w:rsidRPr="00CA41DE">
        <w:rPr>
          <w:i/>
          <w:iCs/>
        </w:rPr>
        <w:t>One</w:t>
      </w:r>
      <w:proofErr w:type="spellEnd"/>
      <w:r w:rsidR="000A7DBF" w:rsidRPr="00CA41DE">
        <w:rPr>
          <w:i/>
          <w:iCs/>
        </w:rPr>
        <w:t>-Strategie</w:t>
      </w:r>
      <w:r w:rsidR="000A7DBF" w:rsidRPr="00CA41DE">
        <w:t>, bei welcher</w:t>
      </w:r>
      <w:r w:rsidR="00327FB4" w:rsidRPr="00CA41DE">
        <w:t xml:space="preserve"> </w:t>
      </w:r>
      <w:r w:rsidR="000A7DBF" w:rsidRPr="00CA41DE">
        <w:t>für jedes Klassenpaar jeweils eine SVM</w:t>
      </w:r>
      <w:r w:rsidR="00CA41DE" w:rsidRPr="00CA41DE">
        <w:t xml:space="preserve"> zur </w:t>
      </w:r>
      <w:r w:rsidR="00CA41DE">
        <w:t>Unterscheidung der betreffenden Klassen</w:t>
      </w:r>
      <w:r w:rsidR="000A7DBF" w:rsidRPr="00CA41DE">
        <w:t xml:space="preserve"> trainiert wird.</w:t>
      </w:r>
      <w:r w:rsidR="00DE5C5D">
        <w:t xml:space="preserve"> Für eine dreiklassige Klassifikation werden intern also drei SVMs benötigt. Bei vier Klassen erhöht sich diese Zahl auf sechs. </w:t>
      </w:r>
    </w:p>
    <w:p w14:paraId="10880802" w14:textId="77777777" w:rsidR="006F38A4" w:rsidRPr="00B56C88" w:rsidRDefault="006F38A4" w:rsidP="006F38A4">
      <w:pPr>
        <w:pStyle w:val="CodeMitRahmen"/>
        <w:rPr>
          <w:sz w:val="22"/>
          <w:szCs w:val="20"/>
          <w:lang w:val="de-DE"/>
        </w:rPr>
      </w:pPr>
      <w:r w:rsidRPr="00B56C88">
        <w:rPr>
          <w:sz w:val="22"/>
          <w:szCs w:val="20"/>
          <w:lang w:val="de-DE"/>
        </w:rPr>
        <w:t>{'svc__C': [10, 100, 1000, 2500, 5000],</w:t>
      </w:r>
    </w:p>
    <w:p w14:paraId="4DA7EC19" w14:textId="4F84C0F1" w:rsidR="006F38A4" w:rsidRPr="00B56C88" w:rsidRDefault="006F38A4" w:rsidP="006F38A4">
      <w:pPr>
        <w:pStyle w:val="CodeMitRahmen"/>
        <w:rPr>
          <w:sz w:val="22"/>
          <w:szCs w:val="20"/>
          <w:lang w:val="de-DE"/>
        </w:rPr>
      </w:pPr>
      <w:r w:rsidRPr="00B56C88">
        <w:rPr>
          <w:sz w:val="22"/>
          <w:szCs w:val="20"/>
          <w:lang w:val="de-DE"/>
        </w:rPr>
        <w:t xml:space="preserve"> 'svc__gamma': [1, 0.1, 0.01, 0.001, 0.0001],</w:t>
      </w:r>
    </w:p>
    <w:p w14:paraId="6B856D38" w14:textId="3CA8A047" w:rsidR="00FF3D58" w:rsidRPr="00B56C88" w:rsidRDefault="006F38A4" w:rsidP="006F38A4">
      <w:pPr>
        <w:pStyle w:val="CodeMitRahmen"/>
        <w:rPr>
          <w:sz w:val="22"/>
          <w:szCs w:val="20"/>
          <w:lang w:val="de-DE"/>
        </w:rPr>
      </w:pPr>
      <w:r w:rsidRPr="00B56C88">
        <w:rPr>
          <w:sz w:val="22"/>
          <w:szCs w:val="20"/>
          <w:lang w:val="de-DE"/>
        </w:rPr>
        <w:t xml:space="preserve"> 'svc__kernel': ['rbf', 'linear', 'sigmoid']}</w:t>
      </w:r>
    </w:p>
    <w:p w14:paraId="5A019527" w14:textId="069828E3" w:rsidR="000329D2" w:rsidRDefault="006E4C6E" w:rsidP="00AD7D24">
      <w:pPr>
        <w:pStyle w:val="Beschriftung"/>
      </w:pPr>
      <w:bookmarkStart w:id="110" w:name="_Toc143696957"/>
      <w:bookmarkStart w:id="111" w:name="_Toc143779020"/>
      <w:r>
        <w:t xml:space="preserve">Code </w:t>
      </w:r>
      <w:fldSimple w:instr=" SEQ Code \* ARABIC ">
        <w:r w:rsidR="008514D7">
          <w:rPr>
            <w:noProof/>
          </w:rPr>
          <w:t>5</w:t>
        </w:r>
      </w:fldSimple>
      <w:r>
        <w:t>:</w:t>
      </w:r>
      <w:r w:rsidR="00AD7D24">
        <w:tab/>
      </w:r>
      <w:r w:rsidR="006F38A4">
        <w:t>Parametergitter für die Optimierung der Support</w:t>
      </w:r>
      <w:r w:rsidR="00675F3D">
        <w:t>-</w:t>
      </w:r>
      <w:r w:rsidR="006F38A4">
        <w:t>Vector</w:t>
      </w:r>
      <w:r w:rsidR="00675F3D">
        <w:t>-</w:t>
      </w:r>
      <w:r w:rsidR="006F38A4">
        <w:t>Klassifikatoren</w:t>
      </w:r>
      <w:bookmarkEnd w:id="110"/>
      <w:bookmarkEnd w:id="111"/>
    </w:p>
    <w:p w14:paraId="7E3807C5" w14:textId="77777777" w:rsidR="006F38A4" w:rsidRDefault="006F38A4" w:rsidP="006F38A4"/>
    <w:p w14:paraId="3110944D" w14:textId="35FBC15C" w:rsidR="00915066" w:rsidRDefault="00A73C4D" w:rsidP="00586FF1">
      <w:r>
        <w:t xml:space="preserve">Nach der Definition der Basismodelle und der zugehörigen Parametergitter werden die optimalen Hyperparameter für das jeweilige </w:t>
      </w:r>
      <w:r w:rsidR="004F0CBC">
        <w:t>Klassifikationsverfahren</w:t>
      </w:r>
      <w:r>
        <w:t xml:space="preserve"> gesucht. Hierfür </w:t>
      </w:r>
      <w:r w:rsidR="002C043F">
        <w:t xml:space="preserve">wird, wie </w:t>
      </w:r>
      <w:r w:rsidR="002C043F" w:rsidRPr="004F0CBC">
        <w:t xml:space="preserve">in </w:t>
      </w:r>
      <w:r w:rsidR="002C043F" w:rsidRPr="004F0CBC">
        <w:lastRenderedPageBreak/>
        <w:t xml:space="preserve">Code 6 zu </w:t>
      </w:r>
      <w:r w:rsidR="002C043F">
        <w:t>sehen ist,</w:t>
      </w:r>
      <w:r>
        <w:t xml:space="preserve"> die scikit-learn</w:t>
      </w:r>
      <w:r w:rsidR="002C043F">
        <w:t>-Klasse</w:t>
      </w:r>
      <w:r>
        <w:t xml:space="preserve"> </w:t>
      </w:r>
      <w:r w:rsidRPr="002C043F">
        <w:rPr>
          <w:rStyle w:val="Code"/>
        </w:rPr>
        <w:t>GridSearchCV</w:t>
      </w:r>
      <w:r w:rsidR="002C043F">
        <w:t xml:space="preserve"> </w:t>
      </w:r>
      <w:r w:rsidR="00E85CE3">
        <w:t>zur</w:t>
      </w:r>
      <w:r w:rsidR="004F0CBC">
        <w:t xml:space="preserve"> Gittersuche </w:t>
      </w:r>
      <w:r w:rsidR="002C043F">
        <w:t>genutzt</w:t>
      </w:r>
      <w:r w:rsidR="00E60FD4">
        <w:t xml:space="preserve">, welcher bei der Instanziierung </w:t>
      </w:r>
      <w:r w:rsidR="00FA2E47">
        <w:t>ein</w:t>
      </w:r>
      <w:r w:rsidR="00E60FD4">
        <w:t xml:space="preserve"> Basismodell </w:t>
      </w:r>
      <w:r w:rsidR="00E60FD4" w:rsidRPr="00E85CE3">
        <w:rPr>
          <w:rStyle w:val="Code"/>
        </w:rPr>
        <w:t>clf</w:t>
      </w:r>
      <w:r w:rsidR="00E60FD4">
        <w:t xml:space="preserve"> und das</w:t>
      </w:r>
      <w:r w:rsidR="00FA2E47">
        <w:t xml:space="preserve"> zughörige</w:t>
      </w:r>
      <w:r w:rsidR="00E60FD4">
        <w:t xml:space="preserve"> Parametergitter </w:t>
      </w:r>
      <w:r w:rsidR="00E60FD4" w:rsidRPr="00E85CE3">
        <w:rPr>
          <w:rStyle w:val="Code"/>
          <w:noProof/>
        </w:rPr>
        <w:t>param_grid</w:t>
      </w:r>
      <w:r w:rsidR="00E60FD4">
        <w:t xml:space="preserve"> übergeben werden. Beim Aufruf der </w:t>
      </w:r>
      <w:r w:rsidR="00E60FD4" w:rsidRPr="00E85CE3">
        <w:rPr>
          <w:rStyle w:val="Code"/>
        </w:rPr>
        <w:t>fit</w:t>
      </w:r>
      <w:r w:rsidR="00E60FD4">
        <w:t xml:space="preserve">-Methode wird jede </w:t>
      </w:r>
      <w:r w:rsidR="00915066">
        <w:t>mögliche</w:t>
      </w:r>
      <w:r w:rsidR="00E60FD4">
        <w:t xml:space="preserve"> Hyperparameterkombination über eine </w:t>
      </w:r>
      <w:r w:rsidR="00E60FD4" w:rsidRPr="004F0CBC">
        <w:rPr>
          <w:i/>
          <w:iCs/>
        </w:rPr>
        <w:t>Kreuzvalidierung</w:t>
      </w:r>
      <w:r w:rsidR="00E60FD4">
        <w:t xml:space="preserve"> evaluiert. Hierbei wird der Trainingsdatensatz zunächst in mehrere </w:t>
      </w:r>
      <w:r w:rsidR="00586FF1">
        <w:t xml:space="preserve">sogenannte </w:t>
      </w:r>
      <w:r w:rsidR="00586FF1" w:rsidRPr="00586FF1">
        <w:rPr>
          <w:i/>
          <w:iCs/>
        </w:rPr>
        <w:t>Folds</w:t>
      </w:r>
      <w:r w:rsidR="00E60FD4">
        <w:t xml:space="preserve"> aufgeteilt. </w:t>
      </w:r>
      <w:r w:rsidR="00915066">
        <w:t>Danach</w:t>
      </w:r>
      <w:r w:rsidR="00E60FD4">
        <w:t xml:space="preserve"> wird </w:t>
      </w:r>
      <w:r w:rsidR="008B382D">
        <w:t>das</w:t>
      </w:r>
      <w:r w:rsidR="00E60FD4">
        <w:t xml:space="preserve"> Modell unter Nutzung der aktuellen Hyperparameterkombination einmal pro </w:t>
      </w:r>
      <w:r w:rsidR="00586FF1">
        <w:t xml:space="preserve">Fold trainiert, wobei der betrachtete Fold zur Validierung und die übrigen Daten für das Training genutzt werden. Für jeden Fold wird dabei die Klassifikationsqualität auf Basis des F1-Scores </w:t>
      </w:r>
      <w:r w:rsidR="00E00948">
        <w:t>bestimmt</w:t>
      </w:r>
      <w:r w:rsidR="00586FF1">
        <w:t xml:space="preserve">. </w:t>
      </w:r>
      <w:r w:rsidR="00915066">
        <w:t xml:space="preserve">Die Bewertung </w:t>
      </w:r>
      <w:r w:rsidR="00E85CE3">
        <w:t>der</w:t>
      </w:r>
      <w:r w:rsidR="00915066">
        <w:t xml:space="preserve"> Hyperparameterkombination ergibt sich </w:t>
      </w:r>
      <w:r w:rsidR="004A0FBE">
        <w:t>anschließend, indem die F1-Scores aller Folds gemittelt werden.</w:t>
      </w:r>
      <w:r w:rsidR="00814F78">
        <w:t xml:space="preserve"> </w:t>
      </w:r>
    </w:p>
    <w:p w14:paraId="69C05D4E" w14:textId="77777777" w:rsidR="00814F78" w:rsidRPr="008B382D" w:rsidRDefault="00814F78" w:rsidP="00814F78">
      <w:pPr>
        <w:pStyle w:val="CodeMitRahmen"/>
        <w:contextualSpacing/>
        <w:rPr>
          <w:lang w:val="en-GB"/>
        </w:rPr>
      </w:pPr>
      <w:r w:rsidRPr="008B382D">
        <w:rPr>
          <w:lang w:val="en-GB"/>
        </w:rPr>
        <w:t>grid = GridSearchCV(clf, param_grid, refit=True, cv=val_split,</w:t>
      </w:r>
    </w:p>
    <w:p w14:paraId="03814CD4" w14:textId="038E11C9" w:rsidR="00814F78" w:rsidRPr="008B382D" w:rsidRDefault="00B56C88" w:rsidP="00B56C88">
      <w:pPr>
        <w:pStyle w:val="CodeMitRahmen"/>
        <w:rPr>
          <w:lang w:val="en-GB"/>
        </w:rPr>
      </w:pPr>
      <w:r w:rsidRPr="008B382D">
        <w:rPr>
          <w:lang w:val="en-GB"/>
        </w:rPr>
        <w:t xml:space="preserve">  </w:t>
      </w:r>
      <w:r w:rsidR="00814F78" w:rsidRPr="008B382D">
        <w:rPr>
          <w:lang w:val="en-GB"/>
        </w:rPr>
        <w:t>scoring='f1_macro')</w:t>
      </w:r>
    </w:p>
    <w:p w14:paraId="7788616C" w14:textId="0C636B1B" w:rsidR="00814F78" w:rsidRPr="008B382D" w:rsidRDefault="00814F78" w:rsidP="00814F78">
      <w:pPr>
        <w:pStyle w:val="CodeMitRahmen"/>
        <w:rPr>
          <w:lang w:val="en-GB"/>
        </w:rPr>
      </w:pPr>
      <w:r w:rsidRPr="008B382D">
        <w:rPr>
          <w:lang w:val="en-GB"/>
        </w:rPr>
        <w:t>grid.fit(X_train, y_train)</w:t>
      </w:r>
    </w:p>
    <w:p w14:paraId="4C848E0F" w14:textId="77777777" w:rsidR="00814F78" w:rsidRPr="008B382D" w:rsidRDefault="00814F78" w:rsidP="00814F78">
      <w:pPr>
        <w:pStyle w:val="CodeMitRahmen"/>
        <w:rPr>
          <w:lang w:val="en-GB"/>
        </w:rPr>
      </w:pPr>
    </w:p>
    <w:p w14:paraId="4F80F1D6" w14:textId="7CBE72E9" w:rsidR="00814F78" w:rsidRPr="008B382D" w:rsidRDefault="00814F78" w:rsidP="00814F78">
      <w:pPr>
        <w:pStyle w:val="CodeMitRahmen"/>
        <w:rPr>
          <w:lang w:val="en-GB"/>
        </w:rPr>
      </w:pPr>
      <w:r w:rsidRPr="008B382D">
        <w:rPr>
          <w:lang w:val="en-GB"/>
        </w:rPr>
        <w:t>best_clf = grid.best_estimator_</w:t>
      </w:r>
    </w:p>
    <w:p w14:paraId="0042F46A" w14:textId="0C880E14" w:rsidR="00814F78" w:rsidRDefault="006E4C6E" w:rsidP="00AD7D24">
      <w:pPr>
        <w:pStyle w:val="Beschriftung"/>
      </w:pPr>
      <w:bookmarkStart w:id="112" w:name="_Toc143696958"/>
      <w:bookmarkStart w:id="113" w:name="_Toc143779021"/>
      <w:r>
        <w:t xml:space="preserve">Code </w:t>
      </w:r>
      <w:fldSimple w:instr=" SEQ Code \* ARABIC ">
        <w:r w:rsidR="008514D7">
          <w:rPr>
            <w:noProof/>
          </w:rPr>
          <w:t>6</w:t>
        </w:r>
      </w:fldSimple>
      <w:r>
        <w:t xml:space="preserve">: </w:t>
      </w:r>
      <w:r w:rsidR="00AD7D24">
        <w:tab/>
      </w:r>
      <w:r w:rsidR="00104EB3">
        <w:t xml:space="preserve">Gittersuche mittels </w:t>
      </w:r>
      <w:r w:rsidR="00104EB3" w:rsidRPr="00A32111">
        <w:rPr>
          <w:rStyle w:val="Code"/>
        </w:rPr>
        <w:t>GridSearchCV</w:t>
      </w:r>
      <w:bookmarkEnd w:id="112"/>
      <w:bookmarkEnd w:id="113"/>
    </w:p>
    <w:p w14:paraId="2DCB36D6" w14:textId="77777777" w:rsidR="00104EB3" w:rsidRPr="00104EB3" w:rsidRDefault="00104EB3" w:rsidP="00104EB3"/>
    <w:p w14:paraId="7AD3E490" w14:textId="78FE75EC" w:rsidR="00814F78" w:rsidRDefault="00E85CE3" w:rsidP="00A37058">
      <w:r>
        <w:t>Das Setzen</w:t>
      </w:r>
      <w:r w:rsidR="00FA2E47">
        <w:t xml:space="preserve"> von</w:t>
      </w:r>
      <w:r>
        <w:t xml:space="preserve"> </w:t>
      </w:r>
      <w:r w:rsidRPr="00BA7120">
        <w:rPr>
          <w:rStyle w:val="Code"/>
        </w:rPr>
        <w:t>refit</w:t>
      </w:r>
      <w:r w:rsidR="005241D5" w:rsidRPr="005241D5">
        <w:t xml:space="preserve"> auf</w:t>
      </w:r>
      <w:r w:rsidR="005241D5">
        <w:rPr>
          <w:rStyle w:val="Code"/>
        </w:rPr>
        <w:t xml:space="preserve"> </w:t>
      </w:r>
      <w:r w:rsidRPr="00BA7120">
        <w:rPr>
          <w:rStyle w:val="Code"/>
        </w:rPr>
        <w:t>True</w:t>
      </w:r>
      <w:r>
        <w:t xml:space="preserve"> bei der Instanziierung von </w:t>
      </w:r>
      <w:r w:rsidRPr="00BA7120">
        <w:rPr>
          <w:rStyle w:val="Code"/>
        </w:rPr>
        <w:t>GridSearchCV</w:t>
      </w:r>
      <w:r>
        <w:t xml:space="preserve"> sorgt dafür, dass das beste Modell nach der Suche erneut unter der Nutzung der gesa</w:t>
      </w:r>
      <w:r w:rsidR="008B382D">
        <w:t>m</w:t>
      </w:r>
      <w:r>
        <w:t>ten Trainingsdaten trainiert wird.</w:t>
      </w:r>
      <w:r w:rsidR="00E613F6">
        <w:t xml:space="preserve"> Über den Parameter cv kann die Strategie zur Kreuzvalidierung festgelegt werden. Hier wurde </w:t>
      </w:r>
      <w:r w:rsidR="00BA7120">
        <w:t>das</w:t>
      </w:r>
      <w:r w:rsidR="00E613F6">
        <w:t xml:space="preserve"> Objekt </w:t>
      </w:r>
      <w:r w:rsidR="00BA7120" w:rsidRPr="00BA7120">
        <w:rPr>
          <w:rStyle w:val="Code"/>
          <w:noProof/>
        </w:rPr>
        <w:t>val_split</w:t>
      </w:r>
      <w:r w:rsidR="00BA7120">
        <w:t xml:space="preserve"> </w:t>
      </w:r>
      <w:r w:rsidR="00E613F6">
        <w:t xml:space="preserve">der Klasse </w:t>
      </w:r>
      <w:r w:rsidR="00E613F6" w:rsidRPr="00BA7120">
        <w:rPr>
          <w:rStyle w:val="Code"/>
        </w:rPr>
        <w:t xml:space="preserve">PredifinedSplit </w:t>
      </w:r>
      <w:r w:rsidR="00E613F6">
        <w:t>übergeben, welches</w:t>
      </w:r>
      <w:r w:rsidR="00A37058">
        <w:t xml:space="preserve"> eine</w:t>
      </w:r>
      <w:r w:rsidR="00E613F6">
        <w:t xml:space="preserve"> explizit</w:t>
      </w:r>
      <w:r w:rsidR="00A37058">
        <w:t>e</w:t>
      </w:r>
      <w:r w:rsidR="00FA2E47">
        <w:t xml:space="preserve"> </w:t>
      </w:r>
      <w:r w:rsidR="00A37058">
        <w:t>Aufteilung der Trainingsdatenpunkte in fünf Folds festlegt.</w:t>
      </w:r>
      <w:r w:rsidR="00E613F6">
        <w:t xml:space="preserve"> Der Grund hierfür ist, dass aufeinanderfolgende Datenpunkte</w:t>
      </w:r>
      <w:r w:rsidR="00BA7120">
        <w:t xml:space="preserve"> in den Datensätzen für die Vorklassifikation</w:t>
      </w:r>
      <w:r w:rsidR="0083747D">
        <w:t xml:space="preserve"> </w:t>
      </w:r>
      <w:r w:rsidR="00E613F6">
        <w:t>in der Regel nicht voneinander unabhängig sind</w:t>
      </w:r>
      <w:r w:rsidR="0083747D">
        <w:t xml:space="preserve"> (siehe </w:t>
      </w:r>
      <w:r w:rsidR="009C2D24">
        <w:t>Untera</w:t>
      </w:r>
      <w:r w:rsidR="0083747D">
        <w:t>bschnitt</w:t>
      </w:r>
      <w:r w:rsidR="009C2D24">
        <w:t xml:space="preserve"> 7.2.2</w:t>
      </w:r>
      <w:r w:rsidR="0083747D">
        <w:t>)</w:t>
      </w:r>
      <w:r w:rsidR="00E613F6">
        <w:t>. Würde die Aufteilung also</w:t>
      </w:r>
      <w:r w:rsidR="00A37058">
        <w:t xml:space="preserve"> – wie üblich –</w:t>
      </w:r>
      <w:r w:rsidR="00E613F6">
        <w:t xml:space="preserve"> zufällig geschehen, würden </w:t>
      </w:r>
      <w:r w:rsidR="008B382D">
        <w:t>sehr wahrscheinlich</w:t>
      </w:r>
      <w:r w:rsidR="00E613F6">
        <w:t xml:space="preserve"> Abhängigkeiten zwischen Trainings- und Validierungsdaten bestehen, die die Bewertung der Modelle </w:t>
      </w:r>
      <w:r w:rsidR="005C525B">
        <w:t xml:space="preserve">bei der Validierung </w:t>
      </w:r>
      <w:r w:rsidR="00E613F6">
        <w:t xml:space="preserve">verzerren. </w:t>
      </w:r>
      <w:r w:rsidR="00A37058">
        <w:t>Durch die Festlegung der Folds wird dafür gesorgt, dass voneinander abhängige Datenpunkte demselben Fold zugeordnet werden</w:t>
      </w:r>
      <w:r w:rsidR="00693510">
        <w:t>,</w:t>
      </w:r>
      <w:r w:rsidR="00A37058">
        <w:t xml:space="preserve"> </w:t>
      </w:r>
      <w:r w:rsidR="00693510">
        <w:t>w</w:t>
      </w:r>
      <w:r w:rsidR="00A37058">
        <w:t>odurch eine Abhängigkeit zwischen</w:t>
      </w:r>
      <w:r w:rsidR="004B457B">
        <w:t xml:space="preserve"> den Folds und damit auch </w:t>
      </w:r>
      <w:r w:rsidR="00693510">
        <w:t xml:space="preserve">zwischen </w:t>
      </w:r>
      <w:r w:rsidR="00A37058">
        <w:t>Trainings- und Validierungsdaten vermieden wird.</w:t>
      </w:r>
    </w:p>
    <w:p w14:paraId="5BDAE589" w14:textId="540EA4CF" w:rsidR="006F38A4" w:rsidRPr="00F66FF0" w:rsidRDefault="003445C3" w:rsidP="008B6C07">
      <w:r>
        <w:t xml:space="preserve">Nachdem alle Kombinationen kreuzvalidiert wurden, kann auf das Modell mit den besten gefundenen Hyperparametern einfach über das Klassenattribut </w:t>
      </w:r>
      <w:r w:rsidRPr="00BA7120">
        <w:rPr>
          <w:rStyle w:val="Code"/>
          <w:noProof/>
        </w:rPr>
        <w:t>best_estimator_</w:t>
      </w:r>
      <w:r>
        <w:t xml:space="preserve"> zugegriffen werden.</w:t>
      </w:r>
      <w:r w:rsidR="0098797A">
        <w:t xml:space="preserve"> Den nachfolgenden Tabellen Tab.5 und Tab. 6 können die besten gefundenen Hyperparamter und die zugehörigen F1-Scores für die Support</w:t>
      </w:r>
      <w:r w:rsidR="00675F3D">
        <w:t>-</w:t>
      </w:r>
      <w:r w:rsidR="0098797A">
        <w:t>Vektor</w:t>
      </w:r>
      <w:r w:rsidR="00675F3D">
        <w:t>-</w:t>
      </w:r>
      <w:r w:rsidR="0098797A">
        <w:t xml:space="preserve"> bzw. die Random</w:t>
      </w:r>
      <w:r w:rsidR="00675F3D">
        <w:t>-</w:t>
      </w:r>
      <w:r w:rsidR="0098797A">
        <w:t>Forest</w:t>
      </w:r>
      <w:r w:rsidR="00675F3D">
        <w:t>-</w:t>
      </w:r>
      <w:r w:rsidR="0098797A">
        <w:t xml:space="preserve">Klassifikatoren entnommen werden. </w:t>
      </w:r>
    </w:p>
    <w:tbl>
      <w:tblPr>
        <w:tblStyle w:val="zuTabStandard"/>
        <w:tblW w:w="0" w:type="auto"/>
        <w:tblLook w:val="04A0" w:firstRow="1" w:lastRow="0" w:firstColumn="1" w:lastColumn="0" w:noHBand="0" w:noVBand="1"/>
      </w:tblPr>
      <w:tblGrid>
        <w:gridCol w:w="1412"/>
        <w:gridCol w:w="1559"/>
        <w:gridCol w:w="1701"/>
        <w:gridCol w:w="1701"/>
        <w:gridCol w:w="2687"/>
      </w:tblGrid>
      <w:tr w:rsidR="00087204" w14:paraId="6DC1E55B" w14:textId="6D58EDC9" w:rsidTr="00087204">
        <w:trPr>
          <w:cnfStyle w:val="100000000000" w:firstRow="1" w:lastRow="0" w:firstColumn="0" w:lastColumn="0" w:oddVBand="0" w:evenVBand="0" w:oddHBand="0" w:evenHBand="0" w:firstRowFirstColumn="0" w:firstRowLastColumn="0" w:lastRowFirstColumn="0" w:lastRowLastColumn="0"/>
        </w:trPr>
        <w:tc>
          <w:tcPr>
            <w:tcW w:w="1413" w:type="dxa"/>
          </w:tcPr>
          <w:p w14:paraId="5A271896" w14:textId="3F5ED10D" w:rsidR="00E61E1B" w:rsidRDefault="00F01A4D" w:rsidP="00F50850">
            <w:pPr>
              <w:pStyle w:val="TabStandard"/>
            </w:pPr>
            <w:r>
              <w:lastRenderedPageBreak/>
              <w:t>I</w:t>
            </w:r>
            <w:r w:rsidR="00E61E1B">
              <w:t>ntervall</w:t>
            </w:r>
          </w:p>
        </w:tc>
        <w:tc>
          <w:tcPr>
            <w:tcW w:w="1559" w:type="dxa"/>
          </w:tcPr>
          <w:p w14:paraId="28E70657" w14:textId="36BE9ECE" w:rsidR="00E61E1B" w:rsidRDefault="00E61E1B" w:rsidP="00F50850">
            <w:pPr>
              <w:pStyle w:val="TabStandard"/>
            </w:pPr>
            <m:oMathPara>
              <m:oMath>
                <m:r>
                  <m:rPr>
                    <m:sty m:val="bi"/>
                  </m:rPr>
                  <w:rPr>
                    <w:rFonts w:ascii="Cambria Math" w:hAnsi="Cambria Math"/>
                  </w:rPr>
                  <m:t>C</m:t>
                </m:r>
              </m:oMath>
            </m:oMathPara>
          </w:p>
        </w:tc>
        <w:tc>
          <w:tcPr>
            <w:tcW w:w="1701" w:type="dxa"/>
          </w:tcPr>
          <w:p w14:paraId="6A29E619" w14:textId="0D2D611B" w:rsidR="00E61E1B" w:rsidRDefault="00E61E1B" w:rsidP="00F50850">
            <w:pPr>
              <w:pStyle w:val="TabStandard"/>
            </w:pPr>
            <m:oMathPara>
              <m:oMath>
                <m:r>
                  <m:rPr>
                    <m:sty m:val="bi"/>
                  </m:rPr>
                  <w:rPr>
                    <w:rFonts w:ascii="Cambria Math" w:hAnsi="Cambria Math"/>
                  </w:rPr>
                  <m:t>γ</m:t>
                </m:r>
              </m:oMath>
            </m:oMathPara>
          </w:p>
        </w:tc>
        <w:tc>
          <w:tcPr>
            <w:tcW w:w="1701" w:type="dxa"/>
          </w:tcPr>
          <w:p w14:paraId="41EAF4E6" w14:textId="55A685DD" w:rsidR="00E61E1B" w:rsidRPr="00E61E1B" w:rsidRDefault="000D605B" w:rsidP="00F50850">
            <w:pPr>
              <w:pStyle w:val="TabStandard"/>
              <w:rPr>
                <w:bCs/>
              </w:rPr>
            </w:pPr>
            <m:oMathPara>
              <m:oMath>
                <m:r>
                  <m:rPr>
                    <m:sty m:val="bi"/>
                  </m:rPr>
                  <w:rPr>
                    <w:rFonts w:ascii="Cambria Math" w:hAnsi="Cambria Math"/>
                  </w:rPr>
                  <m:t>K</m:t>
                </m:r>
                <m:d>
                  <m:dPr>
                    <m:ctrlPr>
                      <w:rPr>
                        <w:rFonts w:ascii="Cambria Math" w:hAnsi="Cambria Math"/>
                        <w:b w:val="0"/>
                        <w:i/>
                      </w:rPr>
                    </m:ctrlPr>
                  </m:dPr>
                  <m:e>
                    <m:r>
                      <m:rPr>
                        <m:sty m:val="bi"/>
                      </m:rPr>
                      <w:rPr>
                        <w:rFonts w:ascii="Cambria Math" w:hAnsi="Cambria Math"/>
                      </w:rPr>
                      <m:t>x, y</m:t>
                    </m:r>
                  </m:e>
                </m:d>
              </m:oMath>
            </m:oMathPara>
          </w:p>
        </w:tc>
        <w:tc>
          <w:tcPr>
            <w:tcW w:w="2688" w:type="dxa"/>
          </w:tcPr>
          <w:p w14:paraId="07A71AB4" w14:textId="05865AD8" w:rsidR="00E61E1B" w:rsidRPr="00E61E1B" w:rsidRDefault="00E61E1B" w:rsidP="00F50850">
            <w:pPr>
              <w:pStyle w:val="TabStandard"/>
              <w:rPr>
                <w:bCs/>
              </w:rPr>
            </w:pPr>
            <w:r w:rsidRPr="00E61E1B">
              <w:rPr>
                <w:bCs/>
              </w:rPr>
              <w:t>F1-Score (Validierung)</w:t>
            </w:r>
          </w:p>
        </w:tc>
      </w:tr>
      <w:tr w:rsidR="00E61E1B" w14:paraId="12154031" w14:textId="30B82769" w:rsidTr="00087204">
        <w:tc>
          <w:tcPr>
            <w:tcW w:w="1413" w:type="dxa"/>
          </w:tcPr>
          <w:p w14:paraId="4288D10A" w14:textId="0F606711" w:rsidR="00E61E1B" w:rsidRPr="0085335A" w:rsidRDefault="00E61E1B" w:rsidP="00F50850">
            <w:pPr>
              <w:pStyle w:val="TabStandard"/>
              <w:rPr>
                <w:bCs/>
                <w:color w:val="FF0000"/>
              </w:rPr>
            </w:pPr>
            <w:r w:rsidRPr="0085335A">
              <w:rPr>
                <w:bCs/>
                <w:color w:val="FF0000"/>
              </w:rPr>
              <w:t>1</w:t>
            </w:r>
            <w:r w:rsidR="00087204" w:rsidRPr="0085335A">
              <w:rPr>
                <w:bCs/>
                <w:color w:val="FF0000"/>
              </w:rPr>
              <w:t>s</w:t>
            </w:r>
          </w:p>
        </w:tc>
        <w:tc>
          <w:tcPr>
            <w:tcW w:w="1559" w:type="dxa"/>
          </w:tcPr>
          <w:p w14:paraId="15C84593" w14:textId="509285C7" w:rsidR="00E61E1B" w:rsidRPr="0085335A" w:rsidRDefault="00C023A0" w:rsidP="00F50850">
            <w:pPr>
              <w:pStyle w:val="TabStandard"/>
              <w:rPr>
                <w:color w:val="FF0000"/>
              </w:rPr>
            </w:pPr>
            <w:r w:rsidRPr="0085335A">
              <w:rPr>
                <w:color w:val="FF0000"/>
              </w:rPr>
              <w:t>10</w:t>
            </w:r>
          </w:p>
        </w:tc>
        <w:tc>
          <w:tcPr>
            <w:tcW w:w="1701" w:type="dxa"/>
          </w:tcPr>
          <w:p w14:paraId="502F3BB5" w14:textId="7D65D858" w:rsidR="00E61E1B" w:rsidRPr="0085335A" w:rsidRDefault="007166C9" w:rsidP="00F50850">
            <w:pPr>
              <w:pStyle w:val="TabStandard"/>
              <w:rPr>
                <w:color w:val="FF0000"/>
              </w:rPr>
            </w:pPr>
            <w:r w:rsidRPr="0085335A">
              <w:rPr>
                <w:color w:val="FF0000"/>
              </w:rPr>
              <w:t>0.01</w:t>
            </w:r>
          </w:p>
        </w:tc>
        <w:tc>
          <w:tcPr>
            <w:tcW w:w="1701" w:type="dxa"/>
          </w:tcPr>
          <w:p w14:paraId="3F21E32E" w14:textId="0B7C8FA1" w:rsidR="00E61E1B" w:rsidRPr="0085335A" w:rsidRDefault="007166C9" w:rsidP="00F50850">
            <w:pPr>
              <w:pStyle w:val="TabStandard"/>
              <w:rPr>
                <w:color w:val="FF0000"/>
              </w:rPr>
            </w:pPr>
            <w:r w:rsidRPr="0085335A">
              <w:rPr>
                <w:color w:val="FF0000"/>
              </w:rPr>
              <w:t>RBF</w:t>
            </w:r>
          </w:p>
        </w:tc>
        <w:tc>
          <w:tcPr>
            <w:tcW w:w="2688" w:type="dxa"/>
          </w:tcPr>
          <w:p w14:paraId="23CCAD94" w14:textId="45AD5718" w:rsidR="00E61E1B" w:rsidRPr="0085335A" w:rsidRDefault="00E61E1B" w:rsidP="00F50850">
            <w:pPr>
              <w:pStyle w:val="TabStandard"/>
              <w:rPr>
                <w:color w:val="FF0000"/>
              </w:rPr>
            </w:pPr>
            <w:r w:rsidRPr="0085335A">
              <w:rPr>
                <w:color w:val="FF0000"/>
              </w:rPr>
              <w:t>0</w:t>
            </w:r>
            <w:r w:rsidR="00EC6707" w:rsidRPr="0085335A">
              <w:rPr>
                <w:color w:val="FF0000"/>
              </w:rPr>
              <w:t>,</w:t>
            </w:r>
            <w:r w:rsidRPr="0085335A">
              <w:rPr>
                <w:color w:val="FF0000"/>
              </w:rPr>
              <w:t>9</w:t>
            </w:r>
            <w:r w:rsidR="00C023A0" w:rsidRPr="0085335A">
              <w:rPr>
                <w:color w:val="FF0000"/>
              </w:rPr>
              <w:t>357</w:t>
            </w:r>
          </w:p>
        </w:tc>
      </w:tr>
      <w:tr w:rsidR="00E61E1B" w14:paraId="49883835" w14:textId="7E2BD6B6" w:rsidTr="00087204">
        <w:tc>
          <w:tcPr>
            <w:tcW w:w="1413" w:type="dxa"/>
          </w:tcPr>
          <w:p w14:paraId="544C6188" w14:textId="3E7410A6" w:rsidR="00E61E1B" w:rsidRPr="0085335A" w:rsidRDefault="00E61E1B" w:rsidP="00F50850">
            <w:pPr>
              <w:pStyle w:val="TabStandard"/>
              <w:rPr>
                <w:bCs/>
                <w:color w:val="FF0000"/>
              </w:rPr>
            </w:pPr>
            <w:r w:rsidRPr="0085335A">
              <w:rPr>
                <w:bCs/>
                <w:color w:val="FF0000"/>
              </w:rPr>
              <w:t>2</w:t>
            </w:r>
            <w:r w:rsidR="00087204" w:rsidRPr="0085335A">
              <w:rPr>
                <w:bCs/>
                <w:color w:val="FF0000"/>
              </w:rPr>
              <w:t>s</w:t>
            </w:r>
          </w:p>
        </w:tc>
        <w:tc>
          <w:tcPr>
            <w:tcW w:w="1559" w:type="dxa"/>
          </w:tcPr>
          <w:p w14:paraId="11466E0F" w14:textId="55FBD195" w:rsidR="00E61E1B" w:rsidRPr="0085335A" w:rsidRDefault="00C023A0" w:rsidP="00F50850">
            <w:pPr>
              <w:pStyle w:val="TabStandard"/>
              <w:rPr>
                <w:color w:val="FF0000"/>
              </w:rPr>
            </w:pPr>
            <w:r w:rsidRPr="0085335A">
              <w:rPr>
                <w:color w:val="FF0000"/>
              </w:rPr>
              <w:t>5</w:t>
            </w:r>
            <w:r w:rsidR="007166C9" w:rsidRPr="0085335A">
              <w:rPr>
                <w:color w:val="FF0000"/>
              </w:rPr>
              <w:t>000</w:t>
            </w:r>
          </w:p>
        </w:tc>
        <w:tc>
          <w:tcPr>
            <w:tcW w:w="1701" w:type="dxa"/>
          </w:tcPr>
          <w:p w14:paraId="42AA8537" w14:textId="3641C574" w:rsidR="00E61E1B" w:rsidRPr="0085335A" w:rsidRDefault="007166C9" w:rsidP="00F50850">
            <w:pPr>
              <w:pStyle w:val="TabStandard"/>
              <w:rPr>
                <w:color w:val="FF0000"/>
              </w:rPr>
            </w:pPr>
            <w:r w:rsidRPr="0085335A">
              <w:rPr>
                <w:color w:val="FF0000"/>
              </w:rPr>
              <w:t>0.0</w:t>
            </w:r>
            <w:r w:rsidR="00C023A0" w:rsidRPr="0085335A">
              <w:rPr>
                <w:color w:val="FF0000"/>
              </w:rPr>
              <w:t>0</w:t>
            </w:r>
            <w:r w:rsidRPr="0085335A">
              <w:rPr>
                <w:color w:val="FF0000"/>
              </w:rPr>
              <w:t>1</w:t>
            </w:r>
          </w:p>
        </w:tc>
        <w:tc>
          <w:tcPr>
            <w:tcW w:w="1701" w:type="dxa"/>
          </w:tcPr>
          <w:p w14:paraId="55F8EC25" w14:textId="126B0259" w:rsidR="00E61E1B" w:rsidRPr="0085335A" w:rsidRDefault="007166C9" w:rsidP="00F50850">
            <w:pPr>
              <w:pStyle w:val="TabStandard"/>
              <w:rPr>
                <w:color w:val="FF0000"/>
              </w:rPr>
            </w:pPr>
            <w:r w:rsidRPr="0085335A">
              <w:rPr>
                <w:color w:val="FF0000"/>
              </w:rPr>
              <w:t>RBF</w:t>
            </w:r>
          </w:p>
        </w:tc>
        <w:tc>
          <w:tcPr>
            <w:tcW w:w="2688" w:type="dxa"/>
          </w:tcPr>
          <w:p w14:paraId="72D8FD0C" w14:textId="222101BD" w:rsidR="00E61E1B" w:rsidRPr="0085335A" w:rsidRDefault="007166C9" w:rsidP="00F50850">
            <w:pPr>
              <w:pStyle w:val="TabStandard"/>
              <w:rPr>
                <w:color w:val="FF0000"/>
              </w:rPr>
            </w:pPr>
            <w:r w:rsidRPr="0085335A">
              <w:rPr>
                <w:color w:val="FF0000"/>
              </w:rPr>
              <w:t>0</w:t>
            </w:r>
            <w:r w:rsidR="00EC6707" w:rsidRPr="0085335A">
              <w:rPr>
                <w:color w:val="FF0000"/>
              </w:rPr>
              <w:t>,</w:t>
            </w:r>
            <w:r w:rsidRPr="0085335A">
              <w:rPr>
                <w:color w:val="FF0000"/>
              </w:rPr>
              <w:t>93</w:t>
            </w:r>
            <w:r w:rsidR="00C023A0" w:rsidRPr="0085335A">
              <w:rPr>
                <w:color w:val="FF0000"/>
              </w:rPr>
              <w:t>91</w:t>
            </w:r>
          </w:p>
        </w:tc>
      </w:tr>
    </w:tbl>
    <w:p w14:paraId="3D2A6112" w14:textId="0C6F1C09" w:rsidR="00735608" w:rsidRDefault="006E4C6E" w:rsidP="00AD7D24">
      <w:pPr>
        <w:pStyle w:val="Beschriftung"/>
      </w:pPr>
      <w:bookmarkStart w:id="114" w:name="_Toc143696948"/>
      <w:bookmarkStart w:id="115" w:name="_Toc143779043"/>
      <w:r>
        <w:t xml:space="preserve">Tab. </w:t>
      </w:r>
      <w:fldSimple w:instr=" SEQ Tab. \* ARABIC ">
        <w:r w:rsidR="008514D7">
          <w:rPr>
            <w:noProof/>
          </w:rPr>
          <w:t>5</w:t>
        </w:r>
      </w:fldSimple>
      <w:r>
        <w:t xml:space="preserve">: </w:t>
      </w:r>
      <w:r w:rsidR="00AD7D24">
        <w:tab/>
      </w:r>
      <w:r w:rsidR="00735608">
        <w:t xml:space="preserve">Ergebnisse der </w:t>
      </w:r>
      <w:r w:rsidR="00F81A9A">
        <w:t xml:space="preserve">Gittersuche für die </w:t>
      </w:r>
      <w:r w:rsidR="00675F3D">
        <w:t xml:space="preserve">dreiklassige </w:t>
      </w:r>
      <w:r w:rsidR="00F81A9A">
        <w:t>SVM</w:t>
      </w:r>
      <w:bookmarkEnd w:id="114"/>
      <w:bookmarkEnd w:id="115"/>
    </w:p>
    <w:p w14:paraId="43DCD8E3" w14:textId="77777777" w:rsidR="005C525B" w:rsidRPr="005C525B" w:rsidRDefault="005C525B" w:rsidP="005C525B"/>
    <w:tbl>
      <w:tblPr>
        <w:tblStyle w:val="zuTabStandard"/>
        <w:tblW w:w="9067" w:type="dxa"/>
        <w:tblLook w:val="04A0" w:firstRow="1" w:lastRow="0" w:firstColumn="1" w:lastColumn="0" w:noHBand="0" w:noVBand="1"/>
      </w:tblPr>
      <w:tblGrid>
        <w:gridCol w:w="1124"/>
        <w:gridCol w:w="856"/>
        <w:gridCol w:w="1479"/>
        <w:gridCol w:w="1046"/>
        <w:gridCol w:w="1248"/>
        <w:gridCol w:w="751"/>
        <w:gridCol w:w="960"/>
        <w:gridCol w:w="1603"/>
      </w:tblGrid>
      <w:tr w:rsidR="00087204" w:rsidRPr="00F01A4D" w14:paraId="08533794" w14:textId="77777777" w:rsidTr="00087204">
        <w:trPr>
          <w:cnfStyle w:val="100000000000" w:firstRow="1" w:lastRow="0" w:firstColumn="0" w:lastColumn="0" w:oddVBand="0" w:evenVBand="0" w:oddHBand="0" w:evenHBand="0" w:firstRowFirstColumn="0" w:firstRowLastColumn="0" w:lastRowFirstColumn="0" w:lastRowLastColumn="0"/>
        </w:trPr>
        <w:tc>
          <w:tcPr>
            <w:tcW w:w="1124" w:type="dxa"/>
          </w:tcPr>
          <w:p w14:paraId="0295E1D0" w14:textId="225FF590" w:rsidR="00F01A4D" w:rsidRDefault="00087204" w:rsidP="00F50850">
            <w:pPr>
              <w:pStyle w:val="TabStandard"/>
            </w:pPr>
            <w:r>
              <w:t>Intervall</w:t>
            </w:r>
          </w:p>
        </w:tc>
        <w:tc>
          <w:tcPr>
            <w:tcW w:w="856" w:type="dxa"/>
          </w:tcPr>
          <w:p w14:paraId="59AEED2D" w14:textId="5803FAB4" w:rsidR="00F01A4D" w:rsidRPr="00F01A4D" w:rsidRDefault="00000000" w:rsidP="00F50850">
            <w:pPr>
              <w:pStyle w:val="TabStandard"/>
            </w:pPr>
            <m:oMathPara>
              <m:oMath>
                <m:sSub>
                  <m:sSubPr>
                    <m:ctrlPr>
                      <w:rPr>
                        <w:rFonts w:ascii="Cambria Math" w:hAnsi="Cambria Math"/>
                        <w:i/>
                      </w:rPr>
                    </m:ctrlPr>
                  </m:sSubPr>
                  <m:e>
                    <m:r>
                      <m:rPr>
                        <m:sty m:val="bi"/>
                      </m:rPr>
                      <w:rPr>
                        <w:rFonts w:ascii="Cambria Math" w:hAnsi="Cambria Math"/>
                      </w:rPr>
                      <m:t>n</m:t>
                    </m:r>
                  </m:e>
                  <m:sub>
                    <m:r>
                      <m:rPr>
                        <m:sty m:val="bi"/>
                      </m:rPr>
                      <w:rPr>
                        <w:rFonts w:ascii="Cambria Math" w:hAnsi="Cambria Math"/>
                      </w:rPr>
                      <m:t>Trees</m:t>
                    </m:r>
                  </m:sub>
                </m:sSub>
              </m:oMath>
            </m:oMathPara>
          </w:p>
        </w:tc>
        <w:tc>
          <w:tcPr>
            <w:tcW w:w="1479" w:type="dxa"/>
          </w:tcPr>
          <w:p w14:paraId="0501D27B" w14:textId="160C5037" w:rsidR="00F01A4D" w:rsidRPr="00087204" w:rsidRDefault="00000000" w:rsidP="00F50850">
            <w:pPr>
              <w:pStyle w:val="TabStandard"/>
            </w:pPr>
            <m:oMathPara>
              <m:oMath>
                <m:sSub>
                  <m:sSubPr>
                    <m:ctrlPr>
                      <w:rPr>
                        <w:rFonts w:ascii="Cambria Math" w:hAnsi="Cambria Math"/>
                        <w:i/>
                        <w:lang w:val="en-GB"/>
                      </w:rPr>
                    </m:ctrlPr>
                  </m:sSubPr>
                  <m:e>
                    <m:r>
                      <m:rPr>
                        <m:sty m:val="bi"/>
                      </m:rPr>
                      <w:rPr>
                        <w:rFonts w:ascii="Cambria Math" w:hAnsi="Cambria Math"/>
                        <w:lang w:val="en-GB"/>
                      </w:rPr>
                      <m:t>s</m:t>
                    </m:r>
                  </m:e>
                  <m:sub>
                    <m:r>
                      <m:rPr>
                        <m:sty m:val="bi"/>
                      </m:rPr>
                      <w:rPr>
                        <w:rFonts w:ascii="Cambria Math" w:hAnsi="Cambria Math"/>
                        <w:lang w:val="en-GB"/>
                      </w:rPr>
                      <m:t>max</m:t>
                    </m:r>
                  </m:sub>
                </m:sSub>
              </m:oMath>
            </m:oMathPara>
          </w:p>
        </w:tc>
        <w:tc>
          <w:tcPr>
            <w:tcW w:w="1046" w:type="dxa"/>
          </w:tcPr>
          <w:p w14:paraId="4B048782" w14:textId="7E8D123E" w:rsidR="00F01A4D" w:rsidRDefault="00000000" w:rsidP="00F50850">
            <w:pPr>
              <w:pStyle w:val="TabStandard"/>
            </w:pPr>
            <m:oMathPara>
              <m:oMath>
                <m:sSub>
                  <m:sSubPr>
                    <m:ctrlPr>
                      <w:rPr>
                        <w:rFonts w:ascii="Cambria Math" w:hAnsi="Cambria Math"/>
                        <w:bCs/>
                        <w:i/>
                      </w:rPr>
                    </m:ctrlPr>
                  </m:sSubPr>
                  <m:e>
                    <m:r>
                      <m:rPr>
                        <m:sty m:val="bi"/>
                      </m:rPr>
                      <w:rPr>
                        <w:rFonts w:ascii="Cambria Math" w:hAnsi="Cambria Math"/>
                      </w:rPr>
                      <m:t>d</m:t>
                    </m:r>
                  </m:e>
                  <m:sub>
                    <m:r>
                      <m:rPr>
                        <m:sty m:val="bi"/>
                      </m:rPr>
                      <w:rPr>
                        <w:rFonts w:ascii="Cambria Math" w:hAnsi="Cambria Math"/>
                      </w:rPr>
                      <m:t>max</m:t>
                    </m:r>
                  </m:sub>
                </m:sSub>
              </m:oMath>
            </m:oMathPara>
          </w:p>
        </w:tc>
        <w:tc>
          <w:tcPr>
            <w:tcW w:w="1248" w:type="dxa"/>
          </w:tcPr>
          <w:p w14:paraId="07CF60BF" w14:textId="26F566FF" w:rsidR="00F01A4D" w:rsidRPr="001A1E19" w:rsidRDefault="00000000" w:rsidP="00F50850">
            <w:pPr>
              <w:pStyle w:val="TabStandard"/>
            </w:pPr>
            <m:oMathPara>
              <m:oMath>
                <m:sSub>
                  <m:sSubPr>
                    <m:ctrlPr>
                      <w:rPr>
                        <w:rFonts w:ascii="Cambria Math" w:hAnsi="Cambria Math"/>
                        <w:i/>
                      </w:rPr>
                    </m:ctrlPr>
                  </m:sSubPr>
                  <m:e>
                    <m:r>
                      <m:rPr>
                        <m:sty m:val="bi"/>
                      </m:rPr>
                      <w:rPr>
                        <w:rFonts w:ascii="Cambria Math" w:hAnsi="Cambria Math"/>
                      </w:rPr>
                      <m:t>f</m:t>
                    </m:r>
                  </m:e>
                  <m:sub>
                    <m:r>
                      <m:rPr>
                        <m:sty m:val="bi"/>
                      </m:rPr>
                      <w:rPr>
                        <w:rFonts w:ascii="Cambria Math" w:hAnsi="Cambria Math"/>
                      </w:rPr>
                      <m:t>max</m:t>
                    </m:r>
                  </m:sub>
                </m:sSub>
                <m:d>
                  <m:dPr>
                    <m:ctrlPr>
                      <w:rPr>
                        <w:rFonts w:ascii="Cambria Math" w:hAnsi="Cambria Math"/>
                        <w:b w:val="0"/>
                        <w:i/>
                      </w:rPr>
                    </m:ctrlPr>
                  </m:dPr>
                  <m:e>
                    <m:r>
                      <m:rPr>
                        <m:sty m:val="bi"/>
                      </m:rPr>
                      <w:rPr>
                        <w:rFonts w:ascii="Cambria Math" w:hAnsi="Cambria Math"/>
                      </w:rPr>
                      <m:t>x</m:t>
                    </m:r>
                  </m:e>
                </m:d>
              </m:oMath>
            </m:oMathPara>
          </w:p>
        </w:tc>
        <w:tc>
          <w:tcPr>
            <w:tcW w:w="751" w:type="dxa"/>
          </w:tcPr>
          <w:p w14:paraId="39BF33B0" w14:textId="612F52D4" w:rsidR="00F01A4D" w:rsidRPr="001A1E19" w:rsidRDefault="00000000" w:rsidP="00F50850">
            <w:pPr>
              <w:pStyle w:val="TabStandard"/>
            </w:pPr>
            <m:oMathPara>
              <m:oMath>
                <m:sSubSup>
                  <m:sSubSupPr>
                    <m:ctrlPr>
                      <w:rPr>
                        <w:rFonts w:ascii="Cambria Math" w:hAnsi="Cambria Math"/>
                        <w:i/>
                        <w:lang w:val="en-GB"/>
                      </w:rPr>
                    </m:ctrlPr>
                  </m:sSubSupPr>
                  <m:e>
                    <m:r>
                      <m:rPr>
                        <m:sty m:val="bi"/>
                      </m:rPr>
                      <w:rPr>
                        <w:rFonts w:ascii="Cambria Math" w:hAnsi="Cambria Math"/>
                        <w:lang w:val="en-GB"/>
                      </w:rPr>
                      <m:t>s</m:t>
                    </m:r>
                  </m:e>
                  <m:sub>
                    <m:r>
                      <m:rPr>
                        <m:sty m:val="bi"/>
                      </m:rPr>
                      <w:rPr>
                        <w:rFonts w:ascii="Cambria Math" w:hAnsi="Cambria Math"/>
                        <w:lang w:val="en-GB"/>
                      </w:rPr>
                      <m:t>min</m:t>
                    </m:r>
                  </m:sub>
                  <m:sup>
                    <m:r>
                      <m:rPr>
                        <m:sty m:val="bi"/>
                      </m:rPr>
                      <w:rPr>
                        <w:rFonts w:ascii="Cambria Math" w:hAnsi="Cambria Math"/>
                        <w:lang w:val="en-GB"/>
                      </w:rPr>
                      <m:t>leaf</m:t>
                    </m:r>
                  </m:sup>
                </m:sSubSup>
              </m:oMath>
            </m:oMathPara>
          </w:p>
        </w:tc>
        <w:tc>
          <w:tcPr>
            <w:tcW w:w="960" w:type="dxa"/>
          </w:tcPr>
          <w:p w14:paraId="772EB888" w14:textId="6144A758" w:rsidR="00F01A4D" w:rsidRPr="001A1E19" w:rsidRDefault="00000000" w:rsidP="00F50850">
            <w:pPr>
              <w:pStyle w:val="TabStandard"/>
            </w:pPr>
            <m:oMathPara>
              <m:oMath>
                <m:sSubSup>
                  <m:sSubSupPr>
                    <m:ctrlPr>
                      <w:rPr>
                        <w:rFonts w:ascii="Cambria Math" w:hAnsi="Cambria Math"/>
                        <w:i/>
                        <w:lang w:val="en-GB"/>
                      </w:rPr>
                    </m:ctrlPr>
                  </m:sSubSupPr>
                  <m:e>
                    <m:r>
                      <m:rPr>
                        <m:sty m:val="bi"/>
                      </m:rPr>
                      <w:rPr>
                        <w:rFonts w:ascii="Cambria Math" w:hAnsi="Cambria Math"/>
                        <w:lang w:val="en-GB"/>
                      </w:rPr>
                      <m:t>s</m:t>
                    </m:r>
                  </m:e>
                  <m:sub>
                    <m:r>
                      <m:rPr>
                        <m:sty m:val="bi"/>
                      </m:rPr>
                      <w:rPr>
                        <w:rFonts w:ascii="Cambria Math" w:hAnsi="Cambria Math"/>
                        <w:lang w:val="en-GB"/>
                      </w:rPr>
                      <m:t>min</m:t>
                    </m:r>
                  </m:sub>
                  <m:sup>
                    <m:r>
                      <m:rPr>
                        <m:sty m:val="bi"/>
                      </m:rPr>
                      <w:rPr>
                        <w:rFonts w:ascii="Cambria Math" w:hAnsi="Cambria Math"/>
                        <w:lang w:val="en-GB"/>
                      </w:rPr>
                      <m:t>split</m:t>
                    </m:r>
                  </m:sup>
                </m:sSubSup>
              </m:oMath>
            </m:oMathPara>
          </w:p>
        </w:tc>
        <w:tc>
          <w:tcPr>
            <w:tcW w:w="1603" w:type="dxa"/>
          </w:tcPr>
          <w:p w14:paraId="7DED012E" w14:textId="3D7CD8EB" w:rsidR="00F01A4D" w:rsidRPr="001A1E19" w:rsidRDefault="00087204" w:rsidP="00F50850">
            <w:pPr>
              <w:pStyle w:val="TabStandard"/>
            </w:pPr>
            <w:r w:rsidRPr="00E61E1B">
              <w:rPr>
                <w:bCs/>
              </w:rPr>
              <w:t>F1-Score (Validierung)</w:t>
            </w:r>
          </w:p>
        </w:tc>
      </w:tr>
      <w:tr w:rsidR="00087204" w:rsidRPr="00F01A4D" w14:paraId="4F2B88F5" w14:textId="77777777" w:rsidTr="00087204">
        <w:tc>
          <w:tcPr>
            <w:tcW w:w="1124" w:type="dxa"/>
          </w:tcPr>
          <w:p w14:paraId="7B87D199" w14:textId="4E49F2F3" w:rsidR="00F01A4D" w:rsidRPr="0085335A" w:rsidRDefault="00087204" w:rsidP="00F50850">
            <w:pPr>
              <w:pStyle w:val="TabStandard"/>
              <w:rPr>
                <w:bCs/>
                <w:color w:val="FF0000"/>
              </w:rPr>
            </w:pPr>
            <w:r w:rsidRPr="0085335A">
              <w:rPr>
                <w:bCs/>
                <w:color w:val="FF0000"/>
              </w:rPr>
              <w:t>1s</w:t>
            </w:r>
          </w:p>
        </w:tc>
        <w:tc>
          <w:tcPr>
            <w:tcW w:w="856" w:type="dxa"/>
          </w:tcPr>
          <w:p w14:paraId="4029A109" w14:textId="78DA1603" w:rsidR="00F01A4D" w:rsidRPr="0085335A" w:rsidRDefault="00C023A0" w:rsidP="00F50850">
            <w:pPr>
              <w:pStyle w:val="TabStandard"/>
              <w:rPr>
                <w:color w:val="FF0000"/>
              </w:rPr>
            </w:pPr>
            <w:r w:rsidRPr="0085335A">
              <w:rPr>
                <w:color w:val="FF0000"/>
              </w:rPr>
              <w:t>10</w:t>
            </w:r>
            <w:r w:rsidR="00087204" w:rsidRPr="0085335A">
              <w:rPr>
                <w:color w:val="FF0000"/>
              </w:rPr>
              <w:t>00</w:t>
            </w:r>
          </w:p>
        </w:tc>
        <w:tc>
          <w:tcPr>
            <w:tcW w:w="1479" w:type="dxa"/>
          </w:tcPr>
          <w:p w14:paraId="0ADA5C11" w14:textId="462D1600" w:rsidR="00F01A4D" w:rsidRPr="0085335A" w:rsidRDefault="00087204" w:rsidP="00F50850">
            <w:pPr>
              <w:pStyle w:val="TabStandard"/>
              <w:rPr>
                <w:color w:val="FF0000"/>
              </w:rPr>
            </w:pPr>
            <w:r w:rsidRPr="0085335A">
              <w:rPr>
                <w:color w:val="FF0000"/>
              </w:rPr>
              <w:t>50%</w:t>
            </w:r>
          </w:p>
        </w:tc>
        <w:tc>
          <w:tcPr>
            <w:tcW w:w="1046" w:type="dxa"/>
          </w:tcPr>
          <w:p w14:paraId="2480DA90" w14:textId="2B354187" w:rsidR="00F01A4D" w:rsidRPr="0085335A" w:rsidRDefault="00087204" w:rsidP="00F50850">
            <w:pPr>
              <w:pStyle w:val="TabStandard"/>
              <w:rPr>
                <w:color w:val="FF0000"/>
              </w:rPr>
            </w:pPr>
            <w:r w:rsidRPr="0085335A">
              <w:rPr>
                <w:color w:val="FF0000"/>
              </w:rPr>
              <w:t>20</w:t>
            </w:r>
          </w:p>
        </w:tc>
        <w:tc>
          <w:tcPr>
            <w:tcW w:w="1248" w:type="dxa"/>
          </w:tcPr>
          <w:p w14:paraId="7E4D8313" w14:textId="06A6BAD4" w:rsidR="00F01A4D" w:rsidRPr="0085335A" w:rsidRDefault="00000000" w:rsidP="00F50850">
            <w:pPr>
              <w:pStyle w:val="TabStandard"/>
              <w:rPr>
                <w:color w:val="FF0000"/>
              </w:rPr>
            </w:pPr>
            <m:oMathPara>
              <m:oMath>
                <m:rad>
                  <m:radPr>
                    <m:degHide m:val="1"/>
                    <m:ctrlPr>
                      <w:rPr>
                        <w:rFonts w:ascii="Cambria Math" w:hAnsi="Cambria Math"/>
                        <w:i/>
                        <w:color w:val="FF0000"/>
                        <w:lang w:val="en-GB"/>
                      </w:rPr>
                    </m:ctrlPr>
                  </m:radPr>
                  <m:deg/>
                  <m:e>
                    <m:r>
                      <w:rPr>
                        <w:rFonts w:ascii="Cambria Math" w:hAnsi="Cambria Math"/>
                        <w:color w:val="FF0000"/>
                        <w:lang w:val="en-GB"/>
                      </w:rPr>
                      <m:t>x</m:t>
                    </m:r>
                  </m:e>
                </m:rad>
              </m:oMath>
            </m:oMathPara>
          </w:p>
        </w:tc>
        <w:tc>
          <w:tcPr>
            <w:tcW w:w="751" w:type="dxa"/>
          </w:tcPr>
          <w:p w14:paraId="7EAA7C04" w14:textId="652A5B45" w:rsidR="00F01A4D" w:rsidRPr="0085335A" w:rsidRDefault="00087204" w:rsidP="00F50850">
            <w:pPr>
              <w:pStyle w:val="TabStandard"/>
              <w:rPr>
                <w:color w:val="FF0000"/>
              </w:rPr>
            </w:pPr>
            <w:r w:rsidRPr="0085335A">
              <w:rPr>
                <w:color w:val="FF0000"/>
              </w:rPr>
              <w:t>2</w:t>
            </w:r>
          </w:p>
        </w:tc>
        <w:tc>
          <w:tcPr>
            <w:tcW w:w="960" w:type="dxa"/>
          </w:tcPr>
          <w:p w14:paraId="6D649911" w14:textId="197DE567" w:rsidR="00F01A4D" w:rsidRPr="0085335A" w:rsidRDefault="00087204" w:rsidP="00F50850">
            <w:pPr>
              <w:pStyle w:val="TabStandard"/>
              <w:rPr>
                <w:color w:val="FF0000"/>
              </w:rPr>
            </w:pPr>
            <w:r w:rsidRPr="0085335A">
              <w:rPr>
                <w:color w:val="FF0000"/>
              </w:rPr>
              <w:t>4</w:t>
            </w:r>
          </w:p>
        </w:tc>
        <w:tc>
          <w:tcPr>
            <w:tcW w:w="1603" w:type="dxa"/>
          </w:tcPr>
          <w:p w14:paraId="483C5F94" w14:textId="32DA78C2" w:rsidR="00F01A4D" w:rsidRPr="0085335A" w:rsidRDefault="00087204" w:rsidP="00F50850">
            <w:pPr>
              <w:pStyle w:val="TabStandard"/>
              <w:rPr>
                <w:color w:val="FF0000"/>
              </w:rPr>
            </w:pPr>
            <w:r w:rsidRPr="0085335A">
              <w:rPr>
                <w:color w:val="FF0000"/>
              </w:rPr>
              <w:t>0</w:t>
            </w:r>
            <w:r w:rsidR="00EC6707" w:rsidRPr="0085335A">
              <w:rPr>
                <w:color w:val="FF0000"/>
              </w:rPr>
              <w:t>,</w:t>
            </w:r>
            <w:r w:rsidRPr="0085335A">
              <w:rPr>
                <w:color w:val="FF0000"/>
              </w:rPr>
              <w:t>93</w:t>
            </w:r>
            <w:r w:rsidR="00C023A0" w:rsidRPr="0085335A">
              <w:rPr>
                <w:color w:val="FF0000"/>
              </w:rPr>
              <w:t>69</w:t>
            </w:r>
          </w:p>
        </w:tc>
      </w:tr>
      <w:tr w:rsidR="00087204" w:rsidRPr="00F01A4D" w14:paraId="75F8E1F0" w14:textId="77777777" w:rsidTr="00087204">
        <w:tc>
          <w:tcPr>
            <w:tcW w:w="1124" w:type="dxa"/>
          </w:tcPr>
          <w:p w14:paraId="5431F0D3" w14:textId="1334FEE0" w:rsidR="00F01A4D" w:rsidRPr="0085335A" w:rsidRDefault="00087204" w:rsidP="00F50850">
            <w:pPr>
              <w:pStyle w:val="TabStandard"/>
              <w:rPr>
                <w:bCs/>
                <w:color w:val="FF0000"/>
              </w:rPr>
            </w:pPr>
            <w:r w:rsidRPr="0085335A">
              <w:rPr>
                <w:bCs/>
                <w:color w:val="FF0000"/>
              </w:rPr>
              <w:t>2s</w:t>
            </w:r>
          </w:p>
        </w:tc>
        <w:tc>
          <w:tcPr>
            <w:tcW w:w="856" w:type="dxa"/>
          </w:tcPr>
          <w:p w14:paraId="45B13B58" w14:textId="467C4543" w:rsidR="00F01A4D" w:rsidRPr="0085335A" w:rsidRDefault="00C023A0" w:rsidP="00F50850">
            <w:pPr>
              <w:pStyle w:val="TabStandard"/>
              <w:rPr>
                <w:color w:val="FF0000"/>
              </w:rPr>
            </w:pPr>
            <w:r w:rsidRPr="0085335A">
              <w:rPr>
                <w:color w:val="FF0000"/>
              </w:rPr>
              <w:t>5</w:t>
            </w:r>
            <w:r w:rsidR="00087204" w:rsidRPr="0085335A">
              <w:rPr>
                <w:color w:val="FF0000"/>
              </w:rPr>
              <w:t>00</w:t>
            </w:r>
          </w:p>
        </w:tc>
        <w:tc>
          <w:tcPr>
            <w:tcW w:w="1479" w:type="dxa"/>
          </w:tcPr>
          <w:p w14:paraId="141CE3AF" w14:textId="2185AF25" w:rsidR="00F01A4D" w:rsidRPr="0085335A" w:rsidRDefault="00C023A0" w:rsidP="00F50850">
            <w:pPr>
              <w:pStyle w:val="TabStandard"/>
              <w:rPr>
                <w:color w:val="FF0000"/>
              </w:rPr>
            </w:pPr>
            <w:r w:rsidRPr="0085335A">
              <w:rPr>
                <w:color w:val="FF0000"/>
              </w:rPr>
              <w:t>100</w:t>
            </w:r>
            <w:r w:rsidR="00087204" w:rsidRPr="0085335A">
              <w:rPr>
                <w:color w:val="FF0000"/>
              </w:rPr>
              <w:t>%</w:t>
            </w:r>
          </w:p>
        </w:tc>
        <w:tc>
          <w:tcPr>
            <w:tcW w:w="1046" w:type="dxa"/>
          </w:tcPr>
          <w:p w14:paraId="1AF0B5FB" w14:textId="390304A4" w:rsidR="00F01A4D" w:rsidRPr="0085335A" w:rsidRDefault="00C023A0" w:rsidP="00F50850">
            <w:pPr>
              <w:pStyle w:val="TabStandard"/>
              <w:rPr>
                <w:color w:val="FF0000"/>
              </w:rPr>
            </w:pPr>
            <w:r w:rsidRPr="0085335A">
              <w:rPr>
                <w:color w:val="FF0000"/>
              </w:rPr>
              <w:t>1</w:t>
            </w:r>
            <w:r w:rsidR="00087204" w:rsidRPr="0085335A">
              <w:rPr>
                <w:color w:val="FF0000"/>
              </w:rPr>
              <w:t>0</w:t>
            </w:r>
          </w:p>
        </w:tc>
        <w:tc>
          <w:tcPr>
            <w:tcW w:w="1248" w:type="dxa"/>
          </w:tcPr>
          <w:p w14:paraId="1F82242B" w14:textId="3463726D" w:rsidR="00F01A4D" w:rsidRPr="0085335A" w:rsidRDefault="00000000" w:rsidP="00F50850">
            <w:pPr>
              <w:pStyle w:val="TabStandard"/>
              <w:rPr>
                <w:color w:val="FF0000"/>
              </w:rPr>
            </w:pPr>
            <m:oMathPara>
              <m:oMath>
                <m:rad>
                  <m:radPr>
                    <m:degHide m:val="1"/>
                    <m:ctrlPr>
                      <w:rPr>
                        <w:rFonts w:ascii="Cambria Math" w:hAnsi="Cambria Math"/>
                        <w:i/>
                        <w:color w:val="FF0000"/>
                        <w:lang w:val="en-GB"/>
                      </w:rPr>
                    </m:ctrlPr>
                  </m:radPr>
                  <m:deg/>
                  <m:e>
                    <m:r>
                      <w:rPr>
                        <w:rFonts w:ascii="Cambria Math" w:hAnsi="Cambria Math"/>
                        <w:color w:val="FF0000"/>
                        <w:lang w:val="en-GB"/>
                      </w:rPr>
                      <m:t>x</m:t>
                    </m:r>
                  </m:e>
                </m:rad>
              </m:oMath>
            </m:oMathPara>
          </w:p>
        </w:tc>
        <w:tc>
          <w:tcPr>
            <w:tcW w:w="751" w:type="dxa"/>
          </w:tcPr>
          <w:p w14:paraId="5EB2521F" w14:textId="03E1A263" w:rsidR="00F01A4D" w:rsidRPr="0085335A" w:rsidRDefault="00087204" w:rsidP="00F50850">
            <w:pPr>
              <w:pStyle w:val="TabStandard"/>
              <w:rPr>
                <w:color w:val="FF0000"/>
              </w:rPr>
            </w:pPr>
            <w:r w:rsidRPr="0085335A">
              <w:rPr>
                <w:color w:val="FF0000"/>
              </w:rPr>
              <w:t>2</w:t>
            </w:r>
          </w:p>
        </w:tc>
        <w:tc>
          <w:tcPr>
            <w:tcW w:w="960" w:type="dxa"/>
          </w:tcPr>
          <w:p w14:paraId="7A055A8E" w14:textId="24CEF7FE" w:rsidR="00F01A4D" w:rsidRPr="0085335A" w:rsidRDefault="00087204" w:rsidP="00F50850">
            <w:pPr>
              <w:pStyle w:val="TabStandard"/>
              <w:rPr>
                <w:color w:val="FF0000"/>
              </w:rPr>
            </w:pPr>
            <w:r w:rsidRPr="0085335A">
              <w:rPr>
                <w:color w:val="FF0000"/>
              </w:rPr>
              <w:t>4</w:t>
            </w:r>
          </w:p>
        </w:tc>
        <w:tc>
          <w:tcPr>
            <w:tcW w:w="1603" w:type="dxa"/>
          </w:tcPr>
          <w:p w14:paraId="5249D839" w14:textId="7B83D14D" w:rsidR="00F01A4D" w:rsidRPr="0085335A" w:rsidRDefault="00087204" w:rsidP="00F50850">
            <w:pPr>
              <w:pStyle w:val="TabStandard"/>
              <w:rPr>
                <w:color w:val="FF0000"/>
              </w:rPr>
            </w:pPr>
            <w:r w:rsidRPr="0085335A">
              <w:rPr>
                <w:color w:val="FF0000"/>
              </w:rPr>
              <w:t>0</w:t>
            </w:r>
            <w:r w:rsidR="00EC6707" w:rsidRPr="0085335A">
              <w:rPr>
                <w:color w:val="FF0000"/>
              </w:rPr>
              <w:t>,</w:t>
            </w:r>
            <w:r w:rsidRPr="0085335A">
              <w:rPr>
                <w:color w:val="FF0000"/>
              </w:rPr>
              <w:t>94</w:t>
            </w:r>
            <w:r w:rsidR="00C023A0" w:rsidRPr="0085335A">
              <w:rPr>
                <w:color w:val="FF0000"/>
              </w:rPr>
              <w:t>57</w:t>
            </w:r>
          </w:p>
        </w:tc>
      </w:tr>
    </w:tbl>
    <w:p w14:paraId="5386308B" w14:textId="70C51A1B" w:rsidR="00F01A4D" w:rsidRDefault="006E4C6E" w:rsidP="00AD7D24">
      <w:pPr>
        <w:pStyle w:val="Beschriftung"/>
      </w:pPr>
      <w:bookmarkStart w:id="116" w:name="_Toc143696949"/>
      <w:bookmarkStart w:id="117" w:name="_Toc143779044"/>
      <w:r>
        <w:t xml:space="preserve">Tab. </w:t>
      </w:r>
      <w:fldSimple w:instr=" SEQ Tab. \* ARABIC ">
        <w:r w:rsidR="008514D7">
          <w:rPr>
            <w:noProof/>
          </w:rPr>
          <w:t>6</w:t>
        </w:r>
      </w:fldSimple>
      <w:r>
        <w:t xml:space="preserve">: </w:t>
      </w:r>
      <w:r w:rsidR="00AD7D24">
        <w:tab/>
      </w:r>
      <w:r w:rsidR="00F81A9A">
        <w:t xml:space="preserve">Ergebnisse der Gittersuche für den </w:t>
      </w:r>
      <w:r w:rsidR="00675F3D">
        <w:t xml:space="preserve">dreiklassigen </w:t>
      </w:r>
      <w:r w:rsidR="00F81A9A">
        <w:t>Random</w:t>
      </w:r>
      <w:r w:rsidR="000A2F5D">
        <w:t xml:space="preserve"> </w:t>
      </w:r>
      <w:r w:rsidR="00F81A9A">
        <w:t>Forest</w:t>
      </w:r>
      <w:bookmarkEnd w:id="116"/>
      <w:bookmarkEnd w:id="117"/>
    </w:p>
    <w:p w14:paraId="5807E7E6" w14:textId="77777777" w:rsidR="0061291C" w:rsidRDefault="0061291C" w:rsidP="0061291C"/>
    <w:p w14:paraId="220C8034" w14:textId="76B8DD00" w:rsidR="00426777" w:rsidRPr="0085335A" w:rsidRDefault="00627AFB" w:rsidP="0061291C">
      <w:pPr>
        <w:rPr>
          <w:color w:val="FF0000"/>
        </w:rPr>
      </w:pPr>
      <w:r w:rsidRPr="0085335A">
        <w:rPr>
          <w:color w:val="FF0000"/>
        </w:rPr>
        <w:t xml:space="preserve">Wie leicht zu erkennen ist, erreichen alle optimierten Modelle einen F1-Score von über </w:t>
      </w:r>
      <w:r w:rsidR="00A143D2" w:rsidRPr="0085335A">
        <w:rPr>
          <w:color w:val="FF0000"/>
        </w:rPr>
        <w:t>0,</w:t>
      </w:r>
      <w:r w:rsidR="0079395D" w:rsidRPr="0085335A">
        <w:rPr>
          <w:color w:val="FF0000"/>
        </w:rPr>
        <w:t>9350</w:t>
      </w:r>
      <w:r w:rsidRPr="0085335A">
        <w:rPr>
          <w:color w:val="FF0000"/>
        </w:rPr>
        <w:t xml:space="preserve">. </w:t>
      </w:r>
      <w:r w:rsidR="00426777" w:rsidRPr="0085335A">
        <w:rPr>
          <w:color w:val="FF0000"/>
        </w:rPr>
        <w:t xml:space="preserve">Es fällt auf, dass die Erhöhung des </w:t>
      </w:r>
      <w:r w:rsidR="004831A3" w:rsidRPr="0085335A">
        <w:rPr>
          <w:color w:val="FF0000"/>
        </w:rPr>
        <w:t xml:space="preserve">Aufnahmeintervalls </w:t>
      </w:r>
      <w:r w:rsidR="00E75B80" w:rsidRPr="0085335A">
        <w:rPr>
          <w:color w:val="FF0000"/>
        </w:rPr>
        <w:t xml:space="preserve">auf </w:t>
      </w:r>
      <w:r w:rsidR="007C5A97" w:rsidRPr="0085335A">
        <w:rPr>
          <w:color w:val="FF0000"/>
        </w:rPr>
        <w:t>zwei Sekunden</w:t>
      </w:r>
      <w:r w:rsidR="00426777" w:rsidRPr="0085335A">
        <w:rPr>
          <w:color w:val="FF0000"/>
        </w:rPr>
        <w:t xml:space="preserve"> scheinbar einen positiven Effekt auf beide Klassifikationsverfahren</w:t>
      </w:r>
      <w:r w:rsidR="00B968E3" w:rsidRPr="0085335A">
        <w:rPr>
          <w:color w:val="FF0000"/>
        </w:rPr>
        <w:t xml:space="preserve"> </w:t>
      </w:r>
      <w:r w:rsidR="00AA5CB1" w:rsidRPr="0085335A">
        <w:rPr>
          <w:color w:val="FF0000"/>
        </w:rPr>
        <w:t>besitzt</w:t>
      </w:r>
      <w:r w:rsidR="00426777" w:rsidRPr="0085335A">
        <w:rPr>
          <w:color w:val="FF0000"/>
        </w:rPr>
        <w:t xml:space="preserve">. </w:t>
      </w:r>
      <w:r w:rsidR="00B968E3" w:rsidRPr="0085335A">
        <w:rPr>
          <w:color w:val="FF0000"/>
        </w:rPr>
        <w:t xml:space="preserve">Besonders stark profitiert hiervon </w:t>
      </w:r>
      <w:r w:rsidR="00E10A1A" w:rsidRPr="0085335A">
        <w:rPr>
          <w:color w:val="FF0000"/>
        </w:rPr>
        <w:t xml:space="preserve">jedoch </w:t>
      </w:r>
      <w:r w:rsidR="00B968E3" w:rsidRPr="0085335A">
        <w:rPr>
          <w:color w:val="FF0000"/>
        </w:rPr>
        <w:t>der Random</w:t>
      </w:r>
      <w:r w:rsidR="000A2F5D" w:rsidRPr="0085335A">
        <w:rPr>
          <w:color w:val="FF0000"/>
        </w:rPr>
        <w:t xml:space="preserve"> </w:t>
      </w:r>
      <w:r w:rsidR="00B968E3" w:rsidRPr="0085335A">
        <w:rPr>
          <w:color w:val="FF0000"/>
        </w:rPr>
        <w:t xml:space="preserve">Forest, der auf dem </w:t>
      </w:r>
      <w:r w:rsidR="00E75B80" w:rsidRPr="0085335A">
        <w:rPr>
          <w:color w:val="FF0000"/>
        </w:rPr>
        <w:t xml:space="preserve">entsprechenden </w:t>
      </w:r>
      <w:r w:rsidR="00B968E3" w:rsidRPr="0085335A">
        <w:rPr>
          <w:color w:val="FF0000"/>
        </w:rPr>
        <w:t>Datensatz</w:t>
      </w:r>
      <w:r w:rsidR="00E75B80" w:rsidRPr="0085335A">
        <w:rPr>
          <w:color w:val="FF0000"/>
        </w:rPr>
        <w:t xml:space="preserve"> mit</w:t>
      </w:r>
      <w:r w:rsidR="00B968E3" w:rsidRPr="0085335A">
        <w:rPr>
          <w:color w:val="FF0000"/>
        </w:rPr>
        <w:t xml:space="preserve"> einem F1-Score von </w:t>
      </w:r>
      <w:r w:rsidR="00A143D2" w:rsidRPr="0085335A">
        <w:rPr>
          <w:color w:val="FF0000"/>
        </w:rPr>
        <w:t>0,</w:t>
      </w:r>
      <w:r w:rsidR="00B968E3" w:rsidRPr="0085335A">
        <w:rPr>
          <w:color w:val="FF0000"/>
        </w:rPr>
        <w:t>9457 die beste Bewertung unter allen optimierten Modellen erreichen konnte</w:t>
      </w:r>
      <w:r w:rsidR="00BC57C8" w:rsidRPr="0085335A">
        <w:rPr>
          <w:color w:val="FF0000"/>
        </w:rPr>
        <w:t xml:space="preserve"> und entsprechend für die Vorhersage des Matching-Modus auf Basis von Sequenzen mit einem </w:t>
      </w:r>
      <w:r w:rsidR="004831A3" w:rsidRPr="0085335A">
        <w:rPr>
          <w:color w:val="FF0000"/>
        </w:rPr>
        <w:t xml:space="preserve">Aufnahmeintervall </w:t>
      </w:r>
      <w:r w:rsidR="00BC57C8" w:rsidRPr="0085335A">
        <w:rPr>
          <w:color w:val="FF0000"/>
        </w:rPr>
        <w:t xml:space="preserve">von </w:t>
      </w:r>
      <w:r w:rsidR="007C5A97" w:rsidRPr="0085335A">
        <w:rPr>
          <w:color w:val="FF0000"/>
        </w:rPr>
        <w:t>zwei Sekunden</w:t>
      </w:r>
      <w:r w:rsidR="00BC57C8" w:rsidRPr="0085335A">
        <w:rPr>
          <w:color w:val="FF0000"/>
        </w:rPr>
        <w:t xml:space="preserve"> eingesetzt werden sollte. Auch für das Aufnahmeintervall von </w:t>
      </w:r>
      <w:r w:rsidR="007C5A97" w:rsidRPr="0085335A">
        <w:rPr>
          <w:color w:val="FF0000"/>
        </w:rPr>
        <w:t>einer Sekunde</w:t>
      </w:r>
      <w:r w:rsidR="00BC57C8" w:rsidRPr="0085335A">
        <w:rPr>
          <w:color w:val="FF0000"/>
        </w:rPr>
        <w:t xml:space="preserve"> erzielt der Random</w:t>
      </w:r>
      <w:r w:rsidR="000A2F5D" w:rsidRPr="0085335A">
        <w:rPr>
          <w:color w:val="FF0000"/>
        </w:rPr>
        <w:t xml:space="preserve"> </w:t>
      </w:r>
      <w:r w:rsidR="00BC57C8" w:rsidRPr="0085335A">
        <w:rPr>
          <w:color w:val="FF0000"/>
        </w:rPr>
        <w:t>Forest eine etwas bessere Leistung als der konkurrierende Support</w:t>
      </w:r>
      <w:r w:rsidR="00675F3D" w:rsidRPr="0085335A">
        <w:rPr>
          <w:color w:val="FF0000"/>
        </w:rPr>
        <w:t>-</w:t>
      </w:r>
      <w:r w:rsidR="00BC57C8" w:rsidRPr="0085335A">
        <w:rPr>
          <w:color w:val="FF0000"/>
        </w:rPr>
        <w:t>Vector</w:t>
      </w:r>
      <w:r w:rsidR="00675F3D" w:rsidRPr="0085335A">
        <w:rPr>
          <w:color w:val="FF0000"/>
        </w:rPr>
        <w:t>-</w:t>
      </w:r>
      <w:r w:rsidR="00BC57C8" w:rsidRPr="0085335A">
        <w:rPr>
          <w:color w:val="FF0000"/>
        </w:rPr>
        <w:t xml:space="preserve">Klassifikator und ist diesem somit vorzuziehen. </w:t>
      </w:r>
    </w:p>
    <w:p w14:paraId="32A9C043" w14:textId="6DC5A228" w:rsidR="00492051" w:rsidRDefault="00693EC4" w:rsidP="00492051">
      <w:pPr>
        <w:pStyle w:val="berschrift3"/>
      </w:pPr>
      <w:bookmarkStart w:id="118" w:name="_Toc143879391"/>
      <w:r>
        <w:t>Evaluierung</w:t>
      </w:r>
      <w:r w:rsidR="003D33AD">
        <w:t xml:space="preserve"> </w:t>
      </w:r>
      <w:r w:rsidR="00A34800">
        <w:t>auf den Testdaten</w:t>
      </w:r>
      <w:bookmarkEnd w:id="118"/>
    </w:p>
    <w:p w14:paraId="4C26E8E9" w14:textId="23C30BBF" w:rsidR="00A47C14" w:rsidRDefault="00032514" w:rsidP="00CA2309">
      <w:r>
        <w:t>Da eine Hyperparameteroptimierung und Modellauswahl grundsätzlich auf Basis der Validierungsdaten erfolgt, wurden im letzten Abschnitt bereits die beiden Random</w:t>
      </w:r>
      <w:r w:rsidR="00675F3D">
        <w:t>-</w:t>
      </w:r>
      <w:r>
        <w:t>Forest</w:t>
      </w:r>
      <w:r w:rsidR="00675F3D">
        <w:t>-</w:t>
      </w:r>
      <w:r>
        <w:t>Klassifikatoren als</w:t>
      </w:r>
      <w:r w:rsidR="00E73B37">
        <w:t xml:space="preserve"> endgültige</w:t>
      </w:r>
      <w:r>
        <w:t xml:space="preserve"> Modelle für die Vorhersage des Matching-Modus festgelegt. </w:t>
      </w:r>
      <w:r w:rsidR="00F00EEC">
        <w:t xml:space="preserve">Die Modellauswahl ist somit direkt von der Validierungsbewertung der Modelle abhängig, wodurch </w:t>
      </w:r>
      <w:r w:rsidR="00E73B37">
        <w:t xml:space="preserve">sich die zugehörigen F1-Scores nicht zur Abschätzung </w:t>
      </w:r>
      <w:r w:rsidR="00746E38">
        <w:t>der Verallgemeinerungsfähigkeit der Modelle</w:t>
      </w:r>
      <w:r w:rsidR="00F00EEC">
        <w:t xml:space="preserve"> eignen</w:t>
      </w:r>
      <w:r w:rsidR="00746E38">
        <w:t xml:space="preserve">. </w:t>
      </w:r>
      <w:r w:rsidR="000E52C6">
        <w:t xml:space="preserve">Deswegen werden beide Modelle im </w:t>
      </w:r>
      <w:r w:rsidR="00E930D5">
        <w:t>Folgenden</w:t>
      </w:r>
      <w:r w:rsidR="000E52C6">
        <w:t xml:space="preserve"> auf Basis der </w:t>
      </w:r>
      <w:r w:rsidR="00E930D5">
        <w:t xml:space="preserve">zugehörigen Testdatensätze evaluiert, wobei besondere Aufmerksamkeit auf die </w:t>
      </w:r>
      <w:r w:rsidR="00531A3A">
        <w:t>Sensitivität</w:t>
      </w:r>
      <w:r w:rsidR="00E930D5">
        <w:t xml:space="preserve"> der Modelle gelegt wird.</w:t>
      </w:r>
    </w:p>
    <w:p w14:paraId="7EC998E9" w14:textId="329C1D08" w:rsidR="00E930D5" w:rsidRPr="0085335A" w:rsidRDefault="00A3436D" w:rsidP="00CA2309">
      <w:pPr>
        <w:rPr>
          <w:color w:val="FF0000"/>
        </w:rPr>
      </w:pPr>
      <w:r w:rsidRPr="0085335A">
        <w:rPr>
          <w:color w:val="FF0000"/>
        </w:rPr>
        <w:t xml:space="preserve">Für ein Aufnahmeintervall von einer Sekunde ergibt sich </w:t>
      </w:r>
      <w:r w:rsidR="00531A3A" w:rsidRPr="0085335A">
        <w:rPr>
          <w:color w:val="FF0000"/>
        </w:rPr>
        <w:t xml:space="preserve">dabei die in Abb. 22 dargestellte Sensitivitätsmatrix (zeilenweise normalisierte Konfusionsmatrix). </w:t>
      </w:r>
      <w:r w:rsidR="000F1B70" w:rsidRPr="0085335A">
        <w:rPr>
          <w:color w:val="FF0000"/>
        </w:rPr>
        <w:t xml:space="preserve">Das Modell erreicht für die </w:t>
      </w:r>
      <w:r w:rsidR="000F1B70" w:rsidRPr="0085335A">
        <w:rPr>
          <w:color w:val="FF0000"/>
        </w:rPr>
        <w:lastRenderedPageBreak/>
        <w:t>Klasse Fußgänger</w:t>
      </w:r>
      <w:r w:rsidR="00697552" w:rsidRPr="0085335A">
        <w:rPr>
          <w:color w:val="FF0000"/>
        </w:rPr>
        <w:t xml:space="preserve"> (Modus </w:t>
      </w:r>
      <w:r w:rsidR="00697552" w:rsidRPr="0085335A">
        <w:rPr>
          <w:i/>
          <w:iCs/>
          <w:color w:val="FF0000"/>
        </w:rPr>
        <w:t>pedestrian</w:t>
      </w:r>
      <w:r w:rsidR="00697552" w:rsidRPr="0085335A">
        <w:rPr>
          <w:color w:val="FF0000"/>
        </w:rPr>
        <w:t xml:space="preserve">) eine </w:t>
      </w:r>
      <w:r w:rsidR="00A47C14" w:rsidRPr="0085335A">
        <w:rPr>
          <w:color w:val="FF0000"/>
        </w:rPr>
        <w:t xml:space="preserve">hervorragende </w:t>
      </w:r>
      <w:r w:rsidR="00697552" w:rsidRPr="0085335A">
        <w:rPr>
          <w:color w:val="FF0000"/>
        </w:rPr>
        <w:t xml:space="preserve">Sensitivität von </w:t>
      </w:r>
      <w:r w:rsidR="0079395D" w:rsidRPr="0085335A">
        <w:rPr>
          <w:color w:val="FF0000"/>
        </w:rPr>
        <w:t xml:space="preserve">etwa </w:t>
      </w:r>
      <w:r w:rsidR="00A143D2" w:rsidRPr="0085335A">
        <w:rPr>
          <w:color w:val="FF0000"/>
        </w:rPr>
        <w:t>0,98</w:t>
      </w:r>
      <w:r w:rsidR="00697552" w:rsidRPr="0085335A">
        <w:rPr>
          <w:color w:val="FF0000"/>
        </w:rPr>
        <w:t xml:space="preserve">, d.h. 98% der Testdatenpunkte dieser Klasse werden korrekt vorhergesagt. Etwas schlechter, aber dennoch </w:t>
      </w:r>
      <w:r w:rsidR="00A47C14" w:rsidRPr="0085335A">
        <w:rPr>
          <w:color w:val="FF0000"/>
        </w:rPr>
        <w:t>gut</w:t>
      </w:r>
      <w:r w:rsidR="00697552" w:rsidRPr="0085335A">
        <w:rPr>
          <w:color w:val="FF0000"/>
        </w:rPr>
        <w:t xml:space="preserve">, schneidet das Modell mit einer Sensitivität von </w:t>
      </w:r>
      <w:r w:rsidR="00A143D2" w:rsidRPr="0085335A">
        <w:rPr>
          <w:color w:val="FF0000"/>
        </w:rPr>
        <w:t>0,94</w:t>
      </w:r>
      <w:r w:rsidR="00697552" w:rsidRPr="0085335A">
        <w:rPr>
          <w:color w:val="FF0000"/>
        </w:rPr>
        <w:t xml:space="preserve"> bei der Klassifikation von motorisierten </w:t>
      </w:r>
      <w:r w:rsidR="006329DC" w:rsidRPr="0085335A">
        <w:rPr>
          <w:color w:val="FF0000"/>
        </w:rPr>
        <w:t>F</w:t>
      </w:r>
      <w:r w:rsidR="00697552" w:rsidRPr="0085335A">
        <w:rPr>
          <w:color w:val="FF0000"/>
        </w:rPr>
        <w:t xml:space="preserve">ahrzeugen (Modus </w:t>
      </w:r>
      <w:r w:rsidR="00697552" w:rsidRPr="0085335A">
        <w:rPr>
          <w:i/>
          <w:iCs/>
          <w:color w:val="FF0000"/>
        </w:rPr>
        <w:t>auto</w:t>
      </w:r>
      <w:r w:rsidR="00697552" w:rsidRPr="0085335A">
        <w:rPr>
          <w:color w:val="FF0000"/>
        </w:rPr>
        <w:t>) ab. Die größten Schwierigkeiten bestehen bei der</w:t>
      </w:r>
      <w:r w:rsidR="006329DC" w:rsidRPr="0085335A">
        <w:rPr>
          <w:color w:val="FF0000"/>
        </w:rPr>
        <w:t xml:space="preserve"> </w:t>
      </w:r>
      <w:r w:rsidR="00697552" w:rsidRPr="0085335A">
        <w:rPr>
          <w:color w:val="FF0000"/>
        </w:rPr>
        <w:t xml:space="preserve">Klasse </w:t>
      </w:r>
      <w:r w:rsidR="006329DC" w:rsidRPr="0085335A">
        <w:rPr>
          <w:color w:val="FF0000"/>
        </w:rPr>
        <w:t>Fahrrad</w:t>
      </w:r>
      <w:r w:rsidR="00697552" w:rsidRPr="0085335A">
        <w:rPr>
          <w:color w:val="FF0000"/>
        </w:rPr>
        <w:t xml:space="preserve"> (Modus </w:t>
      </w:r>
      <w:r w:rsidR="00697552" w:rsidRPr="0085335A">
        <w:rPr>
          <w:i/>
          <w:iCs/>
          <w:color w:val="FF0000"/>
        </w:rPr>
        <w:t>bycicle</w:t>
      </w:r>
      <w:r w:rsidR="00697552" w:rsidRPr="0085335A">
        <w:rPr>
          <w:color w:val="FF0000"/>
        </w:rPr>
        <w:t>)</w:t>
      </w:r>
      <w:r w:rsidR="002E5C64" w:rsidRPr="0085335A">
        <w:rPr>
          <w:color w:val="FF0000"/>
        </w:rPr>
        <w:t xml:space="preserve">, für welche das Modell </w:t>
      </w:r>
      <w:proofErr w:type="gramStart"/>
      <w:r w:rsidR="00A47C14" w:rsidRPr="0085335A">
        <w:rPr>
          <w:color w:val="FF0000"/>
        </w:rPr>
        <w:t>eine</w:t>
      </w:r>
      <w:r w:rsidR="006329DC" w:rsidRPr="0085335A">
        <w:rPr>
          <w:color w:val="FF0000"/>
        </w:rPr>
        <w:t xml:space="preserve"> </w:t>
      </w:r>
      <w:r w:rsidR="00A47C14" w:rsidRPr="0085335A">
        <w:rPr>
          <w:color w:val="FF0000"/>
        </w:rPr>
        <w:t>relativ</w:t>
      </w:r>
      <w:proofErr w:type="gramEnd"/>
      <w:r w:rsidR="00A47C14" w:rsidRPr="0085335A">
        <w:rPr>
          <w:color w:val="FF0000"/>
        </w:rPr>
        <w:t xml:space="preserve"> </w:t>
      </w:r>
      <w:r w:rsidR="006329DC" w:rsidRPr="0085335A">
        <w:rPr>
          <w:color w:val="FF0000"/>
        </w:rPr>
        <w:t>geringe</w:t>
      </w:r>
      <w:r w:rsidR="002E5C64" w:rsidRPr="0085335A">
        <w:rPr>
          <w:color w:val="FF0000"/>
        </w:rPr>
        <w:t xml:space="preserve"> Sensitivität von </w:t>
      </w:r>
      <w:r w:rsidR="00A143D2" w:rsidRPr="0085335A">
        <w:rPr>
          <w:color w:val="FF0000"/>
        </w:rPr>
        <w:t>0,89</w:t>
      </w:r>
      <w:r w:rsidR="002E5C64" w:rsidRPr="0085335A">
        <w:rPr>
          <w:color w:val="FF0000"/>
        </w:rPr>
        <w:t xml:space="preserve"> aufweist.</w:t>
      </w:r>
      <w:r w:rsidR="006329DC" w:rsidRPr="0085335A">
        <w:rPr>
          <w:color w:val="FF0000"/>
        </w:rPr>
        <w:t xml:space="preserve"> Der häufigste Fehler ist dabei eine Verwechslung von Fahrrädern und motorisierten Fahrzeugen. So werden ca. 11% der Fahrräder fälschlicherweise als motorisiertes Fahrzeug klassifiziert. Umgekehrt beträgt die </w:t>
      </w:r>
      <w:r w:rsidR="00897900" w:rsidRPr="0085335A">
        <w:rPr>
          <w:color w:val="FF0000"/>
        </w:rPr>
        <w:t>Rate der Fehlklassifikationen</w:t>
      </w:r>
      <w:r w:rsidR="006329DC" w:rsidRPr="0085335A">
        <w:rPr>
          <w:color w:val="FF0000"/>
        </w:rPr>
        <w:t xml:space="preserve"> 4,8%.</w:t>
      </w:r>
    </w:p>
    <w:p w14:paraId="694F2273" w14:textId="77777777" w:rsidR="00A34800" w:rsidRDefault="00A34800" w:rsidP="00A34800">
      <w:pPr>
        <w:pStyle w:val="AbbMitRahmen"/>
        <w:keepNext/>
      </w:pPr>
      <w:r w:rsidRPr="00A34800">
        <w:rPr>
          <w:noProof/>
        </w:rPr>
        <w:drawing>
          <wp:inline distT="0" distB="0" distL="0" distR="0" wp14:anchorId="6E1EA8C6" wp14:editId="5A96CB2C">
            <wp:extent cx="3758400" cy="2592000"/>
            <wp:effectExtent l="0" t="0" r="0" b="0"/>
            <wp:docPr id="1" name="Grafik 1" descr="Ein Bild, das Text, Screenshot, Diagramm, Quadra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1" descr="Ein Bild, das Text, Screenshot, Diagramm, Quadrat enthält.&#10;&#10;Automatisch generierte Beschreibung"/>
                    <pic:cNvPicPr>
                      <a:picLocks noChangeAspect="1" noChangeArrowheads="1"/>
                    </pic:cNvPicPr>
                  </pic:nvPicPr>
                  <pic:blipFill rotWithShape="1">
                    <a:blip r:embed="rId36">
                      <a:extLst>
                        <a:ext uri="{28A0092B-C50C-407E-A947-70E740481C1C}">
                          <a14:useLocalDpi xmlns:a14="http://schemas.microsoft.com/office/drawing/2010/main" val="0"/>
                        </a:ext>
                      </a:extLst>
                    </a:blip>
                    <a:srcRect t="6407"/>
                    <a:stretch/>
                  </pic:blipFill>
                  <pic:spPr bwMode="auto">
                    <a:xfrm>
                      <a:off x="0" y="0"/>
                      <a:ext cx="3758400" cy="2592000"/>
                    </a:xfrm>
                    <a:prstGeom prst="rect">
                      <a:avLst/>
                    </a:prstGeom>
                    <a:noFill/>
                    <a:ln>
                      <a:noFill/>
                    </a:ln>
                    <a:extLst>
                      <a:ext uri="{53640926-AAD7-44D8-BBD7-CCE9431645EC}">
                        <a14:shadowObscured xmlns:a14="http://schemas.microsoft.com/office/drawing/2010/main"/>
                      </a:ext>
                    </a:extLst>
                  </pic:spPr>
                </pic:pic>
              </a:graphicData>
            </a:graphic>
          </wp:inline>
        </w:drawing>
      </w:r>
    </w:p>
    <w:p w14:paraId="620C3DE8" w14:textId="3881D788" w:rsidR="00A34800" w:rsidRDefault="006E4C6E" w:rsidP="00DF1FC9">
      <w:pPr>
        <w:pStyle w:val="Beschriftung"/>
        <w:ind w:left="1134" w:hanging="1134"/>
      </w:pPr>
      <w:bookmarkStart w:id="119" w:name="_Toc143696935"/>
      <w:bookmarkStart w:id="120" w:name="_Toc143779069"/>
      <w:r>
        <w:t xml:space="preserve">Abb. </w:t>
      </w:r>
      <w:fldSimple w:instr=" SEQ Abb. \* ARABIC ">
        <w:r w:rsidR="008514D7">
          <w:rPr>
            <w:noProof/>
          </w:rPr>
          <w:t>22</w:t>
        </w:r>
      </w:fldSimple>
      <w:r>
        <w:t xml:space="preserve">: </w:t>
      </w:r>
      <w:r w:rsidR="00AD7D24">
        <w:tab/>
      </w:r>
      <w:r w:rsidR="00D3624B">
        <w:t>Evaluierung der</w:t>
      </w:r>
      <w:r w:rsidR="00A34800">
        <w:t xml:space="preserve"> Vorhersage des Matching-Modus bei einem </w:t>
      </w:r>
      <w:r w:rsidR="00DF1FC9">
        <w:t>Aufnahmei</w:t>
      </w:r>
      <w:r w:rsidR="00A34800">
        <w:t xml:space="preserve">ntervall von </w:t>
      </w:r>
      <w:bookmarkEnd w:id="119"/>
      <w:bookmarkEnd w:id="120"/>
      <w:r w:rsidR="00DF1FC9">
        <w:t>einer Sekunde</w:t>
      </w:r>
    </w:p>
    <w:p w14:paraId="296E8B03" w14:textId="77777777" w:rsidR="00FE5B78" w:rsidRPr="00FE5B78" w:rsidRDefault="00FE5B78" w:rsidP="00FE5B78"/>
    <w:p w14:paraId="591C6BA0" w14:textId="2B80A122" w:rsidR="00FE5B78" w:rsidRPr="0085335A" w:rsidRDefault="00FE5B78" w:rsidP="00FE5B78">
      <w:pPr>
        <w:rPr>
          <w:color w:val="FF0000"/>
        </w:rPr>
      </w:pPr>
      <w:r w:rsidRPr="0085335A">
        <w:rPr>
          <w:color w:val="FF0000"/>
        </w:rPr>
        <w:t>Insgesamt erreicht der Random</w:t>
      </w:r>
      <w:r w:rsidR="00675F3D" w:rsidRPr="0085335A">
        <w:rPr>
          <w:color w:val="FF0000"/>
        </w:rPr>
        <w:t>-</w:t>
      </w:r>
      <w:r w:rsidRPr="0085335A">
        <w:rPr>
          <w:color w:val="FF0000"/>
        </w:rPr>
        <w:t>Forest</w:t>
      </w:r>
      <w:r w:rsidR="00675F3D" w:rsidRPr="0085335A">
        <w:rPr>
          <w:color w:val="FF0000"/>
        </w:rPr>
        <w:t>-</w:t>
      </w:r>
      <w:r w:rsidRPr="0085335A">
        <w:rPr>
          <w:color w:val="FF0000"/>
        </w:rPr>
        <w:t>Klassifikator für ein Aufnahmeintervall von einer Sekunde auf den Testdaten eine</w:t>
      </w:r>
      <w:r w:rsidR="00AC05F7" w:rsidRPr="0085335A">
        <w:rPr>
          <w:color w:val="FF0000"/>
        </w:rPr>
        <w:t xml:space="preserve"> gute </w:t>
      </w:r>
      <w:r w:rsidR="00B538BF" w:rsidRPr="0085335A">
        <w:rPr>
          <w:color w:val="FF0000"/>
        </w:rPr>
        <w:t>Genauigkeit</w:t>
      </w:r>
      <w:r w:rsidRPr="0085335A">
        <w:rPr>
          <w:color w:val="FF0000"/>
        </w:rPr>
        <w:t xml:space="preserve"> von </w:t>
      </w:r>
      <w:r w:rsidR="00A143D2" w:rsidRPr="0085335A">
        <w:rPr>
          <w:color w:val="FF0000"/>
        </w:rPr>
        <w:t>0,</w:t>
      </w:r>
      <w:r w:rsidRPr="0085335A">
        <w:rPr>
          <w:color w:val="FF0000"/>
        </w:rPr>
        <w:t xml:space="preserve">9323 und einen nahezu identischen F1-Score von </w:t>
      </w:r>
      <w:r w:rsidR="00A143D2" w:rsidRPr="0085335A">
        <w:rPr>
          <w:color w:val="FF0000"/>
        </w:rPr>
        <w:t>0,</w:t>
      </w:r>
      <w:r w:rsidRPr="0085335A">
        <w:rPr>
          <w:color w:val="FF0000"/>
        </w:rPr>
        <w:t xml:space="preserve">9318. </w:t>
      </w:r>
    </w:p>
    <w:p w14:paraId="2B271DD9" w14:textId="0F686AC7" w:rsidR="00492051" w:rsidRPr="0085335A" w:rsidRDefault="00A47C14" w:rsidP="00492051">
      <w:pPr>
        <w:rPr>
          <w:color w:val="FF0000"/>
        </w:rPr>
      </w:pPr>
      <w:r w:rsidRPr="0085335A">
        <w:rPr>
          <w:color w:val="FF0000"/>
        </w:rPr>
        <w:t xml:space="preserve">Abb. 23 zeigt die Sensitivitätsmatrix für ein Aufnahmeintervall von zwei Sekunden. Das zugehörige Modell erreicht für die Klasse Fußgänger (Modus </w:t>
      </w:r>
      <w:r w:rsidRPr="0085335A">
        <w:rPr>
          <w:i/>
          <w:iCs/>
          <w:color w:val="FF0000"/>
        </w:rPr>
        <w:t>pedestrian</w:t>
      </w:r>
      <w:r w:rsidRPr="0085335A">
        <w:rPr>
          <w:color w:val="FF0000"/>
        </w:rPr>
        <w:t xml:space="preserve">) eine nahezu perfekte Sensitivität von ca. </w:t>
      </w:r>
      <w:r w:rsidR="00A143D2" w:rsidRPr="0085335A">
        <w:rPr>
          <w:color w:val="FF0000"/>
        </w:rPr>
        <w:t xml:space="preserve">1,00. </w:t>
      </w:r>
      <w:r w:rsidRPr="0085335A">
        <w:rPr>
          <w:color w:val="FF0000"/>
        </w:rPr>
        <w:t>Für motorisierte Fahrzeuge</w:t>
      </w:r>
      <w:r w:rsidR="00AC05F7" w:rsidRPr="0085335A">
        <w:rPr>
          <w:color w:val="FF0000"/>
        </w:rPr>
        <w:t xml:space="preserve"> (Modus </w:t>
      </w:r>
      <w:r w:rsidR="00AC05F7" w:rsidRPr="0085335A">
        <w:rPr>
          <w:i/>
          <w:iCs/>
          <w:color w:val="FF0000"/>
        </w:rPr>
        <w:t>auto</w:t>
      </w:r>
      <w:r w:rsidR="00AC05F7" w:rsidRPr="0085335A">
        <w:rPr>
          <w:color w:val="FF0000"/>
        </w:rPr>
        <w:t>)</w:t>
      </w:r>
      <w:r w:rsidRPr="0085335A">
        <w:rPr>
          <w:color w:val="FF0000"/>
        </w:rPr>
        <w:t xml:space="preserve"> unterscheidet sich die Sensitivität nicht vom vorher betrachteten Modell. Sie beträgt </w:t>
      </w:r>
      <w:r w:rsidR="00897900" w:rsidRPr="0085335A">
        <w:rPr>
          <w:color w:val="FF0000"/>
        </w:rPr>
        <w:t xml:space="preserve">also </w:t>
      </w:r>
      <w:r w:rsidRPr="0085335A">
        <w:rPr>
          <w:color w:val="FF0000"/>
        </w:rPr>
        <w:t xml:space="preserve">ebenso </w:t>
      </w:r>
      <w:r w:rsidR="00A143D2" w:rsidRPr="0085335A">
        <w:rPr>
          <w:color w:val="FF0000"/>
        </w:rPr>
        <w:t>0,94</w:t>
      </w:r>
      <w:r w:rsidRPr="0085335A">
        <w:rPr>
          <w:color w:val="FF0000"/>
        </w:rPr>
        <w:t>.</w:t>
      </w:r>
      <w:r w:rsidR="00897900" w:rsidRPr="0085335A">
        <w:rPr>
          <w:color w:val="FF0000"/>
        </w:rPr>
        <w:t xml:space="preserve"> </w:t>
      </w:r>
      <w:r w:rsidRPr="0085335A">
        <w:rPr>
          <w:color w:val="FF0000"/>
        </w:rPr>
        <w:t>Etwas verschlechtert hat sich jedoch die Sensitivität für</w:t>
      </w:r>
      <w:r w:rsidR="00AC05F7" w:rsidRPr="0085335A">
        <w:rPr>
          <w:color w:val="FF0000"/>
        </w:rPr>
        <w:t xml:space="preserve"> die Klasse</w:t>
      </w:r>
      <w:r w:rsidRPr="0085335A">
        <w:rPr>
          <w:color w:val="FF0000"/>
        </w:rPr>
        <w:t xml:space="preserve"> </w:t>
      </w:r>
      <w:r w:rsidR="00AC05F7" w:rsidRPr="0085335A">
        <w:rPr>
          <w:color w:val="FF0000"/>
        </w:rPr>
        <w:t xml:space="preserve">Fahrrad (Modus </w:t>
      </w:r>
      <w:r w:rsidR="00AC05F7" w:rsidRPr="0085335A">
        <w:rPr>
          <w:i/>
          <w:iCs/>
          <w:color w:val="FF0000"/>
        </w:rPr>
        <w:t>bycicle</w:t>
      </w:r>
      <w:r w:rsidR="00AC05F7" w:rsidRPr="0085335A">
        <w:rPr>
          <w:color w:val="FF0000"/>
        </w:rPr>
        <w:t>)</w:t>
      </w:r>
      <w:r w:rsidRPr="0085335A">
        <w:rPr>
          <w:color w:val="FF0000"/>
        </w:rPr>
        <w:t xml:space="preserve">, welche nun lediglich </w:t>
      </w:r>
      <w:r w:rsidR="00A143D2" w:rsidRPr="0085335A">
        <w:rPr>
          <w:color w:val="FF0000"/>
        </w:rPr>
        <w:t>0,88</w:t>
      </w:r>
      <w:r w:rsidRPr="0085335A">
        <w:rPr>
          <w:color w:val="FF0000"/>
        </w:rPr>
        <w:t xml:space="preserve"> beträgt. </w:t>
      </w:r>
      <w:r w:rsidR="00394865" w:rsidRPr="0085335A">
        <w:rPr>
          <w:color w:val="FF0000"/>
        </w:rPr>
        <w:t xml:space="preserve">Die übrigen </w:t>
      </w:r>
      <w:r w:rsidR="00897900" w:rsidRPr="0085335A">
        <w:rPr>
          <w:color w:val="FF0000"/>
        </w:rPr>
        <w:t>12% der Datenpunkte dieser Klasse werden</w:t>
      </w:r>
      <w:r w:rsidR="00394865" w:rsidRPr="0085335A">
        <w:rPr>
          <w:color w:val="FF0000"/>
        </w:rPr>
        <w:t xml:space="preserve"> </w:t>
      </w:r>
      <w:r w:rsidR="00897900" w:rsidRPr="0085335A">
        <w:rPr>
          <w:color w:val="FF0000"/>
        </w:rPr>
        <w:t>fälschlicherweise als motorisierte Fahrzeuge klassifiziert. Umgekehrt werden nach wie vor 4,8% der Datenpunkte fehlklassifiziert.</w:t>
      </w:r>
    </w:p>
    <w:p w14:paraId="00D78BB2" w14:textId="77777777" w:rsidR="00492051" w:rsidRDefault="00492051" w:rsidP="00492051">
      <w:pPr>
        <w:pStyle w:val="AbbMitRahmen"/>
        <w:keepNext/>
      </w:pPr>
      <w:r>
        <w:rPr>
          <w:noProof/>
        </w:rPr>
        <w:lastRenderedPageBreak/>
        <w:drawing>
          <wp:inline distT="0" distB="0" distL="0" distR="0" wp14:anchorId="760E1CAA" wp14:editId="6193B64F">
            <wp:extent cx="3769200" cy="2592000"/>
            <wp:effectExtent l="0" t="0" r="3175"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37">
                      <a:extLst>
                        <a:ext uri="{28A0092B-C50C-407E-A947-70E740481C1C}">
                          <a14:useLocalDpi xmlns:a14="http://schemas.microsoft.com/office/drawing/2010/main" val="0"/>
                        </a:ext>
                      </a:extLst>
                    </a:blip>
                    <a:srcRect t="6636"/>
                    <a:stretch/>
                  </pic:blipFill>
                  <pic:spPr bwMode="auto">
                    <a:xfrm>
                      <a:off x="0" y="0"/>
                      <a:ext cx="3769200" cy="2592000"/>
                    </a:xfrm>
                    <a:prstGeom prst="rect">
                      <a:avLst/>
                    </a:prstGeom>
                    <a:noFill/>
                    <a:ln>
                      <a:noFill/>
                    </a:ln>
                    <a:extLst>
                      <a:ext uri="{53640926-AAD7-44D8-BBD7-CCE9431645EC}">
                        <a14:shadowObscured xmlns:a14="http://schemas.microsoft.com/office/drawing/2010/main"/>
                      </a:ext>
                    </a:extLst>
                  </pic:spPr>
                </pic:pic>
              </a:graphicData>
            </a:graphic>
          </wp:inline>
        </w:drawing>
      </w:r>
    </w:p>
    <w:p w14:paraId="6757D7E4" w14:textId="5A202D55" w:rsidR="00492051" w:rsidRDefault="006E4C6E" w:rsidP="00DF1FC9">
      <w:pPr>
        <w:pStyle w:val="Beschriftung"/>
        <w:ind w:left="1134" w:hanging="1134"/>
      </w:pPr>
      <w:bookmarkStart w:id="121" w:name="_Toc143696936"/>
      <w:bookmarkStart w:id="122" w:name="_Toc143779070"/>
      <w:r>
        <w:t xml:space="preserve">Abb. </w:t>
      </w:r>
      <w:fldSimple w:instr=" SEQ Abb. \* ARABIC ">
        <w:r w:rsidR="008514D7">
          <w:rPr>
            <w:noProof/>
          </w:rPr>
          <w:t>23</w:t>
        </w:r>
      </w:fldSimple>
      <w:r>
        <w:t xml:space="preserve">: </w:t>
      </w:r>
      <w:r w:rsidR="00AD7D24">
        <w:tab/>
      </w:r>
      <w:r w:rsidR="00D3624B">
        <w:t>Evaluierung der</w:t>
      </w:r>
      <w:r w:rsidR="00492051">
        <w:t xml:space="preserve"> Vorhersage des Matching-Modus bei einem </w:t>
      </w:r>
      <w:r w:rsidR="00DF1FC9">
        <w:t>Aufnahmei</w:t>
      </w:r>
      <w:r w:rsidR="00492051">
        <w:t xml:space="preserve">ntervall von </w:t>
      </w:r>
      <w:bookmarkEnd w:id="121"/>
      <w:bookmarkEnd w:id="122"/>
      <w:r w:rsidR="00DF1FC9">
        <w:t>zwei Sekunden</w:t>
      </w:r>
    </w:p>
    <w:p w14:paraId="4C31593A" w14:textId="77777777" w:rsidR="00492051" w:rsidRPr="00492051" w:rsidRDefault="00492051" w:rsidP="00492051"/>
    <w:p w14:paraId="77104A51" w14:textId="54B1D6E5" w:rsidR="009950CF" w:rsidRPr="0085335A" w:rsidRDefault="009950CF" w:rsidP="00C0107B">
      <w:pPr>
        <w:rPr>
          <w:color w:val="FF0000"/>
        </w:rPr>
      </w:pPr>
      <w:r w:rsidRPr="0085335A">
        <w:rPr>
          <w:color w:val="FF0000"/>
        </w:rPr>
        <w:t>Insgesamt erreicht der Random</w:t>
      </w:r>
      <w:r w:rsidR="00675F3D" w:rsidRPr="0085335A">
        <w:rPr>
          <w:color w:val="FF0000"/>
        </w:rPr>
        <w:t>-</w:t>
      </w:r>
      <w:r w:rsidRPr="0085335A">
        <w:rPr>
          <w:color w:val="FF0000"/>
        </w:rPr>
        <w:t>Forest</w:t>
      </w:r>
      <w:r w:rsidR="00675F3D" w:rsidRPr="0085335A">
        <w:rPr>
          <w:color w:val="FF0000"/>
        </w:rPr>
        <w:t>-</w:t>
      </w:r>
      <w:r w:rsidRPr="0085335A">
        <w:rPr>
          <w:color w:val="FF0000"/>
        </w:rPr>
        <w:t xml:space="preserve">Klassifikator für ein Aufnahmeintervall von zwei Sekunden auf den Testdaten eine </w:t>
      </w:r>
      <w:r w:rsidR="00AC05F7" w:rsidRPr="0085335A">
        <w:rPr>
          <w:color w:val="FF0000"/>
        </w:rPr>
        <w:t xml:space="preserve">gute </w:t>
      </w:r>
      <w:r w:rsidR="00B538BF" w:rsidRPr="0085335A">
        <w:rPr>
          <w:color w:val="FF0000"/>
        </w:rPr>
        <w:t>Genauigkeit</w:t>
      </w:r>
      <w:r w:rsidRPr="0085335A">
        <w:rPr>
          <w:color w:val="FF0000"/>
        </w:rPr>
        <w:t xml:space="preserve"> von </w:t>
      </w:r>
      <w:r w:rsidR="00D97841" w:rsidRPr="0085335A">
        <w:rPr>
          <w:color w:val="FF0000"/>
        </w:rPr>
        <w:t>0,</w:t>
      </w:r>
      <w:r w:rsidRPr="0085335A">
        <w:rPr>
          <w:color w:val="FF0000"/>
        </w:rPr>
        <w:t>9365 und</w:t>
      </w:r>
      <w:r w:rsidR="00AC05F7" w:rsidRPr="0085335A">
        <w:rPr>
          <w:color w:val="FF0000"/>
        </w:rPr>
        <w:t xml:space="preserve"> </w:t>
      </w:r>
      <w:r w:rsidRPr="0085335A">
        <w:rPr>
          <w:color w:val="FF0000"/>
        </w:rPr>
        <w:t xml:space="preserve">einen F1-Score von </w:t>
      </w:r>
      <w:r w:rsidR="00D97841" w:rsidRPr="0085335A">
        <w:rPr>
          <w:color w:val="FF0000"/>
        </w:rPr>
        <w:t>0,</w:t>
      </w:r>
      <w:r w:rsidRPr="0085335A">
        <w:rPr>
          <w:color w:val="FF0000"/>
        </w:rPr>
        <w:t xml:space="preserve">9378. Damit erreicht er im Zuge der Evaluierung eine minimal bessere </w:t>
      </w:r>
      <w:r w:rsidR="00EA272B" w:rsidRPr="0085335A">
        <w:rPr>
          <w:color w:val="FF0000"/>
        </w:rPr>
        <w:t>Gesamtb</w:t>
      </w:r>
      <w:r w:rsidRPr="0085335A">
        <w:rPr>
          <w:color w:val="FF0000"/>
        </w:rPr>
        <w:t>ewertung als das zuvor betrachtete Modell</w:t>
      </w:r>
      <w:r w:rsidR="00EA272B" w:rsidRPr="0085335A">
        <w:rPr>
          <w:color w:val="FF0000"/>
        </w:rPr>
        <w:t xml:space="preserve"> für ein Aufnahmeintervall von einer Sekunde</w:t>
      </w:r>
      <w:r w:rsidRPr="0085335A">
        <w:rPr>
          <w:color w:val="FF0000"/>
        </w:rPr>
        <w:t xml:space="preserve">. </w:t>
      </w:r>
    </w:p>
    <w:p w14:paraId="3FF6DD0D" w14:textId="0D325258" w:rsidR="0061291C" w:rsidRDefault="00C37FFC" w:rsidP="0061291C">
      <w:pPr>
        <w:pStyle w:val="berschrift2"/>
      </w:pPr>
      <w:bookmarkStart w:id="123" w:name="_Toc143879392"/>
      <w:r w:rsidRPr="00C37FFC">
        <w:t xml:space="preserve">Map-Matching der </w:t>
      </w:r>
      <w:r>
        <w:t>Positionssequenzen</w:t>
      </w:r>
      <w:bookmarkEnd w:id="123"/>
    </w:p>
    <w:p w14:paraId="2F6937CA" w14:textId="04B81CBE" w:rsidR="00A02368" w:rsidRDefault="00D84C87" w:rsidP="0064007D">
      <w:r>
        <w:t xml:space="preserve">Für das Map-Matching </w:t>
      </w:r>
      <w:r w:rsidR="00613847">
        <w:t>der</w:t>
      </w:r>
      <w:r w:rsidR="00DE34B0">
        <w:t xml:space="preserve"> Positionssequenzen</w:t>
      </w:r>
      <w:r>
        <w:t xml:space="preserve"> wurde</w:t>
      </w:r>
      <w:r w:rsidR="00DE34B0">
        <w:t xml:space="preserve"> </w:t>
      </w:r>
      <w:r>
        <w:t xml:space="preserve">die Klasse </w:t>
      </w:r>
      <w:r w:rsidRPr="00DE34B0">
        <w:rPr>
          <w:rStyle w:val="Code"/>
        </w:rPr>
        <w:t>MapMatcher</w:t>
      </w:r>
      <w:r>
        <w:t xml:space="preserve"> implementiert, welche</w:t>
      </w:r>
      <w:r w:rsidR="005A2A68">
        <w:t xml:space="preserve"> eine </w:t>
      </w:r>
      <w:r>
        <w:t xml:space="preserve">API zum </w:t>
      </w:r>
      <w:r w:rsidR="00DE34B0">
        <w:t xml:space="preserve">Map-Matching </w:t>
      </w:r>
      <w:r>
        <w:t xml:space="preserve">Endpunkt </w:t>
      </w:r>
      <w:r w:rsidR="00DE34B0" w:rsidRPr="00DE34B0">
        <w:rPr>
          <w:rStyle w:val="Code"/>
        </w:rPr>
        <w:t>trace_route</w:t>
      </w:r>
      <w:r w:rsidR="00DE34B0">
        <w:t xml:space="preserve"> von Valhalla bereitstellt</w:t>
      </w:r>
      <w:r w:rsidR="00DE34B0" w:rsidRPr="00613847">
        <w:t xml:space="preserve">. </w:t>
      </w:r>
      <w:r w:rsidR="008F26FE" w:rsidRPr="00613847">
        <w:t xml:space="preserve">Abb. 24 zeigt </w:t>
      </w:r>
      <w:r w:rsidR="008F26FE">
        <w:t>das zugehörige Klassendiagramm</w:t>
      </w:r>
      <w:r w:rsidR="00A11BF9">
        <w:t xml:space="preserve">.  Bei der Instanziierung der Klasse muss dieser ein String übergeben werden, welcher dem Pfad zum Speicherort des zu nutzenden Modells für die Vorhersage des Matching-Modus entspricht. Anschließend kann über die Methode </w:t>
      </w:r>
      <w:r w:rsidR="00A11BF9" w:rsidRPr="00A02368">
        <w:rPr>
          <w:rStyle w:val="Code"/>
        </w:rPr>
        <w:t>match</w:t>
      </w:r>
      <w:r w:rsidR="00A11BF9">
        <w:t xml:space="preserve"> eine beliebige Positionssequenz, die in Form eins Dataframes mit den in Kapitel 6 beschriebenen Spalten übergeben wird, auf das </w:t>
      </w:r>
      <w:r w:rsidR="000D5C6A">
        <w:t xml:space="preserve">digitale </w:t>
      </w:r>
      <w:r w:rsidR="00A11BF9">
        <w:t>Straßennetz</w:t>
      </w:r>
      <w:r w:rsidR="000D5C6A">
        <w:t xml:space="preserve"> von OpenStreetMap</w:t>
      </w:r>
      <w:r w:rsidR="00A11BF9">
        <w:t xml:space="preserve"> abgebildet werden, wobei in diesem Zuge auch eine Neuberechnung aller Bewegungsmerkmale erfolgt. </w:t>
      </w:r>
    </w:p>
    <w:p w14:paraId="461172D1" w14:textId="3CE2BB50" w:rsidR="00516052" w:rsidRDefault="00A02368" w:rsidP="00516052">
      <w:r>
        <w:t xml:space="preserve">Innerhalb der </w:t>
      </w:r>
      <w:r w:rsidRPr="00A02368">
        <w:rPr>
          <w:rStyle w:val="Code"/>
        </w:rPr>
        <w:t>match</w:t>
      </w:r>
      <w:r>
        <w:t xml:space="preserve">-Methode wird dabei zunächst über die private Methode </w:t>
      </w:r>
      <w:r w:rsidRPr="00A02368">
        <w:rPr>
          <w:rStyle w:val="Code"/>
          <w:noProof/>
        </w:rPr>
        <w:t>__predict_costing_mode</w:t>
      </w:r>
      <w:r>
        <w:t xml:space="preserve"> und unter Nutzung des spezifizierten Klassifikators der Matching-Modus für die übergebene Sequenz bestimmt. Hierfür werden die nötigen deskriptiven </w:t>
      </w:r>
      <w:r w:rsidR="00613847">
        <w:t>Statistiken</w:t>
      </w:r>
      <w:r>
        <w:t xml:space="preserve"> für die Sequenz berechnet und anschließend an die </w:t>
      </w:r>
      <w:r w:rsidRPr="00A02368">
        <w:rPr>
          <w:rStyle w:val="Code"/>
        </w:rPr>
        <w:t>predict</w:t>
      </w:r>
      <w:r>
        <w:t xml:space="preserve">-Methode des Klassifikators übergeben. </w:t>
      </w:r>
      <w:r w:rsidR="00DC57C7">
        <w:t xml:space="preserve">Der durch die Methode zurückgelieferte Integer-Wert </w:t>
      </w:r>
      <w:r>
        <w:t xml:space="preserve">wird auf </w:t>
      </w:r>
      <w:r w:rsidR="00DC57C7">
        <w:t>den zugehörigen</w:t>
      </w:r>
      <w:r>
        <w:t xml:space="preserve"> Matching-Mod</w:t>
      </w:r>
      <w:r w:rsidR="00613847">
        <w:t>us</w:t>
      </w:r>
      <w:r>
        <w:t xml:space="preserve"> abgebildet</w:t>
      </w:r>
      <w:r w:rsidR="00DC57C7">
        <w:t xml:space="preserve"> und anschließend gemeinsam mit der Sequenz an die </w:t>
      </w:r>
      <w:r w:rsidR="00DC57C7">
        <w:lastRenderedPageBreak/>
        <w:t xml:space="preserve">Methode </w:t>
      </w:r>
      <w:r w:rsidR="00DC57C7" w:rsidRPr="00637DEF">
        <w:rPr>
          <w:rStyle w:val="Code"/>
          <w:noProof/>
        </w:rPr>
        <w:t>__create_request</w:t>
      </w:r>
      <w:r w:rsidR="00DC57C7">
        <w:t xml:space="preserve"> übergeben. Diese </w:t>
      </w:r>
      <w:r w:rsidR="005D48B8">
        <w:t>erstellt hieraus den</w:t>
      </w:r>
      <w:r w:rsidR="00B455FB">
        <w:t xml:space="preserve"> JSON</w:t>
      </w:r>
      <w:r w:rsidR="005D48B8">
        <w:t>-Payload für die Anfrage an den Valhalla-Endpunkt</w:t>
      </w:r>
      <w:r w:rsidR="00A936E2">
        <w:t>. Dieser setzt sich aus einer Liste an Koordinatenpunkten mit zugehörigen Zeitstempeln, dem Matching-Modus und einer Reihe an weiteren</w:t>
      </w:r>
      <w:r w:rsidR="00516052">
        <w:t xml:space="preserve"> dynamisch gesetzten</w:t>
      </w:r>
      <w:r w:rsidR="00A936E2">
        <w:t xml:space="preserve"> </w:t>
      </w:r>
      <w:r w:rsidR="00516052">
        <w:t>Hyperp</w:t>
      </w:r>
      <w:r w:rsidR="00A936E2">
        <w:t>arametern</w:t>
      </w:r>
      <w:r w:rsidR="00516052">
        <w:t xml:space="preserve"> </w:t>
      </w:r>
      <w:r w:rsidR="00A936E2">
        <w:t xml:space="preserve">zusammen. Die Übergabe der Zeitstempel an Valhalla ist hierbei optional, allerdings können </w:t>
      </w:r>
      <w:r w:rsidR="00613847">
        <w:t>durch diese</w:t>
      </w:r>
      <w:r w:rsidR="00A936E2">
        <w:t xml:space="preserve"> die von Valhalla berechneten Übergangswahrscheinlichkeiten beeinflusst werden, wodurch ein besseres Matching-Resultat erzielt werden kann</w:t>
      </w:r>
      <w:r w:rsidR="00516052">
        <w:t xml:space="preserve"> </w:t>
      </w:r>
      <w:sdt>
        <w:sdtPr>
          <w:alias w:val="To edit, see citavi.com/edit"/>
          <w:tag w:val="CitaviPlaceholder#60a75ac1-9f0b-4889-98cb-0e23542d626c"/>
          <w:id w:val="-1507971649"/>
          <w:placeholder>
            <w:docPart w:val="DefaultPlaceholder_-1854013440"/>
          </w:placeholder>
        </w:sdtPr>
        <w:sdtContent>
          <w:r w:rsidR="00516052">
            <w:fldChar w:fldCharType="begin"/>
          </w:r>
          <w:r w:rsidR="000E486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wMzQzOTUyLTA4MGQtNGMxOC1hZjU5LTY0MTJiN2UzNTU3MiIsIlJhbmdlTGVuZ3RoIjozLCJSZWZlcmVuY2VJZCI6ImEyMTIyNmExLWE4YjEtNDRmYi05OTNmLTBhZDNmYjZmZmJh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Gxlbm5pXFxBcHBEYXRhXFxMb2NhbFxcVGVtcFxcbmZ5YWFxZGkuanBnIiwiVXJpU3RyaW5nIjoiYTIxMjI2YTEtYThiMS00NGZiLTk5M2YtMGFkM2ZiNmZmYmE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wNy9zNDI5NzktMDIyLTAxMzQwLTUiLCJVcmlTdHJpbmciOiJodHRwczovL2RvaS5vcmcvMTAuMTAwNy9zNDI5NzktMDIyLTAxMzQwLT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}</w:instrText>
          </w:r>
          <w:r w:rsidR="00516052">
            <w:fldChar w:fldCharType="separate"/>
          </w:r>
          <w:r w:rsidR="000E486B">
            <w:t>[7]</w:t>
          </w:r>
          <w:r w:rsidR="00516052">
            <w:fldChar w:fldCharType="end"/>
          </w:r>
        </w:sdtContent>
      </w:sdt>
      <w:r w:rsidR="00A936E2">
        <w:t xml:space="preserve">. Ähnlich verhält es sich auch mit den </w:t>
      </w:r>
      <w:r w:rsidR="00516052">
        <w:t>dynamisch</w:t>
      </w:r>
      <w:r w:rsidR="00A936E2">
        <w:t xml:space="preserve"> gesetzten </w:t>
      </w:r>
      <w:r w:rsidR="00516052">
        <w:t>Hyperp</w:t>
      </w:r>
      <w:r w:rsidR="00A936E2">
        <w:t>arametern.</w:t>
      </w:r>
      <w:r w:rsidR="00F87D35">
        <w:t xml:space="preserve"> </w:t>
      </w:r>
      <w:r w:rsidR="00087214">
        <w:t xml:space="preserve">Hierzu gehören bspw. die Parameter </w:t>
      </w:r>
      <w:r w:rsidR="00087214" w:rsidRPr="00087214">
        <w:rPr>
          <w:rStyle w:val="Code"/>
          <w:noProof/>
        </w:rPr>
        <w:t>search_radius</w:t>
      </w:r>
      <w:r w:rsidR="00087214">
        <w:t xml:space="preserve"> und </w:t>
      </w:r>
      <w:r w:rsidR="00087214" w:rsidRPr="00087214">
        <w:rPr>
          <w:rStyle w:val="Code"/>
          <w:noProof/>
        </w:rPr>
        <w:t>gps_accuracy</w:t>
      </w:r>
      <w:r w:rsidR="00087214">
        <w:t xml:space="preserve">, die in Abhängigkeit von den </w:t>
      </w:r>
      <w:r w:rsidR="00087214" w:rsidRPr="00087214">
        <w:rPr>
          <w:rStyle w:val="Code"/>
          <w:noProof/>
        </w:rPr>
        <w:t>accuracy</w:t>
      </w:r>
      <w:r w:rsidR="00087214">
        <w:t>-Werten einer Sequenz gesetzt werden</w:t>
      </w:r>
      <w:r w:rsidR="00F87D35">
        <w:t xml:space="preserve"> und einen direkten Einfluss auf die Auswahl der möglichen Kandidaten beim Matching eines Koordinatenpunktes nehmen.</w:t>
      </w:r>
      <w:r w:rsidR="00087214">
        <w:t xml:space="preserve"> </w:t>
      </w:r>
      <w:r w:rsidR="00D4400D">
        <w:t>Einer</w:t>
      </w:r>
      <w:r w:rsidR="00D22483">
        <w:t xml:space="preserve"> Empfehlung innerhalb der Valhalla-Dokumentation</w:t>
      </w:r>
      <w:r w:rsidR="00D4400D">
        <w:t xml:space="preserve"> </w:t>
      </w:r>
      <w:sdt>
        <w:sdtPr>
          <w:alias w:val="To edit, see citavi.com/edit"/>
          <w:tag w:val="CitaviPlaceholder#64acf11a-5e94-47c9-904f-8f691c64d1a2"/>
          <w:id w:val="-535582287"/>
          <w:placeholder>
            <w:docPart w:val="DefaultPlaceholder_-1854013440"/>
          </w:placeholder>
        </w:sdtPr>
        <w:sdtContent>
          <w:r w:rsidR="00D4400D">
            <w:fldChar w:fldCharType="begin"/>
          </w:r>
          <w:r w:rsidR="004801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0ZTBhYWJkLTUyYzItNDU4OS04NzJmLWIxYmU3MDg2YTI1ZCIsIlJhbmdlTGVuZ3RoIjo0LCJSZWZlcmVuY2VJZCI6Ijg0OGZiYjMwLWU2MDUtNDYxOS04ZmY5LWVjZmRmZjBiODdi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2YWxoYWxsYS5naXRodWIuaW8vdmFsaGFsbGEvYXBpL21hcC1tYXRjaGluZy9hcGktcmVmZXJlbmNlLyN0cmFjZS1yb3V0ZS1hY3Rpb24iLCJVcmlTdHJpbmciOiJodHRwczovL3ZhbGhhbGxhLmdpdGh1Yi5pby92YWxoYWxsYS9hcGkvbWFwLW1hdGNoaW5nL2FwaS1yZWZlcmVuY2UvI3RyYWNlLXJvdXRlLWFjdGlvb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}</w:instrText>
          </w:r>
          <w:r w:rsidR="00D4400D">
            <w:fldChar w:fldCharType="separate"/>
          </w:r>
          <w:r w:rsidR="00480197">
            <w:t>[18]</w:t>
          </w:r>
          <w:r w:rsidR="00D4400D">
            <w:fldChar w:fldCharType="end"/>
          </w:r>
        </w:sdtContent>
      </w:sdt>
      <w:r w:rsidR="00D4400D">
        <w:t xml:space="preserve"> folgend</w:t>
      </w:r>
      <w:r w:rsidR="00D22483">
        <w:t xml:space="preserve"> wurde außerdem der Parameter </w:t>
      </w:r>
      <w:r w:rsidR="00D22483" w:rsidRPr="00D22483">
        <w:rPr>
          <w:rStyle w:val="Code"/>
          <w:noProof/>
        </w:rPr>
        <w:t>turn_penalty_factor</w:t>
      </w:r>
      <w:r w:rsidR="00D22483">
        <w:t xml:space="preserve"> in Abhängigkeit von der vorhergesagten Fahrzeugklasse gesetzt</w:t>
      </w:r>
      <w:r w:rsidR="00F87D35">
        <w:t>, wodurch vertikalem Rauschen in den Daten entgegengewirkt werden kann.</w:t>
      </w:r>
      <w:r w:rsidR="00D22483">
        <w:t xml:space="preserve"> Weitere gesetzte Parameter können dem </w:t>
      </w:r>
      <w:r w:rsidR="00613847">
        <w:t xml:space="preserve">Code im Projekt oder dem </w:t>
      </w:r>
      <w:r w:rsidR="00D22483">
        <w:t xml:space="preserve">im </w:t>
      </w:r>
      <w:r w:rsidR="00613847">
        <w:t>Anhang</w:t>
      </w:r>
      <w:r w:rsidR="00D22483">
        <w:t xml:space="preserve"> </w:t>
      </w:r>
      <w:r w:rsidR="0067088C">
        <w:t xml:space="preserve">A1 </w:t>
      </w:r>
      <w:r w:rsidR="00D22483">
        <w:t>zu findenden Beispiel</w:t>
      </w:r>
      <w:r w:rsidR="0067088C">
        <w:t xml:space="preserve"> für den </w:t>
      </w:r>
      <w:r w:rsidR="00D22483">
        <w:t xml:space="preserve">Request-Payload entnommen werden. </w:t>
      </w:r>
    </w:p>
    <w:p w14:paraId="1E886619" w14:textId="77E339B4" w:rsidR="001106F6" w:rsidRDefault="0067088C" w:rsidP="001106F6">
      <w:pPr>
        <w:pStyle w:val="AbbMitRahmen"/>
        <w:keepNext/>
      </w:pPr>
      <w:r>
        <w:rPr>
          <w:noProof/>
        </w:rPr>
        <w:drawing>
          <wp:inline distT="0" distB="0" distL="0" distR="0" wp14:anchorId="47D55EAF" wp14:editId="7F2675D6">
            <wp:extent cx="2571750" cy="2166565"/>
            <wp:effectExtent l="0" t="0" r="0" b="5715"/>
            <wp:docPr id="4" name="Grafik 4" descr="Ein Bild, das Text, Screenshot, Schrift, Zahl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fik 4" descr="Ein Bild, das Text, Screenshot, Schrift, Zahl enthält.&#10;&#10;Automatisch generierte Beschreibung"/>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2607349" cy="2196555"/>
                    </a:xfrm>
                    <a:prstGeom prst="rect">
                      <a:avLst/>
                    </a:prstGeom>
                    <a:noFill/>
                    <a:ln>
                      <a:noFill/>
                    </a:ln>
                  </pic:spPr>
                </pic:pic>
              </a:graphicData>
            </a:graphic>
          </wp:inline>
        </w:drawing>
      </w:r>
    </w:p>
    <w:p w14:paraId="2C2967CF" w14:textId="5EFC7965" w:rsidR="000E60FB" w:rsidRDefault="006E4C6E" w:rsidP="00AD7D24">
      <w:pPr>
        <w:pStyle w:val="Beschriftung"/>
      </w:pPr>
      <w:bookmarkStart w:id="124" w:name="_Toc143696937"/>
      <w:bookmarkStart w:id="125" w:name="_Toc143779071"/>
      <w:r>
        <w:t xml:space="preserve">Abb. </w:t>
      </w:r>
      <w:fldSimple w:instr=" SEQ Abb. \* ARABIC ">
        <w:r w:rsidR="008514D7">
          <w:rPr>
            <w:noProof/>
          </w:rPr>
          <w:t>24</w:t>
        </w:r>
      </w:fldSimple>
      <w:r>
        <w:t xml:space="preserve">: </w:t>
      </w:r>
      <w:r w:rsidR="00AD7D24">
        <w:tab/>
      </w:r>
      <w:r w:rsidR="001106F6">
        <w:t xml:space="preserve">Klassendiagramm </w:t>
      </w:r>
      <w:r w:rsidR="00A32111">
        <w:t>der</w:t>
      </w:r>
      <w:r w:rsidR="001106F6">
        <w:t xml:space="preserve"> </w:t>
      </w:r>
      <w:r w:rsidR="001106F6" w:rsidRPr="00A32111">
        <w:rPr>
          <w:rStyle w:val="Code"/>
        </w:rPr>
        <w:t>MapMatcher</w:t>
      </w:r>
      <w:r w:rsidR="001106F6">
        <w:t>-Klasse</w:t>
      </w:r>
      <w:bookmarkEnd w:id="124"/>
      <w:bookmarkEnd w:id="125"/>
    </w:p>
    <w:p w14:paraId="3B236456" w14:textId="77777777" w:rsidR="00A02368" w:rsidRDefault="00A02368" w:rsidP="00A02368"/>
    <w:p w14:paraId="73C540D7" w14:textId="47995ABE" w:rsidR="00516052" w:rsidRDefault="00516052" w:rsidP="00A02368">
      <w:r>
        <w:t xml:space="preserve">Nach der Erstellung des Payloads erfolgt mit Hilfe der requests-Bibliothek eine POST-Request an den </w:t>
      </w:r>
      <w:r w:rsidRPr="0067088C">
        <w:rPr>
          <w:rStyle w:val="Code"/>
        </w:rPr>
        <w:t>trace_route</w:t>
      </w:r>
      <w:r w:rsidR="0067088C">
        <w:t>-</w:t>
      </w:r>
      <w:r>
        <w:t xml:space="preserve">Endpunkt des Valhalla-Services, welcher die übergebene Sequenz auf das digitale Straßennetz von OpenStreetMap abbildet und anschließend in Form </w:t>
      </w:r>
      <w:r w:rsidR="0067088C">
        <w:t>des</w:t>
      </w:r>
      <w:r>
        <w:t xml:space="preserve"> Response-Payloads</w:t>
      </w:r>
      <w:r w:rsidR="0067088C">
        <w:t xml:space="preserve"> – ebenfalls im JSON-Format –</w:t>
      </w:r>
      <w:r>
        <w:t xml:space="preserve"> zurückliefert. Die </w:t>
      </w:r>
      <w:r w:rsidR="0067088C">
        <w:t>gematchte Sequenz wird</w:t>
      </w:r>
      <w:r>
        <w:t xml:space="preserve"> </w:t>
      </w:r>
      <w:r w:rsidR="0067088C">
        <w:t>mit Hilfe der Methode</w:t>
      </w:r>
      <w:r>
        <w:t xml:space="preserve"> </w:t>
      </w:r>
      <w:r w:rsidRPr="005F5F05">
        <w:rPr>
          <w:rStyle w:val="Code"/>
          <w:noProof/>
        </w:rPr>
        <w:t>__read_and_format_response</w:t>
      </w:r>
      <w:r>
        <w:t xml:space="preserve"> </w:t>
      </w:r>
      <w:r w:rsidR="0067088C">
        <w:t xml:space="preserve">aus dem </w:t>
      </w:r>
      <w:proofErr w:type="spellStart"/>
      <w:r w:rsidR="0067088C" w:rsidRPr="0067088C">
        <w:rPr>
          <w:rStyle w:val="Code"/>
        </w:rPr>
        <w:t>tracepoints</w:t>
      </w:r>
      <w:proofErr w:type="spellEnd"/>
      <w:r w:rsidR="0067088C">
        <w:t xml:space="preserve">-Attribut des Payloads (siehe Anhang A2) </w:t>
      </w:r>
      <w:r>
        <w:t xml:space="preserve">geparst und danach in den Dataframe eingelesen, wodurch die </w:t>
      </w:r>
      <w:r w:rsidR="0067088C">
        <w:t>ursprünglich gemessenen</w:t>
      </w:r>
      <w:r>
        <w:t xml:space="preserve"> Koordinatenpunkte überschrieben werden. Anschließend werden die </w:t>
      </w:r>
      <w:r>
        <w:lastRenderedPageBreak/>
        <w:t>Bewegungsmerkmale der Sequenz</w:t>
      </w:r>
      <w:r w:rsidR="0067088C">
        <w:t xml:space="preserve"> auf Basis der neuen Koordinatenpunkte</w:t>
      </w:r>
      <w:r>
        <w:t xml:space="preserve"> </w:t>
      </w:r>
      <w:r w:rsidR="0067088C">
        <w:t>erneut</w:t>
      </w:r>
      <w:r>
        <w:t xml:space="preserve"> berechnet und der Dataframe zurückgeliefert.</w:t>
      </w:r>
      <w:r w:rsidR="0067088C">
        <w:t xml:space="preserve"> </w:t>
      </w:r>
    </w:p>
    <w:p w14:paraId="41696CB3" w14:textId="1663C9BC" w:rsidR="00A02368" w:rsidRPr="00A02368" w:rsidRDefault="00E16A29" w:rsidP="00A02368">
      <w:r>
        <w:t xml:space="preserve">Die </w:t>
      </w:r>
      <w:r w:rsidRPr="00E16A29">
        <w:rPr>
          <w:rStyle w:val="Code"/>
        </w:rPr>
        <w:t>MapMatcher</w:t>
      </w:r>
      <w:r>
        <w:t xml:space="preserve">-Klasse wird im Skript </w:t>
      </w:r>
      <w:r w:rsidRPr="00E16A29">
        <w:rPr>
          <w:rStyle w:val="Code"/>
        </w:rPr>
        <w:t>snap_sequences_to_road.py</w:t>
      </w:r>
      <w:r>
        <w:t xml:space="preserve"> eingesetzt, um aus allen sechs erzeugten Datensätze</w:t>
      </w:r>
      <w:r w:rsidR="0067088C">
        <w:t>n</w:t>
      </w:r>
      <w:r>
        <w:t xml:space="preserve"> einen weiteren Datensatz auf Basis der gematchten Sequenzen zu erzeugen. </w:t>
      </w:r>
      <w:r w:rsidR="00D348C7">
        <w:t xml:space="preserve">Somit existieren also insgesamt zwölf Datensätze zur Untersuchung der verschiedenen Fehlerbereinigungsstrategien im Zuge der nachfolgenden </w:t>
      </w:r>
      <w:r w:rsidR="0067088C">
        <w:t>Verkehrsteilnehmerklassifikation</w:t>
      </w:r>
      <w:r w:rsidR="00D348C7">
        <w:t>.</w:t>
      </w:r>
    </w:p>
    <w:p w14:paraId="14DA7EBE" w14:textId="1464C949" w:rsidR="00C0107B" w:rsidRDefault="0061291C" w:rsidP="00C0107B">
      <w:pPr>
        <w:pStyle w:val="berschrift2"/>
      </w:pPr>
      <w:bookmarkStart w:id="126" w:name="_Toc143879393"/>
      <w:r w:rsidRPr="006932E8">
        <w:t>Evaluierung des Map-Matchings</w:t>
      </w:r>
      <w:bookmarkEnd w:id="126"/>
    </w:p>
    <w:p w14:paraId="5F71FFC4" w14:textId="4A254E1F" w:rsidR="00471FDC" w:rsidRDefault="00E06940" w:rsidP="00471FDC">
      <w:r>
        <w:t xml:space="preserve">Eine objektive Evaluierung des Map-Matchings ist schwierig, da die exakten Strecken, welche die Verkehrsteilnehmer bei der Aufzeichnung der Positionssequenzen zurückgelegt haben, nicht mehr nachvollzogen werden können. </w:t>
      </w:r>
      <w:r w:rsidR="00293462">
        <w:t xml:space="preserve">Vergleicht man jedoch die gematchten Sequenzen mit den Rohsequenzen, indem man diese wie in Abb. </w:t>
      </w:r>
      <w:r w:rsidR="00CD6F6F">
        <w:t>25 visualisiert,</w:t>
      </w:r>
      <w:r w:rsidR="00953F45">
        <w:t xml:space="preserve"> so</w:t>
      </w:r>
      <w:r w:rsidR="00CD6F6F">
        <w:t xml:space="preserve"> fällt auf, dass das Map-Matching </w:t>
      </w:r>
      <w:r w:rsidR="00953F45">
        <w:t>im Allgemeinen</w:t>
      </w:r>
      <w:r w:rsidR="00CD6F6F">
        <w:t xml:space="preserve"> zum erwarteten Ergebnis führt. </w:t>
      </w:r>
      <w:r w:rsidR="00953F45">
        <w:t xml:space="preserve">Während weite Teile der Rohsequenzen klar abseits von den offensichtlich zurückgelegten Verkehrswegen liegen, scheinen die gematchten Sequenzen nahezu perfekt auf diese abgebildet worden zu sein. </w:t>
      </w:r>
    </w:p>
    <w:p w14:paraId="4C74622C" w14:textId="2150DACD" w:rsidR="00CD6F6F" w:rsidRDefault="0067088C" w:rsidP="00CD6F6F">
      <w:pPr>
        <w:pStyle w:val="AbbMitRahmen"/>
        <w:keepNext/>
      </w:pPr>
      <w:r>
        <w:rPr>
          <w:noProof/>
          <w14:ligatures w14:val="standardContextual"/>
        </w:rPr>
        <mc:AlternateContent>
          <mc:Choice Requires="wps">
            <w:drawing>
              <wp:anchor distT="0" distB="0" distL="114300" distR="114300" simplePos="0" relativeHeight="251659264" behindDoc="0" locked="0" layoutInCell="1" allowOverlap="1" wp14:anchorId="35E6A91D" wp14:editId="209BE485">
                <wp:simplePos x="0" y="0"/>
                <wp:positionH relativeFrom="column">
                  <wp:posOffset>3566795</wp:posOffset>
                </wp:positionH>
                <wp:positionV relativeFrom="paragraph">
                  <wp:posOffset>241935</wp:posOffset>
                </wp:positionV>
                <wp:extent cx="910433" cy="514720"/>
                <wp:effectExtent l="0" t="0" r="23495" b="19050"/>
                <wp:wrapNone/>
                <wp:docPr id="7" name="Freihandform: Form 7"/>
                <wp:cNvGraphicFramePr/>
                <a:graphic xmlns:a="http://schemas.openxmlformats.org/drawingml/2006/main">
                  <a:graphicData uri="http://schemas.microsoft.com/office/word/2010/wordprocessingShape">
                    <wps:wsp>
                      <wps:cNvSpPr/>
                      <wps:spPr>
                        <a:xfrm>
                          <a:off x="0" y="0"/>
                          <a:ext cx="910433" cy="514720"/>
                        </a:xfrm>
                        <a:custGeom>
                          <a:avLst/>
                          <a:gdLst>
                            <a:gd name="connsiteX0" fmla="*/ 0 w 910433"/>
                            <a:gd name="connsiteY0" fmla="*/ 9525 h 514720"/>
                            <a:gd name="connsiteX1" fmla="*/ 352425 w 910433"/>
                            <a:gd name="connsiteY1" fmla="*/ 504825 h 514720"/>
                            <a:gd name="connsiteX2" fmla="*/ 866775 w 910433"/>
                            <a:gd name="connsiteY2" fmla="*/ 314325 h 514720"/>
                            <a:gd name="connsiteX3" fmla="*/ 847725 w 910433"/>
                            <a:gd name="connsiteY3" fmla="*/ 0 h 514720"/>
                          </a:gdLst>
                          <a:ahLst/>
                          <a:cxnLst>
                            <a:cxn ang="0">
                              <a:pos x="connsiteX0" y="connsiteY0"/>
                            </a:cxn>
                            <a:cxn ang="0">
                              <a:pos x="connsiteX1" y="connsiteY1"/>
                            </a:cxn>
                            <a:cxn ang="0">
                              <a:pos x="connsiteX2" y="connsiteY2"/>
                            </a:cxn>
                            <a:cxn ang="0">
                              <a:pos x="connsiteX3" y="connsiteY3"/>
                            </a:cxn>
                          </a:cxnLst>
                          <a:rect l="l" t="t" r="r" b="b"/>
                          <a:pathLst>
                            <a:path w="910433" h="514720">
                              <a:moveTo>
                                <a:pt x="0" y="9525"/>
                              </a:moveTo>
                              <a:cubicBezTo>
                                <a:pt x="103981" y="231775"/>
                                <a:pt x="207963" y="454025"/>
                                <a:pt x="352425" y="504825"/>
                              </a:cubicBezTo>
                              <a:cubicBezTo>
                                <a:pt x="496887" y="555625"/>
                                <a:pt x="784225" y="398462"/>
                                <a:pt x="866775" y="314325"/>
                              </a:cubicBezTo>
                              <a:cubicBezTo>
                                <a:pt x="949325" y="230188"/>
                                <a:pt x="898525" y="115094"/>
                                <a:pt x="847725" y="0"/>
                              </a:cubicBezTo>
                            </a:path>
                          </a:pathLst>
                        </a:custGeom>
                        <a:noFill/>
                        <a:ln w="19050">
                          <a:solidFill>
                            <a:srgbClr val="FF0000"/>
                          </a:solidFill>
                          <a:prstDash val="dash"/>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179EB1AC" id="Freihandform: Form 7" o:spid="_x0000_s1026" style="position:absolute;margin-left:280.85pt;margin-top:19.05pt;width:71.7pt;height:40.55pt;z-index:251659264;visibility:visible;mso-wrap-style:square;mso-wrap-distance-left:9pt;mso-wrap-distance-top:0;mso-wrap-distance-right:9pt;mso-wrap-distance-bottom:0;mso-position-horizontal:absolute;mso-position-horizontal-relative:text;mso-position-vertical:absolute;mso-position-vertical-relative:text;v-text-anchor:middle" coordsize="910433,5147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" path="m,9525c103981,231775,207963,454025,352425,504825,496887,555625,784225,398462,866775,314325,949325,230188,898525,115094,847725,e" filled="f" strokecolor="red" strokeweight="1.5pt">
                <v:stroke dashstyle="dash" joinstyle="miter"/>
                <v:path arrowok="t" o:connecttype="custom" o:connectlocs="0,9525;352425,504825;866775,314325;847725,0" o:connectangles="0,0,0,0"/>
              </v:shape>
            </w:pict>
          </mc:Fallback>
        </mc:AlternateContent>
      </w:r>
      <w:r w:rsidR="00CB4A37" w:rsidRPr="00CB4A37">
        <w:rPr>
          <w:noProof/>
        </w:rPr>
        <w:drawing>
          <wp:inline distT="0" distB="0" distL="0" distR="0" wp14:anchorId="324E72B3" wp14:editId="610A3563">
            <wp:extent cx="5190321" cy="2847975"/>
            <wp:effectExtent l="0" t="0" r="0" b="0"/>
            <wp:docPr id="6" name="Grafik 6" descr="Ein Bild, das Text, Karte, Atlas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rafik 6" descr="Ein Bild, das Text, Karte, Atlas enthält.&#10;&#10;Automatisch generierte Beschreibung"/>
                    <pic:cNvPicPr/>
                  </pic:nvPicPr>
                  <pic:blipFill rotWithShape="1">
                    <a:blip r:embed="rId39"/>
                    <a:srcRect l="1384" r="9714" b="4706"/>
                    <a:stretch/>
                  </pic:blipFill>
                  <pic:spPr bwMode="auto">
                    <a:xfrm>
                      <a:off x="0" y="0"/>
                      <a:ext cx="5249989" cy="2880716"/>
                    </a:xfrm>
                    <a:prstGeom prst="rect">
                      <a:avLst/>
                    </a:prstGeom>
                    <a:ln>
                      <a:noFill/>
                    </a:ln>
                    <a:extLst>
                      <a:ext uri="{53640926-AAD7-44D8-BBD7-CCE9431645EC}">
                        <a14:shadowObscured xmlns:a14="http://schemas.microsoft.com/office/drawing/2010/main"/>
                      </a:ext>
                    </a:extLst>
                  </pic:spPr>
                </pic:pic>
              </a:graphicData>
            </a:graphic>
          </wp:inline>
        </w:drawing>
      </w:r>
    </w:p>
    <w:p w14:paraId="665B9E0D" w14:textId="623DF0A6" w:rsidR="00965DD2" w:rsidRDefault="006E4C6E" w:rsidP="00693510">
      <w:pPr>
        <w:pStyle w:val="Beschriftung"/>
        <w:ind w:left="1134" w:hanging="1134"/>
      </w:pPr>
      <w:bookmarkStart w:id="127" w:name="_Toc143696938"/>
      <w:bookmarkStart w:id="128" w:name="_Toc143779072"/>
      <w:r>
        <w:t xml:space="preserve">Abb. </w:t>
      </w:r>
      <w:fldSimple w:instr=" SEQ Abb. \* ARABIC ">
        <w:r w:rsidR="008514D7">
          <w:rPr>
            <w:noProof/>
          </w:rPr>
          <w:t>25</w:t>
        </w:r>
      </w:fldSimple>
      <w:r>
        <w:t>:</w:t>
      </w:r>
      <w:r>
        <w:tab/>
      </w:r>
      <w:r w:rsidR="0067088C">
        <w:t xml:space="preserve">Auszug aus der </w:t>
      </w:r>
      <w:r w:rsidR="00293462">
        <w:t xml:space="preserve">Visualisierung der Sequenzen </w:t>
      </w:r>
      <w:r w:rsidR="0067088C">
        <w:t>des</w:t>
      </w:r>
      <w:r w:rsidR="00293462">
        <w:t xml:space="preserve"> 2s_4min </w:t>
      </w:r>
      <w:r w:rsidR="00CE4CB5">
        <w:t>Trainingsd</w:t>
      </w:r>
      <w:r w:rsidR="00293462">
        <w:t>atensatz</w:t>
      </w:r>
      <w:r w:rsidR="0067088C">
        <w:t>es</w:t>
      </w:r>
      <w:r w:rsidR="00293462">
        <w:t xml:space="preserve"> vor (blau) und nach dem Map-Matching (orange)</w:t>
      </w:r>
      <w:bookmarkEnd w:id="127"/>
      <w:bookmarkEnd w:id="128"/>
    </w:p>
    <w:p w14:paraId="1061F07A" w14:textId="77777777" w:rsidR="00A32111" w:rsidRPr="00A32111" w:rsidRDefault="00A32111" w:rsidP="00A32111"/>
    <w:p w14:paraId="1335A5F3" w14:textId="1C716F8F" w:rsidR="0063541D" w:rsidRDefault="009B5830" w:rsidP="009B5830">
      <w:r>
        <w:t xml:space="preserve">Nichtsdestotrotz fällt bei genauer Betrachtung auf, dass das Map-Matching bei einigen Sequenzen durchaus auch zu fehlerhaften Resultaten führt. Hierfür konnten insbesondere zwei </w:t>
      </w:r>
      <w:r>
        <w:lastRenderedPageBreak/>
        <w:t>Ursachen identifiziert werden</w:t>
      </w:r>
      <w:r w:rsidR="0063541D">
        <w:t>.</w:t>
      </w:r>
      <w:r>
        <w:t xml:space="preserve"> Die</w:t>
      </w:r>
      <w:r w:rsidR="0063541D">
        <w:t xml:space="preserve"> erste ist die</w:t>
      </w:r>
      <w:r>
        <w:t xml:space="preserve"> Vorhersage eines falschen Matching-Modus</w:t>
      </w:r>
      <w:r w:rsidR="0063541D">
        <w:t xml:space="preserve"> durch den Vorklassifikator, </w:t>
      </w:r>
      <w:r w:rsidR="0065313E">
        <w:t>die</w:t>
      </w:r>
      <w:r w:rsidR="0063541D">
        <w:t xml:space="preserve"> zwar nicht zwingend zu einem falschen </w:t>
      </w:r>
      <w:r w:rsidR="0065313E">
        <w:t>Map-</w:t>
      </w:r>
      <w:r w:rsidR="0063541D">
        <w:t>Matching führt, ein solches aber definitiv begünstigt. Am häufigsten treten Fehler auf Grund eines falschen Matching-Modus bei Fahrradfahrern</w:t>
      </w:r>
      <w:r w:rsidR="0065313E">
        <w:t xml:space="preserve"> </w:t>
      </w:r>
      <w:r w:rsidR="0063541D">
        <w:t>auf</w:t>
      </w:r>
      <w:r w:rsidR="007C697E">
        <w:t>. Werden diese fälschlicherweise für ein motorisiertes Straßenfahrzeug gehalten, kann es bspw. dazu kommen, dass einzelne Koordinaten oder komplette Sequenzen, die eigentlich auf einem Fahrradweg aufgenommen wurden auf eine nahe Straße abgebildet werden. In der Visualisierung ist dies bspw. im</w:t>
      </w:r>
      <w:r w:rsidR="0067088C">
        <w:t xml:space="preserve"> markierten</w:t>
      </w:r>
      <w:r w:rsidR="007C697E">
        <w:t xml:space="preserve"> Gebiet </w:t>
      </w:r>
      <w:r w:rsidR="0067088C">
        <w:t xml:space="preserve">innerhalb </w:t>
      </w:r>
      <w:r w:rsidR="007C697E">
        <w:t xml:space="preserve">des Kreisverkehrs oben rechts zu erkennen. </w:t>
      </w:r>
      <w:r w:rsidR="00703277">
        <w:t xml:space="preserve">Hierbei sind einzelne Koordinaten der Sequenz betroffen, was zu großen räumlichen Lücken in der gematchten Sequenz und somit </w:t>
      </w:r>
      <w:r w:rsidR="0067088C">
        <w:t xml:space="preserve">in Folge </w:t>
      </w:r>
      <w:r w:rsidR="00703277">
        <w:t xml:space="preserve">zu einer Ableitung falscher Bewegungsdaten führt. </w:t>
      </w:r>
    </w:p>
    <w:p w14:paraId="79E9FEB5" w14:textId="76D20C25" w:rsidR="0065313E" w:rsidRDefault="00703277" w:rsidP="009B5830">
      <w:r>
        <w:t xml:space="preserve">Die zweite beobachtbare Fehlerursache </w:t>
      </w:r>
      <w:r w:rsidR="0067088C">
        <w:t>liegt</w:t>
      </w:r>
      <w:r>
        <w:t xml:space="preserve"> in der Bewegung von Verkehrsteilnehmern abseits </w:t>
      </w:r>
      <w:r w:rsidR="005D5333">
        <w:t>von durch OpenStreetMap verzeichneter</w:t>
      </w:r>
      <w:r>
        <w:t xml:space="preserve"> Verkehrswege. </w:t>
      </w:r>
      <w:r w:rsidR="0067088C">
        <w:t>Dies</w:t>
      </w:r>
      <w:r w:rsidR="0065313E">
        <w:t xml:space="preserve"> führt </w:t>
      </w:r>
      <w:r w:rsidR="0067088C">
        <w:t>in der Regel</w:t>
      </w:r>
      <w:r w:rsidR="0065313E">
        <w:t xml:space="preserve"> zu einer Abbildung der Sequenz auf den nächstgelegenen verzeichneten Verkehrsweg </w:t>
      </w:r>
      <w:r w:rsidR="0067088C">
        <w:t xml:space="preserve">– vorausgesetzt ein solcher ist im Suchradius vorhanden – </w:t>
      </w:r>
      <w:r w:rsidR="0065313E">
        <w:t xml:space="preserve">und somit zu einer Verzerrung der tatsächlich zurückgelegten Strecke. </w:t>
      </w:r>
      <w:r w:rsidR="00B572EA">
        <w:t>Ein Beispiel hierfür ist</w:t>
      </w:r>
      <w:r w:rsidR="0067088C">
        <w:t xml:space="preserve"> ebenfalls im markierten Gebiet der Visualisierung</w:t>
      </w:r>
      <w:r w:rsidR="00B572EA">
        <w:t xml:space="preserve"> oberhalb des </w:t>
      </w:r>
      <w:r w:rsidR="00D821AC">
        <w:t>Kreisverkehrs erkennbar.</w:t>
      </w:r>
      <w:r w:rsidR="00B572EA">
        <w:t xml:space="preserve"> </w:t>
      </w:r>
    </w:p>
    <w:p w14:paraId="23805651" w14:textId="6656DBBE" w:rsidR="009B5830" w:rsidRPr="009B5830" w:rsidRDefault="00782433" w:rsidP="009B5830">
      <w:r>
        <w:t xml:space="preserve">Die Fehlerbehaftung der mit Map-Matching vorverarbeiteten Sequenzen, welche sich in Folge dieser beiden Fehlerursachen </w:t>
      </w:r>
      <w:r w:rsidR="00150B73">
        <w:t>ergibt,</w:t>
      </w:r>
      <w:r>
        <w:t xml:space="preserve"> ist nur schwer zu messen. </w:t>
      </w:r>
      <w:r w:rsidR="00150B73">
        <w:t>Ebenso ist nicht</w:t>
      </w:r>
      <w:r w:rsidR="002F38C3">
        <w:t xml:space="preserve"> objektiv</w:t>
      </w:r>
      <w:r w:rsidR="00150B73">
        <w:t xml:space="preserve"> </w:t>
      </w:r>
      <w:r w:rsidR="002F38C3">
        <w:t>abschätzbar</w:t>
      </w:r>
      <w:r w:rsidR="00150B73">
        <w:t xml:space="preserve">, </w:t>
      </w:r>
      <w:r w:rsidR="002F38C3">
        <w:t>ob</w:t>
      </w:r>
      <w:r w:rsidR="00150B73">
        <w:t xml:space="preserve"> das Map-Matching </w:t>
      </w:r>
      <w:r w:rsidR="002F38C3">
        <w:t>in der Gesamtheit</w:t>
      </w:r>
      <w:r w:rsidR="00150B73">
        <w:t xml:space="preserve"> </w:t>
      </w:r>
      <w:r w:rsidR="002F38C3">
        <w:t>eher</w:t>
      </w:r>
      <w:r w:rsidR="00150B73">
        <w:t xml:space="preserve"> realistischere oder unrealistischere Bewegungsdaten </w:t>
      </w:r>
      <w:r w:rsidR="002F38C3">
        <w:t>begünstigt</w:t>
      </w:r>
      <w:r w:rsidR="00150B73">
        <w:t xml:space="preserve">. </w:t>
      </w:r>
      <w:r w:rsidR="002F38C3">
        <w:t>Subjektiv ist jedoch der Eindruck entstanden, dass das Map-Matching insbesondere bei den stärker verrauschten Sequenzen einen positiven Effekt auf den Realismus der Sequenzen</w:t>
      </w:r>
      <w:r w:rsidR="00B03739">
        <w:t xml:space="preserve"> und den daraus abgeleiteten Bewegungsdaten</w:t>
      </w:r>
      <w:r w:rsidR="002F38C3">
        <w:t xml:space="preserve"> besitzt. </w:t>
      </w:r>
      <w:r w:rsidR="00067D33">
        <w:t>Bei</w:t>
      </w:r>
      <w:r w:rsidR="00B03739">
        <w:t xml:space="preserve">m Großteil der Sequenzen, welcher nur leicht verrauscht ist, sind nur geringe Unterschiede zwischen den </w:t>
      </w:r>
      <w:r w:rsidR="00067D33">
        <w:t xml:space="preserve">Rohsequenzen und gematchten Sequenzen </w:t>
      </w:r>
      <w:r w:rsidR="00B03739">
        <w:t>erkennbar</w:t>
      </w:r>
      <w:r w:rsidR="00067D33">
        <w:t>. Die Ausnahme bilden Sequenzen, die eine oder beide der oben beschriebenen Fehlerursachen aufweisen</w:t>
      </w:r>
      <w:r w:rsidR="00612F42">
        <w:t xml:space="preserve"> und somit dem Risiko unterliegen</w:t>
      </w:r>
      <w:r w:rsidR="00587261">
        <w:t>, dass das Map-Matching einen negativen Effekt auf den Realismus der Sequenzen besitzt.</w:t>
      </w:r>
    </w:p>
    <w:p w14:paraId="1EE58D22" w14:textId="5512FE5A" w:rsidR="00074A4B" w:rsidRDefault="00074A4B" w:rsidP="00074A4B">
      <w:pPr>
        <w:pStyle w:val="berschrift1"/>
      </w:pPr>
      <w:bookmarkStart w:id="129" w:name="_Toc143879394"/>
      <w:r>
        <w:lastRenderedPageBreak/>
        <w:t>Umsetzung der Klassifikation</w:t>
      </w:r>
      <w:bookmarkEnd w:id="129"/>
    </w:p>
    <w:p w14:paraId="3298E325" w14:textId="0F2F3476" w:rsidR="00A43AD1" w:rsidRDefault="00D207E6" w:rsidP="00880525">
      <w:pPr>
        <w:pStyle w:val="berschrift2"/>
      </w:pPr>
      <w:bookmarkStart w:id="130" w:name="_Toc143879395"/>
      <w:r w:rsidRPr="000F488A">
        <w:t>Naiver Ansatz: Erweiterung der Vorklassifika</w:t>
      </w:r>
      <w:r w:rsidR="005D75F4" w:rsidRPr="000F488A">
        <w:t>toren</w:t>
      </w:r>
      <w:bookmarkEnd w:id="130"/>
      <w:r w:rsidRPr="000F488A">
        <w:t xml:space="preserve"> </w:t>
      </w:r>
    </w:p>
    <w:p w14:paraId="57A255F2" w14:textId="611CB18F" w:rsidR="00A2371E" w:rsidRDefault="00383BF7" w:rsidP="00383BF7">
      <w:r>
        <w:t>Der i</w:t>
      </w:r>
      <w:r w:rsidR="00F5335B">
        <w:t>m</w:t>
      </w:r>
      <w:r>
        <w:t xml:space="preserve"> </w:t>
      </w:r>
      <w:r w:rsidR="002745B9">
        <w:t>Abschnitt</w:t>
      </w:r>
      <w:r>
        <w:t xml:space="preserve"> 7.2 vorgestellte nicht</w:t>
      </w:r>
      <w:r w:rsidR="007F3DC7">
        <w:t>-</w:t>
      </w:r>
      <w:r w:rsidR="00A2371E">
        <w:t>sequenzielle</w:t>
      </w:r>
      <w:r>
        <w:t xml:space="preserve"> Klassifikationsansatz und die hierauf basierend</w:t>
      </w:r>
      <w:r w:rsidR="007F3DC7">
        <w:t>en</w:t>
      </w:r>
      <w:r>
        <w:t xml:space="preserve"> Vorklassifikatoren erzielten bei der dreiklassigen Vorhersage des Matching-Modus ein gutes Ergebnis.</w:t>
      </w:r>
      <w:r w:rsidR="00A2371E">
        <w:t xml:space="preserve"> Ein</w:t>
      </w:r>
      <w:r w:rsidR="007F3DC7">
        <w:t>e</w:t>
      </w:r>
      <w:r w:rsidR="00A2371E">
        <w:t xml:space="preserve"> </w:t>
      </w:r>
      <w:r w:rsidR="007F3DC7">
        <w:t>naheliegende</w:t>
      </w:r>
      <w:r w:rsidR="00A2371E">
        <w:t xml:space="preserve"> </w:t>
      </w:r>
      <w:r w:rsidR="007F3DC7">
        <w:t>Möglichkeit</w:t>
      </w:r>
      <w:r w:rsidR="00A2371E">
        <w:t xml:space="preserve"> das dieser Arbeit zugrundeliegende </w:t>
      </w:r>
      <w:r w:rsidR="00633A64">
        <w:t>vierklassige Problem</w:t>
      </w:r>
      <w:r w:rsidR="007F3DC7">
        <w:t xml:space="preserve"> der Verkehrsteilnehmerklassifikation</w:t>
      </w:r>
      <w:r w:rsidR="00A2371E">
        <w:t xml:space="preserve"> zu </w:t>
      </w:r>
      <w:r w:rsidR="00633A64">
        <w:t>lösen,</w:t>
      </w:r>
      <w:r w:rsidR="00A2371E">
        <w:t xml:space="preserve"> besteht somit in einer simplen Erweiterung d</w:t>
      </w:r>
      <w:r w:rsidR="007F3DC7">
        <w:t>ieses</w:t>
      </w:r>
      <w:r w:rsidR="00A2371E">
        <w:t xml:space="preserve"> </w:t>
      </w:r>
      <w:r w:rsidR="007F3DC7">
        <w:t>bereits</w:t>
      </w:r>
      <w:r w:rsidR="00A2371E">
        <w:t xml:space="preserve"> umgesetzten Klassifikation</w:t>
      </w:r>
      <w:r w:rsidR="00633A64">
        <w:t>sansatzes</w:t>
      </w:r>
      <w:r w:rsidR="00A2371E">
        <w:t xml:space="preserve">. </w:t>
      </w:r>
    </w:p>
    <w:p w14:paraId="7E4ACB71" w14:textId="48E864EE" w:rsidR="007F3DC7" w:rsidRDefault="00633A64" w:rsidP="00471FDC">
      <w:r>
        <w:t xml:space="preserve">Hierfür sind lediglich kleine Anpassungen am Skript </w:t>
      </w:r>
      <w:r w:rsidRPr="00633A64">
        <w:rPr>
          <w:rStyle w:val="Code"/>
        </w:rPr>
        <w:t>train_preclassifier.py</w:t>
      </w:r>
      <w:r>
        <w:t xml:space="preserve"> notwendig. </w:t>
      </w:r>
      <w:r w:rsidR="008F4A71">
        <w:t>Entscheidend ist vor allem, dass anders als in Code 3 gegeben, die Verallgemeinerung der</w:t>
      </w:r>
      <w:r w:rsidR="007F3DC7">
        <w:t xml:space="preserve"> </w:t>
      </w:r>
      <w:r w:rsidR="008F4A71" w:rsidRPr="007F3DC7">
        <w:rPr>
          <w:rStyle w:val="Code"/>
        </w:rPr>
        <w:t>type</w:t>
      </w:r>
      <w:r w:rsidR="008F4A71">
        <w:t xml:space="preserve">-Werte 2 und 3 auf den </w:t>
      </w:r>
      <w:r w:rsidR="007F3DC7">
        <w:t xml:space="preserve">gemeinsamen </w:t>
      </w:r>
      <w:r w:rsidR="008F4A71">
        <w:t xml:space="preserve">Wert 2 entfällt, wodurch die im Anschluss erzeugten Ausgabearrays </w:t>
      </w:r>
      <w:r w:rsidR="008F4A71" w:rsidRPr="008F4A71">
        <w:rPr>
          <w:rStyle w:val="Code"/>
        </w:rPr>
        <w:t>y_train</w:t>
      </w:r>
      <w:r w:rsidR="008F4A71">
        <w:t xml:space="preserve"> und </w:t>
      </w:r>
      <w:r w:rsidR="008F4A71" w:rsidRPr="008F4A71">
        <w:rPr>
          <w:rStyle w:val="Code"/>
        </w:rPr>
        <w:t>y_test</w:t>
      </w:r>
      <w:r w:rsidR="007F3DC7" w:rsidRPr="007F3DC7">
        <w:t xml:space="preserve"> also</w:t>
      </w:r>
      <w:r w:rsidR="008F4A71" w:rsidRPr="007F3DC7">
        <w:t xml:space="preserve"> vier </w:t>
      </w:r>
      <w:r w:rsidR="008F4A71">
        <w:t xml:space="preserve">mögliche </w:t>
      </w:r>
      <w:r w:rsidR="007F3DC7">
        <w:t>Labels</w:t>
      </w:r>
      <w:r w:rsidR="008F4A71">
        <w:t xml:space="preserve"> für die in </w:t>
      </w:r>
      <w:r w:rsidR="008F4A71" w:rsidRPr="008F4A71">
        <w:rPr>
          <w:rStyle w:val="Code"/>
        </w:rPr>
        <w:t>X_train</w:t>
      </w:r>
      <w:r w:rsidR="008F4A71">
        <w:t xml:space="preserve"> und </w:t>
      </w:r>
      <w:r w:rsidR="008F4A71" w:rsidRPr="008F4A71">
        <w:rPr>
          <w:rStyle w:val="Code"/>
        </w:rPr>
        <w:t>X_test</w:t>
      </w:r>
      <w:r w:rsidR="008F4A71">
        <w:t xml:space="preserve"> gegebenen Eingabedaten enthalten.</w:t>
      </w:r>
      <w:r w:rsidR="007F3DC7">
        <w:t xml:space="preserve"> Diese Labels entsprechen somit nicht mehr den Matching-Modi von Valhalla sondern den möglichen Verkehrsteilnehmertypen.</w:t>
      </w:r>
      <w:r w:rsidR="008F4A71">
        <w:t xml:space="preserve">  </w:t>
      </w:r>
      <w:r w:rsidR="00F5335B">
        <w:t xml:space="preserve">Anpassungen an den Basismodellen, den Parametergittern oder der Optimierungsstrategie </w:t>
      </w:r>
      <w:r w:rsidR="007F3DC7">
        <w:t>müssen</w:t>
      </w:r>
      <w:r w:rsidR="00F5335B">
        <w:t xml:space="preserve"> nicht vorgenommen</w:t>
      </w:r>
      <w:r w:rsidR="007F3DC7">
        <w:t xml:space="preserve"> werden, wodurch das Training und die Hyperparameteroptimierung exakt so, wie in Unterabschnitt </w:t>
      </w:r>
      <w:r w:rsidR="007F3DC7">
        <w:t>7.2.3</w:t>
      </w:r>
      <w:r w:rsidR="007F3DC7">
        <w:t xml:space="preserve"> beschrieben, umgesetzt werden kann.</w:t>
      </w:r>
    </w:p>
    <w:p w14:paraId="4797C3C8" w14:textId="4FC1B6DD" w:rsidR="00C87C0A" w:rsidRPr="00471FDC" w:rsidRDefault="00F5335B" w:rsidP="00471FDC">
      <w:r>
        <w:t>Den nachfolgenden Tabellen Tab.7 und Tab. 8 können die besten gefundenen Hyperparamter und die zugehörigen F1-Scores für die auf vier Klassen erweiterten Support</w:t>
      </w:r>
      <w:r w:rsidR="00675F3D">
        <w:t>-</w:t>
      </w:r>
      <w:r>
        <w:t>Vektor</w:t>
      </w:r>
      <w:r w:rsidR="00675F3D">
        <w:t xml:space="preserve">- </w:t>
      </w:r>
      <w:r>
        <w:t>bzw. Random-Forest-Klassifikatoren entnommen werden.</w:t>
      </w:r>
      <w:r w:rsidR="00C87C0A">
        <w:t xml:space="preserve"> </w:t>
      </w:r>
    </w:p>
    <w:tbl>
      <w:tblPr>
        <w:tblStyle w:val="zuTabStandard"/>
        <w:tblW w:w="0" w:type="auto"/>
        <w:tblLook w:val="04A0" w:firstRow="1" w:lastRow="0" w:firstColumn="1" w:lastColumn="0" w:noHBand="0" w:noVBand="1"/>
      </w:tblPr>
      <w:tblGrid>
        <w:gridCol w:w="1413"/>
        <w:gridCol w:w="1559"/>
        <w:gridCol w:w="1700"/>
        <w:gridCol w:w="1701"/>
        <w:gridCol w:w="2687"/>
      </w:tblGrid>
      <w:tr w:rsidR="001B0877" w14:paraId="63F5B5A1" w14:textId="77777777" w:rsidTr="006A1D2F">
        <w:trPr>
          <w:cnfStyle w:val="100000000000" w:firstRow="1" w:lastRow="0" w:firstColumn="0" w:lastColumn="0" w:oddVBand="0" w:evenVBand="0" w:oddHBand="0" w:evenHBand="0" w:firstRowFirstColumn="0" w:firstRowLastColumn="0" w:lastRowFirstColumn="0" w:lastRowLastColumn="0"/>
        </w:trPr>
        <w:tc>
          <w:tcPr>
            <w:tcW w:w="1413" w:type="dxa"/>
          </w:tcPr>
          <w:p w14:paraId="70CED5BB" w14:textId="77777777" w:rsidR="001B0877" w:rsidRDefault="001B0877" w:rsidP="00F50850">
            <w:pPr>
              <w:pStyle w:val="TabStandard"/>
            </w:pPr>
            <w:r>
              <w:t>Intervall</w:t>
            </w:r>
          </w:p>
        </w:tc>
        <w:tc>
          <w:tcPr>
            <w:tcW w:w="1559" w:type="dxa"/>
          </w:tcPr>
          <w:p w14:paraId="49EA5275" w14:textId="77777777" w:rsidR="001B0877" w:rsidRDefault="001B0877" w:rsidP="00F50850">
            <w:pPr>
              <w:pStyle w:val="TabStandard"/>
            </w:pPr>
            <m:oMathPara>
              <m:oMath>
                <m:r>
                  <m:rPr>
                    <m:sty m:val="bi"/>
                  </m:rPr>
                  <w:rPr>
                    <w:rFonts w:ascii="Cambria Math" w:hAnsi="Cambria Math"/>
                  </w:rPr>
                  <m:t>C</m:t>
                </m:r>
              </m:oMath>
            </m:oMathPara>
          </w:p>
        </w:tc>
        <w:tc>
          <w:tcPr>
            <w:tcW w:w="1701" w:type="dxa"/>
          </w:tcPr>
          <w:p w14:paraId="3D6A1F28" w14:textId="77777777" w:rsidR="001B0877" w:rsidRDefault="001B0877" w:rsidP="00F50850">
            <w:pPr>
              <w:pStyle w:val="TabStandard"/>
            </w:pPr>
            <m:oMathPara>
              <m:oMath>
                <m:r>
                  <m:rPr>
                    <m:sty m:val="bi"/>
                  </m:rPr>
                  <w:rPr>
                    <w:rFonts w:ascii="Cambria Math" w:hAnsi="Cambria Math"/>
                  </w:rPr>
                  <m:t>γ</m:t>
                </m:r>
              </m:oMath>
            </m:oMathPara>
          </w:p>
        </w:tc>
        <w:tc>
          <w:tcPr>
            <w:tcW w:w="1701" w:type="dxa"/>
          </w:tcPr>
          <w:p w14:paraId="2B3A1467" w14:textId="71115641" w:rsidR="001B0877" w:rsidRPr="00E61E1B" w:rsidRDefault="000D605B" w:rsidP="00F50850">
            <w:pPr>
              <w:pStyle w:val="TabStandard"/>
              <w:rPr>
                <w:bCs/>
              </w:rPr>
            </w:pPr>
            <m:oMathPara>
              <m:oMath>
                <m:r>
                  <m:rPr>
                    <m:sty m:val="bi"/>
                  </m:rPr>
                  <w:rPr>
                    <w:rFonts w:ascii="Cambria Math" w:hAnsi="Cambria Math"/>
                  </w:rPr>
                  <m:t>K</m:t>
                </m:r>
                <m:d>
                  <m:dPr>
                    <m:ctrlPr>
                      <w:rPr>
                        <w:rFonts w:ascii="Cambria Math" w:hAnsi="Cambria Math"/>
                        <w:b w:val="0"/>
                        <w:i/>
                      </w:rPr>
                    </m:ctrlPr>
                  </m:dPr>
                  <m:e>
                    <m:r>
                      <m:rPr>
                        <m:sty m:val="bi"/>
                      </m:rPr>
                      <w:rPr>
                        <w:rFonts w:ascii="Cambria Math" w:hAnsi="Cambria Math"/>
                      </w:rPr>
                      <m:t>x, y</m:t>
                    </m:r>
                  </m:e>
                </m:d>
              </m:oMath>
            </m:oMathPara>
          </w:p>
        </w:tc>
        <w:tc>
          <w:tcPr>
            <w:tcW w:w="2688" w:type="dxa"/>
          </w:tcPr>
          <w:p w14:paraId="6E2D8935" w14:textId="77777777" w:rsidR="001B0877" w:rsidRPr="00E61E1B" w:rsidRDefault="001B0877" w:rsidP="00F50850">
            <w:pPr>
              <w:pStyle w:val="TabStandard"/>
              <w:rPr>
                <w:bCs/>
              </w:rPr>
            </w:pPr>
            <w:r w:rsidRPr="00E61E1B">
              <w:rPr>
                <w:bCs/>
              </w:rPr>
              <w:t>F1-Score (Validierung)</w:t>
            </w:r>
          </w:p>
        </w:tc>
      </w:tr>
      <w:tr w:rsidR="001B0877" w14:paraId="4FF5A7F9" w14:textId="77777777" w:rsidTr="006A1D2F">
        <w:tc>
          <w:tcPr>
            <w:tcW w:w="1413" w:type="dxa"/>
          </w:tcPr>
          <w:p w14:paraId="6445D999" w14:textId="77777777" w:rsidR="001B0877" w:rsidRPr="00087204" w:rsidRDefault="001B0877" w:rsidP="00F50850">
            <w:pPr>
              <w:pStyle w:val="TabStandard"/>
              <w:rPr>
                <w:bCs/>
              </w:rPr>
            </w:pPr>
            <w:r w:rsidRPr="00087204">
              <w:rPr>
                <w:bCs/>
              </w:rPr>
              <w:t>1s</w:t>
            </w:r>
          </w:p>
        </w:tc>
        <w:tc>
          <w:tcPr>
            <w:tcW w:w="1559" w:type="dxa"/>
          </w:tcPr>
          <w:p w14:paraId="66B9A2F0" w14:textId="5018CFCB" w:rsidR="001B0877" w:rsidRDefault="0028020F" w:rsidP="00F50850">
            <w:pPr>
              <w:pStyle w:val="TabStandard"/>
            </w:pPr>
            <w:r>
              <w:t>1000</w:t>
            </w:r>
          </w:p>
        </w:tc>
        <w:tc>
          <w:tcPr>
            <w:tcW w:w="1701" w:type="dxa"/>
          </w:tcPr>
          <w:p w14:paraId="7AACC1A7" w14:textId="70977DF5" w:rsidR="001B0877" w:rsidRDefault="001B0877" w:rsidP="00F50850">
            <w:pPr>
              <w:pStyle w:val="TabStandard"/>
            </w:pPr>
            <w:r>
              <w:t>0.01</w:t>
            </w:r>
          </w:p>
        </w:tc>
        <w:tc>
          <w:tcPr>
            <w:tcW w:w="1701" w:type="dxa"/>
          </w:tcPr>
          <w:p w14:paraId="508E1628" w14:textId="77777777" w:rsidR="001B0877" w:rsidRDefault="001B0877" w:rsidP="00F50850">
            <w:pPr>
              <w:pStyle w:val="TabStandard"/>
            </w:pPr>
            <w:r>
              <w:t>RBF</w:t>
            </w:r>
          </w:p>
        </w:tc>
        <w:tc>
          <w:tcPr>
            <w:tcW w:w="2688" w:type="dxa"/>
          </w:tcPr>
          <w:p w14:paraId="75F4EB59" w14:textId="06EA7560" w:rsidR="001B0877" w:rsidRDefault="001B0877" w:rsidP="00F50850">
            <w:pPr>
              <w:pStyle w:val="TabStandard"/>
            </w:pPr>
            <w:r w:rsidRPr="001B0877">
              <w:t>0</w:t>
            </w:r>
            <w:r>
              <w:t>,</w:t>
            </w:r>
            <w:r w:rsidRPr="001B0877">
              <w:t>7</w:t>
            </w:r>
            <w:r w:rsidR="0028020F">
              <w:t>723</w:t>
            </w:r>
          </w:p>
        </w:tc>
      </w:tr>
      <w:tr w:rsidR="001B0877" w14:paraId="259EBC7C" w14:textId="77777777" w:rsidTr="006A1D2F">
        <w:tc>
          <w:tcPr>
            <w:tcW w:w="1413" w:type="dxa"/>
          </w:tcPr>
          <w:p w14:paraId="1E39D200" w14:textId="77777777" w:rsidR="001B0877" w:rsidRPr="00E45200" w:rsidRDefault="001B0877" w:rsidP="00F50850">
            <w:pPr>
              <w:pStyle w:val="TabStandard"/>
              <w:rPr>
                <w:bCs/>
              </w:rPr>
            </w:pPr>
            <w:r w:rsidRPr="00E45200">
              <w:rPr>
                <w:bCs/>
              </w:rPr>
              <w:t>2s</w:t>
            </w:r>
          </w:p>
        </w:tc>
        <w:tc>
          <w:tcPr>
            <w:tcW w:w="1559" w:type="dxa"/>
          </w:tcPr>
          <w:p w14:paraId="2B3A1BF9" w14:textId="3C45BEE3" w:rsidR="001B0877" w:rsidRPr="00E45200" w:rsidRDefault="00E45200" w:rsidP="00F50850">
            <w:pPr>
              <w:pStyle w:val="TabStandard"/>
            </w:pPr>
            <w:r w:rsidRPr="00E45200">
              <w:t>5</w:t>
            </w:r>
            <w:r w:rsidR="001B0877" w:rsidRPr="00E45200">
              <w:t>000</w:t>
            </w:r>
          </w:p>
        </w:tc>
        <w:tc>
          <w:tcPr>
            <w:tcW w:w="1701" w:type="dxa"/>
          </w:tcPr>
          <w:p w14:paraId="6F4FEE5B" w14:textId="77777777" w:rsidR="001B0877" w:rsidRPr="00E45200" w:rsidRDefault="001B0877" w:rsidP="00F50850">
            <w:pPr>
              <w:pStyle w:val="TabStandard"/>
            </w:pPr>
            <w:r w:rsidRPr="00E45200">
              <w:t>0.01</w:t>
            </w:r>
          </w:p>
        </w:tc>
        <w:tc>
          <w:tcPr>
            <w:tcW w:w="1701" w:type="dxa"/>
          </w:tcPr>
          <w:p w14:paraId="6877FD29" w14:textId="77777777" w:rsidR="001B0877" w:rsidRPr="00E45200" w:rsidRDefault="001B0877" w:rsidP="00F50850">
            <w:pPr>
              <w:pStyle w:val="TabStandard"/>
            </w:pPr>
            <w:r w:rsidRPr="00E45200">
              <w:t>RBF</w:t>
            </w:r>
          </w:p>
        </w:tc>
        <w:tc>
          <w:tcPr>
            <w:tcW w:w="2688" w:type="dxa"/>
          </w:tcPr>
          <w:p w14:paraId="5E380182" w14:textId="1D5AF147" w:rsidR="001B0877" w:rsidRPr="00E45200" w:rsidRDefault="0028020F" w:rsidP="00F50850">
            <w:pPr>
              <w:pStyle w:val="TabStandard"/>
            </w:pPr>
            <w:r w:rsidRPr="00E45200">
              <w:t>0,7</w:t>
            </w:r>
            <w:r w:rsidR="00E45200" w:rsidRPr="00E45200">
              <w:t>685</w:t>
            </w:r>
          </w:p>
        </w:tc>
      </w:tr>
    </w:tbl>
    <w:p w14:paraId="6FC77D2D" w14:textId="7CC0C6B1" w:rsidR="00A20312" w:rsidRDefault="006E4C6E" w:rsidP="00AD7D24">
      <w:pPr>
        <w:pStyle w:val="Beschriftung"/>
      </w:pPr>
      <w:bookmarkStart w:id="131" w:name="_Toc143696950"/>
      <w:bookmarkStart w:id="132" w:name="_Toc143779045"/>
      <w:r>
        <w:t xml:space="preserve">Tab. </w:t>
      </w:r>
      <w:fldSimple w:instr=" SEQ Tab. \* ARABIC ">
        <w:r w:rsidR="008514D7">
          <w:rPr>
            <w:noProof/>
          </w:rPr>
          <w:t>7</w:t>
        </w:r>
      </w:fldSimple>
      <w:r>
        <w:t>:</w:t>
      </w:r>
      <w:r w:rsidR="00AD7D24">
        <w:tab/>
      </w:r>
      <w:r w:rsidR="001B0877">
        <w:t xml:space="preserve">Ergebnisse der Gittersuche für die </w:t>
      </w:r>
      <w:r w:rsidR="00675F3D">
        <w:t xml:space="preserve">vierklassige </w:t>
      </w:r>
      <w:r w:rsidR="001B0877">
        <w:t>SVM</w:t>
      </w:r>
      <w:bookmarkEnd w:id="131"/>
      <w:bookmarkEnd w:id="132"/>
    </w:p>
    <w:p w14:paraId="2ADD7EBB" w14:textId="77777777" w:rsidR="00F5335B" w:rsidRPr="00F5335B" w:rsidRDefault="00F5335B" w:rsidP="00F5335B"/>
    <w:tbl>
      <w:tblPr>
        <w:tblStyle w:val="zuTabStandard"/>
        <w:tblW w:w="9067" w:type="dxa"/>
        <w:tblLook w:val="04A0" w:firstRow="1" w:lastRow="0" w:firstColumn="1" w:lastColumn="0" w:noHBand="0" w:noVBand="1"/>
      </w:tblPr>
      <w:tblGrid>
        <w:gridCol w:w="1124"/>
        <w:gridCol w:w="856"/>
        <w:gridCol w:w="1479"/>
        <w:gridCol w:w="1046"/>
        <w:gridCol w:w="1248"/>
        <w:gridCol w:w="751"/>
        <w:gridCol w:w="960"/>
        <w:gridCol w:w="1603"/>
      </w:tblGrid>
      <w:tr w:rsidR="001B0877" w:rsidRPr="00F01A4D" w14:paraId="2A2D7DB1" w14:textId="77777777" w:rsidTr="006A1D2F">
        <w:trPr>
          <w:cnfStyle w:val="100000000000" w:firstRow="1" w:lastRow="0" w:firstColumn="0" w:lastColumn="0" w:oddVBand="0" w:evenVBand="0" w:oddHBand="0" w:evenHBand="0" w:firstRowFirstColumn="0" w:firstRowLastColumn="0" w:lastRowFirstColumn="0" w:lastRowLastColumn="0"/>
        </w:trPr>
        <w:tc>
          <w:tcPr>
            <w:tcW w:w="1124" w:type="dxa"/>
          </w:tcPr>
          <w:p w14:paraId="67D68A1D" w14:textId="77777777" w:rsidR="001B0877" w:rsidRDefault="001B0877" w:rsidP="00F50850">
            <w:pPr>
              <w:pStyle w:val="TabStandard"/>
            </w:pPr>
            <w:r>
              <w:t>Intervall</w:t>
            </w:r>
          </w:p>
        </w:tc>
        <w:tc>
          <w:tcPr>
            <w:tcW w:w="856" w:type="dxa"/>
          </w:tcPr>
          <w:p w14:paraId="2C7D75DE" w14:textId="17D13754" w:rsidR="001B0877" w:rsidRPr="00F01A4D" w:rsidRDefault="00000000" w:rsidP="00F50850">
            <w:pPr>
              <w:pStyle w:val="TabStandard"/>
            </w:pPr>
            <m:oMathPara>
              <m:oMath>
                <m:sSub>
                  <m:sSubPr>
                    <m:ctrlPr>
                      <w:rPr>
                        <w:rFonts w:ascii="Cambria Math" w:hAnsi="Cambria Math"/>
                        <w:i/>
                      </w:rPr>
                    </m:ctrlPr>
                  </m:sSubPr>
                  <m:e>
                    <m:r>
                      <m:rPr>
                        <m:sty m:val="bi"/>
                      </m:rPr>
                      <w:rPr>
                        <w:rFonts w:ascii="Cambria Math" w:hAnsi="Cambria Math"/>
                      </w:rPr>
                      <m:t>n</m:t>
                    </m:r>
                  </m:e>
                  <m:sub>
                    <m:r>
                      <m:rPr>
                        <m:sty m:val="bi"/>
                      </m:rPr>
                      <w:rPr>
                        <w:rFonts w:ascii="Cambria Math" w:hAnsi="Cambria Math"/>
                      </w:rPr>
                      <m:t>Trees</m:t>
                    </m:r>
                  </m:sub>
                </m:sSub>
              </m:oMath>
            </m:oMathPara>
          </w:p>
        </w:tc>
        <w:tc>
          <w:tcPr>
            <w:tcW w:w="1479" w:type="dxa"/>
          </w:tcPr>
          <w:p w14:paraId="641F9EBC" w14:textId="77777777" w:rsidR="001B0877" w:rsidRPr="00087204" w:rsidRDefault="00000000" w:rsidP="00F50850">
            <w:pPr>
              <w:pStyle w:val="TabStandard"/>
            </w:pPr>
            <m:oMathPara>
              <m:oMath>
                <m:sSub>
                  <m:sSubPr>
                    <m:ctrlPr>
                      <w:rPr>
                        <w:rFonts w:ascii="Cambria Math" w:hAnsi="Cambria Math"/>
                        <w:i/>
                        <w:lang w:val="en-GB"/>
                      </w:rPr>
                    </m:ctrlPr>
                  </m:sSubPr>
                  <m:e>
                    <m:r>
                      <m:rPr>
                        <m:sty m:val="bi"/>
                      </m:rPr>
                      <w:rPr>
                        <w:rFonts w:ascii="Cambria Math" w:hAnsi="Cambria Math"/>
                        <w:lang w:val="en-GB"/>
                      </w:rPr>
                      <m:t>s</m:t>
                    </m:r>
                  </m:e>
                  <m:sub>
                    <m:r>
                      <m:rPr>
                        <m:sty m:val="bi"/>
                      </m:rPr>
                      <w:rPr>
                        <w:rFonts w:ascii="Cambria Math" w:hAnsi="Cambria Math"/>
                        <w:lang w:val="en-GB"/>
                      </w:rPr>
                      <m:t>max</m:t>
                    </m:r>
                  </m:sub>
                </m:sSub>
              </m:oMath>
            </m:oMathPara>
          </w:p>
        </w:tc>
        <w:tc>
          <w:tcPr>
            <w:tcW w:w="1046" w:type="dxa"/>
          </w:tcPr>
          <w:p w14:paraId="2C199160" w14:textId="77777777" w:rsidR="001B0877" w:rsidRDefault="00000000" w:rsidP="00F50850">
            <w:pPr>
              <w:pStyle w:val="TabStandard"/>
            </w:pPr>
            <m:oMathPara>
              <m:oMath>
                <m:sSub>
                  <m:sSubPr>
                    <m:ctrlPr>
                      <w:rPr>
                        <w:rFonts w:ascii="Cambria Math" w:hAnsi="Cambria Math"/>
                        <w:bCs/>
                        <w:i/>
                      </w:rPr>
                    </m:ctrlPr>
                  </m:sSubPr>
                  <m:e>
                    <m:r>
                      <m:rPr>
                        <m:sty m:val="bi"/>
                      </m:rPr>
                      <w:rPr>
                        <w:rFonts w:ascii="Cambria Math" w:hAnsi="Cambria Math"/>
                      </w:rPr>
                      <m:t>d</m:t>
                    </m:r>
                  </m:e>
                  <m:sub>
                    <m:r>
                      <m:rPr>
                        <m:sty m:val="bi"/>
                      </m:rPr>
                      <w:rPr>
                        <w:rFonts w:ascii="Cambria Math" w:hAnsi="Cambria Math"/>
                      </w:rPr>
                      <m:t>max</m:t>
                    </m:r>
                  </m:sub>
                </m:sSub>
              </m:oMath>
            </m:oMathPara>
          </w:p>
        </w:tc>
        <w:tc>
          <w:tcPr>
            <w:tcW w:w="1248" w:type="dxa"/>
          </w:tcPr>
          <w:p w14:paraId="6BEAEC1C" w14:textId="07A981AF" w:rsidR="001B0877" w:rsidRPr="00F01A4D" w:rsidRDefault="00000000" w:rsidP="00F50850">
            <w:pPr>
              <w:pStyle w:val="TabStandard"/>
              <w:rPr>
                <w:lang w:val="en-GB"/>
              </w:rPr>
            </w:pPr>
            <m:oMathPara>
              <m:oMath>
                <m:sSub>
                  <m:sSubPr>
                    <m:ctrlPr>
                      <w:rPr>
                        <w:rFonts w:ascii="Cambria Math" w:hAnsi="Cambria Math"/>
                        <w:i/>
                      </w:rPr>
                    </m:ctrlPr>
                  </m:sSubPr>
                  <m:e>
                    <m:r>
                      <m:rPr>
                        <m:sty m:val="bi"/>
                      </m:rPr>
                      <w:rPr>
                        <w:rFonts w:ascii="Cambria Math" w:hAnsi="Cambria Math"/>
                      </w:rPr>
                      <m:t>f</m:t>
                    </m:r>
                  </m:e>
                  <m:sub>
                    <m:r>
                      <m:rPr>
                        <m:sty m:val="bi"/>
                      </m:rPr>
                      <w:rPr>
                        <w:rFonts w:ascii="Cambria Math" w:hAnsi="Cambria Math"/>
                      </w:rPr>
                      <m:t>max</m:t>
                    </m:r>
                  </m:sub>
                </m:sSub>
                <m:d>
                  <m:dPr>
                    <m:ctrlPr>
                      <w:rPr>
                        <w:rFonts w:ascii="Cambria Math" w:hAnsi="Cambria Math"/>
                        <w:b w:val="0"/>
                        <w:i/>
                      </w:rPr>
                    </m:ctrlPr>
                  </m:dPr>
                  <m:e>
                    <m:r>
                      <m:rPr>
                        <m:sty m:val="bi"/>
                      </m:rPr>
                      <w:rPr>
                        <w:rFonts w:ascii="Cambria Math" w:hAnsi="Cambria Math"/>
                      </w:rPr>
                      <m:t>x</m:t>
                    </m:r>
                  </m:e>
                </m:d>
              </m:oMath>
            </m:oMathPara>
          </w:p>
        </w:tc>
        <w:tc>
          <w:tcPr>
            <w:tcW w:w="751" w:type="dxa"/>
          </w:tcPr>
          <w:p w14:paraId="2E70DF04" w14:textId="77777777" w:rsidR="001B0877" w:rsidRPr="00F01A4D" w:rsidRDefault="00000000" w:rsidP="00F50850">
            <w:pPr>
              <w:pStyle w:val="TabStandard"/>
              <w:rPr>
                <w:lang w:val="en-GB"/>
              </w:rPr>
            </w:pPr>
            <m:oMathPara>
              <m:oMath>
                <m:sSubSup>
                  <m:sSubSupPr>
                    <m:ctrlPr>
                      <w:rPr>
                        <w:rFonts w:ascii="Cambria Math" w:hAnsi="Cambria Math"/>
                        <w:i/>
                        <w:lang w:val="en-GB"/>
                      </w:rPr>
                    </m:ctrlPr>
                  </m:sSubSupPr>
                  <m:e>
                    <m:r>
                      <m:rPr>
                        <m:sty m:val="bi"/>
                      </m:rPr>
                      <w:rPr>
                        <w:rFonts w:ascii="Cambria Math" w:hAnsi="Cambria Math"/>
                        <w:lang w:val="en-GB"/>
                      </w:rPr>
                      <m:t>s</m:t>
                    </m:r>
                  </m:e>
                  <m:sub>
                    <m:r>
                      <m:rPr>
                        <m:sty m:val="bi"/>
                      </m:rPr>
                      <w:rPr>
                        <w:rFonts w:ascii="Cambria Math" w:hAnsi="Cambria Math"/>
                        <w:lang w:val="en-GB"/>
                      </w:rPr>
                      <m:t>min</m:t>
                    </m:r>
                  </m:sub>
                  <m:sup>
                    <m:r>
                      <m:rPr>
                        <m:sty m:val="bi"/>
                      </m:rPr>
                      <w:rPr>
                        <w:rFonts w:ascii="Cambria Math" w:hAnsi="Cambria Math"/>
                        <w:lang w:val="en-GB"/>
                      </w:rPr>
                      <m:t>leaf</m:t>
                    </m:r>
                  </m:sup>
                </m:sSubSup>
              </m:oMath>
            </m:oMathPara>
          </w:p>
        </w:tc>
        <w:tc>
          <w:tcPr>
            <w:tcW w:w="960" w:type="dxa"/>
          </w:tcPr>
          <w:p w14:paraId="3B286536" w14:textId="77777777" w:rsidR="001B0877" w:rsidRPr="00F01A4D" w:rsidRDefault="00000000" w:rsidP="00F50850">
            <w:pPr>
              <w:pStyle w:val="TabStandard"/>
              <w:rPr>
                <w:lang w:val="en-GB"/>
              </w:rPr>
            </w:pPr>
            <m:oMathPara>
              <m:oMath>
                <m:sSubSup>
                  <m:sSubSupPr>
                    <m:ctrlPr>
                      <w:rPr>
                        <w:rFonts w:ascii="Cambria Math" w:hAnsi="Cambria Math"/>
                        <w:i/>
                        <w:lang w:val="en-GB"/>
                      </w:rPr>
                    </m:ctrlPr>
                  </m:sSubSupPr>
                  <m:e>
                    <m:r>
                      <m:rPr>
                        <m:sty m:val="bi"/>
                      </m:rPr>
                      <w:rPr>
                        <w:rFonts w:ascii="Cambria Math" w:hAnsi="Cambria Math"/>
                        <w:lang w:val="en-GB"/>
                      </w:rPr>
                      <m:t>s</m:t>
                    </m:r>
                  </m:e>
                  <m:sub>
                    <m:r>
                      <m:rPr>
                        <m:sty m:val="bi"/>
                      </m:rPr>
                      <w:rPr>
                        <w:rFonts w:ascii="Cambria Math" w:hAnsi="Cambria Math"/>
                        <w:lang w:val="en-GB"/>
                      </w:rPr>
                      <m:t>min</m:t>
                    </m:r>
                  </m:sub>
                  <m:sup>
                    <m:r>
                      <m:rPr>
                        <m:sty m:val="bi"/>
                      </m:rPr>
                      <w:rPr>
                        <w:rFonts w:ascii="Cambria Math" w:hAnsi="Cambria Math"/>
                        <w:lang w:val="en-GB"/>
                      </w:rPr>
                      <m:t>split</m:t>
                    </m:r>
                  </m:sup>
                </m:sSubSup>
              </m:oMath>
            </m:oMathPara>
          </w:p>
        </w:tc>
        <w:tc>
          <w:tcPr>
            <w:tcW w:w="1603" w:type="dxa"/>
          </w:tcPr>
          <w:p w14:paraId="17BF8A68" w14:textId="77777777" w:rsidR="001B0877" w:rsidRPr="00F01A4D" w:rsidRDefault="001B0877" w:rsidP="00F50850">
            <w:pPr>
              <w:pStyle w:val="TabStandard"/>
              <w:rPr>
                <w:lang w:val="en-GB"/>
              </w:rPr>
            </w:pPr>
            <w:r w:rsidRPr="00E61E1B">
              <w:rPr>
                <w:bCs/>
              </w:rPr>
              <w:t>F1-Score (Validierung)</w:t>
            </w:r>
          </w:p>
        </w:tc>
      </w:tr>
      <w:tr w:rsidR="001B0877" w:rsidRPr="00F01A4D" w14:paraId="60CDCABE" w14:textId="77777777" w:rsidTr="006A1D2F">
        <w:tc>
          <w:tcPr>
            <w:tcW w:w="1124" w:type="dxa"/>
          </w:tcPr>
          <w:p w14:paraId="2E3BB4D6" w14:textId="77777777" w:rsidR="001B0877" w:rsidRPr="00087204" w:rsidRDefault="001B0877" w:rsidP="00F50850">
            <w:pPr>
              <w:pStyle w:val="TabStandard"/>
              <w:rPr>
                <w:bCs/>
                <w:lang w:val="en-GB"/>
              </w:rPr>
            </w:pPr>
            <w:r w:rsidRPr="00087204">
              <w:rPr>
                <w:bCs/>
              </w:rPr>
              <w:t>1s</w:t>
            </w:r>
          </w:p>
        </w:tc>
        <w:tc>
          <w:tcPr>
            <w:tcW w:w="856" w:type="dxa"/>
          </w:tcPr>
          <w:p w14:paraId="43953ECC" w14:textId="246E8702" w:rsidR="001B0877" w:rsidRPr="00F01A4D" w:rsidRDefault="00CC25A4" w:rsidP="00F50850">
            <w:pPr>
              <w:pStyle w:val="TabStandard"/>
              <w:rPr>
                <w:lang w:val="en-GB"/>
              </w:rPr>
            </w:pPr>
            <w:r>
              <w:rPr>
                <w:lang w:val="en-GB"/>
              </w:rPr>
              <w:t>1000</w:t>
            </w:r>
          </w:p>
        </w:tc>
        <w:tc>
          <w:tcPr>
            <w:tcW w:w="1479" w:type="dxa"/>
          </w:tcPr>
          <w:p w14:paraId="4F96F5C5" w14:textId="77777777" w:rsidR="001B0877" w:rsidRPr="00F01A4D" w:rsidRDefault="001B0877" w:rsidP="00F50850">
            <w:pPr>
              <w:pStyle w:val="TabStandard"/>
              <w:rPr>
                <w:lang w:val="en-GB"/>
              </w:rPr>
            </w:pPr>
            <w:r>
              <w:rPr>
                <w:lang w:val="en-GB"/>
              </w:rPr>
              <w:t>50%</w:t>
            </w:r>
          </w:p>
        </w:tc>
        <w:tc>
          <w:tcPr>
            <w:tcW w:w="1046" w:type="dxa"/>
          </w:tcPr>
          <w:p w14:paraId="6D5F625A" w14:textId="10D78A30" w:rsidR="001B0877" w:rsidRPr="001B0877" w:rsidRDefault="00CC25A4" w:rsidP="00F50850">
            <w:pPr>
              <w:pStyle w:val="TabStandard"/>
              <w:rPr>
                <w:lang w:val="en-GB"/>
              </w:rPr>
            </w:pPr>
            <w:r>
              <w:rPr>
                <w:lang w:val="en-GB"/>
              </w:rPr>
              <w:t>10</w:t>
            </w:r>
          </w:p>
        </w:tc>
        <w:tc>
          <w:tcPr>
            <w:tcW w:w="1248" w:type="dxa"/>
          </w:tcPr>
          <w:p w14:paraId="7F4D0416" w14:textId="77777777" w:rsidR="001B0877" w:rsidRPr="00F01A4D" w:rsidRDefault="00000000" w:rsidP="00F50850">
            <w:pPr>
              <w:pStyle w:val="TabStandard"/>
              <w:rPr>
                <w:lang w:val="en-GB"/>
              </w:rPr>
            </w:pPr>
            <m:oMathPara>
              <m:oMath>
                <m:rad>
                  <m:radPr>
                    <m:degHide m:val="1"/>
                    <m:ctrlPr>
                      <w:rPr>
                        <w:rFonts w:ascii="Cambria Math" w:hAnsi="Cambria Math"/>
                        <w:i/>
                        <w:lang w:val="en-GB"/>
                      </w:rPr>
                    </m:ctrlPr>
                  </m:radPr>
                  <m:deg/>
                  <m:e>
                    <m:r>
                      <w:rPr>
                        <w:rFonts w:ascii="Cambria Math" w:hAnsi="Cambria Math"/>
                        <w:lang w:val="en-GB"/>
                      </w:rPr>
                      <m:t>x</m:t>
                    </m:r>
                  </m:e>
                </m:rad>
              </m:oMath>
            </m:oMathPara>
          </w:p>
        </w:tc>
        <w:tc>
          <w:tcPr>
            <w:tcW w:w="751" w:type="dxa"/>
          </w:tcPr>
          <w:p w14:paraId="48A2C7B0" w14:textId="77777777" w:rsidR="001B0877" w:rsidRPr="00F01A4D" w:rsidRDefault="001B0877" w:rsidP="00F50850">
            <w:pPr>
              <w:pStyle w:val="TabStandard"/>
              <w:rPr>
                <w:lang w:val="en-GB"/>
              </w:rPr>
            </w:pPr>
            <w:r>
              <w:rPr>
                <w:lang w:val="en-GB"/>
              </w:rPr>
              <w:t>2</w:t>
            </w:r>
          </w:p>
        </w:tc>
        <w:tc>
          <w:tcPr>
            <w:tcW w:w="960" w:type="dxa"/>
          </w:tcPr>
          <w:p w14:paraId="27D382FB" w14:textId="3A5B58DC" w:rsidR="001B0877" w:rsidRPr="00F01A4D" w:rsidRDefault="00CC25A4" w:rsidP="00F50850">
            <w:pPr>
              <w:pStyle w:val="TabStandard"/>
              <w:rPr>
                <w:lang w:val="en-GB"/>
              </w:rPr>
            </w:pPr>
            <w:r>
              <w:rPr>
                <w:lang w:val="en-GB"/>
              </w:rPr>
              <w:t>8</w:t>
            </w:r>
          </w:p>
        </w:tc>
        <w:tc>
          <w:tcPr>
            <w:tcW w:w="1603" w:type="dxa"/>
          </w:tcPr>
          <w:p w14:paraId="78549B11" w14:textId="3CDEBABA" w:rsidR="001B0877" w:rsidRPr="00F01A4D" w:rsidRDefault="001B0877" w:rsidP="00F50850">
            <w:pPr>
              <w:pStyle w:val="TabStandard"/>
              <w:rPr>
                <w:lang w:val="en-GB"/>
              </w:rPr>
            </w:pPr>
            <w:r w:rsidRPr="001B0877">
              <w:rPr>
                <w:lang w:val="en-GB"/>
              </w:rPr>
              <w:t>0</w:t>
            </w:r>
            <w:r w:rsidR="00D234D6">
              <w:rPr>
                <w:lang w:val="en-GB"/>
              </w:rPr>
              <w:t>,</w:t>
            </w:r>
            <w:r w:rsidRPr="001B0877">
              <w:rPr>
                <w:lang w:val="en-GB"/>
              </w:rPr>
              <w:t>7</w:t>
            </w:r>
            <w:r w:rsidR="00CC25A4">
              <w:rPr>
                <w:lang w:val="en-GB"/>
              </w:rPr>
              <w:t>711</w:t>
            </w:r>
          </w:p>
        </w:tc>
      </w:tr>
      <w:tr w:rsidR="001B0877" w:rsidRPr="00F01A4D" w14:paraId="4C1E9E3C" w14:textId="77777777" w:rsidTr="006A1D2F">
        <w:tc>
          <w:tcPr>
            <w:tcW w:w="1124" w:type="dxa"/>
          </w:tcPr>
          <w:p w14:paraId="51E7C6B2" w14:textId="77777777" w:rsidR="001B0877" w:rsidRPr="00E45200" w:rsidRDefault="001B0877" w:rsidP="00F50850">
            <w:pPr>
              <w:pStyle w:val="TabStandard"/>
              <w:rPr>
                <w:bCs/>
                <w:lang w:val="en-GB"/>
              </w:rPr>
            </w:pPr>
            <w:r w:rsidRPr="00E45200">
              <w:rPr>
                <w:bCs/>
              </w:rPr>
              <w:t>2s</w:t>
            </w:r>
          </w:p>
        </w:tc>
        <w:tc>
          <w:tcPr>
            <w:tcW w:w="856" w:type="dxa"/>
          </w:tcPr>
          <w:p w14:paraId="43BE752D" w14:textId="6294A063" w:rsidR="001B0877" w:rsidRPr="00E45200" w:rsidRDefault="00CC25A4" w:rsidP="00F50850">
            <w:pPr>
              <w:pStyle w:val="TabStandard"/>
              <w:rPr>
                <w:lang w:val="en-GB"/>
              </w:rPr>
            </w:pPr>
            <w:r w:rsidRPr="00E45200">
              <w:rPr>
                <w:lang w:val="en-GB"/>
              </w:rPr>
              <w:t>750</w:t>
            </w:r>
          </w:p>
        </w:tc>
        <w:tc>
          <w:tcPr>
            <w:tcW w:w="1479" w:type="dxa"/>
          </w:tcPr>
          <w:p w14:paraId="7CA2295E" w14:textId="046DB443" w:rsidR="001B0877" w:rsidRPr="00E45200" w:rsidRDefault="001B0877" w:rsidP="00F50850">
            <w:pPr>
              <w:pStyle w:val="TabStandard"/>
              <w:rPr>
                <w:lang w:val="en-GB"/>
              </w:rPr>
            </w:pPr>
            <w:r w:rsidRPr="00E45200">
              <w:rPr>
                <w:lang w:val="en-GB"/>
              </w:rPr>
              <w:t>100%</w:t>
            </w:r>
          </w:p>
        </w:tc>
        <w:tc>
          <w:tcPr>
            <w:tcW w:w="1046" w:type="dxa"/>
          </w:tcPr>
          <w:p w14:paraId="7419FC2C" w14:textId="071CEB40" w:rsidR="001B0877" w:rsidRPr="00E45200" w:rsidRDefault="00CC25A4" w:rsidP="00F50850">
            <w:pPr>
              <w:pStyle w:val="TabStandard"/>
              <w:rPr>
                <w:lang w:val="en-GB"/>
              </w:rPr>
            </w:pPr>
            <w:r w:rsidRPr="00E45200">
              <w:rPr>
                <w:lang w:val="en-GB"/>
              </w:rPr>
              <w:t>10</w:t>
            </w:r>
          </w:p>
        </w:tc>
        <w:tc>
          <w:tcPr>
            <w:tcW w:w="1248" w:type="dxa"/>
          </w:tcPr>
          <w:p w14:paraId="23EC1C19" w14:textId="77777777" w:rsidR="001B0877" w:rsidRPr="00E45200" w:rsidRDefault="00000000" w:rsidP="00F50850">
            <w:pPr>
              <w:pStyle w:val="TabStandard"/>
              <w:rPr>
                <w:lang w:val="en-GB"/>
              </w:rPr>
            </w:pPr>
            <m:oMathPara>
              <m:oMath>
                <m:rad>
                  <m:radPr>
                    <m:degHide m:val="1"/>
                    <m:ctrlPr>
                      <w:rPr>
                        <w:rFonts w:ascii="Cambria Math" w:hAnsi="Cambria Math"/>
                        <w:i/>
                        <w:lang w:val="en-GB"/>
                      </w:rPr>
                    </m:ctrlPr>
                  </m:radPr>
                  <m:deg/>
                  <m:e>
                    <m:r>
                      <w:rPr>
                        <w:rFonts w:ascii="Cambria Math" w:hAnsi="Cambria Math"/>
                        <w:lang w:val="en-GB"/>
                      </w:rPr>
                      <m:t>x</m:t>
                    </m:r>
                  </m:e>
                </m:rad>
              </m:oMath>
            </m:oMathPara>
          </w:p>
        </w:tc>
        <w:tc>
          <w:tcPr>
            <w:tcW w:w="751" w:type="dxa"/>
          </w:tcPr>
          <w:p w14:paraId="33FEA527" w14:textId="77777777" w:rsidR="001B0877" w:rsidRPr="00E45200" w:rsidRDefault="001B0877" w:rsidP="00F50850">
            <w:pPr>
              <w:pStyle w:val="TabStandard"/>
              <w:rPr>
                <w:lang w:val="en-GB"/>
              </w:rPr>
            </w:pPr>
            <w:r w:rsidRPr="00E45200">
              <w:rPr>
                <w:lang w:val="en-GB"/>
              </w:rPr>
              <w:t>2</w:t>
            </w:r>
          </w:p>
        </w:tc>
        <w:tc>
          <w:tcPr>
            <w:tcW w:w="960" w:type="dxa"/>
          </w:tcPr>
          <w:p w14:paraId="4B129A3D" w14:textId="14F330D7" w:rsidR="001B0877" w:rsidRPr="00E45200" w:rsidRDefault="00E45200" w:rsidP="00F50850">
            <w:pPr>
              <w:pStyle w:val="TabStandard"/>
              <w:rPr>
                <w:lang w:val="en-GB"/>
              </w:rPr>
            </w:pPr>
            <w:r w:rsidRPr="00E45200">
              <w:rPr>
                <w:lang w:val="en-GB"/>
              </w:rPr>
              <w:t>4</w:t>
            </w:r>
          </w:p>
        </w:tc>
        <w:tc>
          <w:tcPr>
            <w:tcW w:w="1603" w:type="dxa"/>
          </w:tcPr>
          <w:p w14:paraId="23B40488" w14:textId="50D47477" w:rsidR="001B0877" w:rsidRPr="00E45200" w:rsidRDefault="001B0877" w:rsidP="00F50850">
            <w:pPr>
              <w:pStyle w:val="TabStandard"/>
              <w:rPr>
                <w:lang w:val="en-GB"/>
              </w:rPr>
            </w:pPr>
            <w:r w:rsidRPr="00E45200">
              <w:rPr>
                <w:lang w:val="en-GB"/>
              </w:rPr>
              <w:t>0</w:t>
            </w:r>
            <w:r w:rsidR="00D234D6" w:rsidRPr="00E45200">
              <w:rPr>
                <w:lang w:val="en-GB"/>
              </w:rPr>
              <w:t>,</w:t>
            </w:r>
            <w:r w:rsidRPr="00E45200">
              <w:rPr>
                <w:lang w:val="en-GB"/>
              </w:rPr>
              <w:t>7</w:t>
            </w:r>
            <w:r w:rsidR="00E45200" w:rsidRPr="00E45200">
              <w:rPr>
                <w:lang w:val="en-GB"/>
              </w:rPr>
              <w:t>777</w:t>
            </w:r>
          </w:p>
        </w:tc>
      </w:tr>
    </w:tbl>
    <w:p w14:paraId="4DA952EA" w14:textId="1D248E80" w:rsidR="001B0877" w:rsidRDefault="006E4C6E" w:rsidP="00AD7D24">
      <w:pPr>
        <w:pStyle w:val="Beschriftung"/>
      </w:pPr>
      <w:bookmarkStart w:id="133" w:name="_Toc143696951"/>
      <w:bookmarkStart w:id="134" w:name="_Toc143779046"/>
      <w:r>
        <w:t xml:space="preserve">Tab. </w:t>
      </w:r>
      <w:fldSimple w:instr=" SEQ Tab. \* ARABIC ">
        <w:r w:rsidR="008514D7">
          <w:rPr>
            <w:noProof/>
          </w:rPr>
          <w:t>8</w:t>
        </w:r>
      </w:fldSimple>
      <w:r w:rsidR="00AD7D24">
        <w:t>:</w:t>
      </w:r>
      <w:r w:rsidR="00AD7D24">
        <w:tab/>
      </w:r>
      <w:r w:rsidR="001B0877">
        <w:t xml:space="preserve">Ergebnisse der Gittersuche für den </w:t>
      </w:r>
      <w:r w:rsidR="00675F3D">
        <w:t xml:space="preserve">vierklassigen </w:t>
      </w:r>
      <w:r w:rsidR="001B0877">
        <w:t>Random</w:t>
      </w:r>
      <w:r w:rsidR="000A2F5D">
        <w:t xml:space="preserve"> </w:t>
      </w:r>
      <w:r w:rsidR="001B0877">
        <w:t>Forest</w:t>
      </w:r>
      <w:bookmarkEnd w:id="133"/>
      <w:bookmarkEnd w:id="134"/>
    </w:p>
    <w:p w14:paraId="55F15CF2" w14:textId="77777777" w:rsidR="00F5335B" w:rsidRDefault="00F5335B" w:rsidP="00F5335B"/>
    <w:p w14:paraId="3B47BD35" w14:textId="6FE195A9" w:rsidR="0039277D" w:rsidRPr="0085335A" w:rsidRDefault="006F148D" w:rsidP="001B0877">
      <w:pPr>
        <w:rPr>
          <w:color w:val="FF0000"/>
        </w:rPr>
      </w:pPr>
      <w:r w:rsidRPr="0085335A">
        <w:rPr>
          <w:color w:val="FF0000"/>
        </w:rPr>
        <w:lastRenderedPageBreak/>
        <w:t xml:space="preserve">Leicht zu erkennen ist, dass alle optimierten Modelle auf den Validierungsdaten einen F1-Score von über </w:t>
      </w:r>
      <w:r w:rsidR="00D97841" w:rsidRPr="0085335A">
        <w:rPr>
          <w:color w:val="FF0000"/>
        </w:rPr>
        <w:t>0,</w:t>
      </w:r>
      <w:r w:rsidR="005D4EB6" w:rsidRPr="0085335A">
        <w:rPr>
          <w:color w:val="FF0000"/>
        </w:rPr>
        <w:t>7710</w:t>
      </w:r>
      <w:r w:rsidRPr="0085335A">
        <w:rPr>
          <w:color w:val="FF0000"/>
        </w:rPr>
        <w:t xml:space="preserve"> erreichen. </w:t>
      </w:r>
      <w:r w:rsidR="00214994" w:rsidRPr="0085335A">
        <w:rPr>
          <w:color w:val="FF0000"/>
        </w:rPr>
        <w:t xml:space="preserve">Auch hier besitzt eine Erhöhung des Aufnahmeintervalls auf </w:t>
      </w:r>
      <w:r w:rsidR="007C5A97" w:rsidRPr="0085335A">
        <w:rPr>
          <w:color w:val="FF0000"/>
        </w:rPr>
        <w:t>zwei Sekunden</w:t>
      </w:r>
      <w:r w:rsidR="00214994" w:rsidRPr="0085335A">
        <w:rPr>
          <w:color w:val="FF0000"/>
        </w:rPr>
        <w:t xml:space="preserve"> tendenziell einen positiven Effekt auf beide Klassifikationsverfahren. Dieser zeigt sich hier jedoch deutlich weniger offensichtlich als bei der Vorhersage des Matching-Modus. </w:t>
      </w:r>
      <w:r w:rsidR="00CB0DB6" w:rsidRPr="0085335A">
        <w:rPr>
          <w:color w:val="FF0000"/>
        </w:rPr>
        <w:t>Die beste Bewertung</w:t>
      </w:r>
      <w:r w:rsidR="00104477" w:rsidRPr="0085335A">
        <w:rPr>
          <w:color w:val="FF0000"/>
        </w:rPr>
        <w:t xml:space="preserve"> unter allen optimierten Modellen</w:t>
      </w:r>
      <w:r w:rsidR="00CB0DB6" w:rsidRPr="0085335A">
        <w:rPr>
          <w:color w:val="FF0000"/>
        </w:rPr>
        <w:t xml:space="preserve"> besitzt</w:t>
      </w:r>
      <w:r w:rsidR="00214994" w:rsidRPr="0085335A">
        <w:rPr>
          <w:color w:val="FF0000"/>
        </w:rPr>
        <w:t xml:space="preserve"> der Random-Forest-Klassifikator, </w:t>
      </w:r>
      <w:r w:rsidR="003F0897" w:rsidRPr="0085335A">
        <w:rPr>
          <w:color w:val="FF0000"/>
        </w:rPr>
        <w:t xml:space="preserve">der für ein Aufnahmeintervall von </w:t>
      </w:r>
      <w:r w:rsidR="007C5A97" w:rsidRPr="0085335A">
        <w:rPr>
          <w:color w:val="FF0000"/>
        </w:rPr>
        <w:t>zwei Sekunden</w:t>
      </w:r>
      <w:r w:rsidR="00214994" w:rsidRPr="0085335A">
        <w:rPr>
          <w:color w:val="FF0000"/>
        </w:rPr>
        <w:t xml:space="preserve"> </w:t>
      </w:r>
      <w:r w:rsidR="00CB0DB6" w:rsidRPr="0085335A">
        <w:rPr>
          <w:color w:val="FF0000"/>
        </w:rPr>
        <w:t xml:space="preserve">einen F1-Score von </w:t>
      </w:r>
      <w:r w:rsidR="00D97841" w:rsidRPr="0085335A">
        <w:rPr>
          <w:color w:val="FF0000"/>
        </w:rPr>
        <w:t>0,</w:t>
      </w:r>
      <w:r w:rsidR="00CB0DB6" w:rsidRPr="0085335A">
        <w:rPr>
          <w:color w:val="FF0000"/>
        </w:rPr>
        <w:t>7865 erzielt.</w:t>
      </w:r>
      <w:r w:rsidR="00D2335E" w:rsidRPr="0085335A">
        <w:rPr>
          <w:color w:val="FF0000"/>
        </w:rPr>
        <w:t xml:space="preserve"> </w:t>
      </w:r>
    </w:p>
    <w:p w14:paraId="2F952269" w14:textId="68D9D538" w:rsidR="00D207E6" w:rsidRDefault="009947F1" w:rsidP="002A27ED">
      <w:pPr>
        <w:pStyle w:val="berschrift2"/>
      </w:pPr>
      <w:bookmarkStart w:id="135" w:name="_Toc143879396"/>
      <w:r>
        <w:t>Sequenzieller Ansatz:</w:t>
      </w:r>
      <w:r w:rsidR="00D207E6">
        <w:t xml:space="preserve"> Rekurrente Neuronale Netz</w:t>
      </w:r>
      <w:r w:rsidR="005F306A">
        <w:t>e</w:t>
      </w:r>
      <w:bookmarkEnd w:id="135"/>
    </w:p>
    <w:p w14:paraId="5F4112C0" w14:textId="0F5BE82E" w:rsidR="00D207E6" w:rsidRDefault="007522CC" w:rsidP="00D207E6">
      <w:pPr>
        <w:pStyle w:val="berschrift3"/>
      </w:pPr>
      <w:bookmarkStart w:id="136" w:name="_Toc143879397"/>
      <w:r>
        <w:t xml:space="preserve">Klassifikationsansatz und </w:t>
      </w:r>
      <w:r w:rsidR="00433F86">
        <w:t>Basisarchitektur der RNNs</w:t>
      </w:r>
      <w:bookmarkEnd w:id="136"/>
    </w:p>
    <w:p w14:paraId="7DE46A3D" w14:textId="2EB34154" w:rsidR="00F91C47" w:rsidRDefault="007522CC" w:rsidP="00F91C47">
      <w:r>
        <w:t>Anders als die bisher umgesetzten Klassifikationsansätze erfordert die Klassifikation mit Hilfe Rekurrenter Neuronaler Netz</w:t>
      </w:r>
      <w:r w:rsidR="005F306A">
        <w:t>e</w:t>
      </w:r>
      <w:r>
        <w:t xml:space="preserve"> keine Zusammenfassung der </w:t>
      </w:r>
      <w:r w:rsidR="00DF6ADC">
        <w:t>S</w:t>
      </w:r>
      <w:r>
        <w:t>equenzen auf einen einzelnen Datenpunkt.</w:t>
      </w:r>
      <w:r w:rsidR="0005362B">
        <w:t xml:space="preserve"> Die in Kapitel 6 beschriebenen Datensätze und ihre gematchten Pendants können somit ohne größere Vorbereitungen direkt zur Umsetzung der</w:t>
      </w:r>
      <w:r w:rsidR="00DF6ADC">
        <w:t xml:space="preserve"> sequenziellen</w:t>
      </w:r>
      <w:r w:rsidR="0005362B">
        <w:t xml:space="preserve"> Klassifikation genutzt werden. </w:t>
      </w:r>
      <w:r w:rsidR="00DF6ADC">
        <w:t xml:space="preserve">Entsprechend des bereits erläuterten Konzeptes soll die Klassifikation dabei vor allem auf Basis der von den Positionssequenzen abgeleiteten Bewegungsmerkmale </w:t>
      </w:r>
      <w:r w:rsidR="00DF6ADC" w:rsidRPr="00DF6ADC">
        <w:rPr>
          <w:rStyle w:val="Code"/>
        </w:rPr>
        <w:t>velocity</w:t>
      </w:r>
      <w:r w:rsidR="00DF6ADC">
        <w:t xml:space="preserve">, </w:t>
      </w:r>
      <w:r w:rsidR="00DF6ADC" w:rsidRPr="00DF6ADC">
        <w:rPr>
          <w:rStyle w:val="Code"/>
        </w:rPr>
        <w:t>acceleration</w:t>
      </w:r>
      <w:r w:rsidR="00DF6ADC">
        <w:t xml:space="preserve">, </w:t>
      </w:r>
      <w:r w:rsidR="00DF6ADC" w:rsidRPr="00DF6ADC">
        <w:rPr>
          <w:rStyle w:val="Code"/>
        </w:rPr>
        <w:t>deceleration</w:t>
      </w:r>
      <w:r w:rsidR="00DF6ADC">
        <w:t xml:space="preserve"> und </w:t>
      </w:r>
      <w:r w:rsidR="00DF6ADC" w:rsidRPr="00DF6ADC">
        <w:rPr>
          <w:rStyle w:val="Code"/>
        </w:rPr>
        <w:t xml:space="preserve">angular_speed </w:t>
      </w:r>
      <w:r w:rsidR="00DF6ADC">
        <w:t>erfolgen.</w:t>
      </w:r>
      <w:r w:rsidR="004F7005">
        <w:t xml:space="preserve"> Zusätzlich wird außerdem das Merkmal </w:t>
      </w:r>
      <w:r w:rsidR="004F7005" w:rsidRPr="004F7005">
        <w:rPr>
          <w:rStyle w:val="Code"/>
        </w:rPr>
        <w:t>timediff</w:t>
      </w:r>
      <w:r w:rsidR="004F7005">
        <w:t xml:space="preserve"> </w:t>
      </w:r>
      <w:r w:rsidR="00836700">
        <w:t>in die Eingabe aufgenommen</w:t>
      </w:r>
      <w:r w:rsidR="004F7005">
        <w:t xml:space="preserve">, </w:t>
      </w:r>
      <w:r w:rsidR="00836700">
        <w:t>so wird dem Rekurrenten Netz</w:t>
      </w:r>
      <w:r w:rsidR="005F306A">
        <w:t>en</w:t>
      </w:r>
      <w:r w:rsidR="00836700">
        <w:t xml:space="preserve"> die Möglichkeit gegeben selbstständig zu </w:t>
      </w:r>
      <w:r w:rsidR="00EF712E">
        <w:t>lernen,</w:t>
      </w:r>
      <w:r w:rsidR="00836700">
        <w:t xml:space="preserve"> wie es mit Dopplungen und variierenden Aufnahmeintervallen umgehen kann. </w:t>
      </w:r>
    </w:p>
    <w:p w14:paraId="1AABCDAE" w14:textId="2668F7BA" w:rsidR="00EF712E" w:rsidRDefault="00EF712E" w:rsidP="00F91C47">
      <w:r>
        <w:t xml:space="preserve">Auf Basis dieser konzeptuellen Überlegungen und den Erkenntnissen, welche durch </w:t>
      </w:r>
      <w:r w:rsidR="002D0B83">
        <w:t xml:space="preserve">die Arbeit von </w:t>
      </w:r>
      <w:r>
        <w:t xml:space="preserve">Simoncini et al. </w:t>
      </w:r>
      <w:sdt>
        <w:sdtPr>
          <w:alias w:val="To edit, see citavi.com/edit"/>
          <w:tag w:val="CitaviPlaceholder#fe7b629b-02e1-4db5-9fc0-96e4e9a32dcd"/>
          <w:id w:val="-1360112376"/>
          <w:placeholder>
            <w:docPart w:val="DefaultPlaceholder_-1854013440"/>
          </w:placeholder>
        </w:sdtPr>
        <w:sdtContent>
          <w:r w:rsidR="002D0B83">
            <w:fldChar w:fldCharType="begin"/>
          </w:r>
          <w:r w:rsidR="002D0B8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yMGIwMmJjLWU0ZjQtNGFlNS05Y2NlLTQ1ZmZiMzk2OTZmZCIsIlJhbmdlTGVuZ3RoIjo0LCJSZWZlcmVuY2VJZCI6IjFhNDFjYTU3LWUwY2YtNDA4ZS1hZmY0LTFkMzgzNDU1ZWF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xNi9qLnRyYy4yMDE4LjAzLjAyNCIsIlVyaVN0cmluZyI6Imh0dHBzOi8vZG9pLm9yZy8xMC4xMDE2L2oudHJjLjIwMTguMDMuMDI0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}</w:instrText>
          </w:r>
          <w:r w:rsidR="002D0B83">
            <w:fldChar w:fldCharType="separate"/>
          </w:r>
          <w:r w:rsidR="000E486B">
            <w:t>[14]</w:t>
          </w:r>
          <w:r w:rsidR="002D0B83">
            <w:fldChar w:fldCharType="end"/>
          </w:r>
        </w:sdtContent>
      </w:sdt>
      <w:r w:rsidR="002D0B83">
        <w:t xml:space="preserve"> </w:t>
      </w:r>
      <w:r>
        <w:t xml:space="preserve">gewonnen werden konnten, wurde die in Abb. 26 dargestellte Basisarchitektur für </w:t>
      </w:r>
      <w:r w:rsidR="003D7F34">
        <w:t>die umzusetzenden RNNs entworfen.</w:t>
      </w:r>
      <w:r w:rsidR="00320EDB">
        <w:t xml:space="preserve"> </w:t>
      </w:r>
      <w:r w:rsidR="006B271A">
        <w:t>Zu beachten ist, dass sich die Darstellung zur Vereinfachung lediglich auf einen einzelnen Zeitschritt einer Sequenz beschränkt; also nicht für eine gesamte Sequenz in der Zeit aufgerollt ist.</w:t>
      </w:r>
    </w:p>
    <w:p w14:paraId="6A47D37E" w14:textId="7455059E" w:rsidR="008E5A8B" w:rsidRDefault="008E5A8B" w:rsidP="00F91C47">
      <w:r>
        <w:t>Der Darstellung entsprechend setzen sich die RNNs</w:t>
      </w:r>
      <w:r w:rsidR="00116D41">
        <w:t xml:space="preserve"> aus</w:t>
      </w:r>
      <w:r>
        <w:t xml:space="preserve"> je einer Schicht für die Ein- und Ausgabe und insgesamt drei Gruppen an versteckten Schichten zusammen. </w:t>
      </w:r>
      <w:r w:rsidR="004D2B7E">
        <w:t xml:space="preserve">Die Eingabeschicht besteht hierbei in jedem Fall aus genau fünf </w:t>
      </w:r>
      <w:r w:rsidR="002A1AB3">
        <w:t>vollständig verbundenen</w:t>
      </w:r>
      <w:r w:rsidR="004D2B7E">
        <w:t xml:space="preserve"> Neuronen</w:t>
      </w:r>
      <w:r w:rsidR="0091119D">
        <w:t xml:space="preserve"> ohne Aktivierungsfunktion</w:t>
      </w:r>
      <w:r w:rsidR="004D2B7E">
        <w:t xml:space="preserve">. Je eines für jedes oben aufgeführte Eingabemerkmal.  </w:t>
      </w:r>
      <w:r w:rsidR="0091119D">
        <w:t xml:space="preserve">Die Ausgabeschicht besteht aus genau vier </w:t>
      </w:r>
      <w:r w:rsidR="002A1AB3">
        <w:t>vollständig verbundenen</w:t>
      </w:r>
      <w:r w:rsidR="0091119D">
        <w:t xml:space="preserve"> Neuronen</w:t>
      </w:r>
      <w:r w:rsidR="004146E8">
        <w:t xml:space="preserve">, die jeweils eine der vorherzusagenden Klassen repräsentieren. Hierbei kommt für die gesamte Schicht die Softmax-Aktivierungsfunktion zum Einsatz, wodurch sichergestellt wird, dass alle Ausgaben des Netzes zwischen 0 und </w:t>
      </w:r>
      <w:r w:rsidR="004146E8">
        <w:lastRenderedPageBreak/>
        <w:t xml:space="preserve">1 liegen und in Summe 1 ergeben.  </w:t>
      </w:r>
      <w:r w:rsidR="00496423">
        <w:t>Somit</w:t>
      </w:r>
      <w:r w:rsidR="004146E8">
        <w:t xml:space="preserve"> kann der Wert eines einzelnen Ausgabeneurons als Wahrscheinlichkeit dafür interpretiert werden, dass eine Sequenz, auf Basis aller Zeitschritte bis </w:t>
      </w:r>
      <m:oMath>
        <m:r>
          <w:rPr>
            <w:rFonts w:ascii="Cambria Math" w:hAnsi="Cambria Math"/>
          </w:rPr>
          <m:t>t</m:t>
        </m:r>
      </m:oMath>
      <w:r w:rsidR="004146E8">
        <w:t xml:space="preserve">, der durch das </w:t>
      </w:r>
      <w:r w:rsidR="00496423">
        <w:t xml:space="preserve">jeweilige </w:t>
      </w:r>
      <w:r w:rsidR="004146E8">
        <w:t>Neuron repräsentierten Klasse zugehörig ist.</w:t>
      </w:r>
    </w:p>
    <w:p w14:paraId="2C90D69A" w14:textId="77777777" w:rsidR="00D207E6" w:rsidRDefault="00D207E6" w:rsidP="00D207E6">
      <w:pPr>
        <w:pStyle w:val="AbbMitRahmen"/>
      </w:pPr>
      <w:r>
        <w:rPr>
          <w:noProof/>
        </w:rPr>
        <w:drawing>
          <wp:inline distT="0" distB="0" distL="0" distR="0" wp14:anchorId="5DFFFF06" wp14:editId="723034DB">
            <wp:extent cx="5810250" cy="2186720"/>
            <wp:effectExtent l="0" t="0" r="0" b="4445"/>
            <wp:docPr id="344707810" name="Grafik 1" descr="Ein Bild, das Farbigkeit, Screenshot, Licht, Verschwommen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4707810" name="Grafik 1" descr="Ein Bild, das Farbigkeit, Screenshot, Licht, Verschwommen enthält.&#10;&#10;Automatisch generierte Beschreibung"/>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823883" cy="2191851"/>
                    </a:xfrm>
                    <a:prstGeom prst="rect">
                      <a:avLst/>
                    </a:prstGeom>
                    <a:noFill/>
                  </pic:spPr>
                </pic:pic>
              </a:graphicData>
            </a:graphic>
          </wp:inline>
        </w:drawing>
      </w:r>
    </w:p>
    <w:p w14:paraId="4B85905C" w14:textId="1E9B1D19" w:rsidR="00D207E6" w:rsidRDefault="006E4C6E" w:rsidP="00AD7D24">
      <w:pPr>
        <w:pStyle w:val="Beschriftung"/>
      </w:pPr>
      <w:bookmarkStart w:id="137" w:name="_Toc143696939"/>
      <w:bookmarkStart w:id="138" w:name="_Toc143779073"/>
      <w:r>
        <w:t xml:space="preserve">Abb. </w:t>
      </w:r>
      <w:fldSimple w:instr=" SEQ Abb. \* ARABIC ">
        <w:r w:rsidR="008514D7">
          <w:rPr>
            <w:noProof/>
          </w:rPr>
          <w:t>26</w:t>
        </w:r>
      </w:fldSimple>
      <w:r>
        <w:t>:</w:t>
      </w:r>
      <w:r>
        <w:tab/>
      </w:r>
      <w:r w:rsidR="00D207E6">
        <w:t>Basisarchitektur der RNNs für die Verkehrsteilnehmerklassifikation</w:t>
      </w:r>
      <w:bookmarkEnd w:id="137"/>
      <w:bookmarkEnd w:id="138"/>
    </w:p>
    <w:p w14:paraId="2653BFC8" w14:textId="77777777" w:rsidR="00D207E6" w:rsidRDefault="00D207E6" w:rsidP="00D207E6"/>
    <w:p w14:paraId="3D76BFF0" w14:textId="360A9B69" w:rsidR="001459DC" w:rsidRDefault="008A1E35" w:rsidP="00D207E6">
      <w:r>
        <w:t xml:space="preserve">In Bezug auf die versteckten Schichten lässt die Basisarchitektur viel Raum zur Anpassung der Netze, bspw. durch eine Hyperparameteroptimierung. </w:t>
      </w:r>
      <w:r w:rsidR="008D388C">
        <w:t xml:space="preserve">Nichtsdestotrotz ist eine grobe Struktur der Netze durch die in der Darstellung sichtbare Einteilung der versteckten Schichten in drei Gruppen gegeben. </w:t>
      </w:r>
      <w:r w:rsidR="00DD1CE2">
        <w:t xml:space="preserve">Die erste Gruppe folgt direkt auf die Eingabeschicht der Netze. Sie setzt sich aus einer oder mehreren </w:t>
      </w:r>
      <w:r w:rsidR="00DD1CE2" w:rsidRPr="00DD1CE2">
        <w:rPr>
          <w:i/>
          <w:iCs/>
        </w:rPr>
        <w:t>vor</w:t>
      </w:r>
      <w:r w:rsidR="007F1496">
        <w:rPr>
          <w:i/>
          <w:iCs/>
        </w:rPr>
        <w:t>bereitenden</w:t>
      </w:r>
      <w:r w:rsidR="00DD1CE2" w:rsidRPr="00DD1CE2">
        <w:rPr>
          <w:i/>
          <w:iCs/>
        </w:rPr>
        <w:t xml:space="preserve"> Schichten</w:t>
      </w:r>
      <w:r w:rsidR="00DD1CE2">
        <w:t xml:space="preserve">, bestehend aus vollständig verbundenen Neuronen, zusammen. Hierauf folgen eine oder mehrere </w:t>
      </w:r>
      <w:r w:rsidR="00DD1CE2" w:rsidRPr="00DD1CE2">
        <w:rPr>
          <w:i/>
          <w:iCs/>
        </w:rPr>
        <w:t>rekurrente Gedächtnisschichten</w:t>
      </w:r>
      <w:r w:rsidR="00DD1CE2">
        <w:t>, bestehend aus LSTM-Zellen</w:t>
      </w:r>
      <w:r w:rsidR="00314CC6">
        <w:t>, welche die Netze rekurrent machen und ihnen somit die Fähigkeit verleihen zeitlich codierte Informationen in den Sequenzen abzubilden</w:t>
      </w:r>
      <w:r w:rsidR="00314CC6" w:rsidRPr="00496423">
        <w:t>.</w:t>
      </w:r>
      <w:r w:rsidR="00A25977" w:rsidRPr="00496423">
        <w:t xml:space="preserve"> Einfache rekurrente </w:t>
      </w:r>
      <w:r w:rsidR="00496423">
        <w:t>Neuronen</w:t>
      </w:r>
      <w:r w:rsidR="00A25977" w:rsidRPr="00496423">
        <w:t xml:space="preserve"> ohne interne Zustände sind aufgrund der hohen Sequenzlänge nicht geeignet.</w:t>
      </w:r>
      <w:r w:rsidR="00DD1CE2" w:rsidRPr="00496423">
        <w:t xml:space="preserve"> </w:t>
      </w:r>
      <w:r w:rsidR="00DD1CE2">
        <w:t>Zwischen den Gedächtnisschichten und der Ausgabeschicht befinde</w:t>
      </w:r>
      <w:r w:rsidR="000511C5">
        <w:t>n</w:t>
      </w:r>
      <w:r w:rsidR="00DD1CE2">
        <w:t xml:space="preserve"> sich die </w:t>
      </w:r>
      <w:r w:rsidR="00DD1CE2" w:rsidRPr="000511C5">
        <w:rPr>
          <w:i/>
          <w:iCs/>
        </w:rPr>
        <w:t>nach</w:t>
      </w:r>
      <w:r w:rsidR="007F1496">
        <w:rPr>
          <w:i/>
          <w:iCs/>
        </w:rPr>
        <w:t>bear</w:t>
      </w:r>
      <w:r w:rsidR="00DD1CE2" w:rsidRPr="000511C5">
        <w:rPr>
          <w:i/>
          <w:iCs/>
        </w:rPr>
        <w:t>beitende</w:t>
      </w:r>
      <w:r w:rsidR="000511C5">
        <w:rPr>
          <w:i/>
          <w:iCs/>
        </w:rPr>
        <w:t>n</w:t>
      </w:r>
      <w:r w:rsidR="00DD1CE2" w:rsidRPr="000511C5">
        <w:rPr>
          <w:i/>
          <w:iCs/>
        </w:rPr>
        <w:t xml:space="preserve"> Schichten</w:t>
      </w:r>
      <w:r w:rsidR="00DD1CE2">
        <w:t>, welche</w:t>
      </w:r>
      <w:r w:rsidR="000511C5">
        <w:t xml:space="preserve"> sich erneut aus vollständig verbundenen</w:t>
      </w:r>
      <w:r w:rsidR="00150E5E">
        <w:t xml:space="preserve"> Neuronen</w:t>
      </w:r>
      <w:r w:rsidR="000511C5">
        <w:t xml:space="preserve"> zusammensetzen.</w:t>
      </w:r>
      <w:r w:rsidR="00635ECB">
        <w:t xml:space="preserve"> Die Anzahl der Schichten in den einzelnen Gruppen, die Anzahl der Neuronen pro Schicht und die genutzte Aktivierungsfunktion sind Hyperparameter der Basisarchitektur, welche </w:t>
      </w:r>
      <w:r w:rsidR="00496423">
        <w:t>zur Minderung der Komplexität bei der Hyperparameteroptimierung</w:t>
      </w:r>
      <w:r w:rsidR="00496423">
        <w:t xml:space="preserve"> </w:t>
      </w:r>
      <w:r w:rsidR="00635ECB">
        <w:t xml:space="preserve">jedoch bewusst </w:t>
      </w:r>
      <w:r w:rsidR="00496423">
        <w:t xml:space="preserve">zum Teil </w:t>
      </w:r>
      <w:r w:rsidR="00635ECB">
        <w:t>eingeschränkt wurden. Wie auch der Darstellung zu entnehmen ist, besitzen bspw. alle versteckten Schichten immer dieselbe Anzahl an Neuronen bzw. Zellen.</w:t>
      </w:r>
    </w:p>
    <w:p w14:paraId="7F1B3774" w14:textId="66220BCF" w:rsidR="0083647E" w:rsidRDefault="00A077C1" w:rsidP="00D207E6">
      <w:r>
        <w:t xml:space="preserve">Die Basisarchitektur wurde durch Implementierung der </w:t>
      </w:r>
      <w:r w:rsidRPr="00496423">
        <w:t xml:space="preserve">in Code 7 vorgestellten </w:t>
      </w:r>
      <w:r>
        <w:t xml:space="preserve">Funktion </w:t>
      </w:r>
      <w:r w:rsidRPr="00A077C1">
        <w:rPr>
          <w:rStyle w:val="Code"/>
          <w:noProof/>
        </w:rPr>
        <w:t>build_rnn_model</w:t>
      </w:r>
      <w:r>
        <w:t xml:space="preserve"> im Skript </w:t>
      </w:r>
      <w:r w:rsidRPr="00A077C1">
        <w:rPr>
          <w:rStyle w:val="Code"/>
        </w:rPr>
        <w:t>train_classifiers_no_aggregation.py</w:t>
      </w:r>
      <w:r>
        <w:t xml:space="preserve"> mit </w:t>
      </w:r>
      <w:r>
        <w:lastRenderedPageBreak/>
        <w:t xml:space="preserve">Hilfe der Keras-API umgesetzt. </w:t>
      </w:r>
      <w:r w:rsidR="00207FCF">
        <w:t xml:space="preserve">Die Umsetzung basiert hierbei auf der </w:t>
      </w:r>
      <w:r w:rsidR="002A1AB3" w:rsidRPr="002A1AB3">
        <w:rPr>
          <w:rStyle w:val="Code"/>
          <w:noProof/>
        </w:rPr>
        <w:t>models.</w:t>
      </w:r>
      <w:r w:rsidR="00207FCF" w:rsidRPr="00207FCF">
        <w:rPr>
          <w:rStyle w:val="Code"/>
          <w:noProof/>
        </w:rPr>
        <w:t>Sequential</w:t>
      </w:r>
      <w:r w:rsidR="00207FCF">
        <w:t>-</w:t>
      </w:r>
      <w:r w:rsidR="002A1AB3">
        <w:t>K</w:t>
      </w:r>
      <w:r w:rsidR="00207FCF">
        <w:t xml:space="preserve">lasse, welcher basierend auf den erwähnten Hyperparametern schrittweise alle benötigten Schichten über die Methode </w:t>
      </w:r>
      <w:r w:rsidR="00207FCF" w:rsidRPr="00207FCF">
        <w:rPr>
          <w:rStyle w:val="Code"/>
          <w:noProof/>
        </w:rPr>
        <w:t>add</w:t>
      </w:r>
      <w:r w:rsidR="00207FCF">
        <w:t xml:space="preserve"> hinzugefügt werden. </w:t>
      </w:r>
      <w:r w:rsidR="002A1AB3">
        <w:t xml:space="preserve">Für die vollständig verbundenen Schichten kommt hierbei, mit Ausnahme der Eingabeschicht die </w:t>
      </w:r>
      <w:r w:rsidR="002A1AB3" w:rsidRPr="002A1AB3">
        <w:rPr>
          <w:rStyle w:val="Code"/>
          <w:noProof/>
        </w:rPr>
        <w:t>layers.Dense</w:t>
      </w:r>
      <w:r w:rsidR="002A1AB3">
        <w:t xml:space="preserve">-Klasse zum Einsatz. Für die Gedächtnisschicht wird die Klasse </w:t>
      </w:r>
      <w:r w:rsidR="002A1AB3" w:rsidRPr="002A1AB3">
        <w:rPr>
          <w:rStyle w:val="Code"/>
          <w:noProof/>
        </w:rPr>
        <w:t>layers.LSTM</w:t>
      </w:r>
      <w:r w:rsidR="002A1AB3">
        <w:t xml:space="preserve"> genutzt. </w:t>
      </w:r>
      <w:r w:rsidR="00442610">
        <w:t>Dieser wird</w:t>
      </w:r>
      <w:r w:rsidR="002A1AB3">
        <w:t xml:space="preserve"> keine Aktivierungsfunktion übergeben, da LSTM-Zellen intern bereits Sigmoid- und tanh-Funktionen nutzen und somit eine garantiert nicht-lineare Ausgabe erzeugen.</w:t>
      </w:r>
      <w:r w:rsidR="00D06D0E">
        <w:t xml:space="preserve"> Nach Hinzufügen der Ausgabeschicht liefert die Funktion das erstellte Modell zurück, welches nun bereit für das Training ist.</w:t>
      </w:r>
    </w:p>
    <w:p w14:paraId="56E328C8" w14:textId="77777777" w:rsidR="0083647E" w:rsidRPr="00B56C88" w:rsidRDefault="0083647E" w:rsidP="0083647E">
      <w:pPr>
        <w:pStyle w:val="CodeMitRahmen"/>
        <w:rPr>
          <w:sz w:val="22"/>
          <w:szCs w:val="20"/>
        </w:rPr>
      </w:pPr>
      <w:r w:rsidRPr="00B56C88">
        <w:rPr>
          <w:sz w:val="22"/>
          <w:szCs w:val="20"/>
        </w:rPr>
        <w:t>def build_rnn_model(l_pre, l_post, l_lstm, n, sigma):</w:t>
      </w:r>
    </w:p>
    <w:p w14:paraId="63A05A7E" w14:textId="662AF9EE" w:rsidR="0083647E" w:rsidRPr="00B56C88" w:rsidRDefault="0083647E" w:rsidP="0083647E">
      <w:pPr>
        <w:pStyle w:val="CodeMitRahmen"/>
        <w:rPr>
          <w:sz w:val="22"/>
          <w:szCs w:val="20"/>
        </w:rPr>
      </w:pPr>
      <w:r w:rsidRPr="00B56C88">
        <w:rPr>
          <w:sz w:val="22"/>
          <w:szCs w:val="20"/>
        </w:rPr>
        <w:t xml:space="preserve">  model = keras.models.Sequential()</w:t>
      </w:r>
    </w:p>
    <w:p w14:paraId="19BC8BD0" w14:textId="08B750AD" w:rsidR="0083647E" w:rsidRPr="00B56C88" w:rsidRDefault="0083647E" w:rsidP="0083647E">
      <w:pPr>
        <w:pStyle w:val="CodeMitRahmen"/>
        <w:rPr>
          <w:sz w:val="22"/>
          <w:szCs w:val="20"/>
        </w:rPr>
      </w:pPr>
      <w:r w:rsidRPr="00B56C88">
        <w:rPr>
          <w:sz w:val="22"/>
          <w:szCs w:val="20"/>
        </w:rPr>
        <w:t xml:space="preserve">  model.add(keras.layers.InputLayer(input_shape=[None, 5]))</w:t>
      </w:r>
    </w:p>
    <w:p w14:paraId="714C5D96" w14:textId="77777777" w:rsidR="0083647E" w:rsidRPr="00B56C88" w:rsidRDefault="0083647E" w:rsidP="0083647E">
      <w:pPr>
        <w:pStyle w:val="CodeMitRahmen"/>
        <w:rPr>
          <w:sz w:val="22"/>
          <w:szCs w:val="20"/>
        </w:rPr>
      </w:pPr>
    </w:p>
    <w:p w14:paraId="1C067EE8" w14:textId="68F9B961" w:rsidR="0083647E" w:rsidRPr="00B56C88" w:rsidRDefault="0083647E" w:rsidP="0083647E">
      <w:pPr>
        <w:pStyle w:val="CodeMitRahmen"/>
        <w:rPr>
          <w:sz w:val="22"/>
          <w:szCs w:val="20"/>
        </w:rPr>
      </w:pPr>
      <w:r w:rsidRPr="00B56C88">
        <w:rPr>
          <w:sz w:val="22"/>
          <w:szCs w:val="20"/>
        </w:rPr>
        <w:t xml:space="preserve">  for layer in range(l_pre):</w:t>
      </w:r>
      <w:r w:rsidRPr="00B56C88">
        <w:rPr>
          <w:sz w:val="22"/>
          <w:szCs w:val="20"/>
        </w:rPr>
        <w:tab/>
      </w:r>
      <w:r w:rsidRPr="00B56C88">
        <w:rPr>
          <w:sz w:val="22"/>
          <w:szCs w:val="20"/>
        </w:rPr>
        <w:tab/>
      </w:r>
      <w:r w:rsidR="00442610">
        <w:rPr>
          <w:sz w:val="22"/>
          <w:szCs w:val="20"/>
        </w:rPr>
        <w:tab/>
      </w:r>
      <w:r w:rsidRPr="00B56C88">
        <w:rPr>
          <w:sz w:val="22"/>
          <w:szCs w:val="20"/>
        </w:rPr>
        <w:t># pre-memory-layers</w:t>
      </w:r>
    </w:p>
    <w:p w14:paraId="404BC93D" w14:textId="77777777" w:rsidR="0083647E" w:rsidRPr="00B56C88" w:rsidRDefault="0083647E" w:rsidP="0083647E">
      <w:pPr>
        <w:pStyle w:val="CodeMitRahmen"/>
        <w:contextualSpacing/>
        <w:rPr>
          <w:sz w:val="22"/>
          <w:szCs w:val="20"/>
        </w:rPr>
      </w:pPr>
      <w:r w:rsidRPr="00B56C88">
        <w:rPr>
          <w:sz w:val="22"/>
          <w:szCs w:val="20"/>
        </w:rPr>
        <w:t xml:space="preserve">    model.add(keras.layers.TimeDistributed(</w:t>
      </w:r>
    </w:p>
    <w:p w14:paraId="72074961" w14:textId="53CD94B0" w:rsidR="0083647E" w:rsidRPr="00B56C88" w:rsidRDefault="0083647E" w:rsidP="0083647E">
      <w:pPr>
        <w:pStyle w:val="CodeMitRahmen"/>
        <w:rPr>
          <w:sz w:val="22"/>
          <w:szCs w:val="20"/>
        </w:rPr>
      </w:pPr>
      <w:r w:rsidRPr="00B56C88">
        <w:rPr>
          <w:sz w:val="22"/>
          <w:szCs w:val="20"/>
        </w:rPr>
        <w:t xml:space="preserve">      keras.layers.Dense(n, activation=sigma)))</w:t>
      </w:r>
    </w:p>
    <w:p w14:paraId="1C970095" w14:textId="77777777" w:rsidR="0083647E" w:rsidRPr="00B56C88" w:rsidRDefault="0083647E" w:rsidP="0083647E">
      <w:pPr>
        <w:pStyle w:val="CodeMitRahmen"/>
        <w:rPr>
          <w:sz w:val="22"/>
          <w:szCs w:val="20"/>
        </w:rPr>
      </w:pPr>
    </w:p>
    <w:p w14:paraId="67FE0ECC" w14:textId="61F9E6D0" w:rsidR="0083647E" w:rsidRPr="00B56C88" w:rsidRDefault="0083647E" w:rsidP="0083647E">
      <w:pPr>
        <w:pStyle w:val="CodeMitRahmen"/>
        <w:rPr>
          <w:sz w:val="22"/>
          <w:szCs w:val="20"/>
        </w:rPr>
      </w:pPr>
      <w:r w:rsidRPr="00B56C88">
        <w:rPr>
          <w:sz w:val="22"/>
          <w:szCs w:val="20"/>
        </w:rPr>
        <w:t xml:space="preserve">  for layer in range(l_lstm):</w:t>
      </w:r>
      <w:r w:rsidRPr="00B56C88">
        <w:rPr>
          <w:sz w:val="22"/>
          <w:szCs w:val="20"/>
        </w:rPr>
        <w:tab/>
      </w:r>
      <w:r w:rsidRPr="00B56C88">
        <w:rPr>
          <w:sz w:val="22"/>
          <w:szCs w:val="20"/>
        </w:rPr>
        <w:tab/>
      </w:r>
      <w:r w:rsidR="00442610">
        <w:rPr>
          <w:sz w:val="22"/>
          <w:szCs w:val="20"/>
        </w:rPr>
        <w:tab/>
      </w:r>
      <w:r w:rsidRPr="00B56C88">
        <w:rPr>
          <w:sz w:val="22"/>
          <w:szCs w:val="20"/>
        </w:rPr>
        <w:t># memory-layers</w:t>
      </w:r>
    </w:p>
    <w:p w14:paraId="188A8A91" w14:textId="06028ED0" w:rsidR="0083647E" w:rsidRPr="00B56C88" w:rsidRDefault="0083647E" w:rsidP="0083647E">
      <w:pPr>
        <w:pStyle w:val="CodeMitRahmen"/>
        <w:rPr>
          <w:sz w:val="22"/>
          <w:szCs w:val="20"/>
        </w:rPr>
      </w:pPr>
      <w:r w:rsidRPr="00B56C88">
        <w:rPr>
          <w:sz w:val="22"/>
          <w:szCs w:val="20"/>
        </w:rPr>
        <w:t xml:space="preserve">    model.add(keras.layers.LSTM(n, return_sequences=True))</w:t>
      </w:r>
    </w:p>
    <w:p w14:paraId="15F2AA14" w14:textId="77777777" w:rsidR="0083647E" w:rsidRPr="00B56C88" w:rsidRDefault="0083647E" w:rsidP="0083647E">
      <w:pPr>
        <w:pStyle w:val="CodeMitRahmen"/>
        <w:rPr>
          <w:sz w:val="22"/>
          <w:szCs w:val="20"/>
        </w:rPr>
      </w:pPr>
    </w:p>
    <w:p w14:paraId="04BE82CB" w14:textId="473C5BC0" w:rsidR="0083647E" w:rsidRPr="00B56C88" w:rsidRDefault="0083647E" w:rsidP="0083647E">
      <w:pPr>
        <w:pStyle w:val="CodeMitRahmen"/>
        <w:rPr>
          <w:sz w:val="22"/>
          <w:szCs w:val="20"/>
        </w:rPr>
      </w:pPr>
      <w:r w:rsidRPr="00B56C88">
        <w:rPr>
          <w:sz w:val="22"/>
          <w:szCs w:val="20"/>
        </w:rPr>
        <w:t xml:space="preserve">  for layer in range(l_post):</w:t>
      </w:r>
      <w:r w:rsidRPr="00B56C88">
        <w:rPr>
          <w:sz w:val="22"/>
          <w:szCs w:val="20"/>
        </w:rPr>
        <w:tab/>
      </w:r>
      <w:r w:rsidRPr="00B56C88">
        <w:rPr>
          <w:sz w:val="22"/>
          <w:szCs w:val="20"/>
        </w:rPr>
        <w:tab/>
      </w:r>
      <w:r w:rsidR="00442610">
        <w:rPr>
          <w:sz w:val="22"/>
          <w:szCs w:val="20"/>
        </w:rPr>
        <w:tab/>
      </w:r>
      <w:r w:rsidRPr="00B56C88">
        <w:rPr>
          <w:sz w:val="22"/>
          <w:szCs w:val="20"/>
        </w:rPr>
        <w:t xml:space="preserve"># post-memory-layers         </w:t>
      </w:r>
    </w:p>
    <w:p w14:paraId="2B04F0F1" w14:textId="0952AD6D" w:rsidR="0083647E" w:rsidRPr="00B56C88" w:rsidRDefault="0083647E" w:rsidP="0083647E">
      <w:pPr>
        <w:pStyle w:val="CodeMitRahmen"/>
        <w:contextualSpacing/>
        <w:rPr>
          <w:sz w:val="22"/>
          <w:szCs w:val="20"/>
        </w:rPr>
      </w:pPr>
      <w:r w:rsidRPr="00B56C88">
        <w:rPr>
          <w:sz w:val="22"/>
          <w:szCs w:val="20"/>
        </w:rPr>
        <w:t xml:space="preserve">    model.add(keras.layers.TimeDistributed(</w:t>
      </w:r>
    </w:p>
    <w:p w14:paraId="00F8A4AB" w14:textId="3961CC7A" w:rsidR="0083647E" w:rsidRPr="00B56C88" w:rsidRDefault="0083647E" w:rsidP="0083647E">
      <w:pPr>
        <w:pStyle w:val="CodeMitRahmen"/>
        <w:rPr>
          <w:sz w:val="22"/>
          <w:szCs w:val="20"/>
        </w:rPr>
      </w:pPr>
      <w:r w:rsidRPr="00B56C88">
        <w:rPr>
          <w:sz w:val="22"/>
          <w:szCs w:val="20"/>
        </w:rPr>
        <w:t xml:space="preserve">      keras.layers.Dense(n, activation=sigma)))</w:t>
      </w:r>
    </w:p>
    <w:p w14:paraId="5DD1EA84" w14:textId="77777777" w:rsidR="0083647E" w:rsidRPr="00B56C88" w:rsidRDefault="0083647E" w:rsidP="0083647E">
      <w:pPr>
        <w:pStyle w:val="CodeMitRahmen"/>
        <w:rPr>
          <w:sz w:val="22"/>
          <w:szCs w:val="20"/>
        </w:rPr>
      </w:pPr>
    </w:p>
    <w:p w14:paraId="2FC72215" w14:textId="021BBD97" w:rsidR="0083647E" w:rsidRPr="00B56C88" w:rsidRDefault="0083647E" w:rsidP="0083647E">
      <w:pPr>
        <w:pStyle w:val="CodeMitRahmen"/>
        <w:contextualSpacing/>
        <w:rPr>
          <w:sz w:val="22"/>
          <w:szCs w:val="20"/>
        </w:rPr>
      </w:pPr>
      <w:r w:rsidRPr="00B56C88">
        <w:rPr>
          <w:sz w:val="22"/>
          <w:szCs w:val="20"/>
        </w:rPr>
        <w:t xml:space="preserve">  model.add(keras.layers.TimeDistributed(</w:t>
      </w:r>
      <w:r w:rsidR="00442610">
        <w:rPr>
          <w:sz w:val="22"/>
          <w:szCs w:val="20"/>
        </w:rPr>
        <w:tab/>
        <w:t># output-layer</w:t>
      </w:r>
    </w:p>
    <w:p w14:paraId="591EC536" w14:textId="015EB8E7" w:rsidR="0083647E" w:rsidRPr="00B56C88" w:rsidRDefault="0083647E" w:rsidP="0083647E">
      <w:pPr>
        <w:pStyle w:val="CodeMitRahmen"/>
        <w:rPr>
          <w:sz w:val="22"/>
          <w:szCs w:val="20"/>
        </w:rPr>
      </w:pPr>
      <w:r w:rsidRPr="00B56C88">
        <w:rPr>
          <w:sz w:val="22"/>
          <w:szCs w:val="20"/>
        </w:rPr>
        <w:t xml:space="preserve">    keras.layers.Dense(4, activation="softmax")))</w:t>
      </w:r>
    </w:p>
    <w:p w14:paraId="649C84EA" w14:textId="49007CB6" w:rsidR="0083647E" w:rsidRPr="00B56C88" w:rsidRDefault="0083647E" w:rsidP="0083647E">
      <w:pPr>
        <w:pStyle w:val="CodeMitRahmen"/>
        <w:rPr>
          <w:sz w:val="22"/>
          <w:szCs w:val="20"/>
        </w:rPr>
      </w:pPr>
      <w:r w:rsidRPr="00B56C88">
        <w:rPr>
          <w:sz w:val="22"/>
          <w:szCs w:val="20"/>
        </w:rPr>
        <w:t xml:space="preserve">  return model</w:t>
      </w:r>
    </w:p>
    <w:p w14:paraId="050B5CAC" w14:textId="299D8CA0" w:rsidR="0083647E" w:rsidRDefault="006E4C6E" w:rsidP="006E4C6E">
      <w:pPr>
        <w:pStyle w:val="Beschriftung"/>
        <w:ind w:left="1134" w:hanging="1134"/>
      </w:pPr>
      <w:bookmarkStart w:id="139" w:name="_Toc143696959"/>
      <w:bookmarkStart w:id="140" w:name="_Toc143779022"/>
      <w:r>
        <w:t xml:space="preserve">Code </w:t>
      </w:r>
      <w:fldSimple w:instr=" SEQ Code \* ARABIC ">
        <w:r w:rsidR="008514D7">
          <w:rPr>
            <w:noProof/>
          </w:rPr>
          <w:t>7</w:t>
        </w:r>
      </w:fldSimple>
      <w:r>
        <w:t>:</w:t>
      </w:r>
      <w:r>
        <w:tab/>
      </w:r>
      <w:r w:rsidR="00C111A4">
        <w:t>Funktion zur dynamischen Erzeugung der RNNs entsprechend der Basisarchitektur in Abhängigkeit eines Hyperparametersatzes</w:t>
      </w:r>
      <w:bookmarkEnd w:id="139"/>
      <w:bookmarkEnd w:id="140"/>
    </w:p>
    <w:p w14:paraId="7A722F57" w14:textId="77777777" w:rsidR="0083647E" w:rsidRDefault="0083647E" w:rsidP="0083647E"/>
    <w:p w14:paraId="649BE4B6" w14:textId="6D1F860F" w:rsidR="00442610" w:rsidRDefault="002C18CB" w:rsidP="007F1A84">
      <w:r>
        <w:t xml:space="preserve">Durch den Einsatz der Wrapper-Klasse </w:t>
      </w:r>
      <w:r w:rsidRPr="002C18CB">
        <w:rPr>
          <w:rStyle w:val="Code"/>
          <w:noProof/>
        </w:rPr>
        <w:t>layers.TimeDistributed</w:t>
      </w:r>
      <w:r>
        <w:t xml:space="preserve"> beim Hinzufügen der vollständig verbundenen Schichten und das Setzen des Parameters </w:t>
      </w:r>
      <w:r w:rsidRPr="002C18CB">
        <w:rPr>
          <w:rStyle w:val="Code"/>
          <w:noProof/>
        </w:rPr>
        <w:t>return_sequences</w:t>
      </w:r>
      <w:r>
        <w:t xml:space="preserve"> auf </w:t>
      </w:r>
      <w:r w:rsidRPr="002C18CB">
        <w:rPr>
          <w:rStyle w:val="Code"/>
        </w:rPr>
        <w:t>True</w:t>
      </w:r>
      <w:r w:rsidR="00965DD2">
        <w:rPr>
          <w:rStyle w:val="Code"/>
        </w:rPr>
        <w:t xml:space="preserve"> </w:t>
      </w:r>
      <w:r w:rsidR="00965DD2" w:rsidRPr="00965DD2">
        <w:t>bei der Instanziierung der</w:t>
      </w:r>
      <w:r w:rsidR="00965DD2">
        <w:rPr>
          <w:rStyle w:val="Code"/>
        </w:rPr>
        <w:t xml:space="preserve"> </w:t>
      </w:r>
      <w:r w:rsidR="00965DD2">
        <w:rPr>
          <w:rStyle w:val="Code"/>
          <w:noProof/>
        </w:rPr>
        <w:t>layers.LSTM</w:t>
      </w:r>
      <w:r w:rsidR="00965DD2" w:rsidRPr="00965DD2">
        <w:t>-Klasse</w:t>
      </w:r>
      <w:r>
        <w:rPr>
          <w:rStyle w:val="Code"/>
        </w:rPr>
        <w:t>,</w:t>
      </w:r>
      <w:r>
        <w:t xml:space="preserve"> handelt es sich beim erzeugten RNN um ein Sequence-To-Sequence</w:t>
      </w:r>
      <w:r w:rsidR="007F1A84">
        <w:t xml:space="preserve"> (STS) </w:t>
      </w:r>
      <w:r>
        <w:t xml:space="preserve">Modell. Das heißt ein Modell, welches </w:t>
      </w:r>
      <w:r w:rsidR="007F1A84">
        <w:t>nicht eine Ausgabe pro Sequenz, sondern eine Ausgabe für jeden Zeitschritt innerhalb der Sequenz erzeugt.</w:t>
      </w:r>
      <w:r>
        <w:t xml:space="preserve"> </w:t>
      </w:r>
      <w:r w:rsidR="007F1A84">
        <w:t xml:space="preserve">Ein Sequence-To-Vector (STV) Modell wäre für das gegebene Klassifikationsproblem </w:t>
      </w:r>
      <w:r w:rsidR="007F1A84">
        <w:lastRenderedPageBreak/>
        <w:t xml:space="preserve">zwar hinreichend, allerdings lohnt es sich laut </w:t>
      </w:r>
      <w:r w:rsidR="007F1A84">
        <w:rPr>
          <w:noProof/>
        </w:rPr>
        <w:t>Géron</w:t>
      </w:r>
      <w:r w:rsidR="007F1A84">
        <w:t xml:space="preserve"> </w:t>
      </w:r>
      <w:sdt>
        <w:sdtPr>
          <w:alias w:val="To edit, see citavi.com/edit"/>
          <w:tag w:val="CitaviPlaceholder#31f4fdd8-6bd2-4aa3-90a8-a0e8b0b81c5c"/>
          <w:id w:val="575482387"/>
          <w:placeholder>
            <w:docPart w:val="DefaultPlaceholder_-1854013440"/>
          </w:placeholder>
        </w:sdtPr>
        <w:sdtContent>
          <w:r w:rsidR="007F1A84">
            <w:fldChar w:fldCharType="begin"/>
          </w:r>
          <w:r w:rsidR="000E486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4NTQ1ZjhiLWM5YWItNGE2Yy1iZjNmLTkyYWZkNTNlYTc0NiIsIlJhbmdlTGVuZ3RoIjoxNC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TEzIiwiU3RhcnRQYWdlIjp7IiRpZCI6IjUiLCIkdHlwZSI6IlN3aXNzQWNhZGVtaWMuUGFnZU51bWJlciwgU3dpc3NBY2FkZW1pYyIsIklzRnVsbHlOdW1lcmljIjp0cnVlLCJOdW1iZXIiOjUxMywiTnVtYmVyaW5nVHlwZSI6MCwiTnVtZXJhbFN5c3RlbSI6MCwiT3JpZ2luYWxTdHJpbmciOiI1MTMiLCJQcmV0dHlTdHJpbmciOiI1MTM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yNVQxMzozNDozMSIsIlByb2plY3QiOnsiJHJlZiI6IjgifX0sIlN1ZmZpeCI6ImYuIi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wLCBTLiA1MTNmLl0ifV19LCJUYWciOiJDaXRhdmlQbGFjZWhvbGRlciMzMWY0ZmRkOC02YmQyLTRhYTMtOTBhOC1hMGU4YjBiODFjNWMiLCJUZXh0IjoiWzEwLCBTLiA1MTNmLl0iLCJXQUlWZXJzaW9uIjoiNi4xNC4wLjAifQ==}</w:instrText>
          </w:r>
          <w:r w:rsidR="007F1A84">
            <w:fldChar w:fldCharType="separate"/>
          </w:r>
          <w:r w:rsidR="000E486B">
            <w:t>[10, S. 513f.]</w:t>
          </w:r>
          <w:r w:rsidR="007F1A84">
            <w:fldChar w:fldCharType="end"/>
          </w:r>
        </w:sdtContent>
      </w:sdt>
      <w:r w:rsidR="007F1A84">
        <w:t xml:space="preserve"> oftmals ein STV-RNN als STS-RNN zu implementieren, da hierdurch der beim Training berechnete Verlust einen Term für die Ausgabe eines jeden einzelnen </w:t>
      </w:r>
      <w:r w:rsidR="00496423">
        <w:t>Zeits</w:t>
      </w:r>
      <w:r w:rsidR="007F1A84">
        <w:t>chrittes enthält. Hierdurch</w:t>
      </w:r>
      <w:r w:rsidR="00DF2C80">
        <w:t xml:space="preserve"> gibt es deutlich mehr Fehlergradienten, welche durch das RNN propagiert werden können. Diese Propagierung erfolgt dabei nicht nur ausgehend von der letzten Ausgabe des in der Zeit aufgerollten Netzes, sondern auch ausgehend von den Ausgaben aller einzelnen Zeitschritte, was zu einer Beschleunigung und Stabilisierung des Trainings führt.</w:t>
      </w:r>
      <w:r w:rsidR="009B0812">
        <w:t xml:space="preserve"> </w:t>
      </w:r>
    </w:p>
    <w:p w14:paraId="5AB311D1" w14:textId="676A68F7" w:rsidR="00D207E6" w:rsidRDefault="00D207E6" w:rsidP="00D207E6">
      <w:pPr>
        <w:pStyle w:val="berschrift3"/>
      </w:pPr>
      <w:bookmarkStart w:id="141" w:name="_Toc143879398"/>
      <w:r>
        <w:t>Vorbereitung der Datensätze</w:t>
      </w:r>
      <w:bookmarkEnd w:id="141"/>
    </w:p>
    <w:p w14:paraId="76F65BE6" w14:textId="0FDDBF08" w:rsidR="00A06812" w:rsidRPr="00EC4EB2" w:rsidRDefault="006A7D35" w:rsidP="006A7D35">
      <w:pPr>
        <w:rPr>
          <w:color w:val="FF0000"/>
        </w:rPr>
      </w:pPr>
      <w:r>
        <w:t xml:space="preserve">Damit die Datensätze für das Training </w:t>
      </w:r>
      <w:r w:rsidR="003A6D06">
        <w:t xml:space="preserve">und </w:t>
      </w:r>
      <w:r w:rsidR="00B372D1">
        <w:t xml:space="preserve">den </w:t>
      </w:r>
      <w:r w:rsidR="003A6D06">
        <w:t xml:space="preserve">Test </w:t>
      </w:r>
      <w:r>
        <w:t>der RNNs eingesetzt werden können, müssen diese in Vorbereitung darauf</w:t>
      </w:r>
      <w:r w:rsidR="00B372D1">
        <w:t xml:space="preserve"> </w:t>
      </w:r>
      <w:r>
        <w:t xml:space="preserve">zunächst in ein durch Keras vorgeschriebenes Format gebracht werden. </w:t>
      </w:r>
      <w:r w:rsidR="00713380">
        <w:t>D</w:t>
      </w:r>
      <w:r w:rsidR="003A6D06">
        <w:t>er nachfolgende Code 8 zeigt die</w:t>
      </w:r>
      <w:r w:rsidR="00B372D1">
        <w:t xml:space="preserve"> nötigen</w:t>
      </w:r>
      <w:r w:rsidR="003A6D06">
        <w:t xml:space="preserve"> Vorbereitung</w:t>
      </w:r>
      <w:r w:rsidR="00B372D1">
        <w:t>sschritte</w:t>
      </w:r>
      <w:r w:rsidR="003A6D06">
        <w:t xml:space="preserve"> beispielhaft anhand der Trainingsdaten</w:t>
      </w:r>
      <w:r w:rsidR="00B372D1">
        <w:t xml:space="preserve">. Für die Testdaten erfolgen diese jedoch analog. </w:t>
      </w:r>
      <w:r w:rsidR="003A6D06">
        <w:t xml:space="preserve">Wie zu sehen ist, werden </w:t>
      </w:r>
      <w:r w:rsidR="00A06812">
        <w:t xml:space="preserve">zunächst die verbleibenden </w:t>
      </w:r>
      <w:r w:rsidR="00C8060A">
        <w:t>NULL-Werte</w:t>
      </w:r>
      <w:r w:rsidR="00A06812">
        <w:t xml:space="preserve"> am Beginn der in den Datensätzen enthaltenen Sequenzen behandelt. Hierfür werden erst die </w:t>
      </w:r>
      <w:r w:rsidR="00C8060A">
        <w:t>NULL-Werte</w:t>
      </w:r>
      <w:r w:rsidR="00A06812">
        <w:t xml:space="preserve"> der Merkmale </w:t>
      </w:r>
      <w:r w:rsidR="00A06812" w:rsidRPr="00A06812">
        <w:rPr>
          <w:rStyle w:val="Code"/>
        </w:rPr>
        <w:t>acceleration</w:t>
      </w:r>
      <w:r w:rsidR="00A06812" w:rsidRPr="00A06812">
        <w:t xml:space="preserve">, </w:t>
      </w:r>
      <w:r w:rsidR="00A06812" w:rsidRPr="00A06812">
        <w:rPr>
          <w:rStyle w:val="Code"/>
        </w:rPr>
        <w:t>deceleration</w:t>
      </w:r>
      <w:r w:rsidR="00A06812" w:rsidRPr="00A06812">
        <w:t xml:space="preserve"> und </w:t>
      </w:r>
      <w:r w:rsidR="00A06812" w:rsidRPr="00A06812">
        <w:rPr>
          <w:rStyle w:val="Code"/>
        </w:rPr>
        <w:t>angular_speed</w:t>
      </w:r>
      <w:r w:rsidR="00A06812" w:rsidRPr="00A06812">
        <w:t xml:space="preserve"> auf den Wert 0</w:t>
      </w:r>
      <w:r w:rsidR="00B12F5B">
        <w:t>,</w:t>
      </w:r>
      <w:r w:rsidR="00A06812" w:rsidRPr="00A06812">
        <w:t xml:space="preserve">0 gesetzt. Darauffolgend werden die fehlenden </w:t>
      </w:r>
      <w:r w:rsidR="00A06812" w:rsidRPr="00A06812">
        <w:rPr>
          <w:rStyle w:val="Code"/>
        </w:rPr>
        <w:t>velocity</w:t>
      </w:r>
      <w:r w:rsidR="00A06812" w:rsidRPr="00A06812">
        <w:t xml:space="preserve">- und </w:t>
      </w:r>
      <w:r w:rsidR="00A06812" w:rsidRPr="00A06812">
        <w:rPr>
          <w:rStyle w:val="Code"/>
        </w:rPr>
        <w:t>heading</w:t>
      </w:r>
      <w:r w:rsidR="00A06812" w:rsidRPr="00A06812">
        <w:t xml:space="preserve">-Werte mittels </w:t>
      </w:r>
      <w:r w:rsidR="00A06812" w:rsidRPr="00A06812">
        <w:rPr>
          <w:i/>
          <w:iCs/>
        </w:rPr>
        <w:t>Backward-Filling</w:t>
      </w:r>
      <w:r w:rsidR="00A06812" w:rsidRPr="00A06812">
        <w:t xml:space="preserve"> durch den ersten gültigen Wert der</w:t>
      </w:r>
      <w:r w:rsidR="00B372D1">
        <w:t xml:space="preserve"> jeweiligen</w:t>
      </w:r>
      <w:r w:rsidR="00A06812" w:rsidRPr="00A06812">
        <w:t xml:space="preserve"> Merkmalsspalte aufgefüllt. </w:t>
      </w:r>
      <w:r w:rsidR="00E4165E">
        <w:t>Direkt im Anschluss werden die Trainingsdaten auf die benötigten Merkmale reduziert und in Ausgabe- (</w:t>
      </w:r>
      <w:r w:rsidR="00E4165E" w:rsidRPr="00B372D1">
        <w:rPr>
          <w:rStyle w:val="Code"/>
        </w:rPr>
        <w:t>y</w:t>
      </w:r>
      <w:r w:rsidR="00E4165E">
        <w:t>) sowie Eingabedaten (</w:t>
      </w:r>
      <w:r w:rsidR="00E4165E" w:rsidRPr="00B372D1">
        <w:rPr>
          <w:rStyle w:val="Code"/>
        </w:rPr>
        <w:t>X</w:t>
      </w:r>
      <w:r w:rsidR="00E4165E">
        <w:t>) aufgeteilt.</w:t>
      </w:r>
      <w:r w:rsidR="00926644">
        <w:t xml:space="preserve"> Keras setzt voraus, dass die Eingabedaten beim Training von RNNs als 3D-Arrays der Form [</w:t>
      </w:r>
      <w:r w:rsidR="00926644" w:rsidRPr="00926644">
        <w:rPr>
          <w:i/>
          <w:iCs/>
        </w:rPr>
        <w:t>Anzahl der Sequenzen</w:t>
      </w:r>
      <w:r w:rsidR="00926644" w:rsidRPr="00926644">
        <w:t xml:space="preserve">, </w:t>
      </w:r>
      <w:r w:rsidR="00926644" w:rsidRPr="00926644">
        <w:rPr>
          <w:i/>
          <w:iCs/>
        </w:rPr>
        <w:t>Zeitschritte pro Sequenz</w:t>
      </w:r>
      <w:r w:rsidR="00926644" w:rsidRPr="00926644">
        <w:t xml:space="preserve">, </w:t>
      </w:r>
      <w:r w:rsidR="00926644" w:rsidRPr="00926644">
        <w:rPr>
          <w:i/>
          <w:iCs/>
        </w:rPr>
        <w:t>Anzahl der Eingabemerkmale</w:t>
      </w:r>
      <w:r w:rsidR="00926644">
        <w:t xml:space="preserve">] übergeben werden. </w:t>
      </w:r>
      <w:r w:rsidR="003D49CB">
        <w:t>Di</w:t>
      </w:r>
      <w:r w:rsidR="00AF2E73">
        <w:t>e</w:t>
      </w:r>
      <w:r w:rsidR="003D49CB">
        <w:t xml:space="preserve"> hierfür benötigte Umwandlung wird durch die Funktion </w:t>
      </w:r>
      <w:r w:rsidR="003D49CB" w:rsidRPr="003D49CB">
        <w:rPr>
          <w:rStyle w:val="Code"/>
          <w:noProof/>
        </w:rPr>
        <w:t>make_cubic</w:t>
      </w:r>
      <w:r w:rsidR="003D49CB">
        <w:t xml:space="preserve"> realisiert.</w:t>
      </w:r>
      <w:r w:rsidR="00926644">
        <w:t xml:space="preserve"> </w:t>
      </w:r>
    </w:p>
    <w:p w14:paraId="387754CC" w14:textId="7252BA55" w:rsidR="00713380" w:rsidRPr="00B56C88" w:rsidRDefault="00713380" w:rsidP="003A6D06">
      <w:pPr>
        <w:pStyle w:val="CodeMitRahmen"/>
        <w:spacing w:after="0"/>
        <w:rPr>
          <w:sz w:val="22"/>
          <w:szCs w:val="20"/>
        </w:rPr>
      </w:pPr>
      <w:r w:rsidRPr="00713380">
        <w:rPr>
          <w:sz w:val="22"/>
          <w:szCs w:val="20"/>
        </w:rPr>
        <w:t xml:space="preserve">train_data </w:t>
      </w:r>
      <w:r w:rsidRPr="00B56C88">
        <w:rPr>
          <w:sz w:val="22"/>
          <w:szCs w:val="20"/>
        </w:rPr>
        <w:t xml:space="preserve">= </w:t>
      </w:r>
      <w:r w:rsidRPr="00713380">
        <w:rPr>
          <w:sz w:val="22"/>
          <w:szCs w:val="20"/>
        </w:rPr>
        <w:t>train_data</w:t>
      </w:r>
      <w:r w:rsidRPr="00B56C88">
        <w:rPr>
          <w:sz w:val="22"/>
          <w:szCs w:val="20"/>
        </w:rPr>
        <w:t>.fillna({"acceleration": 0.0,</w:t>
      </w:r>
    </w:p>
    <w:p w14:paraId="54FCD546" w14:textId="77777777" w:rsidR="00713380" w:rsidRDefault="00713380" w:rsidP="003A6D06">
      <w:pPr>
        <w:pStyle w:val="CodeMitRahmen"/>
        <w:spacing w:after="0"/>
        <w:rPr>
          <w:sz w:val="22"/>
          <w:szCs w:val="20"/>
        </w:rPr>
      </w:pPr>
      <w:r>
        <w:rPr>
          <w:sz w:val="22"/>
          <w:szCs w:val="20"/>
        </w:rPr>
        <w:t xml:space="preserve">  </w:t>
      </w:r>
      <w:r w:rsidRPr="00B56C88">
        <w:rPr>
          <w:sz w:val="22"/>
          <w:szCs w:val="20"/>
        </w:rPr>
        <w:t>"deceleration": 0.0, "angular_speed":0.0}</w:t>
      </w:r>
      <w:r>
        <w:rPr>
          <w:sz w:val="22"/>
          <w:szCs w:val="20"/>
        </w:rPr>
        <w:t>)</w:t>
      </w:r>
      <w:r w:rsidRPr="00B56C88">
        <w:rPr>
          <w:sz w:val="22"/>
          <w:szCs w:val="20"/>
        </w:rPr>
        <w:t>.fillna(method="bfill")</w:t>
      </w:r>
    </w:p>
    <w:p w14:paraId="1DFE56FA" w14:textId="77777777" w:rsidR="00713380" w:rsidRDefault="00713380" w:rsidP="003A6D06">
      <w:pPr>
        <w:pStyle w:val="CodeMitRahmen"/>
        <w:spacing w:after="0"/>
        <w:rPr>
          <w:sz w:val="22"/>
          <w:szCs w:val="20"/>
        </w:rPr>
      </w:pPr>
      <w:r>
        <w:rPr>
          <w:sz w:val="22"/>
          <w:szCs w:val="20"/>
        </w:rPr>
        <w:t xml:space="preserve">  </w:t>
      </w:r>
      <w:r w:rsidRPr="00713380">
        <w:rPr>
          <w:sz w:val="22"/>
          <w:szCs w:val="20"/>
        </w:rPr>
        <w:t>[["type", "timediff", "velocity", "acceleration", "deceleration",</w:t>
      </w:r>
    </w:p>
    <w:p w14:paraId="482034C6" w14:textId="30F0F8F8" w:rsidR="00713380" w:rsidRDefault="00713380" w:rsidP="003A6D06">
      <w:pPr>
        <w:pStyle w:val="CodeMitRahmen"/>
        <w:spacing w:after="0"/>
        <w:rPr>
          <w:sz w:val="22"/>
          <w:szCs w:val="20"/>
        </w:rPr>
      </w:pPr>
      <w:r>
        <w:rPr>
          <w:sz w:val="22"/>
          <w:szCs w:val="20"/>
        </w:rPr>
        <w:t xml:space="preserve">  </w:t>
      </w:r>
      <w:r w:rsidRPr="00713380">
        <w:rPr>
          <w:sz w:val="22"/>
          <w:szCs w:val="20"/>
        </w:rPr>
        <w:t>"angular_speed"]]</w:t>
      </w:r>
    </w:p>
    <w:p w14:paraId="1468302A" w14:textId="77777777" w:rsidR="00713380" w:rsidRDefault="00713380" w:rsidP="00713380">
      <w:pPr>
        <w:pStyle w:val="CodeMitRahmen"/>
        <w:rPr>
          <w:sz w:val="22"/>
          <w:szCs w:val="20"/>
        </w:rPr>
      </w:pPr>
    </w:p>
    <w:p w14:paraId="013451BA" w14:textId="4F32B199" w:rsidR="00713380" w:rsidRDefault="00713380" w:rsidP="00713380">
      <w:pPr>
        <w:pStyle w:val="CodeMitRahmen"/>
        <w:rPr>
          <w:sz w:val="22"/>
          <w:szCs w:val="20"/>
        </w:rPr>
      </w:pPr>
      <w:r w:rsidRPr="00713380">
        <w:rPr>
          <w:sz w:val="22"/>
          <w:szCs w:val="20"/>
        </w:rPr>
        <w:t>y = train_data.groupby("recording_nr")["type"].first().to_numpy()</w:t>
      </w:r>
    </w:p>
    <w:p w14:paraId="5E901892" w14:textId="659D4DF6" w:rsidR="00713380" w:rsidRDefault="00713380" w:rsidP="00C121FE">
      <w:pPr>
        <w:pStyle w:val="CodeMitRahmen"/>
        <w:rPr>
          <w:sz w:val="22"/>
          <w:szCs w:val="20"/>
        </w:rPr>
      </w:pPr>
      <w:r w:rsidRPr="00713380">
        <w:rPr>
          <w:sz w:val="22"/>
          <w:szCs w:val="20"/>
        </w:rPr>
        <w:t>X = make_cubic(train_data)</w:t>
      </w:r>
    </w:p>
    <w:p w14:paraId="2BF1EC34" w14:textId="0D237724" w:rsidR="003A6D06" w:rsidRDefault="006E4C6E" w:rsidP="006E4C6E">
      <w:pPr>
        <w:pStyle w:val="Beschriftung"/>
      </w:pPr>
      <w:bookmarkStart w:id="142" w:name="_Toc143696960"/>
      <w:bookmarkStart w:id="143" w:name="_Toc143779023"/>
      <w:r>
        <w:t xml:space="preserve">Code </w:t>
      </w:r>
      <w:fldSimple w:instr=" SEQ Code \* ARABIC ">
        <w:r w:rsidR="008514D7">
          <w:rPr>
            <w:noProof/>
          </w:rPr>
          <w:t>8</w:t>
        </w:r>
      </w:fldSimple>
      <w:r>
        <w:t>:</w:t>
      </w:r>
      <w:r>
        <w:tab/>
      </w:r>
      <w:r w:rsidR="003A6D06">
        <w:t>Datenvorbereitung für das Training der RNNs</w:t>
      </w:r>
      <w:bookmarkEnd w:id="142"/>
      <w:bookmarkEnd w:id="143"/>
    </w:p>
    <w:p w14:paraId="6CC1006F" w14:textId="77777777" w:rsidR="003A6D06" w:rsidRDefault="003A6D06" w:rsidP="003A6D06"/>
    <w:p w14:paraId="01DA9D85" w14:textId="6D8D3308" w:rsidR="00D009DE" w:rsidRDefault="00AF2E73" w:rsidP="00B372D1">
      <w:r w:rsidRPr="00B372D1">
        <w:rPr>
          <w:rStyle w:val="Code"/>
        </w:rPr>
        <w:t>X</w:t>
      </w:r>
      <w:r>
        <w:t xml:space="preserve"> und </w:t>
      </w:r>
      <w:r w:rsidRPr="00B372D1">
        <w:rPr>
          <w:rStyle w:val="Code"/>
        </w:rPr>
        <w:t>y</w:t>
      </w:r>
      <w:r>
        <w:t xml:space="preserve"> werden</w:t>
      </w:r>
      <w:r w:rsidR="00B372D1">
        <w:t xml:space="preserve"> anschließend</w:t>
      </w:r>
      <w:r>
        <w:t xml:space="preserve">, wie in Code 9 zu sehen, über die </w:t>
      </w:r>
      <w:r w:rsidR="0054471D" w:rsidRPr="0054471D">
        <w:t>scikit-learn</w:t>
      </w:r>
      <w:r>
        <w:t xml:space="preserve"> Funktion </w:t>
      </w:r>
      <w:r w:rsidRPr="00DC68DD">
        <w:rPr>
          <w:rStyle w:val="Code"/>
        </w:rPr>
        <w:t xml:space="preserve">train_test_split </w:t>
      </w:r>
      <w:r>
        <w:t xml:space="preserve">stratifiziert in Trainings- und Validierungsdaten aufgeteilt. Letztere </w:t>
      </w:r>
      <w:r>
        <w:lastRenderedPageBreak/>
        <w:t>bilde</w:t>
      </w:r>
      <w:r w:rsidR="00DC68DD">
        <w:t>n</w:t>
      </w:r>
      <w:r>
        <w:t xml:space="preserve"> die Grundlage für das Early-Stopping beim Training der RNNs </w:t>
      </w:r>
      <w:r w:rsidR="00DC68DD">
        <w:t xml:space="preserve">und die Modellauswahl. </w:t>
      </w:r>
      <w:r w:rsidR="001A4828">
        <w:t>Danach</w:t>
      </w:r>
      <w:r w:rsidR="00DC68DD">
        <w:t xml:space="preserve"> werden die gesamten Daten mit Hilfe einer Instanz der </w:t>
      </w:r>
      <w:r w:rsidR="00DC68DD" w:rsidRPr="00DC68DD">
        <w:rPr>
          <w:rStyle w:val="Code"/>
        </w:rPr>
        <w:t>StandardScaler</w:t>
      </w:r>
      <w:r w:rsidR="00DC68DD">
        <w:t>-Klasse standardisiert. Dabei ist zu beachten, dass die Standardisierungsparameter</w:t>
      </w:r>
      <w:r w:rsidR="00B372D1">
        <w:t xml:space="preserve"> durch den Aufruf der Methode</w:t>
      </w:r>
      <w:r w:rsidR="00DC68DD">
        <w:t xml:space="preserve"> </w:t>
      </w:r>
      <w:r w:rsidR="00B372D1" w:rsidRPr="00DC68DD">
        <w:rPr>
          <w:rStyle w:val="Code"/>
        </w:rPr>
        <w:t>fit_transform</w:t>
      </w:r>
      <w:r w:rsidR="00B372D1">
        <w:t xml:space="preserve"> </w:t>
      </w:r>
      <w:r w:rsidR="00DC68DD">
        <w:t xml:space="preserve">allein auf Basis der Trainingsdaten in </w:t>
      </w:r>
      <w:r w:rsidR="00DC68DD" w:rsidRPr="00B12F5B">
        <w:rPr>
          <w:rStyle w:val="Code"/>
        </w:rPr>
        <w:t>X_train</w:t>
      </w:r>
      <w:r w:rsidR="00DC68DD">
        <w:t xml:space="preserve"> bestimmt werden</w:t>
      </w:r>
      <w:r w:rsidR="00B372D1">
        <w:t xml:space="preserve">. </w:t>
      </w:r>
      <w:r w:rsidR="00DC68DD">
        <w:t xml:space="preserve">Validierungs- und Testdaten </w:t>
      </w:r>
      <w:r w:rsidR="00B372D1">
        <w:t xml:space="preserve">sollen keinen Einfluss auf die Standardisierung nehmen, weshalb für </w:t>
      </w:r>
      <w:r w:rsidR="00B372D1" w:rsidRPr="00B372D1">
        <w:rPr>
          <w:rStyle w:val="Code"/>
        </w:rPr>
        <w:t>X_test</w:t>
      </w:r>
      <w:r w:rsidR="00B372D1">
        <w:t xml:space="preserve"> und </w:t>
      </w:r>
      <w:r w:rsidR="00B372D1" w:rsidRPr="00B372D1">
        <w:rPr>
          <w:rStyle w:val="Code"/>
        </w:rPr>
        <w:t xml:space="preserve">X_valid </w:t>
      </w:r>
      <w:r w:rsidR="00B372D1">
        <w:t xml:space="preserve">an die Methode </w:t>
      </w:r>
      <w:r w:rsidR="00B372D1" w:rsidRPr="00B372D1">
        <w:rPr>
          <w:rStyle w:val="Code"/>
        </w:rPr>
        <w:t>transform</w:t>
      </w:r>
      <w:r w:rsidR="00B372D1">
        <w:t xml:space="preserve"> übergeben werden.</w:t>
      </w:r>
      <w:r w:rsidR="00DC68DD">
        <w:t xml:space="preserve"> </w:t>
      </w:r>
    </w:p>
    <w:p w14:paraId="3F593D89" w14:textId="77777777" w:rsidR="00C121FE" w:rsidRDefault="00C121FE" w:rsidP="00C121FE">
      <w:pPr>
        <w:pStyle w:val="CodeMitRahmen"/>
        <w:spacing w:after="0"/>
        <w:rPr>
          <w:sz w:val="22"/>
          <w:szCs w:val="20"/>
        </w:rPr>
      </w:pPr>
      <w:r w:rsidRPr="00713380">
        <w:rPr>
          <w:sz w:val="22"/>
          <w:szCs w:val="20"/>
        </w:rPr>
        <w:t xml:space="preserve">X_train, X_valid, y_train, y_valid = train_test_split(X, y, </w:t>
      </w:r>
    </w:p>
    <w:p w14:paraId="5D9A84FD" w14:textId="77777777" w:rsidR="00C121FE" w:rsidRDefault="00C121FE" w:rsidP="00C121FE">
      <w:pPr>
        <w:pStyle w:val="CodeMitRahmen"/>
        <w:spacing w:after="0"/>
        <w:rPr>
          <w:sz w:val="22"/>
          <w:szCs w:val="20"/>
        </w:rPr>
      </w:pPr>
      <w:r>
        <w:rPr>
          <w:sz w:val="22"/>
          <w:szCs w:val="20"/>
        </w:rPr>
        <w:t xml:space="preserve">  </w:t>
      </w:r>
      <w:r w:rsidRPr="00713380">
        <w:rPr>
          <w:sz w:val="22"/>
          <w:szCs w:val="20"/>
        </w:rPr>
        <w:t>test_size=0.2, stratify=y)</w:t>
      </w:r>
    </w:p>
    <w:p w14:paraId="0BECBE0C" w14:textId="77777777" w:rsidR="00C121FE" w:rsidRDefault="00C121FE" w:rsidP="00C121FE">
      <w:pPr>
        <w:pStyle w:val="CodeMitRahmen"/>
        <w:rPr>
          <w:sz w:val="22"/>
          <w:szCs w:val="20"/>
        </w:rPr>
      </w:pPr>
    </w:p>
    <w:p w14:paraId="14438790" w14:textId="77777777" w:rsidR="00C121FE" w:rsidRPr="003A6D06" w:rsidRDefault="00C121FE" w:rsidP="00C121FE">
      <w:pPr>
        <w:pStyle w:val="CodeMitRahmen"/>
        <w:rPr>
          <w:sz w:val="22"/>
          <w:szCs w:val="20"/>
        </w:rPr>
      </w:pPr>
      <w:r w:rsidRPr="003A6D06">
        <w:rPr>
          <w:sz w:val="22"/>
          <w:szCs w:val="20"/>
        </w:rPr>
        <w:t>scaler = StandardScaler()</w:t>
      </w:r>
    </w:p>
    <w:p w14:paraId="7DB45170" w14:textId="77777777" w:rsidR="00C121FE" w:rsidRDefault="00C121FE" w:rsidP="00C121FE">
      <w:pPr>
        <w:pStyle w:val="CodeMitRahmen"/>
        <w:spacing w:after="0"/>
        <w:rPr>
          <w:sz w:val="22"/>
          <w:szCs w:val="20"/>
        </w:rPr>
      </w:pPr>
      <w:r w:rsidRPr="003A6D06">
        <w:rPr>
          <w:sz w:val="22"/>
          <w:szCs w:val="20"/>
        </w:rPr>
        <w:t>X_train = scaler.fit_transform(X_train.reshape(-1, X_train.shape[-1]</w:t>
      </w:r>
    </w:p>
    <w:p w14:paraId="09A52363" w14:textId="77777777" w:rsidR="00C121FE" w:rsidRPr="003A6D06" w:rsidRDefault="00C121FE" w:rsidP="00C121FE">
      <w:pPr>
        <w:pStyle w:val="CodeMitRahmen"/>
        <w:rPr>
          <w:sz w:val="22"/>
          <w:szCs w:val="20"/>
        </w:rPr>
      </w:pPr>
      <w:r>
        <w:rPr>
          <w:sz w:val="22"/>
          <w:szCs w:val="20"/>
        </w:rPr>
        <w:t xml:space="preserve">  </w:t>
      </w:r>
      <w:r w:rsidRPr="003A6D06">
        <w:rPr>
          <w:sz w:val="22"/>
          <w:szCs w:val="20"/>
        </w:rPr>
        <w:t>)).reshape(X_train.shape)</w:t>
      </w:r>
    </w:p>
    <w:p w14:paraId="1F4B3D72" w14:textId="77777777" w:rsidR="00C121FE" w:rsidRDefault="00C121FE" w:rsidP="00C121FE">
      <w:pPr>
        <w:pStyle w:val="CodeMitRahmen"/>
        <w:spacing w:after="0"/>
        <w:rPr>
          <w:sz w:val="22"/>
          <w:szCs w:val="20"/>
        </w:rPr>
      </w:pPr>
      <w:r w:rsidRPr="003A6D06">
        <w:rPr>
          <w:sz w:val="22"/>
          <w:szCs w:val="20"/>
        </w:rPr>
        <w:t>X_valid = scaler.transform(X_valid.reshape(-1, X_valid.shape[-1]</w:t>
      </w:r>
    </w:p>
    <w:p w14:paraId="2A514B71" w14:textId="7108BE6D" w:rsidR="00C121FE" w:rsidRDefault="00C121FE" w:rsidP="00C121FE">
      <w:pPr>
        <w:pStyle w:val="CodeMitRahmen"/>
        <w:rPr>
          <w:sz w:val="22"/>
          <w:szCs w:val="20"/>
        </w:rPr>
      </w:pPr>
      <w:r>
        <w:rPr>
          <w:sz w:val="22"/>
          <w:szCs w:val="20"/>
        </w:rPr>
        <w:t xml:space="preserve">  </w:t>
      </w:r>
      <w:r w:rsidRPr="003A6D06">
        <w:rPr>
          <w:sz w:val="22"/>
          <w:szCs w:val="20"/>
        </w:rPr>
        <w:t>)).reshape(X_valid.shape)</w:t>
      </w:r>
    </w:p>
    <w:p w14:paraId="1BDAD559" w14:textId="77777777" w:rsidR="00C121FE" w:rsidRDefault="00C121FE" w:rsidP="00C121FE">
      <w:pPr>
        <w:pStyle w:val="CodeMitRahmen"/>
        <w:spacing w:after="0"/>
        <w:rPr>
          <w:sz w:val="22"/>
          <w:szCs w:val="20"/>
        </w:rPr>
      </w:pPr>
      <w:r w:rsidRPr="00C121FE">
        <w:rPr>
          <w:sz w:val="22"/>
          <w:szCs w:val="20"/>
        </w:rPr>
        <w:t>X_test = scaler.transform(X_test.reshape(-1, X_test.shape[-1]</w:t>
      </w:r>
    </w:p>
    <w:p w14:paraId="2D59B90F" w14:textId="5AEAB71E" w:rsidR="00C121FE" w:rsidRDefault="00C121FE" w:rsidP="00C121FE">
      <w:pPr>
        <w:pStyle w:val="CodeMitRahmen"/>
        <w:rPr>
          <w:sz w:val="22"/>
          <w:szCs w:val="20"/>
        </w:rPr>
      </w:pPr>
      <w:r>
        <w:rPr>
          <w:sz w:val="22"/>
          <w:szCs w:val="20"/>
        </w:rPr>
        <w:t xml:space="preserve">  </w:t>
      </w:r>
      <w:r w:rsidRPr="00C121FE">
        <w:rPr>
          <w:sz w:val="22"/>
          <w:szCs w:val="20"/>
        </w:rPr>
        <w:t>)).reshape(X_test.shape)</w:t>
      </w:r>
    </w:p>
    <w:p w14:paraId="40317325" w14:textId="04DDF682" w:rsidR="00C121FE" w:rsidRPr="00C121FE" w:rsidRDefault="006E4C6E" w:rsidP="006E4C6E">
      <w:pPr>
        <w:pStyle w:val="Beschriftung"/>
        <w:rPr>
          <w:sz w:val="22"/>
          <w:szCs w:val="20"/>
        </w:rPr>
      </w:pPr>
      <w:bookmarkStart w:id="144" w:name="_Toc143696961"/>
      <w:bookmarkStart w:id="145" w:name="_Toc143779024"/>
      <w:r>
        <w:t xml:space="preserve">Code </w:t>
      </w:r>
      <w:fldSimple w:instr=" SEQ Code \* ARABIC ">
        <w:r w:rsidR="008514D7">
          <w:rPr>
            <w:noProof/>
          </w:rPr>
          <w:t>9</w:t>
        </w:r>
      </w:fldSimple>
      <w:r>
        <w:t>:</w:t>
      </w:r>
      <w:r>
        <w:tab/>
      </w:r>
      <w:r w:rsidR="00C121FE">
        <w:t>Erzeugung der Validierungsdaten und Skalierung</w:t>
      </w:r>
      <w:bookmarkEnd w:id="144"/>
      <w:bookmarkEnd w:id="145"/>
    </w:p>
    <w:p w14:paraId="4B6154DD" w14:textId="77777777" w:rsidR="003A6D06" w:rsidRDefault="003A6D06" w:rsidP="003A6D06"/>
    <w:p w14:paraId="293E46D8" w14:textId="6D9209DF" w:rsidR="001D2CAC" w:rsidRDefault="008032E3" w:rsidP="00C8195C">
      <w:r>
        <w:t xml:space="preserve">Die Vorbereitung der Eingabedaten ist an dieser Stelle abgeschlossen. Die Umsetzung der RNNs als Sequence-To-Sequence-Modelle macht jedoch eine weitere Vorbereitung der Trainings- und Validierungsdaten notwendig. </w:t>
      </w:r>
      <w:r w:rsidR="00040305">
        <w:t>Denn während des Trainings und der Validierung benötigt das RNN nicht nur die finale Ausgabe für die Sequenzen, sondern je eine Ausgabe für jeden enthaltenen Zeitschritt. Entsprechend müssen die Ausgabedaten von einem 1D-Array, welches je eine Ausgabe pro Sequenz enthält, auf ein 2D-Array der Form [</w:t>
      </w:r>
      <w:r w:rsidR="00040305" w:rsidRPr="00B372D1">
        <w:rPr>
          <w:i/>
          <w:iCs/>
        </w:rPr>
        <w:t>Anzahl der Sequenzen</w:t>
      </w:r>
      <w:r w:rsidR="00040305">
        <w:t xml:space="preserve">, </w:t>
      </w:r>
      <w:r w:rsidR="00040305" w:rsidRPr="00B372D1">
        <w:rPr>
          <w:i/>
          <w:iCs/>
        </w:rPr>
        <w:t>Anzahl der Zeitschritte</w:t>
      </w:r>
      <w:r w:rsidR="00040305">
        <w:t>] erweitert werden. Die</w:t>
      </w:r>
      <w:r w:rsidR="00B372D1">
        <w:t xml:space="preserve"> einfache</w:t>
      </w:r>
      <w:r w:rsidR="00C8195C">
        <w:t xml:space="preserve"> Umsetzung dieser Erweiterung zeigt Code 10 am Beispiel der Trainingsdaten.</w:t>
      </w:r>
      <w:r>
        <w:t xml:space="preserve"> </w:t>
      </w:r>
    </w:p>
    <w:p w14:paraId="176F5C76" w14:textId="77777777" w:rsidR="003A6D06" w:rsidRPr="003A6D06" w:rsidRDefault="003A6D06" w:rsidP="003A6D06">
      <w:pPr>
        <w:pStyle w:val="CodeMitRahmen"/>
        <w:spacing w:after="0"/>
        <w:rPr>
          <w:sz w:val="22"/>
          <w:szCs w:val="20"/>
        </w:rPr>
      </w:pPr>
      <w:r w:rsidRPr="003A6D06">
        <w:rPr>
          <w:sz w:val="22"/>
          <w:szCs w:val="20"/>
        </w:rPr>
        <w:t>Y_train = np.empty((len(y_train), X_train.shape[1]))</w:t>
      </w:r>
    </w:p>
    <w:p w14:paraId="2D2392A4" w14:textId="77777777" w:rsidR="003A6D06" w:rsidRPr="003A6D06" w:rsidRDefault="003A6D06" w:rsidP="003A6D06">
      <w:pPr>
        <w:pStyle w:val="CodeMitRahmen"/>
        <w:rPr>
          <w:sz w:val="22"/>
          <w:szCs w:val="20"/>
        </w:rPr>
      </w:pPr>
    </w:p>
    <w:p w14:paraId="4305E65E" w14:textId="77777777" w:rsidR="003A6D06" w:rsidRPr="003A6D06" w:rsidRDefault="003A6D06" w:rsidP="003A6D06">
      <w:pPr>
        <w:pStyle w:val="CodeMitRahmen"/>
        <w:rPr>
          <w:sz w:val="22"/>
          <w:szCs w:val="20"/>
        </w:rPr>
      </w:pPr>
      <w:r w:rsidRPr="003A6D06">
        <w:rPr>
          <w:sz w:val="22"/>
          <w:szCs w:val="20"/>
        </w:rPr>
        <w:t>for i in range(len(y_train)):</w:t>
      </w:r>
    </w:p>
    <w:p w14:paraId="1888778B" w14:textId="263980E1" w:rsidR="003A6D06" w:rsidRPr="003A6D06" w:rsidRDefault="003A6D06" w:rsidP="003A6D06">
      <w:pPr>
        <w:pStyle w:val="CodeMitRahmen"/>
        <w:rPr>
          <w:sz w:val="22"/>
          <w:szCs w:val="20"/>
        </w:rPr>
      </w:pPr>
      <w:r w:rsidRPr="003A6D06">
        <w:rPr>
          <w:sz w:val="22"/>
          <w:szCs w:val="20"/>
        </w:rPr>
        <w:t xml:space="preserve">  Y_train[i, :] = y_train[i]</w:t>
      </w:r>
    </w:p>
    <w:p w14:paraId="3542A92E" w14:textId="14FC570B" w:rsidR="003A6D06" w:rsidRDefault="006E4C6E" w:rsidP="006E4C6E">
      <w:pPr>
        <w:pStyle w:val="Beschriftung"/>
      </w:pPr>
      <w:bookmarkStart w:id="146" w:name="_Toc143696962"/>
      <w:bookmarkStart w:id="147" w:name="_Toc143779025"/>
      <w:r>
        <w:t xml:space="preserve">Code </w:t>
      </w:r>
      <w:fldSimple w:instr=" SEQ Code \* ARABIC ">
        <w:r w:rsidR="008514D7">
          <w:rPr>
            <w:noProof/>
          </w:rPr>
          <w:t>10</w:t>
        </w:r>
      </w:fldSimple>
      <w:r>
        <w:t>:</w:t>
      </w:r>
      <w:r>
        <w:tab/>
      </w:r>
      <w:r w:rsidR="003A6D06">
        <w:t xml:space="preserve">Erweiterung der </w:t>
      </w:r>
      <w:r w:rsidR="00862D62">
        <w:t>L</w:t>
      </w:r>
      <w:r w:rsidR="003A6D06">
        <w:t>abels für das Sequence-To-Sequence Training</w:t>
      </w:r>
      <w:bookmarkEnd w:id="146"/>
      <w:bookmarkEnd w:id="147"/>
    </w:p>
    <w:p w14:paraId="192F9603" w14:textId="77777777" w:rsidR="003A6D06" w:rsidRDefault="003A6D06" w:rsidP="003A6D06"/>
    <w:p w14:paraId="47327AD1" w14:textId="53172A2E" w:rsidR="00C8195C" w:rsidRPr="003A6D06" w:rsidRDefault="00C8195C" w:rsidP="003A6D06">
      <w:r>
        <w:t xml:space="preserve">Eine Erweiterung der Testdaten ist nicht notwendig, da die Evaluierung der </w:t>
      </w:r>
      <w:r w:rsidR="007B50BA">
        <w:t>Modelle</w:t>
      </w:r>
      <w:r w:rsidR="00B372D1">
        <w:t xml:space="preserve"> –</w:t>
      </w:r>
      <w:r w:rsidR="007B50BA">
        <w:t xml:space="preserve"> ebenso wie deren Einsatz</w:t>
      </w:r>
      <w:r>
        <w:t xml:space="preserve"> </w:t>
      </w:r>
      <w:r w:rsidR="007B50BA">
        <w:t>in der Systemumgebung</w:t>
      </w:r>
      <w:r w:rsidR="00B372D1">
        <w:t xml:space="preserve"> –</w:t>
      </w:r>
      <w:r w:rsidR="007B50BA">
        <w:t xml:space="preserve"> </w:t>
      </w:r>
      <w:r>
        <w:t xml:space="preserve">anders als das Training nach dem Sequence-To-Vector-Prinzip erfolgt. </w:t>
      </w:r>
    </w:p>
    <w:p w14:paraId="273E11D7" w14:textId="1E301EC4" w:rsidR="004001F2" w:rsidRDefault="00D207E6" w:rsidP="004001F2">
      <w:pPr>
        <w:pStyle w:val="berschrift3"/>
      </w:pPr>
      <w:bookmarkStart w:id="148" w:name="_Toc143879399"/>
      <w:r>
        <w:lastRenderedPageBreak/>
        <w:t>Hyperparameteroptimierung</w:t>
      </w:r>
      <w:r w:rsidR="005D75F4">
        <w:t xml:space="preserve"> und </w:t>
      </w:r>
      <w:r w:rsidR="009124AA">
        <w:t>Ergebnisse</w:t>
      </w:r>
      <w:bookmarkEnd w:id="148"/>
    </w:p>
    <w:p w14:paraId="6DED5709" w14:textId="361D0EDA" w:rsidR="00B05155" w:rsidRDefault="00A25977" w:rsidP="00B05155">
      <w:r>
        <w:t xml:space="preserve">Für die Hyperparameteroptimierung der </w:t>
      </w:r>
      <w:r w:rsidR="00A90CE1">
        <w:t>RNNs</w:t>
      </w:r>
      <w:r>
        <w:t xml:space="preserve"> wird erneut </w:t>
      </w:r>
      <w:r w:rsidR="00A90CE1">
        <w:t>eine</w:t>
      </w:r>
      <w:r>
        <w:t xml:space="preserve"> Gittersuche </w:t>
      </w:r>
      <w:r w:rsidR="00A90CE1">
        <w:t xml:space="preserve">eingesetzt. Anders als bei den Vorklassifikatoren kann hier jedoch nicht die Klasse </w:t>
      </w:r>
      <w:r w:rsidR="00A90CE1" w:rsidRPr="00A90CE1">
        <w:rPr>
          <w:rStyle w:val="Code"/>
        </w:rPr>
        <w:t>GridSearchCV</w:t>
      </w:r>
      <w:r w:rsidR="00A90CE1">
        <w:t xml:space="preserve"> der </w:t>
      </w:r>
      <w:r w:rsidR="0054471D" w:rsidRPr="0054471D">
        <w:t>scikit-learn</w:t>
      </w:r>
      <w:r w:rsidR="00A90CE1">
        <w:t xml:space="preserve">-Bibliothek genutzt werden. Zwar bietet Keras Wrapper-Klassen an, die es erlauben Keras-Modelle als </w:t>
      </w:r>
      <w:r w:rsidR="0054471D" w:rsidRPr="0054471D">
        <w:t>scikit-learn</w:t>
      </w:r>
      <w:r w:rsidR="00A90CE1">
        <w:t xml:space="preserve">-Prädiktoren zu behandeln, allerdings wird hierbei nicht die Möglichkeit des Sequence-To-Sequence-Trainings unterstützt. Deshalb </w:t>
      </w:r>
      <w:r w:rsidR="00B05155">
        <w:t xml:space="preserve">implementiert das Skript </w:t>
      </w:r>
      <w:r w:rsidR="00B05155" w:rsidRPr="00C81316">
        <w:rPr>
          <w:rStyle w:val="Code"/>
        </w:rPr>
        <w:t>train_classifiers_no_aggregation.py</w:t>
      </w:r>
      <w:r w:rsidR="00B05155">
        <w:t xml:space="preserve"> eine einfache Gittersuche ohne Kreuzvalidierung, die zur Hyperparameteroptimierung der RNNs genutzt wird. </w:t>
      </w:r>
    </w:p>
    <w:p w14:paraId="2E211610" w14:textId="4A4D1ED8" w:rsidR="0046092D" w:rsidRDefault="0046092D" w:rsidP="00B05155">
      <w:r>
        <w:t xml:space="preserve">Basis für die Gittersuche bei allen zu optimierenden Modellen sind hierbei die in Code 11 dargestellten Parameterlisten, die im Prinzip dem Parametergitter, wie es bei </w:t>
      </w:r>
      <w:r w:rsidRPr="0046092D">
        <w:rPr>
          <w:rStyle w:val="Code"/>
        </w:rPr>
        <w:t>GridSearchCV</w:t>
      </w:r>
      <w:r>
        <w:t xml:space="preserve"> zum Einsatz kommt, entsprechen.  Auf Basis dieser Listen wird durch die Funktion </w:t>
      </w:r>
      <w:r w:rsidRPr="0046092D">
        <w:rPr>
          <w:rStyle w:val="Code"/>
          <w:noProof/>
        </w:rPr>
        <w:t>generate_parameter_combinations</w:t>
      </w:r>
      <w:r>
        <w:t xml:space="preserve"> die Liste </w:t>
      </w:r>
      <w:r w:rsidRPr="0046092D">
        <w:rPr>
          <w:rStyle w:val="Code"/>
          <w:noProof/>
        </w:rPr>
        <w:t>param_list</w:t>
      </w:r>
      <w:r>
        <w:t xml:space="preserve"> erstellt, welche alle 216 möglichen Hyperparameterkombinationen als Tupel enthält.</w:t>
      </w:r>
    </w:p>
    <w:p w14:paraId="301012E2" w14:textId="77777777" w:rsidR="00873E97" w:rsidRPr="00873E97" w:rsidRDefault="00873E97" w:rsidP="00873E97">
      <w:pPr>
        <w:pStyle w:val="CodeMitRahmen"/>
        <w:rPr>
          <w:sz w:val="22"/>
          <w:szCs w:val="20"/>
        </w:rPr>
      </w:pPr>
      <w:r w:rsidRPr="00873E97">
        <w:rPr>
          <w:sz w:val="22"/>
          <w:szCs w:val="20"/>
        </w:rPr>
        <w:t>l_pre_list = [4, 2, 1]</w:t>
      </w:r>
    </w:p>
    <w:p w14:paraId="73B12B4F" w14:textId="4F1C2D6D" w:rsidR="00873E97" w:rsidRPr="00873E97" w:rsidRDefault="00873E97" w:rsidP="00873E97">
      <w:pPr>
        <w:pStyle w:val="CodeMitRahmen"/>
        <w:rPr>
          <w:sz w:val="22"/>
          <w:szCs w:val="20"/>
        </w:rPr>
      </w:pPr>
      <w:r w:rsidRPr="00873E97">
        <w:rPr>
          <w:sz w:val="22"/>
          <w:szCs w:val="20"/>
        </w:rPr>
        <w:t>l_post_list = [4, 2, 1]</w:t>
      </w:r>
    </w:p>
    <w:p w14:paraId="6ED77347" w14:textId="327D04CC" w:rsidR="00873E97" w:rsidRPr="00873E97" w:rsidRDefault="00873E97" w:rsidP="00873E97">
      <w:pPr>
        <w:pStyle w:val="CodeMitRahmen"/>
        <w:rPr>
          <w:sz w:val="22"/>
          <w:szCs w:val="20"/>
          <w:lang w:val="de-DE"/>
        </w:rPr>
      </w:pPr>
      <w:r w:rsidRPr="00873E97">
        <w:rPr>
          <w:sz w:val="22"/>
          <w:szCs w:val="20"/>
          <w:lang w:val="de-DE"/>
        </w:rPr>
        <w:t>l_lstm_list = [4, 2, 1]</w:t>
      </w:r>
    </w:p>
    <w:p w14:paraId="5A6E551D" w14:textId="4FB09D11" w:rsidR="00873E97" w:rsidRPr="00873E97" w:rsidRDefault="00873E97" w:rsidP="00873E97">
      <w:pPr>
        <w:pStyle w:val="CodeMitRahmen"/>
        <w:rPr>
          <w:sz w:val="22"/>
          <w:szCs w:val="20"/>
          <w:lang w:val="de-DE"/>
        </w:rPr>
      </w:pPr>
      <w:r w:rsidRPr="00873E97">
        <w:rPr>
          <w:sz w:val="22"/>
          <w:szCs w:val="20"/>
          <w:lang w:val="de-DE"/>
        </w:rPr>
        <w:t>n_list = [</w:t>
      </w:r>
      <w:r w:rsidR="00EA0701">
        <w:rPr>
          <w:sz w:val="22"/>
          <w:szCs w:val="20"/>
          <w:lang w:val="de-DE"/>
        </w:rPr>
        <w:t xml:space="preserve">256, </w:t>
      </w:r>
      <w:r w:rsidRPr="00873E97">
        <w:rPr>
          <w:sz w:val="22"/>
          <w:szCs w:val="20"/>
          <w:lang w:val="de-DE"/>
        </w:rPr>
        <w:t>128, 64, 32]</w:t>
      </w:r>
    </w:p>
    <w:p w14:paraId="04F4C99A" w14:textId="58C5AC75" w:rsidR="00F55783" w:rsidRPr="00873E97" w:rsidRDefault="00873E97" w:rsidP="00873E97">
      <w:pPr>
        <w:pStyle w:val="CodeMitRahmen"/>
        <w:rPr>
          <w:sz w:val="22"/>
          <w:szCs w:val="20"/>
        </w:rPr>
      </w:pPr>
      <w:r w:rsidRPr="00873E97">
        <w:rPr>
          <w:sz w:val="22"/>
          <w:szCs w:val="20"/>
        </w:rPr>
        <w:t>sigma_list = ["tanh", "relu"]</w:t>
      </w:r>
    </w:p>
    <w:p w14:paraId="3197CF73" w14:textId="2B66090B" w:rsidR="00873E97" w:rsidRDefault="006E4C6E" w:rsidP="006E4C6E">
      <w:pPr>
        <w:pStyle w:val="Beschriftung"/>
      </w:pPr>
      <w:bookmarkStart w:id="149" w:name="_Toc143696963"/>
      <w:bookmarkStart w:id="150" w:name="_Toc143779026"/>
      <w:r>
        <w:t xml:space="preserve">Code </w:t>
      </w:r>
      <w:fldSimple w:instr=" SEQ Code \* ARABIC ">
        <w:r w:rsidR="008514D7">
          <w:rPr>
            <w:noProof/>
          </w:rPr>
          <w:t>11</w:t>
        </w:r>
      </w:fldSimple>
      <w:r>
        <w:t>:</w:t>
      </w:r>
      <w:r>
        <w:tab/>
      </w:r>
      <w:r w:rsidR="00873E97">
        <w:t xml:space="preserve">Parametergitter für die </w:t>
      </w:r>
      <w:r w:rsidR="00A32111">
        <w:t>O</w:t>
      </w:r>
      <w:r w:rsidR="00873E97">
        <w:t>ptimierung der RNNs</w:t>
      </w:r>
      <w:bookmarkEnd w:id="149"/>
      <w:bookmarkEnd w:id="150"/>
    </w:p>
    <w:p w14:paraId="5EEB7E01" w14:textId="77777777" w:rsidR="00873E97" w:rsidRDefault="00873E97" w:rsidP="00873E97"/>
    <w:p w14:paraId="42441BCF" w14:textId="185ECF97" w:rsidR="00873E97" w:rsidRPr="00F55783" w:rsidRDefault="00FE5250" w:rsidP="00F55783">
      <w:r>
        <w:t xml:space="preserve">Code 12 zeigt, wie die weitere Gittersuche für ein einzelnes Modell implementiert wurde. </w:t>
      </w:r>
      <w:r w:rsidR="00202007">
        <w:t xml:space="preserve">Für jede Hyperparameterkombination in </w:t>
      </w:r>
      <w:r w:rsidR="00202007" w:rsidRPr="00202007">
        <w:rPr>
          <w:rStyle w:val="Code"/>
          <w:noProof/>
        </w:rPr>
        <w:t>param_list</w:t>
      </w:r>
      <w:r w:rsidR="00202007">
        <w:t xml:space="preserve"> wird mit Hilfe der</w:t>
      </w:r>
      <w:r w:rsidR="00AC53FD">
        <w:t xml:space="preserve"> in </w:t>
      </w:r>
      <w:r w:rsidR="009C2D24">
        <w:t>Unterabschnitt</w:t>
      </w:r>
      <w:r w:rsidR="00AC53FD">
        <w:t xml:space="preserve"> 8.2.1 vorgestellten</w:t>
      </w:r>
      <w:r w:rsidR="00202007">
        <w:t xml:space="preserve"> Funktion </w:t>
      </w:r>
      <w:r w:rsidR="00202007" w:rsidRPr="00AC53FD">
        <w:rPr>
          <w:rStyle w:val="Code"/>
          <w:noProof/>
        </w:rPr>
        <w:t>build_rnn_model</w:t>
      </w:r>
      <w:r w:rsidR="00AC53FD">
        <w:t xml:space="preserve"> ein Modell erzeugt. Dieses wird anschließend über die </w:t>
      </w:r>
      <w:r w:rsidR="00AC53FD" w:rsidRPr="00AC53FD">
        <w:rPr>
          <w:rStyle w:val="Code"/>
          <w:noProof/>
        </w:rPr>
        <w:t>compile</w:t>
      </w:r>
      <w:r w:rsidR="00AC53FD">
        <w:t xml:space="preserve">-Methode des Modells kompiliert. </w:t>
      </w:r>
      <w:r w:rsidR="00DC05C2">
        <w:t>Dabei</w:t>
      </w:r>
      <w:r w:rsidR="00AC53FD">
        <w:t xml:space="preserve"> wird die zu verwendende Verlustfunktion und </w:t>
      </w:r>
      <w:r w:rsidR="00F07772">
        <w:t>der Optimierer</w:t>
      </w:r>
      <w:r w:rsidR="00AC53FD">
        <w:t xml:space="preserve"> festgelegt. </w:t>
      </w:r>
      <w:r w:rsidR="00EF415F">
        <w:t xml:space="preserve">Zur Berechnung des Verlustes wird hier eine Instanz der Klasse </w:t>
      </w:r>
      <w:r w:rsidR="00EF415F" w:rsidRPr="004875A6">
        <w:rPr>
          <w:rStyle w:val="Code"/>
          <w:noProof/>
        </w:rPr>
        <w:t>losses.SparseCategoricalCrossEntropy</w:t>
      </w:r>
      <w:r w:rsidR="00EF415F">
        <w:t xml:space="preserve">  übergeben, welche die Kreuzentropie, eine verbreitete Funktion zur Bestimmung des Verlustes bei mehr als zwei vorherzusagenden Klassen, berechnet. </w:t>
      </w:r>
      <w:r w:rsidR="00EF415F" w:rsidRPr="000B26D0">
        <w:rPr>
          <w:i/>
          <w:iCs/>
          <w:noProof/>
        </w:rPr>
        <w:t>Sparse</w:t>
      </w:r>
      <w:r w:rsidR="00EF415F">
        <w:t>, da im vorliegenden Fall die Labels zu jedem Zeitschritt nur einem einzigen Index für die Zielkategorie entsprechen und sich die einzelnen Zielkategorien gegenseitig ausschließen</w:t>
      </w:r>
      <w:r w:rsidR="00085449">
        <w:t xml:space="preserve"> </w:t>
      </w:r>
      <w:sdt>
        <w:sdtPr>
          <w:alias w:val="To edit, see citavi.com/edit"/>
          <w:tag w:val="CitaviPlaceholder#a4201905-ac62-4ff9-8907-038a2b787f53"/>
          <w:id w:val="676467967"/>
          <w:placeholder>
            <w:docPart w:val="DefaultPlaceholder_-1854013440"/>
          </w:placeholder>
        </w:sdtPr>
        <w:sdtContent>
          <w:r w:rsidR="00085449">
            <w:fldChar w:fldCharType="begin"/>
          </w:r>
          <w:r w:rsidR="0008544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zMDI1YWQwLTVmZGItNDJkYi04NWM5LWM3ZGQxMjM3MmU5YyIsIlJhbmdlTGVuZ3RoIjoxMi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zA0IiwiU3RhcnRQYWdlIjp7IiRpZCI6IjUiLCIkdHlwZSI6IlN3aXNzQWNhZGVtaWMuUGFnZU51bWJlciwgU3dpc3NBY2FkZW1pYyIsIklzRnVsbHlOdW1lcmljIjp0cnVlLCJOdW1iZXIiOjMwNCwiTnVtYmVyaW5nVHlwZSI6MCwiTnVtZXJhbFN5c3RlbSI6MCwiT3JpZ2luYWxTdHJpbmciOiIzMDQiLCJQcmV0dHlTdHJpbmciOiIzMDQ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zMFQxNDozNzoxNCIsIlByb2plY3QiOnsiJHJlZiI6IjgifX0sIlVzZU51bWJlcmluZ1R5cGVPZlBhcmVudERvY3VtZW50IjpmYWxzZX1dLCJGb3JtYXR0ZWRUZXh0Ijp7IiRpZCI6IjEzIiwiQ291bnQiOjEsIlRleHRVbml0cyI6W3siJGlkIjoiMTQiLCJGb250U3R5bGUiOnsiJGlkIjoiMTUiLCJOZXV0cmFsIjp0cnVlfSwiUmVhZGluZ09yZGVyIjoxLCJUZXh0IjoiWzEwLCBTLiAzMDRdIn1dfSwiVGFnIjoiQ2l0YXZpUGxhY2Vob2xkZXIjYTQyMDE5MDUtYWM2Mi00ZmY5LTg5MDctMDM4YTJiNzg3ZjUzIiwiVGV4dCI6IlsxMCwgUy4gMzA0XSIsIldBSVZlcnNpb24iOiI2LjE0LjAuMCJ9}</w:instrText>
          </w:r>
          <w:r w:rsidR="00085449">
            <w:fldChar w:fldCharType="separate"/>
          </w:r>
          <w:r w:rsidR="00085449">
            <w:t>[10, S. 304]</w:t>
          </w:r>
          <w:r w:rsidR="00085449">
            <w:fldChar w:fldCharType="end"/>
          </w:r>
        </w:sdtContent>
      </w:sdt>
      <w:r w:rsidR="00EF415F">
        <w:t xml:space="preserve">. Zur Optimierung wird die im Vergleich zum herkömmlichen Gradientenabstieg </w:t>
      </w:r>
      <w:r w:rsidR="00085449">
        <w:t xml:space="preserve">verbesserte </w:t>
      </w:r>
      <w:r w:rsidR="00EF415F" w:rsidRPr="00085449">
        <w:rPr>
          <w:i/>
          <w:iCs/>
        </w:rPr>
        <w:t>Adam-Optimierung</w:t>
      </w:r>
      <w:r w:rsidR="00EF415F">
        <w:t xml:space="preserve"> </w:t>
      </w:r>
      <w:r w:rsidR="00085449">
        <w:t>(</w:t>
      </w:r>
      <w:r w:rsidR="00085449" w:rsidRPr="00085449">
        <w:rPr>
          <w:i/>
          <w:iCs/>
        </w:rPr>
        <w:t xml:space="preserve">Adaptive Moment </w:t>
      </w:r>
      <w:proofErr w:type="spellStart"/>
      <w:r w:rsidR="00085449" w:rsidRPr="00085449">
        <w:rPr>
          <w:i/>
          <w:iCs/>
        </w:rPr>
        <w:t>Estimation</w:t>
      </w:r>
      <w:proofErr w:type="spellEnd"/>
      <w:r w:rsidR="00085449">
        <w:t xml:space="preserve">) </w:t>
      </w:r>
      <w:r w:rsidR="00EF415F">
        <w:t xml:space="preserve">durch eine Übergabe einer Instanz der zugehörigen Klasse </w:t>
      </w:r>
      <w:r w:rsidR="00EF415F" w:rsidRPr="00FC5DCE">
        <w:rPr>
          <w:rStyle w:val="Code"/>
          <w:noProof/>
        </w:rPr>
        <w:t>optimziers.Adam</w:t>
      </w:r>
      <w:r w:rsidR="00EF415F">
        <w:t xml:space="preserve"> eingesetzt. </w:t>
      </w:r>
      <w:r w:rsidR="00085449">
        <w:lastRenderedPageBreak/>
        <w:t xml:space="preserve">Diese führt unter Umständen zu einer deutlichen Beschleunigung des Trainingsprozesses </w:t>
      </w:r>
      <w:sdt>
        <w:sdtPr>
          <w:alias w:val="To edit, see citavi.com/edit"/>
          <w:tag w:val="CitaviPlaceholder#59f524b3-d356-410f-9671-d1939a944893"/>
          <w:id w:val="-1759741452"/>
          <w:placeholder>
            <w:docPart w:val="DefaultPlaceholder_-1854013440"/>
          </w:placeholder>
        </w:sdtPr>
        <w:sdtContent>
          <w:r w:rsidR="00085449">
            <w:fldChar w:fldCharType="begin"/>
          </w:r>
          <w:r w:rsidR="0008544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1ZDViMjlhLWYyNDEtNDNmZS05YzkzLTk0N2U4ZWFkOTIzMiIsIlJhbmdlTGVuZ3RoIjoxNS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zU0IiwiU3RhcnRQYWdlIjp7IiRpZCI6IjUiLCIkdHlwZSI6IlN3aXNzQWNhZGVtaWMuUGFnZU51bWJlciwgU3dpc3NBY2FkZW1pYyIsIklzRnVsbHlOdW1lcmljIjp0cnVlLCJOdW1iZXIiOjM1NCwiTnVtYmVyaW5nVHlwZSI6MCwiTnVtZXJhbFN5c3RlbSI6MCwiT3JpZ2luYWxTdHJpbmciOiIzNTQiLCJQcmV0dHlTdHJpbmciOiIzNTQ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}</w:instrText>
          </w:r>
          <w:r w:rsidR="00085449">
            <w:fldChar w:fldCharType="separate"/>
          </w:r>
          <w:r w:rsidR="00085449">
            <w:t>[10, S. 354ff.]</w:t>
          </w:r>
          <w:r w:rsidR="00085449">
            <w:fldChar w:fldCharType="end"/>
          </w:r>
        </w:sdtContent>
      </w:sdt>
      <w:r w:rsidR="00085449">
        <w:t xml:space="preserve">. </w:t>
      </w:r>
      <w:r w:rsidR="00EF415F">
        <w:t xml:space="preserve">Die Lernrate wurde auf den Wert </w:t>
      </w:r>
      <m:oMath>
        <m:sSup>
          <m:sSupPr>
            <m:ctrlPr>
              <w:rPr>
                <w:rFonts w:ascii="Cambria Math" w:hAnsi="Cambria Math"/>
                <w:i/>
              </w:rPr>
            </m:ctrlPr>
          </m:sSupPr>
          <m:e>
            <m:r>
              <w:rPr>
                <w:rFonts w:ascii="Cambria Math" w:hAnsi="Cambria Math"/>
              </w:rPr>
              <m:t>1</m:t>
            </m:r>
          </m:e>
          <m:sup>
            <m:r>
              <w:rPr>
                <w:rFonts w:ascii="Cambria Math" w:hAnsi="Cambria Math"/>
              </w:rPr>
              <m:t>-3</m:t>
            </m:r>
          </m:sup>
        </m:sSup>
      </m:oMath>
      <w:r w:rsidR="00EF415F">
        <w:t xml:space="preserve"> festgelegt.</w:t>
      </w:r>
      <w:r w:rsidR="00085449">
        <w:t xml:space="preserve"> </w:t>
      </w:r>
    </w:p>
    <w:p w14:paraId="36C80BC6" w14:textId="337FAE98" w:rsidR="00441322" w:rsidRPr="00441322" w:rsidRDefault="00441322" w:rsidP="00441322">
      <w:pPr>
        <w:pStyle w:val="CodeMitRahmen"/>
        <w:contextualSpacing/>
        <w:rPr>
          <w:sz w:val="22"/>
          <w:szCs w:val="20"/>
          <w:lang w:val="en-GB"/>
        </w:rPr>
      </w:pPr>
      <w:r w:rsidRPr="00441322">
        <w:rPr>
          <w:sz w:val="22"/>
          <w:szCs w:val="20"/>
          <w:lang w:val="en-GB"/>
        </w:rPr>
        <w:t>early_stopping_cb = keras.callbacks.EarlyStopping(</w:t>
      </w:r>
    </w:p>
    <w:p w14:paraId="0F41788D" w14:textId="1BC6A302" w:rsidR="00441322" w:rsidRDefault="00441322" w:rsidP="00441322">
      <w:pPr>
        <w:pStyle w:val="CodeMitRahmen"/>
        <w:rPr>
          <w:sz w:val="22"/>
          <w:szCs w:val="20"/>
          <w:lang w:val="en-GB"/>
        </w:rPr>
      </w:pPr>
      <w:r>
        <w:rPr>
          <w:sz w:val="22"/>
          <w:szCs w:val="20"/>
          <w:lang w:val="en-GB"/>
        </w:rPr>
        <w:t xml:space="preserve">  </w:t>
      </w:r>
      <w:r w:rsidRPr="00441322">
        <w:rPr>
          <w:sz w:val="22"/>
          <w:szCs w:val="20"/>
          <w:lang w:val="en-GB"/>
        </w:rPr>
        <w:t>monitor="val_loss", patience=10, restore_best_weights=True)</w:t>
      </w:r>
    </w:p>
    <w:p w14:paraId="304A515D" w14:textId="77777777" w:rsidR="00441322" w:rsidRDefault="00441322" w:rsidP="00441322">
      <w:pPr>
        <w:pStyle w:val="CodeMitRahmen"/>
        <w:rPr>
          <w:sz w:val="22"/>
          <w:szCs w:val="20"/>
          <w:lang w:val="en-GB"/>
        </w:rPr>
      </w:pPr>
    </w:p>
    <w:p w14:paraId="3660485F" w14:textId="3CE82117" w:rsidR="00441322" w:rsidRPr="00441322" w:rsidRDefault="00441322" w:rsidP="00441322">
      <w:pPr>
        <w:pStyle w:val="CodeMitRahmen"/>
        <w:rPr>
          <w:sz w:val="22"/>
          <w:szCs w:val="20"/>
          <w:lang w:val="en-GB"/>
        </w:rPr>
      </w:pPr>
      <w:r w:rsidRPr="00441322">
        <w:rPr>
          <w:sz w:val="22"/>
          <w:szCs w:val="20"/>
          <w:lang w:val="en-GB"/>
        </w:rPr>
        <w:t>min_loss = float("inf")</w:t>
      </w:r>
    </w:p>
    <w:p w14:paraId="26C52EC4" w14:textId="0E83B312" w:rsidR="00441322" w:rsidRPr="00441322" w:rsidRDefault="00441322" w:rsidP="00441322">
      <w:pPr>
        <w:pStyle w:val="CodeMitRahmen"/>
        <w:rPr>
          <w:sz w:val="22"/>
          <w:szCs w:val="20"/>
          <w:lang w:val="en-GB"/>
        </w:rPr>
      </w:pPr>
      <w:r w:rsidRPr="00441322">
        <w:rPr>
          <w:sz w:val="22"/>
          <w:szCs w:val="20"/>
          <w:lang w:val="en-GB"/>
        </w:rPr>
        <w:t>best_params = ()</w:t>
      </w:r>
    </w:p>
    <w:p w14:paraId="759FEF44" w14:textId="6DF4999E" w:rsidR="00441322" w:rsidRPr="00441322" w:rsidRDefault="00441322" w:rsidP="00441322">
      <w:pPr>
        <w:pStyle w:val="CodeMitRahmen"/>
        <w:rPr>
          <w:sz w:val="22"/>
          <w:szCs w:val="20"/>
          <w:lang w:val="en-GB"/>
        </w:rPr>
      </w:pPr>
      <w:r w:rsidRPr="00441322">
        <w:rPr>
          <w:sz w:val="22"/>
          <w:szCs w:val="20"/>
          <w:lang w:val="en-GB"/>
        </w:rPr>
        <w:t>best_model = None</w:t>
      </w:r>
    </w:p>
    <w:p w14:paraId="13AAEA48" w14:textId="77777777" w:rsidR="00441322" w:rsidRPr="00441322" w:rsidRDefault="00441322" w:rsidP="00441322">
      <w:pPr>
        <w:pStyle w:val="CodeMitRahmen"/>
        <w:rPr>
          <w:sz w:val="22"/>
          <w:szCs w:val="20"/>
          <w:lang w:val="en-GB"/>
        </w:rPr>
      </w:pPr>
    </w:p>
    <w:p w14:paraId="1EEA9943" w14:textId="5323BF94" w:rsidR="00441322" w:rsidRPr="00441322" w:rsidRDefault="00441322" w:rsidP="00441322">
      <w:pPr>
        <w:pStyle w:val="CodeMitRahmen"/>
        <w:rPr>
          <w:sz w:val="22"/>
          <w:szCs w:val="20"/>
          <w:lang w:val="en-GB"/>
        </w:rPr>
      </w:pPr>
      <w:r w:rsidRPr="00441322">
        <w:rPr>
          <w:sz w:val="22"/>
          <w:szCs w:val="20"/>
          <w:lang w:val="en-GB"/>
        </w:rPr>
        <w:t>for (l_pre, l_post, l_lstm, n, sigma) in param_list:</w:t>
      </w:r>
    </w:p>
    <w:p w14:paraId="2D5DE0A0" w14:textId="77777777" w:rsidR="00441322" w:rsidRDefault="00441322" w:rsidP="00441322">
      <w:pPr>
        <w:pStyle w:val="CodeMitRahmen"/>
        <w:rPr>
          <w:sz w:val="22"/>
          <w:szCs w:val="20"/>
          <w:lang w:val="en-GB"/>
        </w:rPr>
      </w:pPr>
      <w:r w:rsidRPr="00441322">
        <w:rPr>
          <w:sz w:val="22"/>
          <w:szCs w:val="20"/>
          <w:lang w:val="en-GB"/>
        </w:rPr>
        <w:t xml:space="preserve">  model = build_rnn_model(l_pre, l_post, l_lstm, n, sigma)</w:t>
      </w:r>
    </w:p>
    <w:p w14:paraId="48AE59E8" w14:textId="4C190161" w:rsidR="00441322" w:rsidRPr="00441322" w:rsidRDefault="00441322" w:rsidP="00441322">
      <w:pPr>
        <w:pStyle w:val="CodeMitRahmen"/>
        <w:contextualSpacing/>
        <w:rPr>
          <w:sz w:val="22"/>
          <w:szCs w:val="20"/>
          <w:lang w:val="en-GB"/>
        </w:rPr>
      </w:pPr>
      <w:r>
        <w:rPr>
          <w:sz w:val="22"/>
          <w:szCs w:val="20"/>
          <w:lang w:val="en-GB"/>
        </w:rPr>
        <w:t xml:space="preserve">  </w:t>
      </w:r>
      <w:r w:rsidRPr="00441322">
        <w:rPr>
          <w:sz w:val="22"/>
          <w:szCs w:val="20"/>
          <w:lang w:val="en-GB"/>
        </w:rPr>
        <w:t>model.compile(loss=keras.loss</w:t>
      </w:r>
      <w:r>
        <w:rPr>
          <w:sz w:val="22"/>
          <w:szCs w:val="20"/>
          <w:lang w:val="en-GB"/>
        </w:rPr>
        <w:t>es</w:t>
      </w:r>
      <w:r w:rsidRPr="00441322">
        <w:rPr>
          <w:sz w:val="22"/>
          <w:szCs w:val="20"/>
          <w:lang w:val="en-GB"/>
        </w:rPr>
        <w:t>.SparseCategoricalCrossentropy(),</w:t>
      </w:r>
    </w:p>
    <w:p w14:paraId="56F16F1C" w14:textId="75A0272D" w:rsidR="00441322" w:rsidRPr="00441322" w:rsidRDefault="00441322" w:rsidP="00441322">
      <w:pPr>
        <w:pStyle w:val="CodeMitRahmen"/>
        <w:rPr>
          <w:sz w:val="22"/>
          <w:szCs w:val="20"/>
          <w:lang w:val="en-GB"/>
        </w:rPr>
      </w:pPr>
      <w:r>
        <w:rPr>
          <w:sz w:val="22"/>
          <w:szCs w:val="20"/>
          <w:lang w:val="en-GB"/>
        </w:rPr>
        <w:t xml:space="preserve">    </w:t>
      </w:r>
      <w:r w:rsidRPr="00441322">
        <w:rPr>
          <w:sz w:val="22"/>
          <w:szCs w:val="20"/>
          <w:lang w:val="en-GB"/>
        </w:rPr>
        <w:t>optimizer=tf.keras.optimizers.Adam(learning_rate=1e-3))</w:t>
      </w:r>
    </w:p>
    <w:p w14:paraId="23254293" w14:textId="013CA34D" w:rsidR="00441322" w:rsidRDefault="00441322" w:rsidP="00441322">
      <w:pPr>
        <w:pStyle w:val="CodeMitRahmen"/>
        <w:contextualSpacing/>
        <w:rPr>
          <w:sz w:val="22"/>
          <w:szCs w:val="20"/>
          <w:lang w:val="en-GB"/>
        </w:rPr>
      </w:pPr>
      <w:r w:rsidRPr="00441322">
        <w:rPr>
          <w:sz w:val="22"/>
          <w:szCs w:val="20"/>
          <w:lang w:val="en-GB"/>
        </w:rPr>
        <w:t xml:space="preserve">  model.fit(X_train, Y_train, epochs=1000,</w:t>
      </w:r>
    </w:p>
    <w:p w14:paraId="0740684E" w14:textId="08892855" w:rsidR="00441322" w:rsidRPr="00441322" w:rsidRDefault="00441322" w:rsidP="00441322">
      <w:pPr>
        <w:pStyle w:val="CodeMitRahmen"/>
        <w:contextualSpacing/>
        <w:rPr>
          <w:sz w:val="22"/>
          <w:szCs w:val="20"/>
          <w:lang w:val="en-GB"/>
        </w:rPr>
      </w:pPr>
      <w:r>
        <w:rPr>
          <w:sz w:val="22"/>
          <w:szCs w:val="20"/>
          <w:lang w:val="en-GB"/>
        </w:rPr>
        <w:t xml:space="preserve">    </w:t>
      </w:r>
      <w:r w:rsidRPr="00441322">
        <w:rPr>
          <w:sz w:val="22"/>
          <w:szCs w:val="20"/>
          <w:lang w:val="en-GB"/>
        </w:rPr>
        <w:t>validation_data=(X_valid, Y_valid),</w:t>
      </w:r>
    </w:p>
    <w:p w14:paraId="4CEE37BA" w14:textId="3602D8CD" w:rsidR="00441322" w:rsidRPr="00441322" w:rsidRDefault="00441322" w:rsidP="00441322">
      <w:pPr>
        <w:pStyle w:val="CodeMitRahmen"/>
        <w:rPr>
          <w:sz w:val="22"/>
          <w:szCs w:val="20"/>
          <w:lang w:val="en-GB"/>
        </w:rPr>
      </w:pPr>
      <w:r w:rsidRPr="00441322">
        <w:rPr>
          <w:sz w:val="22"/>
          <w:szCs w:val="20"/>
          <w:lang w:val="en-GB"/>
        </w:rPr>
        <w:t xml:space="preserve">    callbacks=[early_stopping_cb])</w:t>
      </w:r>
    </w:p>
    <w:p w14:paraId="69DCA7AB" w14:textId="77777777" w:rsidR="00441322" w:rsidRPr="00441322" w:rsidRDefault="00441322" w:rsidP="00441322">
      <w:pPr>
        <w:pStyle w:val="CodeMitRahmen"/>
        <w:rPr>
          <w:sz w:val="22"/>
          <w:szCs w:val="20"/>
          <w:lang w:val="en-GB"/>
        </w:rPr>
      </w:pPr>
    </w:p>
    <w:p w14:paraId="511947CD" w14:textId="383C0179" w:rsidR="00441322" w:rsidRPr="00441322" w:rsidRDefault="00441322" w:rsidP="00441322">
      <w:pPr>
        <w:pStyle w:val="CodeMitRahmen"/>
        <w:rPr>
          <w:sz w:val="22"/>
          <w:szCs w:val="20"/>
          <w:lang w:val="en-GB"/>
        </w:rPr>
      </w:pPr>
      <w:r w:rsidRPr="00441322">
        <w:rPr>
          <w:sz w:val="22"/>
          <w:szCs w:val="20"/>
          <w:lang w:val="en-GB"/>
        </w:rPr>
        <w:t xml:space="preserve">  loss = model.evaluate(X_valid, Y_valid)</w:t>
      </w:r>
    </w:p>
    <w:p w14:paraId="51E466E7" w14:textId="77777777" w:rsidR="00441322" w:rsidRPr="00441322" w:rsidRDefault="00441322" w:rsidP="00441322">
      <w:pPr>
        <w:pStyle w:val="CodeMitRahmen"/>
        <w:rPr>
          <w:sz w:val="22"/>
          <w:szCs w:val="20"/>
          <w:lang w:val="en-GB"/>
        </w:rPr>
      </w:pPr>
    </w:p>
    <w:p w14:paraId="424C872E" w14:textId="5ED616F5" w:rsidR="00441322" w:rsidRPr="00441322" w:rsidRDefault="00441322" w:rsidP="00441322">
      <w:pPr>
        <w:pStyle w:val="CodeMitRahmen"/>
        <w:rPr>
          <w:sz w:val="22"/>
          <w:szCs w:val="20"/>
          <w:lang w:val="en-GB"/>
        </w:rPr>
      </w:pPr>
      <w:r w:rsidRPr="00441322">
        <w:rPr>
          <w:sz w:val="22"/>
          <w:szCs w:val="20"/>
          <w:lang w:val="en-GB"/>
        </w:rPr>
        <w:t xml:space="preserve">  if loss &lt; min_loss:</w:t>
      </w:r>
    </w:p>
    <w:p w14:paraId="0CEAD2B2" w14:textId="6DBDED8F" w:rsidR="00441322" w:rsidRPr="00441322" w:rsidRDefault="00441322" w:rsidP="00441322">
      <w:pPr>
        <w:pStyle w:val="CodeMitRahmen"/>
        <w:rPr>
          <w:sz w:val="22"/>
          <w:szCs w:val="20"/>
          <w:lang w:val="en-GB"/>
        </w:rPr>
      </w:pPr>
      <w:r w:rsidRPr="00441322">
        <w:rPr>
          <w:sz w:val="22"/>
          <w:szCs w:val="20"/>
          <w:lang w:val="en-GB"/>
        </w:rPr>
        <w:t xml:space="preserve">    min_loss = loss</w:t>
      </w:r>
    </w:p>
    <w:p w14:paraId="27A1A81E" w14:textId="20E19D07" w:rsidR="00441322" w:rsidRPr="00441322" w:rsidRDefault="00441322" w:rsidP="00441322">
      <w:pPr>
        <w:pStyle w:val="CodeMitRahmen"/>
        <w:rPr>
          <w:sz w:val="22"/>
          <w:szCs w:val="20"/>
          <w:lang w:val="en-GB"/>
        </w:rPr>
      </w:pPr>
      <w:r w:rsidRPr="00441322">
        <w:rPr>
          <w:sz w:val="22"/>
          <w:szCs w:val="20"/>
          <w:lang w:val="en-GB"/>
        </w:rPr>
        <w:t xml:space="preserve">    best_params = (l_pre, l_post, l_lstm, n, sigma)</w:t>
      </w:r>
    </w:p>
    <w:p w14:paraId="31DF287E" w14:textId="449684F6" w:rsidR="00F55783" w:rsidRDefault="00441322" w:rsidP="00441322">
      <w:pPr>
        <w:pStyle w:val="CodeMitRahmen"/>
        <w:rPr>
          <w:sz w:val="22"/>
          <w:szCs w:val="20"/>
          <w:lang w:val="en-GB"/>
        </w:rPr>
      </w:pPr>
      <w:r w:rsidRPr="00441322">
        <w:rPr>
          <w:sz w:val="22"/>
          <w:szCs w:val="20"/>
          <w:lang w:val="en-GB"/>
        </w:rPr>
        <w:t xml:space="preserve">    best_model = model</w:t>
      </w:r>
    </w:p>
    <w:p w14:paraId="23C05E24" w14:textId="075BAC2B" w:rsidR="00F55783" w:rsidRDefault="006E4C6E" w:rsidP="006E4C6E">
      <w:pPr>
        <w:pStyle w:val="Beschriftung"/>
        <w:ind w:left="1418" w:hanging="1418"/>
      </w:pPr>
      <w:bookmarkStart w:id="151" w:name="_Toc143696964"/>
      <w:bookmarkStart w:id="152" w:name="_Toc143779027"/>
      <w:r>
        <w:t xml:space="preserve">Code </w:t>
      </w:r>
      <w:fldSimple w:instr=" SEQ Code \* ARABIC ">
        <w:r w:rsidR="008514D7">
          <w:rPr>
            <w:noProof/>
          </w:rPr>
          <w:t>12</w:t>
        </w:r>
      </w:fldSimple>
      <w:r>
        <w:t>:</w:t>
      </w:r>
      <w:r>
        <w:tab/>
      </w:r>
      <w:r w:rsidR="00A32111">
        <w:t>Implementierung der</w:t>
      </w:r>
      <w:r w:rsidR="00F55783">
        <w:t xml:space="preserve"> Gittersuche für die </w:t>
      </w:r>
      <w:r w:rsidR="00A32111">
        <w:t>O</w:t>
      </w:r>
      <w:r w:rsidR="00F55783">
        <w:t>ptimierung der RNNs</w:t>
      </w:r>
      <w:bookmarkEnd w:id="151"/>
      <w:bookmarkEnd w:id="152"/>
    </w:p>
    <w:p w14:paraId="2016D77B" w14:textId="77777777" w:rsidR="00F55783" w:rsidRDefault="00F55783" w:rsidP="00F55783"/>
    <w:p w14:paraId="17EB70CC" w14:textId="162CA35A" w:rsidR="00B56C88" w:rsidRDefault="00304578" w:rsidP="00F55783">
      <w:r>
        <w:t xml:space="preserve">Der Trainingsprozess wird schließlich über </w:t>
      </w:r>
      <w:r w:rsidR="00FB3010">
        <w:t>einen Aufruf der</w:t>
      </w:r>
      <w:r>
        <w:t xml:space="preserve"> </w:t>
      </w:r>
      <w:r w:rsidRPr="00304578">
        <w:rPr>
          <w:rStyle w:val="Code"/>
        </w:rPr>
        <w:t>fit</w:t>
      </w:r>
      <w:r>
        <w:t xml:space="preserve">-Methode des Modells angestoßen. </w:t>
      </w:r>
      <w:r w:rsidR="00506A67">
        <w:t xml:space="preserve">Hierbei werden die Eingabedaten für das Training </w:t>
      </w:r>
      <w:r w:rsidR="00506A67" w:rsidRPr="006936EB">
        <w:rPr>
          <w:rStyle w:val="Code"/>
        </w:rPr>
        <w:t>X_train</w:t>
      </w:r>
      <w:r w:rsidR="00506A67">
        <w:t xml:space="preserve"> und die zugehörigen Labels </w:t>
      </w:r>
      <w:r w:rsidR="00506A67" w:rsidRPr="006936EB">
        <w:rPr>
          <w:rStyle w:val="Code"/>
        </w:rPr>
        <w:t>Y_train</w:t>
      </w:r>
      <w:r w:rsidR="00506A67">
        <w:t xml:space="preserve"> übergeben. Außerdem wird die Anzahl der Epochen, </w:t>
      </w:r>
      <w:r w:rsidR="00085449">
        <w:t>über welche das</w:t>
      </w:r>
      <w:r w:rsidR="00506A67">
        <w:t xml:space="preserve"> RNN maximal trainiert werden soll, festgelegt. Der angegebene Wert von 1000 ist dabei bewusst sehr hoch gewählt, da im vorliegenden Fall nicht die spezifizierte Anzahl der Epochen, sondern das Early-Stopping genutzt </w:t>
      </w:r>
      <w:r w:rsidR="00085449">
        <w:t>wird, um</w:t>
      </w:r>
      <w:r w:rsidR="00506A67">
        <w:t xml:space="preserve"> zu bestimmen, wann das Training </w:t>
      </w:r>
      <w:r w:rsidR="00085449">
        <w:t>abgebrochen</w:t>
      </w:r>
      <w:r w:rsidR="00506A67">
        <w:t xml:space="preserve"> </w:t>
      </w:r>
      <w:r w:rsidR="00085449">
        <w:t>werden sollte</w:t>
      </w:r>
      <w:r w:rsidR="00506A67">
        <w:t xml:space="preserve">. Hierfür werden zusätzlich die Validierungsdaten </w:t>
      </w:r>
      <w:r w:rsidR="00506A67" w:rsidRPr="006936EB">
        <w:rPr>
          <w:rStyle w:val="Code"/>
          <w:noProof/>
        </w:rPr>
        <w:t>X_valid</w:t>
      </w:r>
      <w:r w:rsidR="00506A67">
        <w:t xml:space="preserve"> und</w:t>
      </w:r>
      <w:r w:rsidR="00085449">
        <w:t xml:space="preserve"> -labels</w:t>
      </w:r>
      <w:r w:rsidR="00506A67">
        <w:t xml:space="preserve"> </w:t>
      </w:r>
      <w:r w:rsidR="00506A67" w:rsidRPr="006936EB">
        <w:rPr>
          <w:rStyle w:val="Code"/>
          <w:noProof/>
        </w:rPr>
        <w:t>Y_valid</w:t>
      </w:r>
      <w:r w:rsidR="00506A67">
        <w:t xml:space="preserve"> </w:t>
      </w:r>
      <w:r w:rsidR="00085449">
        <w:t>sowie</w:t>
      </w:r>
      <w:r w:rsidR="00506A67">
        <w:t xml:space="preserve"> eine Instanz der Klasse </w:t>
      </w:r>
      <w:r w:rsidR="00506A67" w:rsidRPr="00506A67">
        <w:rPr>
          <w:rStyle w:val="Code"/>
          <w:noProof/>
        </w:rPr>
        <w:t>callbacks.EarlyStopping</w:t>
      </w:r>
      <w:r w:rsidR="00506A67">
        <w:t xml:space="preserve"> übergeben.</w:t>
      </w:r>
      <w:r w:rsidR="00BD1CDC">
        <w:t xml:space="preserve"> Letztere sorgt dafür, dass das Training des RNNs abgebrochen wird, sobald der Verlust auf den Validierungsdaten für zehn aufeinanderfolgende Epochen nicht weiter abgenommen hat</w:t>
      </w:r>
      <w:r w:rsidR="00085449">
        <w:t xml:space="preserve"> –</w:t>
      </w:r>
      <w:r w:rsidR="00BD1CDC">
        <w:t xml:space="preserve"> das weitere Training also vermutlich zu einem Overfitting des RNNs führt.</w:t>
      </w:r>
      <w:r w:rsidR="001010C5">
        <w:t xml:space="preserve"> Durch das Setzen des Parameters </w:t>
      </w:r>
      <w:r w:rsidR="001010C5" w:rsidRPr="0041581A">
        <w:rPr>
          <w:rStyle w:val="Code"/>
          <w:noProof/>
        </w:rPr>
        <w:lastRenderedPageBreak/>
        <w:t>restore_best_weights</w:t>
      </w:r>
      <w:r w:rsidR="001010C5">
        <w:t xml:space="preserve"> auf </w:t>
      </w:r>
      <w:r w:rsidR="001010C5" w:rsidRPr="0041581A">
        <w:rPr>
          <w:rStyle w:val="Code"/>
        </w:rPr>
        <w:t>True</w:t>
      </w:r>
      <w:r w:rsidR="001010C5">
        <w:t xml:space="preserve"> wird hierbei sichergestellt, dass die Modellparameter auf den Stand zurückgesetzt werden, an welchem das Overfitting noch nicht</w:t>
      </w:r>
      <w:r w:rsidR="0041581A">
        <w:t xml:space="preserve"> messbar</w:t>
      </w:r>
      <w:r w:rsidR="00085449">
        <w:t xml:space="preserve"> </w:t>
      </w:r>
      <w:r w:rsidR="001010C5">
        <w:t>begonnen hat.</w:t>
      </w:r>
    </w:p>
    <w:p w14:paraId="03B3168E" w14:textId="0AB97101" w:rsidR="000D0E72" w:rsidRDefault="000D0E72" w:rsidP="00F55783">
      <w:r>
        <w:t>Nach dem Abbruch des Trainings wird der Verlust des Modells</w:t>
      </w:r>
      <w:r w:rsidR="00BC6111">
        <w:t xml:space="preserve"> auf den Validierungsdaten</w:t>
      </w:r>
      <w:r>
        <w:t xml:space="preserve"> über dessen </w:t>
      </w:r>
      <w:r w:rsidRPr="00BC6111">
        <w:rPr>
          <w:rStyle w:val="Code"/>
          <w:noProof/>
        </w:rPr>
        <w:t>evaluate</w:t>
      </w:r>
      <w:r>
        <w:t>-Methode</w:t>
      </w:r>
      <w:r w:rsidR="00BC6111">
        <w:t xml:space="preserve"> bestimmt. Anschließend wird dieser mit dem Verlust des bisher besten gefundenen Modells verglichen, woraufhin diese</w:t>
      </w:r>
      <w:r w:rsidR="006C133F">
        <w:t>s</w:t>
      </w:r>
      <w:r w:rsidR="00BC6111">
        <w:t xml:space="preserve"> gegebenenfalls durch das aktuell betrachtete Modell ausgetauscht </w:t>
      </w:r>
      <w:r w:rsidR="006C133F">
        <w:t>wird</w:t>
      </w:r>
      <w:r w:rsidR="00BC6111">
        <w:t xml:space="preserve">. </w:t>
      </w:r>
      <w:r w:rsidR="006C133F">
        <w:t xml:space="preserve">Nach einer Iteration über alle Hyperparameterkombinationen kann auf das beste gefundene Modell und die zugehörigen Hyperparameter somit über die Variablen </w:t>
      </w:r>
      <w:r w:rsidR="006C133F" w:rsidRPr="006C133F">
        <w:rPr>
          <w:rStyle w:val="Code"/>
          <w:noProof/>
        </w:rPr>
        <w:t>best_model</w:t>
      </w:r>
      <w:r w:rsidR="006C133F">
        <w:t xml:space="preserve"> respektive </w:t>
      </w:r>
      <w:r w:rsidR="006C133F" w:rsidRPr="006C133F">
        <w:rPr>
          <w:rStyle w:val="Code"/>
          <w:noProof/>
        </w:rPr>
        <w:t>best_params</w:t>
      </w:r>
      <w:r w:rsidR="006C133F">
        <w:t xml:space="preserve"> zugegriffen werden.</w:t>
      </w:r>
    </w:p>
    <w:p w14:paraId="2E712A1D" w14:textId="690A2E0C" w:rsidR="000F488A" w:rsidRPr="00B56C88" w:rsidRDefault="007E5EAB" w:rsidP="000F488A">
      <w:r>
        <w:t xml:space="preserve">Die </w:t>
      </w:r>
      <w:r w:rsidRPr="00085449">
        <w:t>nachfolgende Tab</w:t>
      </w:r>
      <w:r w:rsidR="00085449" w:rsidRPr="00085449">
        <w:t>.</w:t>
      </w:r>
      <w:r w:rsidR="00B12F5B" w:rsidRPr="00085449">
        <w:t xml:space="preserve"> </w:t>
      </w:r>
      <w:r w:rsidRPr="00085449">
        <w:t xml:space="preserve">9 zeigt </w:t>
      </w:r>
      <w:r>
        <w:t>die Ergebnisse der Hyperparameteroptimierung und somit die besten gefundenen RNN-Modelle für alle zu untersuchenden Rohdatensätze (</w:t>
      </w:r>
      <w:r>
        <w:rPr>
          <w:noProof/>
        </w:rPr>
        <w:t xml:space="preserve">Suffix </w:t>
      </w:r>
      <w:r w:rsidRPr="007E5EAB">
        <w:rPr>
          <w:i/>
          <w:iCs/>
          <w:noProof/>
        </w:rPr>
        <w:t>_raw</w:t>
      </w:r>
      <w:r>
        <w:t>) und deren mit Map-Matching vorverarbeiteten Pendants (</w:t>
      </w:r>
      <w:r>
        <w:rPr>
          <w:noProof/>
        </w:rPr>
        <w:t xml:space="preserve">Suffix </w:t>
      </w:r>
      <w:r w:rsidRPr="007E5EAB">
        <w:rPr>
          <w:i/>
          <w:iCs/>
          <w:noProof/>
        </w:rPr>
        <w:t>_mm</w:t>
      </w:r>
      <w:r>
        <w:t xml:space="preserve">). </w:t>
      </w:r>
    </w:p>
    <w:tbl>
      <w:tblPr>
        <w:tblStyle w:val="zuTabStandard"/>
        <w:tblW w:w="0" w:type="auto"/>
        <w:tblLook w:val="04A0" w:firstRow="1" w:lastRow="0" w:firstColumn="1" w:lastColumn="0" w:noHBand="0" w:noVBand="1"/>
      </w:tblPr>
      <w:tblGrid>
        <w:gridCol w:w="1537"/>
        <w:gridCol w:w="877"/>
        <w:gridCol w:w="939"/>
        <w:gridCol w:w="927"/>
        <w:gridCol w:w="1099"/>
        <w:gridCol w:w="1096"/>
        <w:gridCol w:w="1603"/>
        <w:gridCol w:w="982"/>
      </w:tblGrid>
      <w:tr w:rsidR="001E5B97" w14:paraId="04DC25FD" w14:textId="05B24D12" w:rsidTr="00784512">
        <w:trPr>
          <w:cnfStyle w:val="100000000000" w:firstRow="1" w:lastRow="0" w:firstColumn="0" w:lastColumn="0" w:oddVBand="0" w:evenVBand="0" w:oddHBand="0" w:evenHBand="0" w:firstRowFirstColumn="0" w:firstRowLastColumn="0" w:lastRowFirstColumn="0" w:lastRowLastColumn="0"/>
        </w:trPr>
        <w:tc>
          <w:tcPr>
            <w:tcW w:w="1537" w:type="dxa"/>
          </w:tcPr>
          <w:p w14:paraId="51029164" w14:textId="224CD15E" w:rsidR="001E5B97" w:rsidRDefault="001E5B97" w:rsidP="0053449D">
            <w:pPr>
              <w:pStyle w:val="TabStandard"/>
            </w:pPr>
            <w:r>
              <w:t>Datensatz</w:t>
            </w:r>
          </w:p>
        </w:tc>
        <w:tc>
          <w:tcPr>
            <w:tcW w:w="877" w:type="dxa"/>
          </w:tcPr>
          <w:p w14:paraId="6A908A22" w14:textId="4E84EA1F" w:rsidR="001E5B97" w:rsidRDefault="00000000" w:rsidP="0053449D">
            <w:pPr>
              <w:pStyle w:val="TabStandard"/>
            </w:pPr>
            <m:oMathPara>
              <m:oMath>
                <m:sSub>
                  <m:sSubPr>
                    <m:ctrlPr>
                      <w:rPr>
                        <w:rFonts w:ascii="Cambria Math" w:hAnsi="Cambria Math"/>
                        <w:i/>
                      </w:rPr>
                    </m:ctrlPr>
                  </m:sSubPr>
                  <m:e>
                    <m:r>
                      <m:rPr>
                        <m:sty m:val="bi"/>
                      </m:rPr>
                      <w:rPr>
                        <w:rFonts w:ascii="Cambria Math" w:hAnsi="Cambria Math"/>
                      </w:rPr>
                      <m:t>l</m:t>
                    </m:r>
                  </m:e>
                  <m:sub>
                    <m:r>
                      <m:rPr>
                        <m:sty m:val="bi"/>
                      </m:rPr>
                      <w:rPr>
                        <w:rFonts w:ascii="Cambria Math" w:hAnsi="Cambria Math"/>
                      </w:rPr>
                      <m:t>pre</m:t>
                    </m:r>
                  </m:sub>
                </m:sSub>
              </m:oMath>
            </m:oMathPara>
          </w:p>
        </w:tc>
        <w:tc>
          <w:tcPr>
            <w:tcW w:w="939" w:type="dxa"/>
          </w:tcPr>
          <w:p w14:paraId="46102E44" w14:textId="2EFB1CAC" w:rsidR="001E5B97" w:rsidRDefault="00000000" w:rsidP="0053449D">
            <w:pPr>
              <w:pStyle w:val="TabStandard"/>
            </w:pPr>
            <m:oMathPara>
              <m:oMath>
                <m:sSub>
                  <m:sSubPr>
                    <m:ctrlPr>
                      <w:rPr>
                        <w:rFonts w:ascii="Cambria Math" w:hAnsi="Cambria Math"/>
                        <w:i/>
                      </w:rPr>
                    </m:ctrlPr>
                  </m:sSubPr>
                  <m:e>
                    <m:r>
                      <m:rPr>
                        <m:sty m:val="bi"/>
                      </m:rPr>
                      <w:rPr>
                        <w:rFonts w:ascii="Cambria Math" w:hAnsi="Cambria Math"/>
                      </w:rPr>
                      <m:t>l</m:t>
                    </m:r>
                  </m:e>
                  <m:sub>
                    <m:r>
                      <m:rPr>
                        <m:sty m:val="bi"/>
                      </m:rPr>
                      <w:rPr>
                        <w:rFonts w:ascii="Cambria Math" w:hAnsi="Cambria Math"/>
                      </w:rPr>
                      <m:t>lstm</m:t>
                    </m:r>
                  </m:sub>
                </m:sSub>
              </m:oMath>
            </m:oMathPara>
          </w:p>
        </w:tc>
        <w:tc>
          <w:tcPr>
            <w:tcW w:w="927" w:type="dxa"/>
          </w:tcPr>
          <w:p w14:paraId="75CBC077" w14:textId="4D65B643" w:rsidR="001E5B97" w:rsidRDefault="00000000" w:rsidP="0053449D">
            <w:pPr>
              <w:pStyle w:val="TabStandard"/>
            </w:pPr>
            <m:oMathPara>
              <m:oMath>
                <m:sSub>
                  <m:sSubPr>
                    <m:ctrlPr>
                      <w:rPr>
                        <w:rFonts w:ascii="Cambria Math" w:hAnsi="Cambria Math"/>
                        <w:i/>
                      </w:rPr>
                    </m:ctrlPr>
                  </m:sSubPr>
                  <m:e>
                    <m:r>
                      <m:rPr>
                        <m:sty m:val="bi"/>
                      </m:rPr>
                      <w:rPr>
                        <w:rFonts w:ascii="Cambria Math" w:hAnsi="Cambria Math"/>
                      </w:rPr>
                      <m:t>l</m:t>
                    </m:r>
                  </m:e>
                  <m:sub>
                    <m:r>
                      <m:rPr>
                        <m:sty m:val="bi"/>
                      </m:rPr>
                      <w:rPr>
                        <w:rFonts w:ascii="Cambria Math" w:hAnsi="Cambria Math"/>
                      </w:rPr>
                      <m:t>post</m:t>
                    </m:r>
                  </m:sub>
                </m:sSub>
              </m:oMath>
            </m:oMathPara>
          </w:p>
        </w:tc>
        <w:tc>
          <w:tcPr>
            <w:tcW w:w="1099" w:type="dxa"/>
          </w:tcPr>
          <w:p w14:paraId="24A3864D" w14:textId="12C23966" w:rsidR="001E5B97" w:rsidRDefault="00000000" w:rsidP="0053449D">
            <w:pPr>
              <w:pStyle w:val="TabStandard"/>
            </w:pPr>
            <m:oMathPara>
              <m:oMath>
                <m:sSub>
                  <m:sSubPr>
                    <m:ctrlPr>
                      <w:rPr>
                        <w:rFonts w:ascii="Cambria Math" w:hAnsi="Cambria Math"/>
                        <w:bCs/>
                        <w:i/>
                      </w:rPr>
                    </m:ctrlPr>
                  </m:sSubPr>
                  <m:e>
                    <m:r>
                      <m:rPr>
                        <m:sty m:val="bi"/>
                      </m:rPr>
                      <w:rPr>
                        <w:rFonts w:ascii="Cambria Math" w:hAnsi="Cambria Math"/>
                      </w:rPr>
                      <m:t>n</m:t>
                    </m:r>
                  </m:e>
                  <m:sub>
                    <m:r>
                      <m:rPr>
                        <m:sty m:val="bi"/>
                      </m:rPr>
                      <w:rPr>
                        <w:rFonts w:ascii="Cambria Math" w:hAnsi="Cambria Math"/>
                      </w:rPr>
                      <m:t>Neurons</m:t>
                    </m:r>
                  </m:sub>
                </m:sSub>
              </m:oMath>
            </m:oMathPara>
          </w:p>
        </w:tc>
        <w:tc>
          <w:tcPr>
            <w:tcW w:w="1096" w:type="dxa"/>
          </w:tcPr>
          <w:p w14:paraId="3063EF32" w14:textId="0DCFFA16" w:rsidR="001E5B97" w:rsidRDefault="000D605B" w:rsidP="0053449D">
            <w:pPr>
              <w:pStyle w:val="TabStandard"/>
            </w:pPr>
            <m:oMathPara>
              <m:oMath>
                <m:r>
                  <m:rPr>
                    <m:sty m:val="bi"/>
                  </m:rPr>
                  <w:rPr>
                    <w:rFonts w:ascii="Cambria Math" w:hAnsi="Cambria Math"/>
                  </w:rPr>
                  <m:t>φ</m:t>
                </m:r>
                <m:d>
                  <m:dPr>
                    <m:ctrlPr>
                      <w:rPr>
                        <w:rFonts w:ascii="Cambria Math" w:hAnsi="Cambria Math"/>
                        <w:b w:val="0"/>
                        <w:i/>
                      </w:rPr>
                    </m:ctrlPr>
                  </m:dPr>
                  <m:e>
                    <m:r>
                      <m:rPr>
                        <m:sty m:val="bi"/>
                      </m:rPr>
                      <w:rPr>
                        <w:rFonts w:ascii="Cambria Math" w:hAnsi="Cambria Math"/>
                      </w:rPr>
                      <m:t>z</m:t>
                    </m:r>
                  </m:e>
                </m:d>
              </m:oMath>
            </m:oMathPara>
          </w:p>
        </w:tc>
        <w:tc>
          <w:tcPr>
            <w:tcW w:w="1603" w:type="dxa"/>
          </w:tcPr>
          <w:p w14:paraId="3B0A117F" w14:textId="678B3CD9" w:rsidR="001E5B97" w:rsidRPr="004001F2" w:rsidRDefault="001E5B97" w:rsidP="0053449D">
            <w:pPr>
              <w:pStyle w:val="TabStandard"/>
            </w:pPr>
            <w:r>
              <w:t>Loss (Validierung)</w:t>
            </w:r>
          </w:p>
        </w:tc>
        <w:tc>
          <w:tcPr>
            <w:tcW w:w="982" w:type="dxa"/>
          </w:tcPr>
          <w:p w14:paraId="24435188" w14:textId="539C99BF" w:rsidR="001E5B97" w:rsidRDefault="001E5B97" w:rsidP="0053449D">
            <w:pPr>
              <w:pStyle w:val="TabStandard"/>
            </w:pPr>
            <w:r>
              <w:t>Rang</w:t>
            </w:r>
          </w:p>
        </w:tc>
      </w:tr>
      <w:tr w:rsidR="001E5B97" w14:paraId="38F711D8" w14:textId="459B8567" w:rsidTr="00784512">
        <w:tc>
          <w:tcPr>
            <w:tcW w:w="1537" w:type="dxa"/>
          </w:tcPr>
          <w:p w14:paraId="0CA9FFB4" w14:textId="23C18BCF" w:rsidR="001E5B97" w:rsidRPr="001016B5" w:rsidRDefault="001E5B97" w:rsidP="0053449D">
            <w:pPr>
              <w:pStyle w:val="TabStandard"/>
            </w:pPr>
            <w:r w:rsidRPr="001016B5">
              <w:t>1s_1min_raw</w:t>
            </w:r>
          </w:p>
        </w:tc>
        <w:tc>
          <w:tcPr>
            <w:tcW w:w="877" w:type="dxa"/>
          </w:tcPr>
          <w:p w14:paraId="70C356FB" w14:textId="7C4C9770" w:rsidR="001E5B97" w:rsidRDefault="001E5B97" w:rsidP="0053449D">
            <w:pPr>
              <w:pStyle w:val="TabStandard"/>
            </w:pPr>
            <w:r>
              <w:t>1</w:t>
            </w:r>
          </w:p>
        </w:tc>
        <w:tc>
          <w:tcPr>
            <w:tcW w:w="939" w:type="dxa"/>
          </w:tcPr>
          <w:p w14:paraId="10ECDD0A" w14:textId="5C9CC8B0" w:rsidR="001E5B97" w:rsidRDefault="001E5B97" w:rsidP="0053449D">
            <w:pPr>
              <w:pStyle w:val="TabStandard"/>
            </w:pPr>
            <w:r>
              <w:t>1</w:t>
            </w:r>
          </w:p>
        </w:tc>
        <w:tc>
          <w:tcPr>
            <w:tcW w:w="927" w:type="dxa"/>
          </w:tcPr>
          <w:p w14:paraId="69E873DD" w14:textId="663D38D6" w:rsidR="001E5B97" w:rsidRDefault="001E5B97" w:rsidP="0053449D">
            <w:pPr>
              <w:pStyle w:val="TabStandard"/>
            </w:pPr>
            <w:r>
              <w:t>2</w:t>
            </w:r>
          </w:p>
        </w:tc>
        <w:tc>
          <w:tcPr>
            <w:tcW w:w="1099" w:type="dxa"/>
          </w:tcPr>
          <w:p w14:paraId="15B1DE13" w14:textId="7833BA53" w:rsidR="001E5B97" w:rsidRDefault="001E5B97" w:rsidP="0053449D">
            <w:pPr>
              <w:pStyle w:val="TabStandard"/>
            </w:pPr>
            <w:r>
              <w:t>128</w:t>
            </w:r>
          </w:p>
        </w:tc>
        <w:tc>
          <w:tcPr>
            <w:tcW w:w="1096" w:type="dxa"/>
          </w:tcPr>
          <w:p w14:paraId="63A12AE2" w14:textId="58711A2A" w:rsidR="001E5B97" w:rsidRDefault="00000000" w:rsidP="0053449D">
            <w:pPr>
              <w:pStyle w:val="TabStandard"/>
            </w:pPr>
            <m:oMathPara>
              <m:oMath>
                <m:func>
                  <m:funcPr>
                    <m:ctrlPr>
                      <w:rPr>
                        <w:rFonts w:ascii="Cambria Math" w:hAnsi="Cambria Math"/>
                      </w:rPr>
                    </m:ctrlPr>
                  </m:funcPr>
                  <m:fName>
                    <m:r>
                      <m:rPr>
                        <m:sty m:val="p"/>
                      </m:rPr>
                      <w:rPr>
                        <w:rFonts w:ascii="Cambria Math" w:hAnsi="Cambria Math"/>
                      </w:rPr>
                      <m:t>tanh</m:t>
                    </m:r>
                  </m:fName>
                  <m:e>
                    <m:d>
                      <m:dPr>
                        <m:ctrlPr>
                          <w:rPr>
                            <w:rFonts w:ascii="Cambria Math" w:hAnsi="Cambria Math"/>
                            <w:i/>
                          </w:rPr>
                        </m:ctrlPr>
                      </m:dPr>
                      <m:e>
                        <m:r>
                          <w:rPr>
                            <w:rFonts w:ascii="Cambria Math" w:hAnsi="Cambria Math"/>
                          </w:rPr>
                          <m:t>z</m:t>
                        </m:r>
                      </m:e>
                    </m:d>
                  </m:e>
                </m:func>
              </m:oMath>
            </m:oMathPara>
          </w:p>
        </w:tc>
        <w:tc>
          <w:tcPr>
            <w:tcW w:w="1603" w:type="dxa"/>
          </w:tcPr>
          <w:p w14:paraId="29D51C2A" w14:textId="7B3E8EAF" w:rsidR="001E5B97" w:rsidRDefault="001E5B97" w:rsidP="0053449D">
            <w:pPr>
              <w:pStyle w:val="TabStandard"/>
            </w:pPr>
            <w:r>
              <w:t>0,4562</w:t>
            </w:r>
          </w:p>
        </w:tc>
        <w:tc>
          <w:tcPr>
            <w:tcW w:w="982" w:type="dxa"/>
          </w:tcPr>
          <w:p w14:paraId="7A59A6B1" w14:textId="16FAB3A3" w:rsidR="001E5B97" w:rsidRDefault="00B156BF" w:rsidP="0053449D">
            <w:pPr>
              <w:pStyle w:val="TabStandard"/>
            </w:pPr>
            <w:r>
              <w:t>9</w:t>
            </w:r>
          </w:p>
        </w:tc>
      </w:tr>
      <w:tr w:rsidR="001E5B97" w14:paraId="5AA8D7D9" w14:textId="5C5CD22E" w:rsidTr="00784512">
        <w:tc>
          <w:tcPr>
            <w:tcW w:w="1537" w:type="dxa"/>
          </w:tcPr>
          <w:p w14:paraId="79745AF7" w14:textId="7D01D1E6" w:rsidR="001E5B97" w:rsidRPr="001E5B97" w:rsidRDefault="001E5B97" w:rsidP="0053449D">
            <w:pPr>
              <w:pStyle w:val="TabStandard"/>
            </w:pPr>
            <w:r w:rsidRPr="001E5B97">
              <w:t>1s_1min_mm</w:t>
            </w:r>
          </w:p>
        </w:tc>
        <w:tc>
          <w:tcPr>
            <w:tcW w:w="877" w:type="dxa"/>
          </w:tcPr>
          <w:p w14:paraId="7FD2AB37" w14:textId="0296BAD9" w:rsidR="001E5B97" w:rsidRPr="001E5B97" w:rsidRDefault="001E5B97" w:rsidP="0053449D">
            <w:pPr>
              <w:pStyle w:val="TabStandard"/>
            </w:pPr>
            <w:r w:rsidRPr="001E5B97">
              <w:t>4</w:t>
            </w:r>
          </w:p>
        </w:tc>
        <w:tc>
          <w:tcPr>
            <w:tcW w:w="939" w:type="dxa"/>
          </w:tcPr>
          <w:p w14:paraId="4FFF55FD" w14:textId="21F35CF3" w:rsidR="001E5B97" w:rsidRPr="001E5B97" w:rsidRDefault="001E5B97" w:rsidP="0053449D">
            <w:pPr>
              <w:pStyle w:val="TabStandard"/>
            </w:pPr>
            <w:r w:rsidRPr="001E5B97">
              <w:t>1</w:t>
            </w:r>
          </w:p>
        </w:tc>
        <w:tc>
          <w:tcPr>
            <w:tcW w:w="927" w:type="dxa"/>
          </w:tcPr>
          <w:p w14:paraId="1192B23D" w14:textId="449C90ED" w:rsidR="001E5B97" w:rsidRPr="001E5B97" w:rsidRDefault="001E5B97" w:rsidP="0053449D">
            <w:pPr>
              <w:pStyle w:val="TabStandard"/>
            </w:pPr>
            <w:r w:rsidRPr="001E5B97">
              <w:t>1</w:t>
            </w:r>
          </w:p>
        </w:tc>
        <w:tc>
          <w:tcPr>
            <w:tcW w:w="1099" w:type="dxa"/>
          </w:tcPr>
          <w:p w14:paraId="43CC9425" w14:textId="0E830C21" w:rsidR="001E5B97" w:rsidRPr="001E5B97" w:rsidRDefault="001E5B97" w:rsidP="0053449D">
            <w:pPr>
              <w:pStyle w:val="TabStandard"/>
            </w:pPr>
            <w:r w:rsidRPr="001E5B97">
              <w:t>64</w:t>
            </w:r>
          </w:p>
        </w:tc>
        <w:tc>
          <w:tcPr>
            <w:tcW w:w="1096" w:type="dxa"/>
          </w:tcPr>
          <w:p w14:paraId="1A5C1BF2" w14:textId="4113AEF4" w:rsidR="001E5B97" w:rsidRPr="001E5B97" w:rsidRDefault="00000000" w:rsidP="0053449D">
            <w:pPr>
              <w:pStyle w:val="TabStandard"/>
            </w:pPr>
            <m:oMathPara>
              <m:oMath>
                <m:func>
                  <m:funcPr>
                    <m:ctrlPr>
                      <w:rPr>
                        <w:rFonts w:ascii="Cambria Math" w:hAnsi="Cambria Math"/>
                      </w:rPr>
                    </m:ctrlPr>
                  </m:funcPr>
                  <m:fName>
                    <m:r>
                      <m:rPr>
                        <m:sty m:val="p"/>
                      </m:rPr>
                      <w:rPr>
                        <w:rFonts w:ascii="Cambria Math" w:hAnsi="Cambria Math"/>
                      </w:rPr>
                      <m:t>tanh</m:t>
                    </m:r>
                  </m:fName>
                  <m:e>
                    <m:d>
                      <m:dPr>
                        <m:ctrlPr>
                          <w:rPr>
                            <w:rFonts w:ascii="Cambria Math" w:hAnsi="Cambria Math"/>
                            <w:i/>
                          </w:rPr>
                        </m:ctrlPr>
                      </m:dPr>
                      <m:e>
                        <m:r>
                          <w:rPr>
                            <w:rFonts w:ascii="Cambria Math" w:hAnsi="Cambria Math"/>
                          </w:rPr>
                          <m:t>z</m:t>
                        </m:r>
                      </m:e>
                    </m:d>
                  </m:e>
                </m:func>
              </m:oMath>
            </m:oMathPara>
          </w:p>
        </w:tc>
        <w:tc>
          <w:tcPr>
            <w:tcW w:w="1603" w:type="dxa"/>
          </w:tcPr>
          <w:p w14:paraId="5AD27A22" w14:textId="67B766DC" w:rsidR="001E5B97" w:rsidRPr="001E5B97" w:rsidRDefault="001E5B97" w:rsidP="0053449D">
            <w:pPr>
              <w:pStyle w:val="TabStandard"/>
            </w:pPr>
            <w:r w:rsidRPr="001E5B97">
              <w:t>0,4568</w:t>
            </w:r>
          </w:p>
        </w:tc>
        <w:tc>
          <w:tcPr>
            <w:tcW w:w="982" w:type="dxa"/>
          </w:tcPr>
          <w:p w14:paraId="6FF80E8B" w14:textId="7E0CF91E" w:rsidR="001E5B97" w:rsidRPr="001E5B97" w:rsidRDefault="00B156BF" w:rsidP="0053449D">
            <w:pPr>
              <w:pStyle w:val="TabStandard"/>
            </w:pPr>
            <w:r>
              <w:t>10</w:t>
            </w:r>
          </w:p>
        </w:tc>
      </w:tr>
      <w:tr w:rsidR="001E5B97" w14:paraId="699202E5" w14:textId="1A52D08D" w:rsidTr="00784512">
        <w:tc>
          <w:tcPr>
            <w:tcW w:w="1537" w:type="dxa"/>
          </w:tcPr>
          <w:p w14:paraId="1A6D7DDF" w14:textId="4E630971" w:rsidR="001E5B97" w:rsidRPr="001E5B97" w:rsidRDefault="001E5B97" w:rsidP="0053449D">
            <w:pPr>
              <w:pStyle w:val="TabStandard"/>
            </w:pPr>
            <w:r w:rsidRPr="001E5B97">
              <w:t>1s_2min_raw</w:t>
            </w:r>
          </w:p>
        </w:tc>
        <w:tc>
          <w:tcPr>
            <w:tcW w:w="877" w:type="dxa"/>
          </w:tcPr>
          <w:p w14:paraId="758285E9" w14:textId="2332D14F" w:rsidR="001E5B97" w:rsidRPr="001E5B97" w:rsidRDefault="001E5B97" w:rsidP="0053449D">
            <w:pPr>
              <w:pStyle w:val="TabStandard"/>
            </w:pPr>
            <w:r w:rsidRPr="001E5B97">
              <w:t>4</w:t>
            </w:r>
          </w:p>
        </w:tc>
        <w:tc>
          <w:tcPr>
            <w:tcW w:w="939" w:type="dxa"/>
          </w:tcPr>
          <w:p w14:paraId="2B583ACD" w14:textId="47CCCE51" w:rsidR="001E5B97" w:rsidRPr="001E5B97" w:rsidRDefault="001E5B97" w:rsidP="0053449D">
            <w:pPr>
              <w:pStyle w:val="TabStandard"/>
            </w:pPr>
            <w:r w:rsidRPr="001E5B97">
              <w:t>1</w:t>
            </w:r>
          </w:p>
        </w:tc>
        <w:tc>
          <w:tcPr>
            <w:tcW w:w="927" w:type="dxa"/>
          </w:tcPr>
          <w:p w14:paraId="72D48763" w14:textId="61F41D38" w:rsidR="001E5B97" w:rsidRPr="001E5B97" w:rsidRDefault="001E5B97" w:rsidP="0053449D">
            <w:pPr>
              <w:pStyle w:val="TabStandard"/>
            </w:pPr>
            <w:r w:rsidRPr="001E5B97">
              <w:t>1</w:t>
            </w:r>
          </w:p>
        </w:tc>
        <w:tc>
          <w:tcPr>
            <w:tcW w:w="1099" w:type="dxa"/>
          </w:tcPr>
          <w:p w14:paraId="5E5AD4A7" w14:textId="3D1B603D" w:rsidR="001E5B97" w:rsidRPr="001E5B97" w:rsidRDefault="001E5B97" w:rsidP="0053449D">
            <w:pPr>
              <w:pStyle w:val="TabStandard"/>
            </w:pPr>
            <w:r w:rsidRPr="001E5B97">
              <w:t>64</w:t>
            </w:r>
          </w:p>
        </w:tc>
        <w:tc>
          <w:tcPr>
            <w:tcW w:w="1096" w:type="dxa"/>
          </w:tcPr>
          <w:p w14:paraId="5D9CF5E4" w14:textId="1178A263" w:rsidR="001E5B97" w:rsidRPr="001E5B97" w:rsidRDefault="00000000" w:rsidP="0053449D">
            <w:pPr>
              <w:pStyle w:val="TabStandard"/>
            </w:pPr>
            <m:oMathPara>
              <m:oMath>
                <m:func>
                  <m:funcPr>
                    <m:ctrlPr>
                      <w:rPr>
                        <w:rFonts w:ascii="Cambria Math" w:hAnsi="Cambria Math"/>
                      </w:rPr>
                    </m:ctrlPr>
                  </m:funcPr>
                  <m:fName>
                    <m:r>
                      <m:rPr>
                        <m:sty m:val="p"/>
                      </m:rPr>
                      <w:rPr>
                        <w:rFonts w:ascii="Cambria Math" w:hAnsi="Cambria Math"/>
                      </w:rPr>
                      <m:t>tanh</m:t>
                    </m:r>
                  </m:fName>
                  <m:e>
                    <m:d>
                      <m:dPr>
                        <m:ctrlPr>
                          <w:rPr>
                            <w:rFonts w:ascii="Cambria Math" w:hAnsi="Cambria Math"/>
                            <w:i/>
                          </w:rPr>
                        </m:ctrlPr>
                      </m:dPr>
                      <m:e>
                        <m:r>
                          <w:rPr>
                            <w:rFonts w:ascii="Cambria Math" w:hAnsi="Cambria Math"/>
                          </w:rPr>
                          <m:t>z</m:t>
                        </m:r>
                      </m:e>
                    </m:d>
                  </m:e>
                </m:func>
              </m:oMath>
            </m:oMathPara>
          </w:p>
        </w:tc>
        <w:tc>
          <w:tcPr>
            <w:tcW w:w="1603" w:type="dxa"/>
          </w:tcPr>
          <w:p w14:paraId="53C1DE82" w14:textId="4D55C248" w:rsidR="001E5B97" w:rsidRPr="001E5B97" w:rsidRDefault="001E5B97" w:rsidP="0053449D">
            <w:pPr>
              <w:pStyle w:val="TabStandard"/>
            </w:pPr>
            <w:r w:rsidRPr="001E5B97">
              <w:t>0,4411</w:t>
            </w:r>
          </w:p>
        </w:tc>
        <w:tc>
          <w:tcPr>
            <w:tcW w:w="982" w:type="dxa"/>
          </w:tcPr>
          <w:p w14:paraId="761773FB" w14:textId="09748F78" w:rsidR="001E5B97" w:rsidRPr="001E5B97" w:rsidRDefault="00B156BF" w:rsidP="0053449D">
            <w:pPr>
              <w:pStyle w:val="TabStandard"/>
            </w:pPr>
            <w:r>
              <w:t>6</w:t>
            </w:r>
          </w:p>
        </w:tc>
      </w:tr>
      <w:tr w:rsidR="001E5B97" w14:paraId="71E66B47" w14:textId="7CC95E50" w:rsidTr="00784512">
        <w:tc>
          <w:tcPr>
            <w:tcW w:w="1537" w:type="dxa"/>
          </w:tcPr>
          <w:p w14:paraId="2185E795" w14:textId="73AA57AB" w:rsidR="001E5B97" w:rsidRPr="001016B5" w:rsidRDefault="001E5B97" w:rsidP="0053449D">
            <w:pPr>
              <w:pStyle w:val="TabStandard"/>
            </w:pPr>
            <w:r w:rsidRPr="001016B5">
              <w:t>1s_2min_mm</w:t>
            </w:r>
          </w:p>
        </w:tc>
        <w:tc>
          <w:tcPr>
            <w:tcW w:w="877" w:type="dxa"/>
          </w:tcPr>
          <w:p w14:paraId="2911F12F" w14:textId="42CCACEB" w:rsidR="001E5B97" w:rsidRDefault="001E5B97" w:rsidP="0053449D">
            <w:pPr>
              <w:pStyle w:val="TabStandard"/>
            </w:pPr>
            <w:r>
              <w:t>2</w:t>
            </w:r>
          </w:p>
        </w:tc>
        <w:tc>
          <w:tcPr>
            <w:tcW w:w="939" w:type="dxa"/>
          </w:tcPr>
          <w:p w14:paraId="305E5870" w14:textId="1EF9C1CF" w:rsidR="001E5B97" w:rsidRDefault="001E5B97" w:rsidP="0053449D">
            <w:pPr>
              <w:pStyle w:val="TabStandard"/>
            </w:pPr>
            <w:r>
              <w:t>2</w:t>
            </w:r>
          </w:p>
        </w:tc>
        <w:tc>
          <w:tcPr>
            <w:tcW w:w="927" w:type="dxa"/>
          </w:tcPr>
          <w:p w14:paraId="2E739BA7" w14:textId="2AC0AD1A" w:rsidR="001E5B97" w:rsidRDefault="001E5B97" w:rsidP="0053449D">
            <w:pPr>
              <w:pStyle w:val="TabStandard"/>
            </w:pPr>
            <w:r>
              <w:t>2</w:t>
            </w:r>
          </w:p>
        </w:tc>
        <w:tc>
          <w:tcPr>
            <w:tcW w:w="1099" w:type="dxa"/>
          </w:tcPr>
          <w:p w14:paraId="24271CC7" w14:textId="4570082D" w:rsidR="001E5B97" w:rsidRDefault="001E5B97" w:rsidP="0053449D">
            <w:pPr>
              <w:pStyle w:val="TabStandard"/>
            </w:pPr>
            <w:r>
              <w:t>128</w:t>
            </w:r>
          </w:p>
        </w:tc>
        <w:tc>
          <w:tcPr>
            <w:tcW w:w="1096" w:type="dxa"/>
          </w:tcPr>
          <w:p w14:paraId="0B87C03C" w14:textId="46584930" w:rsidR="001E5B97" w:rsidRDefault="00000000" w:rsidP="0053449D">
            <w:pPr>
              <w:pStyle w:val="TabStandard"/>
            </w:pPr>
            <m:oMathPara>
              <m:oMath>
                <m:func>
                  <m:funcPr>
                    <m:ctrlPr>
                      <w:rPr>
                        <w:rFonts w:ascii="Cambria Math" w:hAnsi="Cambria Math"/>
                      </w:rPr>
                    </m:ctrlPr>
                  </m:funcPr>
                  <m:fName>
                    <m:r>
                      <m:rPr>
                        <m:sty m:val="p"/>
                      </m:rPr>
                      <w:rPr>
                        <w:rFonts w:ascii="Cambria Math" w:hAnsi="Cambria Math"/>
                      </w:rPr>
                      <m:t>tanh</m:t>
                    </m:r>
                  </m:fName>
                  <m:e>
                    <m:d>
                      <m:dPr>
                        <m:ctrlPr>
                          <w:rPr>
                            <w:rFonts w:ascii="Cambria Math" w:hAnsi="Cambria Math"/>
                            <w:i/>
                          </w:rPr>
                        </m:ctrlPr>
                      </m:dPr>
                      <m:e>
                        <m:r>
                          <w:rPr>
                            <w:rFonts w:ascii="Cambria Math" w:hAnsi="Cambria Math"/>
                          </w:rPr>
                          <m:t>z</m:t>
                        </m:r>
                      </m:e>
                    </m:d>
                  </m:e>
                </m:func>
              </m:oMath>
            </m:oMathPara>
          </w:p>
        </w:tc>
        <w:tc>
          <w:tcPr>
            <w:tcW w:w="1603" w:type="dxa"/>
          </w:tcPr>
          <w:p w14:paraId="47A956EF" w14:textId="589A9189" w:rsidR="001E5B97" w:rsidRDefault="001E5B97" w:rsidP="0053449D">
            <w:pPr>
              <w:pStyle w:val="TabStandard"/>
            </w:pPr>
            <w:r>
              <w:t>0,4644</w:t>
            </w:r>
          </w:p>
        </w:tc>
        <w:tc>
          <w:tcPr>
            <w:tcW w:w="982" w:type="dxa"/>
          </w:tcPr>
          <w:p w14:paraId="54342643" w14:textId="7D2B2CF5" w:rsidR="001E5B97" w:rsidRDefault="001E5B97" w:rsidP="0053449D">
            <w:pPr>
              <w:pStyle w:val="TabStandard"/>
            </w:pPr>
            <w:r>
              <w:t>1</w:t>
            </w:r>
            <w:r w:rsidR="00B156BF">
              <w:t>1</w:t>
            </w:r>
          </w:p>
        </w:tc>
      </w:tr>
      <w:tr w:rsidR="001E5B97" w14:paraId="43B28E1D" w14:textId="6FACB446" w:rsidTr="00784512">
        <w:tc>
          <w:tcPr>
            <w:tcW w:w="1537" w:type="dxa"/>
          </w:tcPr>
          <w:p w14:paraId="2FAE6673" w14:textId="0C21C455" w:rsidR="001E5B97" w:rsidRPr="001016B5" w:rsidRDefault="001E5B97" w:rsidP="0053449D">
            <w:pPr>
              <w:pStyle w:val="TabStandard"/>
            </w:pPr>
            <w:r w:rsidRPr="001016B5">
              <w:t>1s_4min_raw</w:t>
            </w:r>
          </w:p>
        </w:tc>
        <w:tc>
          <w:tcPr>
            <w:tcW w:w="877" w:type="dxa"/>
          </w:tcPr>
          <w:p w14:paraId="509D13BB" w14:textId="6AE7BC86" w:rsidR="001E5B97" w:rsidRDefault="001E5B97" w:rsidP="0053449D">
            <w:pPr>
              <w:pStyle w:val="TabStandard"/>
            </w:pPr>
            <w:r>
              <w:t>4</w:t>
            </w:r>
          </w:p>
        </w:tc>
        <w:tc>
          <w:tcPr>
            <w:tcW w:w="939" w:type="dxa"/>
          </w:tcPr>
          <w:p w14:paraId="350AD17D" w14:textId="0D077ED9" w:rsidR="001E5B97" w:rsidRDefault="001E5B97" w:rsidP="0053449D">
            <w:pPr>
              <w:pStyle w:val="TabStandard"/>
            </w:pPr>
            <w:r>
              <w:t>2</w:t>
            </w:r>
          </w:p>
        </w:tc>
        <w:tc>
          <w:tcPr>
            <w:tcW w:w="927" w:type="dxa"/>
          </w:tcPr>
          <w:p w14:paraId="7B13791B" w14:textId="71F04D5F" w:rsidR="001E5B97" w:rsidRDefault="001E5B97" w:rsidP="0053449D">
            <w:pPr>
              <w:pStyle w:val="TabStandard"/>
            </w:pPr>
            <w:r>
              <w:t>1</w:t>
            </w:r>
          </w:p>
        </w:tc>
        <w:tc>
          <w:tcPr>
            <w:tcW w:w="1099" w:type="dxa"/>
          </w:tcPr>
          <w:p w14:paraId="3519F2B3" w14:textId="1D23ECE7" w:rsidR="001E5B97" w:rsidRDefault="001E5B97" w:rsidP="0053449D">
            <w:pPr>
              <w:pStyle w:val="TabStandard"/>
            </w:pPr>
            <w:r>
              <w:t>128</w:t>
            </w:r>
          </w:p>
        </w:tc>
        <w:tc>
          <w:tcPr>
            <w:tcW w:w="1096" w:type="dxa"/>
          </w:tcPr>
          <w:p w14:paraId="3F809A77" w14:textId="0F9FCABE" w:rsidR="001E5B97" w:rsidRDefault="00000000" w:rsidP="0053449D">
            <w:pPr>
              <w:pStyle w:val="TabStandard"/>
            </w:pPr>
            <m:oMathPara>
              <m:oMath>
                <m:func>
                  <m:funcPr>
                    <m:ctrlPr>
                      <w:rPr>
                        <w:rFonts w:ascii="Cambria Math" w:hAnsi="Cambria Math"/>
                      </w:rPr>
                    </m:ctrlPr>
                  </m:funcPr>
                  <m:fName>
                    <m:r>
                      <m:rPr>
                        <m:sty m:val="p"/>
                      </m:rPr>
                      <w:rPr>
                        <w:rFonts w:ascii="Cambria Math" w:hAnsi="Cambria Math"/>
                      </w:rPr>
                      <m:t>tanh</m:t>
                    </m:r>
                  </m:fName>
                  <m:e>
                    <m:d>
                      <m:dPr>
                        <m:ctrlPr>
                          <w:rPr>
                            <w:rFonts w:ascii="Cambria Math" w:hAnsi="Cambria Math"/>
                            <w:i/>
                          </w:rPr>
                        </m:ctrlPr>
                      </m:dPr>
                      <m:e>
                        <m:r>
                          <w:rPr>
                            <w:rFonts w:ascii="Cambria Math" w:hAnsi="Cambria Math"/>
                          </w:rPr>
                          <m:t>z</m:t>
                        </m:r>
                      </m:e>
                    </m:d>
                  </m:e>
                </m:func>
              </m:oMath>
            </m:oMathPara>
          </w:p>
        </w:tc>
        <w:tc>
          <w:tcPr>
            <w:tcW w:w="1603" w:type="dxa"/>
          </w:tcPr>
          <w:p w14:paraId="299EFB1E" w14:textId="4D4714E9" w:rsidR="001E5B97" w:rsidRDefault="001E5B97" w:rsidP="0053449D">
            <w:pPr>
              <w:pStyle w:val="TabStandard"/>
            </w:pPr>
            <w:r>
              <w:t>0,4136</w:t>
            </w:r>
          </w:p>
        </w:tc>
        <w:tc>
          <w:tcPr>
            <w:tcW w:w="982" w:type="dxa"/>
          </w:tcPr>
          <w:p w14:paraId="4F8CDCC3" w14:textId="519B8DA3" w:rsidR="001E5B97" w:rsidRDefault="00B156BF" w:rsidP="0053449D">
            <w:pPr>
              <w:pStyle w:val="TabStandard"/>
            </w:pPr>
            <w:r>
              <w:t>3</w:t>
            </w:r>
          </w:p>
        </w:tc>
      </w:tr>
      <w:tr w:rsidR="001E5B97" w14:paraId="646E2F6A" w14:textId="69FDFE14" w:rsidTr="00784512">
        <w:tc>
          <w:tcPr>
            <w:tcW w:w="1537" w:type="dxa"/>
          </w:tcPr>
          <w:p w14:paraId="34B936AA" w14:textId="1DE76932" w:rsidR="001E5B97" w:rsidRPr="001016B5" w:rsidRDefault="001E5B97" w:rsidP="0053449D">
            <w:pPr>
              <w:pStyle w:val="TabStandard"/>
            </w:pPr>
            <w:r w:rsidRPr="001016B5">
              <w:t>1s_4min_mm</w:t>
            </w:r>
          </w:p>
        </w:tc>
        <w:tc>
          <w:tcPr>
            <w:tcW w:w="877" w:type="dxa"/>
          </w:tcPr>
          <w:p w14:paraId="4072F139" w14:textId="737432C7" w:rsidR="001E5B97" w:rsidRDefault="001E5B97" w:rsidP="0053449D">
            <w:pPr>
              <w:pStyle w:val="TabStandard"/>
            </w:pPr>
            <w:r>
              <w:t>4</w:t>
            </w:r>
          </w:p>
        </w:tc>
        <w:tc>
          <w:tcPr>
            <w:tcW w:w="939" w:type="dxa"/>
          </w:tcPr>
          <w:p w14:paraId="149CECE7" w14:textId="0B6A472D" w:rsidR="001E5B97" w:rsidRDefault="001E5B97" w:rsidP="0053449D">
            <w:pPr>
              <w:pStyle w:val="TabStandard"/>
            </w:pPr>
            <w:r>
              <w:t>1</w:t>
            </w:r>
          </w:p>
        </w:tc>
        <w:tc>
          <w:tcPr>
            <w:tcW w:w="927" w:type="dxa"/>
          </w:tcPr>
          <w:p w14:paraId="6339218C" w14:textId="38905412" w:rsidR="001E5B97" w:rsidRDefault="001E5B97" w:rsidP="0053449D">
            <w:pPr>
              <w:pStyle w:val="TabStandard"/>
            </w:pPr>
            <w:r>
              <w:t>2</w:t>
            </w:r>
          </w:p>
        </w:tc>
        <w:tc>
          <w:tcPr>
            <w:tcW w:w="1099" w:type="dxa"/>
          </w:tcPr>
          <w:p w14:paraId="21C8EA94" w14:textId="71B1E1BC" w:rsidR="001E5B97" w:rsidRDefault="001E5B97" w:rsidP="0053449D">
            <w:pPr>
              <w:pStyle w:val="TabStandard"/>
            </w:pPr>
            <w:r>
              <w:t>64</w:t>
            </w:r>
          </w:p>
        </w:tc>
        <w:tc>
          <w:tcPr>
            <w:tcW w:w="1096" w:type="dxa"/>
          </w:tcPr>
          <w:p w14:paraId="33DBE6C4" w14:textId="149049A6" w:rsidR="001E5B97" w:rsidRDefault="00000000" w:rsidP="0053449D">
            <w:pPr>
              <w:pStyle w:val="TabStandard"/>
            </w:pPr>
            <m:oMathPara>
              <m:oMath>
                <m:func>
                  <m:funcPr>
                    <m:ctrlPr>
                      <w:rPr>
                        <w:rFonts w:ascii="Cambria Math" w:hAnsi="Cambria Math"/>
                      </w:rPr>
                    </m:ctrlPr>
                  </m:funcPr>
                  <m:fName>
                    <m:r>
                      <m:rPr>
                        <m:sty m:val="p"/>
                      </m:rPr>
                      <w:rPr>
                        <w:rFonts w:ascii="Cambria Math" w:hAnsi="Cambria Math"/>
                      </w:rPr>
                      <m:t>tanh</m:t>
                    </m:r>
                  </m:fName>
                  <m:e>
                    <m:d>
                      <m:dPr>
                        <m:ctrlPr>
                          <w:rPr>
                            <w:rFonts w:ascii="Cambria Math" w:hAnsi="Cambria Math"/>
                            <w:i/>
                          </w:rPr>
                        </m:ctrlPr>
                      </m:dPr>
                      <m:e>
                        <m:r>
                          <w:rPr>
                            <w:rFonts w:ascii="Cambria Math" w:hAnsi="Cambria Math"/>
                          </w:rPr>
                          <m:t>z</m:t>
                        </m:r>
                      </m:e>
                    </m:d>
                  </m:e>
                </m:func>
              </m:oMath>
            </m:oMathPara>
          </w:p>
        </w:tc>
        <w:tc>
          <w:tcPr>
            <w:tcW w:w="1603" w:type="dxa"/>
          </w:tcPr>
          <w:p w14:paraId="1630AD1F" w14:textId="1F104439" w:rsidR="001E5B97" w:rsidRDefault="001E5B97" w:rsidP="0053449D">
            <w:pPr>
              <w:pStyle w:val="TabStandard"/>
            </w:pPr>
            <w:r>
              <w:t>0,4149</w:t>
            </w:r>
          </w:p>
        </w:tc>
        <w:tc>
          <w:tcPr>
            <w:tcW w:w="982" w:type="dxa"/>
          </w:tcPr>
          <w:p w14:paraId="50092BEB" w14:textId="2ADEED4E" w:rsidR="001E5B97" w:rsidRDefault="00B156BF" w:rsidP="0053449D">
            <w:pPr>
              <w:pStyle w:val="TabStandard"/>
            </w:pPr>
            <w:r>
              <w:t>4</w:t>
            </w:r>
          </w:p>
        </w:tc>
      </w:tr>
      <w:tr w:rsidR="001E5B97" w14:paraId="6DE22F88" w14:textId="0AE6AA5F" w:rsidTr="00784512">
        <w:tc>
          <w:tcPr>
            <w:tcW w:w="1537" w:type="dxa"/>
          </w:tcPr>
          <w:p w14:paraId="178AA101" w14:textId="1A233D43" w:rsidR="001E5B97" w:rsidRPr="00B156BF" w:rsidRDefault="001E5B97" w:rsidP="0053449D">
            <w:pPr>
              <w:pStyle w:val="TabStandard"/>
            </w:pPr>
            <w:r w:rsidRPr="00B156BF">
              <w:t>2s_1min_raw</w:t>
            </w:r>
          </w:p>
        </w:tc>
        <w:tc>
          <w:tcPr>
            <w:tcW w:w="877" w:type="dxa"/>
          </w:tcPr>
          <w:p w14:paraId="3C4F550B" w14:textId="445CA362" w:rsidR="001E5B97" w:rsidRPr="00B156BF" w:rsidRDefault="00335940" w:rsidP="0053449D">
            <w:pPr>
              <w:pStyle w:val="TabStandard"/>
            </w:pPr>
            <w:r w:rsidRPr="00B156BF">
              <w:t>4</w:t>
            </w:r>
          </w:p>
        </w:tc>
        <w:tc>
          <w:tcPr>
            <w:tcW w:w="939" w:type="dxa"/>
          </w:tcPr>
          <w:p w14:paraId="4A7E4AE1" w14:textId="73A4F635" w:rsidR="001E5B97" w:rsidRPr="00B156BF" w:rsidRDefault="001E5B97" w:rsidP="0053449D">
            <w:pPr>
              <w:pStyle w:val="TabStandard"/>
            </w:pPr>
            <w:r w:rsidRPr="00B156BF">
              <w:t>1</w:t>
            </w:r>
          </w:p>
        </w:tc>
        <w:tc>
          <w:tcPr>
            <w:tcW w:w="927" w:type="dxa"/>
          </w:tcPr>
          <w:p w14:paraId="6A0B894E" w14:textId="03F6B185" w:rsidR="001E5B97" w:rsidRPr="00B156BF" w:rsidRDefault="00335940" w:rsidP="0053449D">
            <w:pPr>
              <w:pStyle w:val="TabStandard"/>
            </w:pPr>
            <w:r w:rsidRPr="00B156BF">
              <w:t>2</w:t>
            </w:r>
          </w:p>
        </w:tc>
        <w:tc>
          <w:tcPr>
            <w:tcW w:w="1099" w:type="dxa"/>
          </w:tcPr>
          <w:p w14:paraId="579F60EF" w14:textId="6EF4A8C0" w:rsidR="001E5B97" w:rsidRPr="00B156BF" w:rsidRDefault="001E5B97" w:rsidP="0053449D">
            <w:pPr>
              <w:pStyle w:val="TabStandard"/>
            </w:pPr>
            <w:r w:rsidRPr="00B156BF">
              <w:t>64</w:t>
            </w:r>
          </w:p>
        </w:tc>
        <w:tc>
          <w:tcPr>
            <w:tcW w:w="1096" w:type="dxa"/>
          </w:tcPr>
          <w:p w14:paraId="1856845F" w14:textId="6233D75D" w:rsidR="001E5B97" w:rsidRPr="00B156BF" w:rsidRDefault="00000000" w:rsidP="0053449D">
            <w:pPr>
              <w:pStyle w:val="TabStandard"/>
            </w:pPr>
            <m:oMathPara>
              <m:oMath>
                <m:func>
                  <m:funcPr>
                    <m:ctrlPr>
                      <w:rPr>
                        <w:rFonts w:ascii="Cambria Math" w:hAnsi="Cambria Math"/>
                      </w:rPr>
                    </m:ctrlPr>
                  </m:funcPr>
                  <m:fName>
                    <m:r>
                      <m:rPr>
                        <m:sty m:val="p"/>
                      </m:rPr>
                      <w:rPr>
                        <w:rFonts w:ascii="Cambria Math" w:hAnsi="Cambria Math"/>
                      </w:rPr>
                      <m:t>tanh</m:t>
                    </m:r>
                  </m:fName>
                  <m:e>
                    <m:d>
                      <m:dPr>
                        <m:ctrlPr>
                          <w:rPr>
                            <w:rFonts w:ascii="Cambria Math" w:hAnsi="Cambria Math"/>
                            <w:i/>
                          </w:rPr>
                        </m:ctrlPr>
                      </m:dPr>
                      <m:e>
                        <m:r>
                          <w:rPr>
                            <w:rFonts w:ascii="Cambria Math" w:hAnsi="Cambria Math"/>
                          </w:rPr>
                          <m:t>z</m:t>
                        </m:r>
                      </m:e>
                    </m:d>
                  </m:e>
                </m:func>
              </m:oMath>
            </m:oMathPara>
          </w:p>
        </w:tc>
        <w:tc>
          <w:tcPr>
            <w:tcW w:w="1603" w:type="dxa"/>
          </w:tcPr>
          <w:p w14:paraId="4A20F84B" w14:textId="3AD3E83D" w:rsidR="001E5B97" w:rsidRPr="00B156BF" w:rsidRDefault="001E5B97" w:rsidP="0053449D">
            <w:pPr>
              <w:pStyle w:val="TabStandard"/>
            </w:pPr>
            <w:r w:rsidRPr="00B156BF">
              <w:t>0,4</w:t>
            </w:r>
            <w:r w:rsidR="00335940" w:rsidRPr="00B156BF">
              <w:t>534</w:t>
            </w:r>
          </w:p>
        </w:tc>
        <w:tc>
          <w:tcPr>
            <w:tcW w:w="982" w:type="dxa"/>
          </w:tcPr>
          <w:p w14:paraId="4E22A360" w14:textId="0BB45818" w:rsidR="001E5B97" w:rsidRPr="00B156BF" w:rsidRDefault="00B156BF" w:rsidP="0053449D">
            <w:pPr>
              <w:pStyle w:val="TabStandard"/>
            </w:pPr>
            <w:r>
              <w:t>8</w:t>
            </w:r>
          </w:p>
        </w:tc>
      </w:tr>
      <w:tr w:rsidR="001E5B97" w14:paraId="60D3E251" w14:textId="21E281CD" w:rsidTr="00784512">
        <w:tc>
          <w:tcPr>
            <w:tcW w:w="1537" w:type="dxa"/>
          </w:tcPr>
          <w:p w14:paraId="65560A2D" w14:textId="4A38CE45" w:rsidR="001E5B97" w:rsidRPr="00B156BF" w:rsidRDefault="001E5B97" w:rsidP="0053449D">
            <w:pPr>
              <w:pStyle w:val="TabStandard"/>
            </w:pPr>
            <w:r w:rsidRPr="00B156BF">
              <w:t>2s_1min_mm</w:t>
            </w:r>
          </w:p>
        </w:tc>
        <w:tc>
          <w:tcPr>
            <w:tcW w:w="877" w:type="dxa"/>
          </w:tcPr>
          <w:p w14:paraId="30D1510B" w14:textId="3E5056B4" w:rsidR="001E5B97" w:rsidRPr="00B156BF" w:rsidRDefault="001E5B97" w:rsidP="0053449D">
            <w:pPr>
              <w:pStyle w:val="TabStandard"/>
            </w:pPr>
            <w:r w:rsidRPr="00B156BF">
              <w:t>4</w:t>
            </w:r>
          </w:p>
        </w:tc>
        <w:tc>
          <w:tcPr>
            <w:tcW w:w="939" w:type="dxa"/>
          </w:tcPr>
          <w:p w14:paraId="691EE4AA" w14:textId="5107AD7B" w:rsidR="001E5B97" w:rsidRPr="00B156BF" w:rsidRDefault="001E5B97" w:rsidP="0053449D">
            <w:pPr>
              <w:pStyle w:val="TabStandard"/>
            </w:pPr>
            <w:r w:rsidRPr="00B156BF">
              <w:t>1</w:t>
            </w:r>
          </w:p>
        </w:tc>
        <w:tc>
          <w:tcPr>
            <w:tcW w:w="927" w:type="dxa"/>
          </w:tcPr>
          <w:p w14:paraId="61374D82" w14:textId="0170B6CA" w:rsidR="001E5B97" w:rsidRPr="00B156BF" w:rsidRDefault="001E5B97" w:rsidP="0053449D">
            <w:pPr>
              <w:pStyle w:val="TabStandard"/>
            </w:pPr>
            <w:r w:rsidRPr="00B156BF">
              <w:t>1</w:t>
            </w:r>
          </w:p>
        </w:tc>
        <w:tc>
          <w:tcPr>
            <w:tcW w:w="1099" w:type="dxa"/>
          </w:tcPr>
          <w:p w14:paraId="21A568D1" w14:textId="3D713C90" w:rsidR="001E5B97" w:rsidRPr="00B156BF" w:rsidRDefault="001E5B97" w:rsidP="0053449D">
            <w:pPr>
              <w:pStyle w:val="TabStandard"/>
            </w:pPr>
            <w:r w:rsidRPr="00B156BF">
              <w:t>64</w:t>
            </w:r>
          </w:p>
        </w:tc>
        <w:tc>
          <w:tcPr>
            <w:tcW w:w="1096" w:type="dxa"/>
          </w:tcPr>
          <w:p w14:paraId="61B2E5AD" w14:textId="43172072" w:rsidR="001E5B97" w:rsidRPr="00B156BF" w:rsidRDefault="00000000" w:rsidP="0053449D">
            <w:pPr>
              <w:pStyle w:val="TabStandard"/>
            </w:pPr>
            <m:oMathPara>
              <m:oMath>
                <m:func>
                  <m:funcPr>
                    <m:ctrlPr>
                      <w:rPr>
                        <w:rFonts w:ascii="Cambria Math" w:hAnsi="Cambria Math"/>
                      </w:rPr>
                    </m:ctrlPr>
                  </m:funcPr>
                  <m:fName>
                    <m:r>
                      <m:rPr>
                        <m:sty m:val="p"/>
                      </m:rPr>
                      <w:rPr>
                        <w:rFonts w:ascii="Cambria Math" w:hAnsi="Cambria Math"/>
                      </w:rPr>
                      <m:t>tanh</m:t>
                    </m:r>
                  </m:fName>
                  <m:e>
                    <m:d>
                      <m:dPr>
                        <m:ctrlPr>
                          <w:rPr>
                            <w:rFonts w:ascii="Cambria Math" w:hAnsi="Cambria Math"/>
                            <w:i/>
                          </w:rPr>
                        </m:ctrlPr>
                      </m:dPr>
                      <m:e>
                        <m:r>
                          <w:rPr>
                            <w:rFonts w:ascii="Cambria Math" w:hAnsi="Cambria Math"/>
                          </w:rPr>
                          <m:t>z</m:t>
                        </m:r>
                      </m:e>
                    </m:d>
                  </m:e>
                </m:func>
              </m:oMath>
            </m:oMathPara>
          </w:p>
        </w:tc>
        <w:tc>
          <w:tcPr>
            <w:tcW w:w="1603" w:type="dxa"/>
          </w:tcPr>
          <w:p w14:paraId="27221031" w14:textId="185E3739" w:rsidR="001E5B97" w:rsidRPr="00B156BF" w:rsidRDefault="001E5B97" w:rsidP="0053449D">
            <w:pPr>
              <w:pStyle w:val="TabStandard"/>
            </w:pPr>
            <w:r w:rsidRPr="00B156BF">
              <w:t>0,4</w:t>
            </w:r>
            <w:r w:rsidR="00335940" w:rsidRPr="00B156BF">
              <w:t>652</w:t>
            </w:r>
          </w:p>
        </w:tc>
        <w:tc>
          <w:tcPr>
            <w:tcW w:w="982" w:type="dxa"/>
          </w:tcPr>
          <w:p w14:paraId="099A6CD8" w14:textId="532CCBE1" w:rsidR="001E5B97" w:rsidRPr="00B156BF" w:rsidRDefault="001E5B97" w:rsidP="0053449D">
            <w:pPr>
              <w:pStyle w:val="TabStandard"/>
            </w:pPr>
            <w:r w:rsidRPr="00B156BF">
              <w:t>12</w:t>
            </w:r>
          </w:p>
        </w:tc>
      </w:tr>
      <w:tr w:rsidR="001E5B97" w14:paraId="44D38ED3" w14:textId="044E4602" w:rsidTr="00784512">
        <w:tc>
          <w:tcPr>
            <w:tcW w:w="1537" w:type="dxa"/>
          </w:tcPr>
          <w:p w14:paraId="0F4BB128" w14:textId="12AB701F" w:rsidR="001E5B97" w:rsidRPr="00B156BF" w:rsidRDefault="001E5B97" w:rsidP="0053449D">
            <w:pPr>
              <w:pStyle w:val="TabStandard"/>
            </w:pPr>
            <w:r w:rsidRPr="00B156BF">
              <w:t>2s_2min_raw</w:t>
            </w:r>
          </w:p>
        </w:tc>
        <w:tc>
          <w:tcPr>
            <w:tcW w:w="877" w:type="dxa"/>
          </w:tcPr>
          <w:p w14:paraId="65D7FEB5" w14:textId="68D777C3" w:rsidR="001E5B97" w:rsidRPr="00B156BF" w:rsidRDefault="001E5B97" w:rsidP="0053449D">
            <w:pPr>
              <w:pStyle w:val="TabStandard"/>
            </w:pPr>
            <w:r w:rsidRPr="00B156BF">
              <w:t>4</w:t>
            </w:r>
          </w:p>
        </w:tc>
        <w:tc>
          <w:tcPr>
            <w:tcW w:w="939" w:type="dxa"/>
          </w:tcPr>
          <w:p w14:paraId="2A5341EB" w14:textId="58B1993A" w:rsidR="001E5B97" w:rsidRPr="00B156BF" w:rsidRDefault="00335940" w:rsidP="0053449D">
            <w:pPr>
              <w:pStyle w:val="TabStandard"/>
            </w:pPr>
            <w:r w:rsidRPr="00B156BF">
              <w:t>1</w:t>
            </w:r>
          </w:p>
        </w:tc>
        <w:tc>
          <w:tcPr>
            <w:tcW w:w="927" w:type="dxa"/>
          </w:tcPr>
          <w:p w14:paraId="571497E1" w14:textId="54E55B7C" w:rsidR="001E5B97" w:rsidRPr="00B156BF" w:rsidRDefault="001E5B97" w:rsidP="0053449D">
            <w:pPr>
              <w:pStyle w:val="TabStandard"/>
            </w:pPr>
            <w:r w:rsidRPr="00B156BF">
              <w:t>2</w:t>
            </w:r>
          </w:p>
        </w:tc>
        <w:tc>
          <w:tcPr>
            <w:tcW w:w="1099" w:type="dxa"/>
          </w:tcPr>
          <w:p w14:paraId="4C1385D4" w14:textId="54E4E13C" w:rsidR="001E5B97" w:rsidRPr="00B156BF" w:rsidRDefault="001E5B97" w:rsidP="0053449D">
            <w:pPr>
              <w:pStyle w:val="TabStandard"/>
            </w:pPr>
            <w:r w:rsidRPr="00B156BF">
              <w:t>64</w:t>
            </w:r>
          </w:p>
        </w:tc>
        <w:tc>
          <w:tcPr>
            <w:tcW w:w="1096" w:type="dxa"/>
          </w:tcPr>
          <w:p w14:paraId="2401EFDB" w14:textId="1C3B705D" w:rsidR="001E5B97" w:rsidRPr="00B156BF" w:rsidRDefault="00000000" w:rsidP="0053449D">
            <w:pPr>
              <w:pStyle w:val="TabStandard"/>
            </w:pPr>
            <m:oMathPara>
              <m:oMath>
                <m:func>
                  <m:funcPr>
                    <m:ctrlPr>
                      <w:rPr>
                        <w:rFonts w:ascii="Cambria Math" w:hAnsi="Cambria Math"/>
                      </w:rPr>
                    </m:ctrlPr>
                  </m:funcPr>
                  <m:fName>
                    <m:r>
                      <m:rPr>
                        <m:sty m:val="p"/>
                      </m:rPr>
                      <w:rPr>
                        <w:rFonts w:ascii="Cambria Math" w:hAnsi="Cambria Math"/>
                      </w:rPr>
                      <m:t>tanh</m:t>
                    </m:r>
                  </m:fName>
                  <m:e>
                    <m:d>
                      <m:dPr>
                        <m:ctrlPr>
                          <w:rPr>
                            <w:rFonts w:ascii="Cambria Math" w:hAnsi="Cambria Math"/>
                            <w:i/>
                          </w:rPr>
                        </m:ctrlPr>
                      </m:dPr>
                      <m:e>
                        <m:r>
                          <w:rPr>
                            <w:rFonts w:ascii="Cambria Math" w:hAnsi="Cambria Math"/>
                          </w:rPr>
                          <m:t>z</m:t>
                        </m:r>
                      </m:e>
                    </m:d>
                  </m:e>
                </m:func>
              </m:oMath>
            </m:oMathPara>
          </w:p>
        </w:tc>
        <w:tc>
          <w:tcPr>
            <w:tcW w:w="1603" w:type="dxa"/>
          </w:tcPr>
          <w:p w14:paraId="795B763A" w14:textId="7768105A" w:rsidR="001E5B97" w:rsidRPr="00B156BF" w:rsidRDefault="001E5B97" w:rsidP="0053449D">
            <w:pPr>
              <w:pStyle w:val="TabStandard"/>
            </w:pPr>
            <w:r w:rsidRPr="00B156BF">
              <w:t>0,4</w:t>
            </w:r>
            <w:r w:rsidR="00335940" w:rsidRPr="00B156BF">
              <w:t>282</w:t>
            </w:r>
          </w:p>
        </w:tc>
        <w:tc>
          <w:tcPr>
            <w:tcW w:w="982" w:type="dxa"/>
          </w:tcPr>
          <w:p w14:paraId="49E05C4B" w14:textId="53AB3343" w:rsidR="001E5B97" w:rsidRPr="00B156BF" w:rsidRDefault="00B156BF" w:rsidP="0053449D">
            <w:pPr>
              <w:pStyle w:val="TabStandard"/>
            </w:pPr>
            <w:r>
              <w:t>5</w:t>
            </w:r>
          </w:p>
        </w:tc>
      </w:tr>
      <w:tr w:rsidR="00784512" w14:paraId="2C599E62" w14:textId="3F419179" w:rsidTr="00784512">
        <w:tc>
          <w:tcPr>
            <w:tcW w:w="1537" w:type="dxa"/>
          </w:tcPr>
          <w:p w14:paraId="1B1D9AF9" w14:textId="61107A39" w:rsidR="00784512" w:rsidRPr="00B156BF" w:rsidRDefault="00784512" w:rsidP="00784512">
            <w:pPr>
              <w:pStyle w:val="TabStandard"/>
            </w:pPr>
            <w:r w:rsidRPr="00B156BF">
              <w:t>2s_2min_mm</w:t>
            </w:r>
          </w:p>
        </w:tc>
        <w:tc>
          <w:tcPr>
            <w:tcW w:w="877" w:type="dxa"/>
          </w:tcPr>
          <w:p w14:paraId="59CEF69B" w14:textId="43762656" w:rsidR="00784512" w:rsidRPr="00B156BF" w:rsidRDefault="00784512" w:rsidP="00784512">
            <w:pPr>
              <w:pStyle w:val="TabStandard"/>
            </w:pPr>
            <w:r w:rsidRPr="00B156BF">
              <w:t>4</w:t>
            </w:r>
          </w:p>
        </w:tc>
        <w:tc>
          <w:tcPr>
            <w:tcW w:w="939" w:type="dxa"/>
          </w:tcPr>
          <w:p w14:paraId="73D78254" w14:textId="4DDFD1BF" w:rsidR="00784512" w:rsidRPr="00B156BF" w:rsidRDefault="00784512" w:rsidP="00784512">
            <w:pPr>
              <w:pStyle w:val="TabStandard"/>
            </w:pPr>
            <w:r w:rsidRPr="00B156BF">
              <w:t>1</w:t>
            </w:r>
          </w:p>
        </w:tc>
        <w:tc>
          <w:tcPr>
            <w:tcW w:w="927" w:type="dxa"/>
          </w:tcPr>
          <w:p w14:paraId="2DAFD18B" w14:textId="40310728" w:rsidR="00784512" w:rsidRPr="00B156BF" w:rsidRDefault="00784512" w:rsidP="00784512">
            <w:pPr>
              <w:pStyle w:val="TabStandard"/>
            </w:pPr>
            <w:r w:rsidRPr="00B156BF">
              <w:t>1</w:t>
            </w:r>
          </w:p>
        </w:tc>
        <w:tc>
          <w:tcPr>
            <w:tcW w:w="1099" w:type="dxa"/>
          </w:tcPr>
          <w:p w14:paraId="4D06933E" w14:textId="406443BD" w:rsidR="00784512" w:rsidRPr="00B156BF" w:rsidRDefault="00784512" w:rsidP="00784512">
            <w:pPr>
              <w:pStyle w:val="TabStandard"/>
            </w:pPr>
            <w:r w:rsidRPr="00B156BF">
              <w:t>64</w:t>
            </w:r>
          </w:p>
        </w:tc>
        <w:tc>
          <w:tcPr>
            <w:tcW w:w="1096" w:type="dxa"/>
          </w:tcPr>
          <w:p w14:paraId="104B91E2" w14:textId="6C609A4A" w:rsidR="00784512" w:rsidRPr="00B156BF" w:rsidRDefault="00000000" w:rsidP="00784512">
            <w:pPr>
              <w:pStyle w:val="TabStandard"/>
            </w:pPr>
            <m:oMathPara>
              <m:oMath>
                <m:func>
                  <m:funcPr>
                    <m:ctrlPr>
                      <w:rPr>
                        <w:rFonts w:ascii="Cambria Math" w:hAnsi="Cambria Math"/>
                      </w:rPr>
                    </m:ctrlPr>
                  </m:funcPr>
                  <m:fName>
                    <m:r>
                      <m:rPr>
                        <m:sty m:val="p"/>
                      </m:rPr>
                      <w:rPr>
                        <w:rFonts w:ascii="Cambria Math" w:hAnsi="Cambria Math"/>
                      </w:rPr>
                      <m:t>tanh</m:t>
                    </m:r>
                  </m:fName>
                  <m:e>
                    <m:d>
                      <m:dPr>
                        <m:ctrlPr>
                          <w:rPr>
                            <w:rFonts w:ascii="Cambria Math" w:hAnsi="Cambria Math"/>
                            <w:i/>
                          </w:rPr>
                        </m:ctrlPr>
                      </m:dPr>
                      <m:e>
                        <m:r>
                          <w:rPr>
                            <w:rFonts w:ascii="Cambria Math" w:hAnsi="Cambria Math"/>
                          </w:rPr>
                          <m:t>z</m:t>
                        </m:r>
                      </m:e>
                    </m:d>
                  </m:e>
                </m:func>
              </m:oMath>
            </m:oMathPara>
          </w:p>
        </w:tc>
        <w:tc>
          <w:tcPr>
            <w:tcW w:w="1603" w:type="dxa"/>
          </w:tcPr>
          <w:p w14:paraId="3E285535" w14:textId="12F3B54B" w:rsidR="00784512" w:rsidRPr="00B156BF" w:rsidRDefault="00784512" w:rsidP="00784512">
            <w:pPr>
              <w:pStyle w:val="TabStandard"/>
            </w:pPr>
            <w:r w:rsidRPr="00B156BF">
              <w:t>0,4436</w:t>
            </w:r>
          </w:p>
        </w:tc>
        <w:tc>
          <w:tcPr>
            <w:tcW w:w="982" w:type="dxa"/>
          </w:tcPr>
          <w:p w14:paraId="51769BD5" w14:textId="2E8B44FE" w:rsidR="00784512" w:rsidRPr="00B156BF" w:rsidRDefault="00784512" w:rsidP="00784512">
            <w:pPr>
              <w:pStyle w:val="TabStandard"/>
            </w:pPr>
            <w:r>
              <w:t>7</w:t>
            </w:r>
          </w:p>
        </w:tc>
      </w:tr>
      <w:tr w:rsidR="00784512" w14:paraId="45168589" w14:textId="4E452227" w:rsidTr="00784512">
        <w:tc>
          <w:tcPr>
            <w:tcW w:w="1537" w:type="dxa"/>
          </w:tcPr>
          <w:p w14:paraId="444AC199" w14:textId="3B63EE9A" w:rsidR="00784512" w:rsidRPr="00B156BF" w:rsidRDefault="00784512" w:rsidP="00784512">
            <w:pPr>
              <w:pStyle w:val="TabStandard"/>
            </w:pPr>
            <w:r w:rsidRPr="00B156BF">
              <w:t>2s_4min_raw</w:t>
            </w:r>
          </w:p>
        </w:tc>
        <w:tc>
          <w:tcPr>
            <w:tcW w:w="877" w:type="dxa"/>
          </w:tcPr>
          <w:p w14:paraId="02F1DFEE" w14:textId="56A50607" w:rsidR="00784512" w:rsidRPr="00B156BF" w:rsidRDefault="00784512" w:rsidP="00784512">
            <w:pPr>
              <w:pStyle w:val="TabStandard"/>
            </w:pPr>
            <w:r w:rsidRPr="00B156BF">
              <w:t>2</w:t>
            </w:r>
          </w:p>
        </w:tc>
        <w:tc>
          <w:tcPr>
            <w:tcW w:w="939" w:type="dxa"/>
          </w:tcPr>
          <w:p w14:paraId="14285CAB" w14:textId="22E25589" w:rsidR="00784512" w:rsidRPr="00B156BF" w:rsidRDefault="00784512" w:rsidP="00784512">
            <w:pPr>
              <w:pStyle w:val="TabStandard"/>
            </w:pPr>
            <w:r w:rsidRPr="00B156BF">
              <w:t>1</w:t>
            </w:r>
          </w:p>
        </w:tc>
        <w:tc>
          <w:tcPr>
            <w:tcW w:w="927" w:type="dxa"/>
          </w:tcPr>
          <w:p w14:paraId="6B77D03B" w14:textId="739A9B0D" w:rsidR="00784512" w:rsidRPr="00B156BF" w:rsidRDefault="00784512" w:rsidP="00784512">
            <w:pPr>
              <w:pStyle w:val="TabStandard"/>
            </w:pPr>
            <w:r w:rsidRPr="00B156BF">
              <w:t>2</w:t>
            </w:r>
          </w:p>
        </w:tc>
        <w:tc>
          <w:tcPr>
            <w:tcW w:w="1099" w:type="dxa"/>
          </w:tcPr>
          <w:p w14:paraId="6E7C5C8B" w14:textId="65AA7DC7" w:rsidR="00784512" w:rsidRPr="00B156BF" w:rsidRDefault="00784512" w:rsidP="00784512">
            <w:pPr>
              <w:pStyle w:val="TabStandard"/>
            </w:pPr>
            <w:r w:rsidRPr="00B156BF">
              <w:t>128</w:t>
            </w:r>
          </w:p>
        </w:tc>
        <w:tc>
          <w:tcPr>
            <w:tcW w:w="1096" w:type="dxa"/>
          </w:tcPr>
          <w:p w14:paraId="33F73D1A" w14:textId="5EB0DE9A" w:rsidR="00784512" w:rsidRPr="00B156BF" w:rsidRDefault="00000000" w:rsidP="00784512">
            <w:pPr>
              <w:pStyle w:val="TabStandard"/>
            </w:pPr>
            <m:oMathPara>
              <m:oMath>
                <m:func>
                  <m:funcPr>
                    <m:ctrlPr>
                      <w:rPr>
                        <w:rFonts w:ascii="Cambria Math" w:hAnsi="Cambria Math"/>
                      </w:rPr>
                    </m:ctrlPr>
                  </m:funcPr>
                  <m:fName>
                    <m:r>
                      <m:rPr>
                        <m:sty m:val="p"/>
                      </m:rPr>
                      <w:rPr>
                        <w:rFonts w:ascii="Cambria Math" w:hAnsi="Cambria Math"/>
                      </w:rPr>
                      <m:t>tanh</m:t>
                    </m:r>
                  </m:fName>
                  <m:e>
                    <m:d>
                      <m:dPr>
                        <m:ctrlPr>
                          <w:rPr>
                            <w:rFonts w:ascii="Cambria Math" w:hAnsi="Cambria Math"/>
                            <w:i/>
                          </w:rPr>
                        </m:ctrlPr>
                      </m:dPr>
                      <m:e>
                        <m:r>
                          <w:rPr>
                            <w:rFonts w:ascii="Cambria Math" w:hAnsi="Cambria Math"/>
                          </w:rPr>
                          <m:t>z</m:t>
                        </m:r>
                      </m:e>
                    </m:d>
                  </m:e>
                </m:func>
              </m:oMath>
            </m:oMathPara>
          </w:p>
        </w:tc>
        <w:tc>
          <w:tcPr>
            <w:tcW w:w="1603" w:type="dxa"/>
          </w:tcPr>
          <w:p w14:paraId="2EEFEAFC" w14:textId="6B72DEEF" w:rsidR="00784512" w:rsidRPr="00B156BF" w:rsidRDefault="00784512" w:rsidP="00784512">
            <w:pPr>
              <w:pStyle w:val="TabStandard"/>
            </w:pPr>
            <w:r w:rsidRPr="00B156BF">
              <w:t>0,4037</w:t>
            </w:r>
          </w:p>
        </w:tc>
        <w:tc>
          <w:tcPr>
            <w:tcW w:w="982" w:type="dxa"/>
          </w:tcPr>
          <w:p w14:paraId="4D3C21F6" w14:textId="5E3CA620" w:rsidR="00784512" w:rsidRPr="00B156BF" w:rsidRDefault="00784512" w:rsidP="00784512">
            <w:pPr>
              <w:pStyle w:val="TabStandard"/>
            </w:pPr>
            <w:r>
              <w:t>2</w:t>
            </w:r>
          </w:p>
        </w:tc>
      </w:tr>
      <w:tr w:rsidR="00784512" w14:paraId="1EE164DE" w14:textId="16EFB482" w:rsidTr="00784512">
        <w:tc>
          <w:tcPr>
            <w:tcW w:w="1537" w:type="dxa"/>
          </w:tcPr>
          <w:p w14:paraId="01590EBE" w14:textId="3FD1C021" w:rsidR="00784512" w:rsidRPr="00B156BF" w:rsidRDefault="00784512" w:rsidP="00784512">
            <w:pPr>
              <w:pStyle w:val="TabStandard"/>
            </w:pPr>
            <w:r w:rsidRPr="00B156BF">
              <w:t>2s_4min_mm</w:t>
            </w:r>
          </w:p>
        </w:tc>
        <w:tc>
          <w:tcPr>
            <w:tcW w:w="877" w:type="dxa"/>
          </w:tcPr>
          <w:p w14:paraId="50973623" w14:textId="572BEB60" w:rsidR="00784512" w:rsidRPr="00B156BF" w:rsidRDefault="00784512" w:rsidP="00784512">
            <w:pPr>
              <w:pStyle w:val="TabStandard"/>
            </w:pPr>
            <w:r w:rsidRPr="00B156BF">
              <w:t>1</w:t>
            </w:r>
          </w:p>
        </w:tc>
        <w:tc>
          <w:tcPr>
            <w:tcW w:w="939" w:type="dxa"/>
          </w:tcPr>
          <w:p w14:paraId="5404AF83" w14:textId="3FC49B25" w:rsidR="00784512" w:rsidRPr="00B156BF" w:rsidRDefault="00784512" w:rsidP="00784512">
            <w:pPr>
              <w:pStyle w:val="TabStandard"/>
            </w:pPr>
            <w:r w:rsidRPr="00B156BF">
              <w:t>1</w:t>
            </w:r>
          </w:p>
        </w:tc>
        <w:tc>
          <w:tcPr>
            <w:tcW w:w="927" w:type="dxa"/>
          </w:tcPr>
          <w:p w14:paraId="52CE0EE1" w14:textId="7C055491" w:rsidR="00784512" w:rsidRPr="00B156BF" w:rsidRDefault="00784512" w:rsidP="00784512">
            <w:pPr>
              <w:pStyle w:val="TabStandard"/>
            </w:pPr>
            <w:r w:rsidRPr="00B156BF">
              <w:t>4</w:t>
            </w:r>
          </w:p>
        </w:tc>
        <w:tc>
          <w:tcPr>
            <w:tcW w:w="1099" w:type="dxa"/>
          </w:tcPr>
          <w:p w14:paraId="461DA2DB" w14:textId="07F5DDD2" w:rsidR="00784512" w:rsidRPr="00B156BF" w:rsidRDefault="00784512" w:rsidP="00784512">
            <w:pPr>
              <w:pStyle w:val="TabStandard"/>
            </w:pPr>
            <w:r w:rsidRPr="00B156BF">
              <w:t>128</w:t>
            </w:r>
          </w:p>
        </w:tc>
        <w:tc>
          <w:tcPr>
            <w:tcW w:w="1096" w:type="dxa"/>
          </w:tcPr>
          <w:p w14:paraId="79FD9295" w14:textId="2D5C216B" w:rsidR="00784512" w:rsidRPr="00B156BF" w:rsidRDefault="00000000" w:rsidP="00784512">
            <w:pPr>
              <w:pStyle w:val="TabStandard"/>
            </w:pPr>
            <m:oMathPara>
              <m:oMath>
                <m:func>
                  <m:funcPr>
                    <m:ctrlPr>
                      <w:rPr>
                        <w:rFonts w:ascii="Cambria Math" w:hAnsi="Cambria Math"/>
                      </w:rPr>
                    </m:ctrlPr>
                  </m:funcPr>
                  <m:fName>
                    <m:r>
                      <m:rPr>
                        <m:sty m:val="p"/>
                      </m:rPr>
                      <w:rPr>
                        <w:rFonts w:ascii="Cambria Math" w:hAnsi="Cambria Math"/>
                      </w:rPr>
                      <m:t>tanh</m:t>
                    </m:r>
                  </m:fName>
                  <m:e>
                    <m:d>
                      <m:dPr>
                        <m:ctrlPr>
                          <w:rPr>
                            <w:rFonts w:ascii="Cambria Math" w:hAnsi="Cambria Math"/>
                            <w:i/>
                          </w:rPr>
                        </m:ctrlPr>
                      </m:dPr>
                      <m:e>
                        <m:r>
                          <w:rPr>
                            <w:rFonts w:ascii="Cambria Math" w:hAnsi="Cambria Math"/>
                          </w:rPr>
                          <m:t>z</m:t>
                        </m:r>
                      </m:e>
                    </m:d>
                  </m:e>
                </m:func>
              </m:oMath>
            </m:oMathPara>
          </w:p>
        </w:tc>
        <w:tc>
          <w:tcPr>
            <w:tcW w:w="1603" w:type="dxa"/>
          </w:tcPr>
          <w:p w14:paraId="0FED54F8" w14:textId="43D5AA37" w:rsidR="00784512" w:rsidRPr="00B156BF" w:rsidRDefault="00784512" w:rsidP="00784512">
            <w:pPr>
              <w:pStyle w:val="TabStandard"/>
            </w:pPr>
            <w:r w:rsidRPr="00B156BF">
              <w:t>0,3967</w:t>
            </w:r>
          </w:p>
        </w:tc>
        <w:tc>
          <w:tcPr>
            <w:tcW w:w="982" w:type="dxa"/>
          </w:tcPr>
          <w:p w14:paraId="04ECA66A" w14:textId="04686720" w:rsidR="00784512" w:rsidRPr="00B156BF" w:rsidRDefault="00784512" w:rsidP="00784512">
            <w:pPr>
              <w:pStyle w:val="TabStandard"/>
            </w:pPr>
            <w:r>
              <w:t>1</w:t>
            </w:r>
          </w:p>
        </w:tc>
      </w:tr>
    </w:tbl>
    <w:p w14:paraId="180E8506" w14:textId="7046B5A6" w:rsidR="004001F2" w:rsidRPr="004001F2" w:rsidRDefault="006E4C6E" w:rsidP="006E4C6E">
      <w:pPr>
        <w:pStyle w:val="Beschriftung"/>
      </w:pPr>
      <w:bookmarkStart w:id="153" w:name="_Toc143696952"/>
      <w:bookmarkStart w:id="154" w:name="_Toc143779047"/>
      <w:r>
        <w:t xml:space="preserve">Tab. </w:t>
      </w:r>
      <w:fldSimple w:instr=" SEQ Tab. \* ARABIC ">
        <w:r w:rsidR="008514D7">
          <w:rPr>
            <w:noProof/>
          </w:rPr>
          <w:t>9</w:t>
        </w:r>
      </w:fldSimple>
      <w:r>
        <w:t>:</w:t>
      </w:r>
      <w:r>
        <w:tab/>
      </w:r>
      <w:r w:rsidR="00A71833">
        <w:t xml:space="preserve">Ergebnisse der </w:t>
      </w:r>
      <w:r w:rsidR="00E72290">
        <w:t xml:space="preserve">Gittersuche für </w:t>
      </w:r>
      <w:bookmarkEnd w:id="153"/>
      <w:bookmarkEnd w:id="154"/>
      <w:r w:rsidR="00A32111">
        <w:t>die RNNs</w:t>
      </w:r>
      <w:r w:rsidR="00A71833">
        <w:t xml:space="preserve"> </w:t>
      </w:r>
    </w:p>
    <w:p w14:paraId="3DFE3DE5" w14:textId="77777777" w:rsidR="00A43AD1" w:rsidRDefault="00A43AD1" w:rsidP="00A43AD1"/>
    <w:p w14:paraId="4DC7E802" w14:textId="77777777" w:rsidR="00085449" w:rsidRDefault="00FF5317" w:rsidP="00A43AD1">
      <w:r>
        <w:t xml:space="preserve">In Bezug auf die gefundenen Hyperparamter sind der Tabelle hierbei einige Auffälligkeiten zu entnehmen. </w:t>
      </w:r>
      <w:r w:rsidR="00561B33">
        <w:t xml:space="preserve">Bspw. </w:t>
      </w:r>
      <w:r w:rsidR="0091178A">
        <w:t>ist einfach zu erkennen, dass die meisten RNNs eine höhere Anzahl</w:t>
      </w:r>
      <w:r w:rsidR="0091178A" w:rsidRPr="0091178A">
        <w:t xml:space="preserve"> </w:t>
      </w:r>
      <w:r w:rsidR="0091178A">
        <w:lastRenderedPageBreak/>
        <w:t>vorbereitender Schichten (</w:t>
      </w:r>
      <m:oMath>
        <m:sSub>
          <m:sSubPr>
            <m:ctrlPr>
              <w:rPr>
                <w:rFonts w:ascii="Cambria Math" w:hAnsi="Cambria Math"/>
                <w:i/>
              </w:rPr>
            </m:ctrlPr>
          </m:sSubPr>
          <m:e>
            <m:r>
              <w:rPr>
                <w:rFonts w:ascii="Cambria Math" w:hAnsi="Cambria Math"/>
              </w:rPr>
              <m:t>l</m:t>
            </m:r>
          </m:e>
          <m:sub>
            <m:r>
              <w:rPr>
                <w:rFonts w:ascii="Cambria Math" w:hAnsi="Cambria Math"/>
              </w:rPr>
              <m:t>pre</m:t>
            </m:r>
          </m:sub>
        </m:sSub>
      </m:oMath>
      <w:r w:rsidR="0091178A" w:rsidRPr="00ED2299">
        <w:t>)</w:t>
      </w:r>
      <w:r w:rsidR="0091178A">
        <w:t xml:space="preserve"> verglichen mit den nachbereitenden Schichten (</w:t>
      </w:r>
      <m:oMath>
        <m:sSub>
          <m:sSubPr>
            <m:ctrlPr>
              <w:rPr>
                <w:rFonts w:ascii="Cambria Math" w:hAnsi="Cambria Math"/>
                <w:i/>
              </w:rPr>
            </m:ctrlPr>
          </m:sSubPr>
          <m:e>
            <m:r>
              <w:rPr>
                <w:rFonts w:ascii="Cambria Math" w:hAnsi="Cambria Math"/>
              </w:rPr>
              <m:t>l</m:t>
            </m:r>
          </m:e>
          <m:sub>
            <m:r>
              <w:rPr>
                <w:rFonts w:ascii="Cambria Math" w:hAnsi="Cambria Math"/>
              </w:rPr>
              <m:t>post</m:t>
            </m:r>
          </m:sub>
        </m:sSub>
      </m:oMath>
      <w:r w:rsidR="0091178A">
        <w:t>)  besitzen.</w:t>
      </w:r>
      <w:r w:rsidR="00085449">
        <w:t xml:space="preserve"> Erstere scheinen im Allgemeinen also relevanter für die Leistung der RNNs zu sein. </w:t>
      </w:r>
      <w:r w:rsidR="0091178A">
        <w:t xml:space="preserve"> </w:t>
      </w:r>
    </w:p>
    <w:p w14:paraId="07960FDB" w14:textId="77777777" w:rsidR="00085449" w:rsidRDefault="00F5529A" w:rsidP="00A43AD1">
      <w:r>
        <w:t>Die Anzahl der LSTM-Schichten (</w:t>
      </w:r>
      <m:oMath>
        <m:sSub>
          <m:sSubPr>
            <m:ctrlPr>
              <w:rPr>
                <w:rFonts w:ascii="Cambria Math" w:hAnsi="Cambria Math"/>
                <w:i/>
              </w:rPr>
            </m:ctrlPr>
          </m:sSubPr>
          <m:e>
            <m:r>
              <w:rPr>
                <w:rFonts w:ascii="Cambria Math" w:hAnsi="Cambria Math"/>
              </w:rPr>
              <m:t>l</m:t>
            </m:r>
          </m:e>
          <m:sub>
            <m:r>
              <w:rPr>
                <w:rFonts w:ascii="Cambria Math" w:hAnsi="Cambria Math"/>
              </w:rPr>
              <m:t>lstm</m:t>
            </m:r>
          </m:sub>
        </m:sSub>
      </m:oMath>
      <w:r w:rsidRPr="00ED2299">
        <w:t>)</w:t>
      </w:r>
      <w:r>
        <w:t xml:space="preserve"> beträgt bis auf zwei Ausnahmen immer eins. Eine Erhöhung dieser Anzahl führt also scheinbar zu keiner weiteren Verbesserung der Gedächtnisleistung der RNNs. </w:t>
      </w:r>
      <w:r w:rsidR="00430180">
        <w:t>Anders verhält es sich jedoch mit der Anzahl der Neuronen pro Schicht (</w:t>
      </w:r>
      <m:oMath>
        <m:sSub>
          <m:sSubPr>
            <m:ctrlPr>
              <w:rPr>
                <w:rFonts w:ascii="Cambria Math" w:hAnsi="Cambria Math"/>
                <w:bCs/>
                <w:iCs/>
              </w:rPr>
            </m:ctrlPr>
          </m:sSubPr>
          <m:e>
            <m:r>
              <m:rPr>
                <m:sty m:val="p"/>
              </m:rPr>
              <w:rPr>
                <w:rFonts w:ascii="Cambria Math" w:hAnsi="Cambria Math"/>
              </w:rPr>
              <m:t>n</m:t>
            </m:r>
          </m:e>
          <m:sub>
            <m:r>
              <m:rPr>
                <m:sty m:val="p"/>
              </m:rPr>
              <w:rPr>
                <w:rFonts w:ascii="Cambria Math" w:hAnsi="Cambria Math"/>
              </w:rPr>
              <m:t>Neurons</m:t>
            </m:r>
          </m:sub>
        </m:sSub>
      </m:oMath>
      <w:r w:rsidR="00430180" w:rsidRPr="00ED2299">
        <w:rPr>
          <w:bCs/>
          <w:iCs/>
        </w:rPr>
        <w:t>).</w:t>
      </w:r>
      <w:r w:rsidR="00430180">
        <w:t xml:space="preserve"> </w:t>
      </w:r>
      <w:r w:rsidR="00302AF7">
        <w:t xml:space="preserve">Hier ist erkennbar, dass längere Sequenzen im Zuge der Optimierung zu tendenziell breiteren RNNs geführt haben. Dabei waren in allen Fällen jedoch höchstens 128 Neuronen ausreichend. Möglicherweise hat eine weitere Verbreiterung der Netze trotz Early-Stopping zu einem Overfitting der Trainingsdaten geführt. Auf der anderen Seite </w:t>
      </w:r>
      <w:r w:rsidR="00ED2299">
        <w:t>scheinen</w:t>
      </w:r>
      <w:r w:rsidR="00302AF7">
        <w:t xml:space="preserve"> RNNs mit einer Breite, welche 64 Neuronen unterschreitet</w:t>
      </w:r>
      <w:r w:rsidR="00195F91">
        <w:t xml:space="preserve">, </w:t>
      </w:r>
      <w:r w:rsidR="00302AF7">
        <w:t xml:space="preserve">nicht mehr in der Lage zu sein, die </w:t>
      </w:r>
      <w:r w:rsidR="00195F91">
        <w:t xml:space="preserve">für die Klassifikation zugrundeliegenden Muster in den Daten </w:t>
      </w:r>
      <w:r w:rsidR="00ED2299">
        <w:t>ausreichend</w:t>
      </w:r>
      <w:r w:rsidR="00195F91">
        <w:t xml:space="preserve"> abzubilden.</w:t>
      </w:r>
      <w:r w:rsidR="00302AF7">
        <w:t xml:space="preserve"> </w:t>
      </w:r>
    </w:p>
    <w:p w14:paraId="2FCAD1E7" w14:textId="67CEC43B" w:rsidR="00F5529A" w:rsidRDefault="00302AF7" w:rsidP="00A43AD1">
      <w:r>
        <w:t>Als eindeutige Empfehlung bei der Wahl der</w:t>
      </w:r>
      <w:r w:rsidR="00085449">
        <w:t xml:space="preserve"> </w:t>
      </w:r>
      <w:r>
        <w:t>Aktivierungsfunktion</w:t>
      </w:r>
      <w:r w:rsidR="00195F91">
        <w:t xml:space="preserve"> </w:t>
      </w:r>
      <w:r>
        <w:t xml:space="preserve">hat sich in diesem Fall der Tangens-Hyperbolicus erwiesen, der </w:t>
      </w:r>
      <w:r w:rsidR="00085449">
        <w:t xml:space="preserve">entgegen der Erwartung </w:t>
      </w:r>
      <w:r>
        <w:t xml:space="preserve">bei allen betrachteten Modellen zu </w:t>
      </w:r>
      <w:r w:rsidR="0030252B">
        <w:t>besseren Ergebnissen</w:t>
      </w:r>
      <w:r>
        <w:t xml:space="preserve"> als die ReLU-Funktion geführt hat.</w:t>
      </w:r>
    </w:p>
    <w:p w14:paraId="16AEA24A" w14:textId="32D0F92D" w:rsidR="005B1868" w:rsidRDefault="0091178A" w:rsidP="00A43AD1">
      <w:r>
        <w:t>Betrachtet man die konkreten Verlustwerte, welcher auf Basis der verschiedenen Datensätze im Rahmen der Validierung erreicht wurden, fällt auf</w:t>
      </w:r>
      <w:r w:rsidR="0030252B">
        <w:t xml:space="preserve">, </w:t>
      </w:r>
      <w:r>
        <w:t xml:space="preserve">dass </w:t>
      </w:r>
      <w:r w:rsidR="0030252B">
        <w:t xml:space="preserve">längere Sequenzen in Abhängigkeit vom Aufnahmeintervall in allen Fällen besser klassifiziert werden konnten als kürzere Sequenzen. Insbesondere scheint eine Sequenzlänge von einer Minute </w:t>
      </w:r>
      <w:r w:rsidR="004D5DEF">
        <w:rPr>
          <w:noProof/>
        </w:rPr>
        <w:t>zu vergleichsweise schlechten Ergebnissen</w:t>
      </w:r>
      <w:r w:rsidR="0030252B">
        <w:rPr>
          <w:noProof/>
        </w:rPr>
        <w:t xml:space="preserve"> </w:t>
      </w:r>
      <w:r w:rsidR="0030252B">
        <w:t xml:space="preserve">zu führen. </w:t>
      </w:r>
      <w:r w:rsidR="004D5DEF">
        <w:t>Betrachtet</w:t>
      </w:r>
      <w:r w:rsidR="0030252B">
        <w:t xml:space="preserve"> </w:t>
      </w:r>
      <w:r w:rsidR="004D5DEF">
        <w:t xml:space="preserve">man die übrigen Datensätze mit einer Sequenzlänge von </w:t>
      </w:r>
      <w:r w:rsidR="007C5A97">
        <w:t>zwei</w:t>
      </w:r>
      <w:r w:rsidR="004D5DEF">
        <w:t xml:space="preserve"> und </w:t>
      </w:r>
      <w:r w:rsidR="007C5A97">
        <w:t>vier Minuten</w:t>
      </w:r>
      <w:r w:rsidR="004D5DEF">
        <w:t xml:space="preserve">, ist auffällig, dass die Erhöhung des Aufnahmeintervalls </w:t>
      </w:r>
      <w:r w:rsidR="00742533">
        <w:t xml:space="preserve">auf </w:t>
      </w:r>
      <w:r w:rsidR="00085449">
        <w:t>zwei</w:t>
      </w:r>
      <w:r w:rsidR="00742533">
        <w:t xml:space="preserve"> Sekunden </w:t>
      </w:r>
      <w:r w:rsidR="00CE0AE4">
        <w:t xml:space="preserve">zu einer </w:t>
      </w:r>
      <w:r w:rsidR="00085449">
        <w:t xml:space="preserve">sehr </w:t>
      </w:r>
      <w:r w:rsidR="00CE0AE4">
        <w:t xml:space="preserve">deutlichen Verringerung des Validierungsverlustes </w:t>
      </w:r>
      <w:r w:rsidR="00742533">
        <w:t xml:space="preserve">führt. </w:t>
      </w:r>
      <w:r w:rsidR="009737EF">
        <w:t>Der Effekt des Map-Matchings ist anhand d</w:t>
      </w:r>
      <w:r w:rsidR="00CE0AE4">
        <w:t xml:space="preserve">ieser Verlustwerte jedoch </w:t>
      </w:r>
      <w:r w:rsidR="009737EF">
        <w:t xml:space="preserve">nur schwer einzuschätzen, da die </w:t>
      </w:r>
      <w:r w:rsidR="00CE0AE4">
        <w:t>Bewertung</w:t>
      </w:r>
      <w:r w:rsidR="009737EF">
        <w:t xml:space="preserve"> der korrespondierenden Datensätze oft nah beieinander lieg</w:t>
      </w:r>
      <w:r w:rsidR="00CE0AE4">
        <w:t>t</w:t>
      </w:r>
      <w:r w:rsidR="009737EF">
        <w:t xml:space="preserve">. </w:t>
      </w:r>
      <w:r w:rsidR="00613D20">
        <w:t>Deshalb erfolgt hierzu eine nähere Betrachtung im Zuge der Evaluierung.</w:t>
      </w:r>
    </w:p>
    <w:p w14:paraId="4C66E785" w14:textId="73055869" w:rsidR="00750369" w:rsidRDefault="00FD0C14" w:rsidP="00F21842">
      <w:pPr>
        <w:pStyle w:val="berschrift1"/>
        <w:ind w:left="0" w:firstLine="0"/>
      </w:pPr>
      <w:bookmarkStart w:id="155" w:name="_Toc143879400"/>
      <w:r w:rsidRPr="00B74968">
        <w:lastRenderedPageBreak/>
        <w:t>Evaluierung</w:t>
      </w:r>
      <w:r w:rsidR="00436DC8" w:rsidRPr="00B74968">
        <w:t xml:space="preserve"> </w:t>
      </w:r>
      <w:r w:rsidR="00DB5FAD">
        <w:t>und Diskussion</w:t>
      </w:r>
      <w:bookmarkEnd w:id="155"/>
    </w:p>
    <w:p w14:paraId="5C2341C3" w14:textId="20C65FED" w:rsidR="0063209C" w:rsidRDefault="009C64C7" w:rsidP="009C64C7">
      <w:r>
        <w:t>Im letzten Kapitel</w:t>
      </w:r>
      <w:r w:rsidR="00406764">
        <w:t xml:space="preserve"> wurden zahlreiche Modelle umgesetzt, welche sich prinzipiell dazu eignen das dieser Arbeit zugrundeliegende Klassifikationsproblem zu lösen. Im Rahmen dieses Kapitels sollen die vielversprechendsten Modelle auf Basis ihrer Klassifikationsleistung auf den bisher zurückgehaltenen Testdatensätzen beurteilt und miteinander verglichen werden</w:t>
      </w:r>
      <w:r w:rsidR="00275E3B">
        <w:t>, wobei wie auch schon bei der Evaluierung der Vorklassifikatoren ein besonderes Augenmerk auf die Sensitivität der Modelle gelegt wird.</w:t>
      </w:r>
      <w:r w:rsidR="006E4DE5">
        <w:t xml:space="preserve"> </w:t>
      </w:r>
    </w:p>
    <w:p w14:paraId="752FDA16" w14:textId="41E8B3F1" w:rsidR="009C64C7" w:rsidRPr="0085335A" w:rsidRDefault="00406764" w:rsidP="009C64C7">
      <w:pPr>
        <w:rPr>
          <w:color w:val="FF0000"/>
        </w:rPr>
      </w:pPr>
      <w:r w:rsidRPr="0085335A">
        <w:rPr>
          <w:color w:val="FF0000"/>
        </w:rPr>
        <w:t xml:space="preserve">Als Vertreter des in </w:t>
      </w:r>
      <w:r w:rsidR="009C2D24" w:rsidRPr="0085335A">
        <w:rPr>
          <w:color w:val="FF0000"/>
        </w:rPr>
        <w:t>Abschnitt</w:t>
      </w:r>
      <w:r w:rsidRPr="0085335A">
        <w:rPr>
          <w:color w:val="FF0000"/>
        </w:rPr>
        <w:t xml:space="preserve"> 8.1 umgesetzten </w:t>
      </w:r>
      <w:r w:rsidRPr="0085335A">
        <w:rPr>
          <w:i/>
          <w:iCs/>
          <w:color w:val="FF0000"/>
        </w:rPr>
        <w:t>naiven Klassifikationsansatzes</w:t>
      </w:r>
      <w:r w:rsidRPr="0085335A">
        <w:rPr>
          <w:color w:val="FF0000"/>
        </w:rPr>
        <w:t xml:space="preserve"> </w:t>
      </w:r>
      <w:r w:rsidR="008C7593" w:rsidRPr="0085335A">
        <w:rPr>
          <w:color w:val="FF0000"/>
        </w:rPr>
        <w:t xml:space="preserve">und </w:t>
      </w:r>
      <w:r w:rsidRPr="0085335A">
        <w:rPr>
          <w:color w:val="FF0000"/>
        </w:rPr>
        <w:t xml:space="preserve">als Ausgangspunkt </w:t>
      </w:r>
      <w:r w:rsidR="008C7593" w:rsidRPr="0085335A">
        <w:rPr>
          <w:color w:val="FF0000"/>
        </w:rPr>
        <w:t>des</w:t>
      </w:r>
      <w:r w:rsidRPr="0085335A">
        <w:rPr>
          <w:color w:val="FF0000"/>
        </w:rPr>
        <w:t xml:space="preserve"> Leistungsvergleichs</w:t>
      </w:r>
      <w:r w:rsidR="008C7593" w:rsidRPr="0085335A">
        <w:rPr>
          <w:color w:val="FF0000"/>
        </w:rPr>
        <w:t xml:space="preserve"> </w:t>
      </w:r>
      <w:r w:rsidR="005B1868" w:rsidRPr="0085335A">
        <w:rPr>
          <w:color w:val="FF0000"/>
        </w:rPr>
        <w:t>wird</w:t>
      </w:r>
      <w:r w:rsidR="008C7593" w:rsidRPr="0085335A">
        <w:rPr>
          <w:color w:val="FF0000"/>
        </w:rPr>
        <w:t xml:space="preserve"> </w:t>
      </w:r>
      <w:r w:rsidR="0063209C" w:rsidRPr="0085335A">
        <w:rPr>
          <w:color w:val="FF0000"/>
        </w:rPr>
        <w:t xml:space="preserve">zunächst </w:t>
      </w:r>
      <w:r w:rsidR="009C2D24" w:rsidRPr="0085335A">
        <w:rPr>
          <w:color w:val="FF0000"/>
        </w:rPr>
        <w:t>der</w:t>
      </w:r>
      <w:r w:rsidR="0063209C" w:rsidRPr="0085335A">
        <w:rPr>
          <w:color w:val="FF0000"/>
        </w:rPr>
        <w:t xml:space="preserve"> Random</w:t>
      </w:r>
      <w:r w:rsidR="000A2F5D" w:rsidRPr="0085335A">
        <w:rPr>
          <w:color w:val="FF0000"/>
        </w:rPr>
        <w:t xml:space="preserve"> </w:t>
      </w:r>
      <w:r w:rsidR="0063209C" w:rsidRPr="0085335A">
        <w:rPr>
          <w:color w:val="FF0000"/>
        </w:rPr>
        <w:t>Forest evaluiert, welcher</w:t>
      </w:r>
      <w:r w:rsidRPr="0085335A">
        <w:rPr>
          <w:color w:val="FF0000"/>
        </w:rPr>
        <w:t xml:space="preserve"> auf Basis eines Aufnahmeintervalls von </w:t>
      </w:r>
      <w:r w:rsidR="007C5A97" w:rsidRPr="0085335A">
        <w:rPr>
          <w:color w:val="FF0000"/>
        </w:rPr>
        <w:t>zwei Sekunden</w:t>
      </w:r>
      <w:r w:rsidRPr="0085335A">
        <w:rPr>
          <w:color w:val="FF0000"/>
        </w:rPr>
        <w:t xml:space="preserve"> </w:t>
      </w:r>
      <w:r w:rsidR="0063209C" w:rsidRPr="0085335A">
        <w:rPr>
          <w:color w:val="FF0000"/>
        </w:rPr>
        <w:t>optimiert wurde</w:t>
      </w:r>
      <w:r w:rsidRPr="0085335A">
        <w:rPr>
          <w:color w:val="FF0000"/>
        </w:rPr>
        <w:t xml:space="preserve">. </w:t>
      </w:r>
      <w:r w:rsidR="00275E3B" w:rsidRPr="0085335A">
        <w:rPr>
          <w:color w:val="FF0000"/>
        </w:rPr>
        <w:t xml:space="preserve">Abbildung 27 zeigt </w:t>
      </w:r>
      <w:r w:rsidR="005B1868" w:rsidRPr="0085335A">
        <w:rPr>
          <w:color w:val="FF0000"/>
        </w:rPr>
        <w:t>die zugehörige Sensitivitätsmatrix, die sich aus einer zeilenweisen Normalisierung der Konfusionsmatrix</w:t>
      </w:r>
      <w:r w:rsidR="00DB5FAD" w:rsidRPr="0085335A">
        <w:rPr>
          <w:color w:val="FF0000"/>
        </w:rPr>
        <w:t xml:space="preserve"> und basierend auf insgesamt 2616 Testdatenpunkten </w:t>
      </w:r>
      <w:r w:rsidR="005B1868" w:rsidRPr="0085335A">
        <w:rPr>
          <w:color w:val="FF0000"/>
        </w:rPr>
        <w:t xml:space="preserve">ergibt. Der Klassifikator erreicht für die Klasse </w:t>
      </w:r>
      <w:r w:rsidR="005B1868" w:rsidRPr="0085335A">
        <w:rPr>
          <w:i/>
          <w:iCs/>
          <w:color w:val="FF0000"/>
        </w:rPr>
        <w:t>Fußgänger</w:t>
      </w:r>
      <w:r w:rsidR="00DB5FAD" w:rsidRPr="0085335A">
        <w:rPr>
          <w:color w:val="FF0000"/>
        </w:rPr>
        <w:t xml:space="preserve"> </w:t>
      </w:r>
      <w:r w:rsidR="005B1868" w:rsidRPr="0085335A">
        <w:rPr>
          <w:color w:val="FF0000"/>
        </w:rPr>
        <w:t xml:space="preserve">eine nahezu perfekte Sensitivität von </w:t>
      </w:r>
      <w:r w:rsidR="00B12F5B" w:rsidRPr="0085335A">
        <w:rPr>
          <w:color w:val="FF0000"/>
        </w:rPr>
        <w:t>ca. 1,00</w:t>
      </w:r>
      <w:r w:rsidR="00DB5FAD" w:rsidRPr="0085335A">
        <w:rPr>
          <w:color w:val="FF0000"/>
        </w:rPr>
        <w:t>. Für</w:t>
      </w:r>
      <w:r w:rsidR="00130014" w:rsidRPr="0085335A">
        <w:rPr>
          <w:color w:val="FF0000"/>
        </w:rPr>
        <w:t xml:space="preserve"> die Klasse</w:t>
      </w:r>
      <w:r w:rsidR="00DB5FAD" w:rsidRPr="0085335A">
        <w:rPr>
          <w:color w:val="FF0000"/>
        </w:rPr>
        <w:t xml:space="preserve"> </w:t>
      </w:r>
      <w:r w:rsidR="00DB5FAD" w:rsidRPr="0085335A">
        <w:rPr>
          <w:i/>
          <w:iCs/>
          <w:color w:val="FF0000"/>
        </w:rPr>
        <w:t>Fahrr</w:t>
      </w:r>
      <w:r w:rsidR="0063209C" w:rsidRPr="0085335A">
        <w:rPr>
          <w:i/>
          <w:iCs/>
          <w:color w:val="FF0000"/>
        </w:rPr>
        <w:t>a</w:t>
      </w:r>
      <w:r w:rsidR="00DB5FAD" w:rsidRPr="0085335A">
        <w:rPr>
          <w:i/>
          <w:iCs/>
          <w:color w:val="FF0000"/>
        </w:rPr>
        <w:t>d</w:t>
      </w:r>
      <w:r w:rsidR="00DB5FAD" w:rsidRPr="0085335A">
        <w:rPr>
          <w:color w:val="FF0000"/>
        </w:rPr>
        <w:t xml:space="preserve"> beträgt die Sensitivität allerdings bereits nur noch </w:t>
      </w:r>
      <w:r w:rsidR="00B12F5B" w:rsidRPr="0085335A">
        <w:rPr>
          <w:color w:val="FF0000"/>
        </w:rPr>
        <w:t xml:space="preserve">0,89. </w:t>
      </w:r>
      <w:r w:rsidR="00130014" w:rsidRPr="0085335A">
        <w:rPr>
          <w:color w:val="FF0000"/>
        </w:rPr>
        <w:t>Die übrigen</w:t>
      </w:r>
      <w:r w:rsidR="00DB5FAD" w:rsidRPr="0085335A">
        <w:rPr>
          <w:color w:val="FF0000"/>
        </w:rPr>
        <w:t xml:space="preserve"> 11% der Datenpunkte</w:t>
      </w:r>
      <w:r w:rsidR="00130014" w:rsidRPr="0085335A">
        <w:rPr>
          <w:color w:val="FF0000"/>
        </w:rPr>
        <w:t xml:space="preserve">, </w:t>
      </w:r>
      <w:r w:rsidR="00DB5FAD" w:rsidRPr="0085335A">
        <w:rPr>
          <w:color w:val="FF0000"/>
        </w:rPr>
        <w:t xml:space="preserve">werden </w:t>
      </w:r>
      <w:r w:rsidR="00130014" w:rsidRPr="0085335A">
        <w:rPr>
          <w:color w:val="FF0000"/>
        </w:rPr>
        <w:t xml:space="preserve">vor allem mit der Klasse </w:t>
      </w:r>
      <w:r w:rsidR="00130014" w:rsidRPr="0085335A">
        <w:rPr>
          <w:i/>
          <w:iCs/>
          <w:color w:val="FF0000"/>
        </w:rPr>
        <w:t>Auto</w:t>
      </w:r>
      <w:r w:rsidR="00130014" w:rsidRPr="0085335A">
        <w:rPr>
          <w:color w:val="FF0000"/>
        </w:rPr>
        <w:t xml:space="preserve"> verwechselt</w:t>
      </w:r>
      <w:r w:rsidR="00DB5FAD" w:rsidRPr="0085335A">
        <w:rPr>
          <w:color w:val="FF0000"/>
        </w:rPr>
        <w:t xml:space="preserve">. Wie erwartet treten die größten Schwierigkeiten jedoch bei der Unterscheidung der Klassen </w:t>
      </w:r>
      <w:r w:rsidR="00DB5FAD" w:rsidRPr="0085335A">
        <w:rPr>
          <w:i/>
          <w:iCs/>
          <w:color w:val="FF0000"/>
        </w:rPr>
        <w:t>Motorrad</w:t>
      </w:r>
      <w:r w:rsidR="00DB5FAD" w:rsidRPr="0085335A">
        <w:rPr>
          <w:color w:val="FF0000"/>
        </w:rPr>
        <w:t xml:space="preserve"> und </w:t>
      </w:r>
      <w:r w:rsidR="00DB5FAD" w:rsidRPr="0085335A">
        <w:rPr>
          <w:i/>
          <w:iCs/>
          <w:color w:val="FF0000"/>
        </w:rPr>
        <w:t>Auto</w:t>
      </w:r>
      <w:r w:rsidR="00DB5FAD" w:rsidRPr="0085335A">
        <w:rPr>
          <w:color w:val="FF0000"/>
        </w:rPr>
        <w:t xml:space="preserve"> auf. </w:t>
      </w:r>
      <w:r w:rsidR="00130014" w:rsidRPr="0085335A">
        <w:rPr>
          <w:color w:val="FF0000"/>
        </w:rPr>
        <w:t xml:space="preserve">Erstere erkennt der Klassifikator mit einer Sensitivität von </w:t>
      </w:r>
      <w:r w:rsidR="00B12F5B" w:rsidRPr="0085335A">
        <w:rPr>
          <w:color w:val="FF0000"/>
        </w:rPr>
        <w:t>0,</w:t>
      </w:r>
      <w:r w:rsidR="00130014" w:rsidRPr="0085335A">
        <w:rPr>
          <w:color w:val="FF0000"/>
        </w:rPr>
        <w:t xml:space="preserve">63, Zweitere </w:t>
      </w:r>
      <w:r w:rsidR="00B12F5B" w:rsidRPr="0085335A">
        <w:rPr>
          <w:color w:val="FF0000"/>
        </w:rPr>
        <w:t>mit einer Sensitivität von 0,</w:t>
      </w:r>
      <w:r w:rsidR="00130014" w:rsidRPr="0085335A">
        <w:rPr>
          <w:color w:val="FF0000"/>
        </w:rPr>
        <w:t>68. Die falsch klassifizierten Datenpunkte dieser beiden Klassen werden dabei</w:t>
      </w:r>
      <w:r w:rsidR="0063209C" w:rsidRPr="0085335A">
        <w:rPr>
          <w:color w:val="FF0000"/>
        </w:rPr>
        <w:t>, wie zu erwarten,</w:t>
      </w:r>
      <w:r w:rsidR="00130014" w:rsidRPr="0085335A">
        <w:rPr>
          <w:color w:val="FF0000"/>
        </w:rPr>
        <w:t xml:space="preserve"> vor allem der jeweils anderen Klasse zug</w:t>
      </w:r>
      <w:r w:rsidR="00296693" w:rsidRPr="0085335A">
        <w:rPr>
          <w:color w:val="FF0000"/>
        </w:rPr>
        <w:t>e</w:t>
      </w:r>
      <w:r w:rsidR="00130014" w:rsidRPr="0085335A">
        <w:rPr>
          <w:color w:val="FF0000"/>
        </w:rPr>
        <w:t xml:space="preserve">ordnet. </w:t>
      </w:r>
      <w:r w:rsidR="00AA4054" w:rsidRPr="0085335A">
        <w:rPr>
          <w:color w:val="FF0000"/>
        </w:rPr>
        <w:t>Trotz der hohen Verwechslungsrate</w:t>
      </w:r>
      <w:r w:rsidR="00296693" w:rsidRPr="0085335A">
        <w:rPr>
          <w:color w:val="FF0000"/>
        </w:rPr>
        <w:t xml:space="preserve">n ist der Klassifikator jedoch offensichtlich zu einer gewissen Unterscheidung von motorisierten </w:t>
      </w:r>
      <w:r w:rsidR="0063209C" w:rsidRPr="0085335A">
        <w:rPr>
          <w:color w:val="FF0000"/>
        </w:rPr>
        <w:t>Straßenf</w:t>
      </w:r>
      <w:r w:rsidR="00296693" w:rsidRPr="0085335A">
        <w:rPr>
          <w:color w:val="FF0000"/>
        </w:rPr>
        <w:t>ahrzeugen</w:t>
      </w:r>
      <w:r w:rsidR="004A5766" w:rsidRPr="0085335A">
        <w:rPr>
          <w:color w:val="FF0000"/>
        </w:rPr>
        <w:t xml:space="preserve"> </w:t>
      </w:r>
      <w:r w:rsidR="00296693" w:rsidRPr="0085335A">
        <w:rPr>
          <w:color w:val="FF0000"/>
        </w:rPr>
        <w:t xml:space="preserve">fähig.  </w:t>
      </w:r>
    </w:p>
    <w:p w14:paraId="7F298088" w14:textId="77777777" w:rsidR="007A6343" w:rsidRDefault="00C75157" w:rsidP="007A6343">
      <w:pPr>
        <w:pStyle w:val="AbbMitRahmen"/>
        <w:keepNext/>
      </w:pPr>
      <w:r>
        <w:rPr>
          <w:noProof/>
        </w:rPr>
        <w:lastRenderedPageBreak/>
        <w:drawing>
          <wp:inline distT="0" distB="0" distL="0" distR="0" wp14:anchorId="367FC59D" wp14:editId="13A9D078">
            <wp:extent cx="3481200" cy="2592000"/>
            <wp:effectExtent l="0" t="0" r="5080" b="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41">
                      <a:extLst>
                        <a:ext uri="{28A0092B-C50C-407E-A947-70E740481C1C}">
                          <a14:useLocalDpi xmlns:a14="http://schemas.microsoft.com/office/drawing/2010/main" val="0"/>
                        </a:ext>
                      </a:extLst>
                    </a:blip>
                    <a:srcRect t="6477"/>
                    <a:stretch/>
                  </pic:blipFill>
                  <pic:spPr bwMode="auto">
                    <a:xfrm>
                      <a:off x="0" y="0"/>
                      <a:ext cx="3481200" cy="2592000"/>
                    </a:xfrm>
                    <a:prstGeom prst="rect">
                      <a:avLst/>
                    </a:prstGeom>
                    <a:noFill/>
                    <a:ln>
                      <a:noFill/>
                    </a:ln>
                    <a:extLst>
                      <a:ext uri="{53640926-AAD7-44D8-BBD7-CCE9431645EC}">
                        <a14:shadowObscured xmlns:a14="http://schemas.microsoft.com/office/drawing/2010/main"/>
                      </a:ext>
                    </a:extLst>
                  </pic:spPr>
                </pic:pic>
              </a:graphicData>
            </a:graphic>
          </wp:inline>
        </w:drawing>
      </w:r>
    </w:p>
    <w:p w14:paraId="3184B6D4" w14:textId="37F365B0" w:rsidR="00F92739" w:rsidRDefault="006E4C6E" w:rsidP="007C5A97">
      <w:pPr>
        <w:pStyle w:val="Beschriftung"/>
        <w:ind w:left="1134" w:hanging="1134"/>
      </w:pPr>
      <w:bookmarkStart w:id="156" w:name="_Toc143696940"/>
      <w:bookmarkStart w:id="157" w:name="_Toc143779074"/>
      <w:r>
        <w:t xml:space="preserve">Abb. </w:t>
      </w:r>
      <w:fldSimple w:instr=" SEQ Abb. \* ARABIC ">
        <w:r w:rsidR="008514D7">
          <w:rPr>
            <w:noProof/>
          </w:rPr>
          <w:t>27</w:t>
        </w:r>
      </w:fldSimple>
      <w:r>
        <w:t>:</w:t>
      </w:r>
      <w:r>
        <w:tab/>
      </w:r>
      <w:r w:rsidR="007A6343">
        <w:t xml:space="preserve">Evaluierung des naiven Klassifikationsansatzes für ein </w:t>
      </w:r>
      <w:r w:rsidR="007C5A97">
        <w:t>Aufnahmei</w:t>
      </w:r>
      <w:r w:rsidR="004831A3">
        <w:t xml:space="preserve">ntervall </w:t>
      </w:r>
      <w:r w:rsidR="007A6343">
        <w:t xml:space="preserve">von </w:t>
      </w:r>
      <w:bookmarkEnd w:id="156"/>
      <w:bookmarkEnd w:id="157"/>
      <w:r w:rsidR="007C5A97">
        <w:t>zwei Sekunden</w:t>
      </w:r>
    </w:p>
    <w:p w14:paraId="4DB4B2EA" w14:textId="77777777" w:rsidR="002745B9" w:rsidRPr="002745B9" w:rsidRDefault="002745B9" w:rsidP="002745B9"/>
    <w:p w14:paraId="7B9C1FE8" w14:textId="67457B7D" w:rsidR="002A5B82" w:rsidRPr="0085335A" w:rsidRDefault="00F92739" w:rsidP="002A5B82">
      <w:pPr>
        <w:rPr>
          <w:color w:val="FF0000"/>
        </w:rPr>
      </w:pPr>
      <w:r w:rsidRPr="0085335A">
        <w:rPr>
          <w:color w:val="FF0000"/>
        </w:rPr>
        <w:t xml:space="preserve">Insgesamt erreicht der Random-Forest-Klassifikator für ein Aufnahmeintervall von 2 Sekunden als bester Vertreter des naiven Klassifikationsansatzes eine </w:t>
      </w:r>
      <w:r w:rsidR="00B538BF" w:rsidRPr="0085335A">
        <w:rPr>
          <w:color w:val="FF0000"/>
        </w:rPr>
        <w:t>Genauigkeit</w:t>
      </w:r>
      <w:r w:rsidRPr="0085335A">
        <w:rPr>
          <w:color w:val="FF0000"/>
        </w:rPr>
        <w:t xml:space="preserve"> von </w:t>
      </w:r>
      <w:r w:rsidR="006A67EA" w:rsidRPr="0085335A">
        <w:rPr>
          <w:color w:val="FF0000"/>
        </w:rPr>
        <w:t>0,</w:t>
      </w:r>
      <w:r w:rsidRPr="0085335A">
        <w:rPr>
          <w:color w:val="FF0000"/>
        </w:rPr>
        <w:t xml:space="preserve">7882 und einen F1-Score von </w:t>
      </w:r>
      <w:r w:rsidR="006A67EA" w:rsidRPr="0085335A">
        <w:rPr>
          <w:color w:val="FF0000"/>
        </w:rPr>
        <w:t>0,</w:t>
      </w:r>
      <w:r w:rsidRPr="0085335A">
        <w:rPr>
          <w:color w:val="FF0000"/>
        </w:rPr>
        <w:t>7964.</w:t>
      </w:r>
    </w:p>
    <w:p w14:paraId="390D4B9B" w14:textId="4B1F291B" w:rsidR="00E81D4A" w:rsidRDefault="004A4525" w:rsidP="00876453">
      <w:r>
        <w:t xml:space="preserve">Im Nachfolgenden wird der </w:t>
      </w:r>
      <w:r w:rsidRPr="00DC2C9C">
        <w:rPr>
          <w:i/>
          <w:iCs/>
        </w:rPr>
        <w:t>sequenzielle Klassifikationsansatz</w:t>
      </w:r>
      <w:r>
        <w:t xml:space="preserve"> evaluiert. Hierbei erfolgt eine Betrachtung aller Modelle, welche auf </w:t>
      </w:r>
      <w:r w:rsidR="006D42E2">
        <w:t>Basis der</w:t>
      </w:r>
      <w:r>
        <w:t xml:space="preserve"> Datensätze mit einem Aufnahmeintervall von </w:t>
      </w:r>
      <w:r w:rsidR="00C26057">
        <w:t>zwei Sekunden</w:t>
      </w:r>
      <w:r>
        <w:t xml:space="preserve"> umgesetzt </w:t>
      </w:r>
      <w:r w:rsidR="006D42E2">
        <w:t xml:space="preserve">wurden. </w:t>
      </w:r>
      <w:r w:rsidR="00E81D4A">
        <w:t>Somit</w:t>
      </w:r>
      <w:r w:rsidR="00F510D3">
        <w:t xml:space="preserve"> kann nicht nur die Klassifikation selbst, sondern auch die Auswirkungen, welche mit einer Veränderung der Sequenzlänge oder einer Vorverarbeitung mittels Map-Matching einhergehen,</w:t>
      </w:r>
      <w:r w:rsidR="00E81D4A">
        <w:t xml:space="preserve"> genau</w:t>
      </w:r>
      <w:r w:rsidR="00F510D3">
        <w:t xml:space="preserve"> evaluiert werden. Die Modelle, denen ein Aufnahmeintervall von </w:t>
      </w:r>
      <w:r w:rsidR="00C26057">
        <w:t xml:space="preserve">einer Sekunde </w:t>
      </w:r>
      <w:r w:rsidR="00F510D3">
        <w:t xml:space="preserve">zugrunde liegt, werden hier nicht betrachtet, da dies den Rahmen dieses Kapitels sprengen würde und die Validierungsergebnisse, die in </w:t>
      </w:r>
      <w:r w:rsidR="009C2D24">
        <w:t>Untera</w:t>
      </w:r>
      <w:r w:rsidR="00F510D3">
        <w:t>bschnitt 8.2.3 vorgestellt wurden, eine weitere</w:t>
      </w:r>
      <w:r w:rsidR="00876453">
        <w:t xml:space="preserve"> Betrachtung zur</w:t>
      </w:r>
      <w:r w:rsidR="00F510D3">
        <w:t xml:space="preserve"> Beurteilung obsolet machen. </w:t>
      </w:r>
      <w:r w:rsidR="00876453">
        <w:t xml:space="preserve">Offensichtlich wirkt sich eine Erhöhung des Aufnahmeintervalls im Allgemeinen positiv auf die Klassifikationsqualität aus. Die vermutete Ursache hierfür liegt in einer Reduktion des relativen Rauschens (insbesondere horizontal) in den Ausgangsdaten. Da diese Maßnahme jedoch auch mit einem potenziell starkem Informationsverlust </w:t>
      </w:r>
      <w:r w:rsidR="0063209C">
        <w:t xml:space="preserve">bei der Ermittlung von Beschleunigung und Winkelgeschwindigkeit </w:t>
      </w:r>
      <w:r w:rsidR="00876453">
        <w:t>einhergeht,</w:t>
      </w:r>
      <w:r w:rsidR="0063209C">
        <w:t xml:space="preserve"> </w:t>
      </w:r>
      <w:r w:rsidR="00876453">
        <w:t>ist es nicht zu empfehlen das Aufnahmeintervall über zwei Sekunden hinaus zu erhöhen.</w:t>
      </w:r>
    </w:p>
    <w:p w14:paraId="62CFA661" w14:textId="7F9312CB" w:rsidR="00736C1A" w:rsidRDefault="00644E96" w:rsidP="00876453">
      <w:r>
        <w:t>Abb</w:t>
      </w:r>
      <w:r w:rsidR="00DC2C9C">
        <w:t xml:space="preserve">. 28 stellt die Sensitivitätsmatrizen für die beiden RNN-Modelle, welche auf den Datensätzen mit einer Sequenzlänge von einer Minute (30 Datenpunkte) trainiert wurden, </w:t>
      </w:r>
      <w:r w:rsidR="00B20BFF">
        <w:t>einander gegenüber</w:t>
      </w:r>
      <w:r w:rsidR="00DC2C9C">
        <w:t xml:space="preserve">. </w:t>
      </w:r>
      <w:r w:rsidR="00F67317">
        <w:t>Die Matrix für das Modell, welches auf den Rohsequenzen</w:t>
      </w:r>
      <w:r w:rsidR="00824ED2">
        <w:t xml:space="preserve"> (</w:t>
      </w:r>
      <w:proofErr w:type="spellStart"/>
      <w:r w:rsidR="00824ED2" w:rsidRPr="00824ED2">
        <w:rPr>
          <w:i/>
          <w:iCs/>
        </w:rPr>
        <w:t>raw</w:t>
      </w:r>
      <w:proofErr w:type="spellEnd"/>
      <w:r w:rsidR="00824ED2">
        <w:t>)</w:t>
      </w:r>
      <w:r w:rsidR="00F67317">
        <w:t xml:space="preserve"> trainiert wurde, ist </w:t>
      </w:r>
      <w:r w:rsidR="00F67317">
        <w:lastRenderedPageBreak/>
        <w:t>hierbei links zu sehen. Die rechte Seite zeigt die analoge Matrix für das Modell, für welches die Sequenzen zuvor mittels Map-Matching</w:t>
      </w:r>
      <w:r w:rsidR="00824ED2">
        <w:t xml:space="preserve"> (</w:t>
      </w:r>
      <w:r w:rsidR="00824ED2" w:rsidRPr="00824ED2">
        <w:rPr>
          <w:i/>
          <w:iCs/>
        </w:rPr>
        <w:t>mm</w:t>
      </w:r>
      <w:r w:rsidR="00824ED2">
        <w:t>)</w:t>
      </w:r>
      <w:r w:rsidR="00F67317">
        <w:t xml:space="preserve"> vorverarbeitet wurden. In beiden Fällen basieren die abgebildeten Matrizen dabei auf einer Vorhersage von insgesamt </w:t>
      </w:r>
      <w:r w:rsidR="007D1E42">
        <w:t>45</w:t>
      </w:r>
      <w:r w:rsidR="00F53EA3">
        <w:t>6</w:t>
      </w:r>
      <w:r w:rsidR="00F67317">
        <w:t xml:space="preserve"> Sequenzen aus den zugehörigen Testdatensätzen.</w:t>
      </w:r>
    </w:p>
    <w:p w14:paraId="745B3190" w14:textId="10AA1375" w:rsidR="00736C1A" w:rsidRPr="00824ED2" w:rsidRDefault="00736C1A" w:rsidP="00876453">
      <w:r>
        <w:t xml:space="preserve">Für die Klasse </w:t>
      </w:r>
      <w:r w:rsidRPr="00736C1A">
        <w:rPr>
          <w:i/>
          <w:iCs/>
        </w:rPr>
        <w:t>Fußgänger</w:t>
      </w:r>
      <w:r>
        <w:t xml:space="preserve"> erreichen beide Modelle mit jeweils 0.99 eine etwas schlechtere, aber dennoch hervorragende, Sensitivität, als der im Voraus betrachtete Random-Forest-Klassifikator. Für </w:t>
      </w:r>
      <w:r w:rsidR="00536D6C">
        <w:t xml:space="preserve">alle übrigen Klassen zeigt der </w:t>
      </w:r>
      <w:r w:rsidR="00824ED2">
        <w:t>sequenzielle</w:t>
      </w:r>
      <w:r w:rsidR="00536D6C">
        <w:t xml:space="preserve"> Ansatz jedoch schon hier eine deutliche Verbesserung</w:t>
      </w:r>
      <w:r w:rsidR="00824ED2">
        <w:t xml:space="preserve">. Für die Klasse </w:t>
      </w:r>
      <w:r w:rsidR="00824ED2" w:rsidRPr="00824ED2">
        <w:rPr>
          <w:i/>
          <w:iCs/>
        </w:rPr>
        <w:t>Fahrrad</w:t>
      </w:r>
      <w:r w:rsidR="00824ED2">
        <w:t xml:space="preserve"> wird </w:t>
      </w:r>
      <w:proofErr w:type="gramStart"/>
      <w:r w:rsidR="00824ED2">
        <w:t>links eine Sensitivität</w:t>
      </w:r>
      <w:proofErr w:type="gramEnd"/>
      <w:r w:rsidR="00824ED2">
        <w:t xml:space="preserve"> von 0.92 und rechts von eine etwas schlechtere Sensitivität von 0.90 erreicht. Verwechslungen passieren in beiden Fällen zum Teil mit </w:t>
      </w:r>
      <w:r w:rsidR="00824ED2" w:rsidRPr="00824ED2">
        <w:t>Fußgängern</w:t>
      </w:r>
      <w:r w:rsidR="00824ED2">
        <w:t xml:space="preserve">, aber vor allem mit der Klasse </w:t>
      </w:r>
      <w:r w:rsidR="00824ED2" w:rsidRPr="00824ED2">
        <w:rPr>
          <w:i/>
          <w:iCs/>
        </w:rPr>
        <w:t>Auto</w:t>
      </w:r>
      <w:r w:rsidR="00824ED2" w:rsidRPr="00824ED2">
        <w:t>.</w:t>
      </w:r>
      <w:r w:rsidR="00C412BE">
        <w:t xml:space="preserve"> In Bezug auf die Klassen </w:t>
      </w:r>
      <w:r w:rsidR="00C412BE" w:rsidRPr="00C412BE">
        <w:rPr>
          <w:i/>
          <w:iCs/>
        </w:rPr>
        <w:t>Motorrad</w:t>
      </w:r>
      <w:r w:rsidR="00C412BE">
        <w:t xml:space="preserve"> und </w:t>
      </w:r>
      <w:r w:rsidR="00C412BE" w:rsidRPr="00C412BE">
        <w:rPr>
          <w:i/>
          <w:iCs/>
        </w:rPr>
        <w:t>Auto</w:t>
      </w:r>
      <w:r w:rsidR="00C412BE">
        <w:t xml:space="preserve"> zeigen die Matrizen ein stark voneinander abweichendes Bild. </w:t>
      </w:r>
      <w:r w:rsidR="005B03B7">
        <w:t>Während die Sensitivitäten dieser beiden Klassen auf der linken Seit</w:t>
      </w:r>
      <w:r w:rsidR="00FE0A50">
        <w:t xml:space="preserve">e mit 0.65 und 0.71 </w:t>
      </w:r>
      <w:r w:rsidR="001C5B41">
        <w:t>auf einem moderaten Niveau</w:t>
      </w:r>
      <w:r w:rsidR="00FE0A50">
        <w:t xml:space="preserve"> recht nah beieinander liegen, so unterliegt auf der rechten Seite die Klasse </w:t>
      </w:r>
      <w:r w:rsidR="00FE0A50" w:rsidRPr="00FE0A50">
        <w:rPr>
          <w:i/>
          <w:iCs/>
        </w:rPr>
        <w:t>Motorrad</w:t>
      </w:r>
      <w:r w:rsidR="00FE0A50">
        <w:t xml:space="preserve"> mit einer Sensitivität von nur 0.6 ganz klar der Klasse </w:t>
      </w:r>
      <w:r w:rsidR="00FE0A50" w:rsidRPr="00FE0A50">
        <w:rPr>
          <w:i/>
          <w:iCs/>
        </w:rPr>
        <w:t>Auto</w:t>
      </w:r>
      <w:r w:rsidR="00FE0A50">
        <w:t>, die im Gegenzug jedoch eine gute Sensitivität von 0.8 erreicht. Aus beiden Matrizen lässt sich hierbei ablesen, dass die falsch klassifizierten Sequenzen dieser beiden Klassen wie auch schon zuvor vor allem der jeweils anderen Klasse zugeordnet werden.</w:t>
      </w:r>
    </w:p>
    <w:p w14:paraId="2234248F" w14:textId="6985D238" w:rsidR="00C75157" w:rsidRDefault="004831A3" w:rsidP="006E4C6E">
      <w:pPr>
        <w:pStyle w:val="AbbMitRahmen"/>
      </w:pPr>
      <w:r>
        <w:rPr>
          <w:noProof/>
        </w:rPr>
        <w:drawing>
          <wp:inline distT="0" distB="0" distL="0" distR="0" wp14:anchorId="4DDE8D6D" wp14:editId="199421BB">
            <wp:extent cx="5760720" cy="2660490"/>
            <wp:effectExtent l="0" t="0" r="0" b="6985"/>
            <wp:docPr id="18" name="Grafik 18" descr="Ein Bild, das Text, Screenshot, Quadrat, Farbigkei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Grafik 18" descr="Ein Bild, das Text, Screenshot, Quadrat, Farbigkeit enthält.&#10;&#10;Automatisch generierte Beschreibung"/>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t="6194" r="707"/>
                    <a:stretch/>
                  </pic:blipFill>
                  <pic:spPr bwMode="auto">
                    <a:xfrm>
                      <a:off x="0" y="0"/>
                      <a:ext cx="5760720" cy="2660490"/>
                    </a:xfrm>
                    <a:prstGeom prst="rect">
                      <a:avLst/>
                    </a:prstGeom>
                    <a:noFill/>
                    <a:ln>
                      <a:noFill/>
                    </a:ln>
                    <a:extLst>
                      <a:ext uri="{53640926-AAD7-44D8-BBD7-CCE9431645EC}">
                        <a14:shadowObscured xmlns:a14="http://schemas.microsoft.com/office/drawing/2010/main"/>
                      </a:ext>
                    </a:extLst>
                  </pic:spPr>
                </pic:pic>
              </a:graphicData>
            </a:graphic>
          </wp:inline>
        </w:drawing>
      </w:r>
    </w:p>
    <w:p w14:paraId="3EEFE8E4" w14:textId="3AE9E136" w:rsidR="004831A3" w:rsidRDefault="006E4C6E" w:rsidP="006E4C6E">
      <w:pPr>
        <w:pStyle w:val="Beschriftung"/>
      </w:pPr>
      <w:bookmarkStart w:id="158" w:name="_Toc143696941"/>
      <w:bookmarkStart w:id="159" w:name="_Toc143779075"/>
      <w:r>
        <w:t xml:space="preserve">Abb. </w:t>
      </w:r>
      <w:fldSimple w:instr=" SEQ Abb. \* ARABIC ">
        <w:r w:rsidR="008514D7">
          <w:rPr>
            <w:noProof/>
          </w:rPr>
          <w:t>28</w:t>
        </w:r>
      </w:fldSimple>
      <w:r>
        <w:t>:</w:t>
      </w:r>
      <w:r>
        <w:tab/>
      </w:r>
      <w:r w:rsidR="004831A3">
        <w:t>Evaluierung de</w:t>
      </w:r>
      <w:r w:rsidR="00653A48">
        <w:t>r</w:t>
      </w:r>
      <w:r w:rsidR="004831A3">
        <w:t xml:space="preserve"> RNNs für eine Sequenzlänge von </w:t>
      </w:r>
      <w:r w:rsidR="00C26057">
        <w:t>einer Minute</w:t>
      </w:r>
      <w:bookmarkEnd w:id="158"/>
      <w:bookmarkEnd w:id="159"/>
    </w:p>
    <w:p w14:paraId="340BE8A1" w14:textId="77777777" w:rsidR="004831A3" w:rsidRDefault="004831A3" w:rsidP="004831A3"/>
    <w:p w14:paraId="31546A1F" w14:textId="36C4CB83" w:rsidR="00282D3E" w:rsidRDefault="00466B3B" w:rsidP="004831A3">
      <w:r>
        <w:t>Insgesamt</w:t>
      </w:r>
      <w:r w:rsidR="00BC5A1B">
        <w:t xml:space="preserve"> erreicht das</w:t>
      </w:r>
      <w:r w:rsidR="005E303D">
        <w:t xml:space="preserve"> </w:t>
      </w:r>
      <w:r w:rsidR="005F787E">
        <w:t>Beste</w:t>
      </w:r>
      <w:r w:rsidR="00BC5A1B">
        <w:t xml:space="preserve"> auf den Roh</w:t>
      </w:r>
      <w:r w:rsidR="002951B6">
        <w:t>sequenzen</w:t>
      </w:r>
      <w:r w:rsidR="00BC5A1B">
        <w:t xml:space="preserve"> basierende Modell bei </w:t>
      </w:r>
      <w:r w:rsidR="00114419">
        <w:t xml:space="preserve">einer Sequenzlänge von einer Minute eine </w:t>
      </w:r>
      <w:r w:rsidR="00B538BF">
        <w:t>Genauigkeit</w:t>
      </w:r>
      <w:r w:rsidR="00114419">
        <w:t xml:space="preserve"> von </w:t>
      </w:r>
      <w:r w:rsidR="006A67EA">
        <w:t>0,</w:t>
      </w:r>
      <w:r w:rsidR="00114419">
        <w:t>8092 und einen F1-Score von</w:t>
      </w:r>
      <w:r w:rsidR="006A67EA">
        <w:t xml:space="preserve"> 0,</w:t>
      </w:r>
      <w:r w:rsidR="00114419">
        <w:t xml:space="preserve">8188. Erfolgt eine Vorverarbeitung mit Map-Matching erreicht das beste Modell </w:t>
      </w:r>
      <w:r w:rsidR="00282D3E">
        <w:t xml:space="preserve">mit einer </w:t>
      </w:r>
      <w:r w:rsidR="00B538BF">
        <w:t xml:space="preserve">Genauigkeit </w:t>
      </w:r>
      <w:r w:rsidR="00114419">
        <w:t xml:space="preserve">von </w:t>
      </w:r>
      <w:r w:rsidR="006A67EA">
        <w:lastRenderedPageBreak/>
        <w:t>0,</w:t>
      </w:r>
      <w:r w:rsidR="00114419">
        <w:t xml:space="preserve">8224 und einen F1-Score von </w:t>
      </w:r>
      <w:r w:rsidR="006A67EA">
        <w:t>0,</w:t>
      </w:r>
      <w:r w:rsidR="00114419">
        <w:t>8259</w:t>
      </w:r>
      <w:r w:rsidR="00282D3E">
        <w:t xml:space="preserve"> eine etwas bessere Gesamtbewertung</w:t>
      </w:r>
      <w:r w:rsidR="00114419">
        <w:t xml:space="preserve">. </w:t>
      </w:r>
      <w:r w:rsidR="001C5B41" w:rsidRPr="00C876A4">
        <w:t xml:space="preserve">Damit </w:t>
      </w:r>
      <w:r w:rsidR="00282D3E" w:rsidRPr="00C876A4">
        <w:t xml:space="preserve">zeigen beide </w:t>
      </w:r>
      <w:r w:rsidR="008D3B22">
        <w:t xml:space="preserve">Modelle </w:t>
      </w:r>
      <w:r w:rsidR="00282D3E" w:rsidRPr="00C876A4">
        <w:t>eine bessere Klassifikations</w:t>
      </w:r>
      <w:r w:rsidR="00B9573F">
        <w:t>qualität</w:t>
      </w:r>
      <w:r w:rsidR="00282D3E" w:rsidRPr="00C876A4">
        <w:t xml:space="preserve"> als</w:t>
      </w:r>
      <w:r w:rsidR="00B9573F">
        <w:t xml:space="preserve"> der</w:t>
      </w:r>
      <w:r w:rsidR="001C5B41" w:rsidRPr="00C876A4">
        <w:t xml:space="preserve"> Random-Forest-Klassifikator. </w:t>
      </w:r>
      <w:r w:rsidR="00C876A4" w:rsidRPr="00C876A4">
        <w:t xml:space="preserve">Der sequenzielle </w:t>
      </w:r>
      <w:r w:rsidR="00915B52">
        <w:t>Klassifikationsa</w:t>
      </w:r>
      <w:r w:rsidR="00C876A4" w:rsidRPr="00C876A4">
        <w:t>nsatz schlägt somit den naiven Ansatz bereits bei einer Sequenzlänge von einer Minute</w:t>
      </w:r>
      <w:r w:rsidR="00915B52">
        <w:t xml:space="preserve">. Dies verdeutlicht die Stärke von RNNs bei der Klassifikation von Sequenzen, die sich vor allem aus ihrer Fähigkeit zeitlich codierte Muster abzubilden begründet. </w:t>
      </w:r>
    </w:p>
    <w:p w14:paraId="7D92D7C0" w14:textId="59ADF9AB" w:rsidR="005F787E" w:rsidRPr="003E240C" w:rsidRDefault="005F787E" w:rsidP="00A732AC">
      <w:r w:rsidRPr="003E240C">
        <w:t xml:space="preserve">Als Nächstes erfolgt die Betrachtung der in Abb. 29 in analoger Weise </w:t>
      </w:r>
      <w:r w:rsidR="003E240C">
        <w:t xml:space="preserve">dargestellten </w:t>
      </w:r>
      <w:r w:rsidRPr="003E240C">
        <w:t>Sensitivitätsmatrizen für die</w:t>
      </w:r>
      <w:r w:rsidR="003E240C">
        <w:t xml:space="preserve"> Modelle basierend auf den</w:t>
      </w:r>
      <w:r w:rsidRPr="003E240C">
        <w:t xml:space="preserve"> Datensätze mit einer Sequenzlänge von zwei Minuten (60 Datenpunkte). </w:t>
      </w:r>
      <w:r w:rsidR="007D1E42">
        <w:t xml:space="preserve">Diese </w:t>
      </w:r>
      <w:r w:rsidR="008D3B22">
        <w:t>stützen sich</w:t>
      </w:r>
      <w:r w:rsidR="007D1E42">
        <w:t xml:space="preserve"> auf einer Vorhersage von jeweils 21</w:t>
      </w:r>
      <w:r w:rsidR="00F53EA3">
        <w:t>8</w:t>
      </w:r>
      <w:r w:rsidR="007D1E42">
        <w:t xml:space="preserve"> Testsequenzen. </w:t>
      </w:r>
      <w:r w:rsidR="0002745B">
        <w:t xml:space="preserve">Auch hier erreichen beide Modelle eine perfekte Sensitivität </w:t>
      </w:r>
      <w:r w:rsidR="00690064">
        <w:t xml:space="preserve">von 1.0 </w:t>
      </w:r>
      <w:r w:rsidR="0002745B">
        <w:t xml:space="preserve">bei der </w:t>
      </w:r>
      <w:r w:rsidR="00690064">
        <w:t>Klassifikation</w:t>
      </w:r>
      <w:r w:rsidR="0002745B">
        <w:t xml:space="preserve"> </w:t>
      </w:r>
      <w:r w:rsidR="00690064">
        <w:t xml:space="preserve">von Fußgängern. Für die Klasse </w:t>
      </w:r>
      <w:r w:rsidR="00690064" w:rsidRPr="008849A2">
        <w:rPr>
          <w:i/>
          <w:iCs/>
        </w:rPr>
        <w:t>Fahrrad</w:t>
      </w:r>
      <w:r w:rsidR="00690064">
        <w:t xml:space="preserve"> verzeichnet die linke Matrix eine sehr gute Sensitivität von 0.95, welche jedoch nochmal deutlich durch den Sensitivitätswert von 0.98, welche rechts für diese Klasse gegeben ist, </w:t>
      </w:r>
      <w:r w:rsidR="00A35BF7">
        <w:t>geschlagen wird.</w:t>
      </w:r>
      <w:r w:rsidR="007D1E42">
        <w:t xml:space="preserve"> Für die</w:t>
      </w:r>
      <w:r w:rsidR="00843631">
        <w:t xml:space="preserve"> Unterscheidung der</w:t>
      </w:r>
      <w:r w:rsidR="007D1E42">
        <w:t xml:space="preserve"> Klasse</w:t>
      </w:r>
      <w:r w:rsidR="00843631">
        <w:t>n</w:t>
      </w:r>
      <w:r w:rsidR="007D1E42">
        <w:t xml:space="preserve"> </w:t>
      </w:r>
      <w:r w:rsidR="007D1E42" w:rsidRPr="00843631">
        <w:rPr>
          <w:i/>
          <w:iCs/>
        </w:rPr>
        <w:t>Motorrad</w:t>
      </w:r>
      <w:r w:rsidR="007D1E42">
        <w:t xml:space="preserve"> und </w:t>
      </w:r>
      <w:r w:rsidR="007D1E42" w:rsidRPr="00843631">
        <w:rPr>
          <w:i/>
          <w:iCs/>
        </w:rPr>
        <w:t>Auto</w:t>
      </w:r>
      <w:r w:rsidR="007D1E42">
        <w:t xml:space="preserve"> </w:t>
      </w:r>
      <w:r w:rsidR="00843631">
        <w:t>verzeichnet insbesondere das Modell auf Basis der Rohdaten eine deutliche Verbesserung. Dieses erreicht für Motorräder eine</w:t>
      </w:r>
      <w:r w:rsidR="00BD6FF1">
        <w:t xml:space="preserve"> gute</w:t>
      </w:r>
      <w:r w:rsidR="00843631">
        <w:t xml:space="preserve"> Sensitivität von 0.72 und für Autos eine</w:t>
      </w:r>
      <w:r w:rsidR="00BD6FF1">
        <w:t xml:space="preserve"> sehr gute</w:t>
      </w:r>
      <w:r w:rsidR="00843631">
        <w:t xml:space="preserve"> Sensitivität von 0.85. </w:t>
      </w:r>
      <w:r w:rsidR="00265E71">
        <w:t>Die Vorverarbeitung mit Map-Matching führt auf der anderen Seite zwar</w:t>
      </w:r>
      <w:r w:rsidR="00843631">
        <w:t xml:space="preserve"> </w:t>
      </w:r>
      <w:r w:rsidR="00265E71">
        <w:t xml:space="preserve">zu einer höheren Sensitivität von 0.83 für Motorräder, dafür jedoch zur bisher schlechtesten verzeichneten Sensitivität für die Klasse </w:t>
      </w:r>
      <w:r w:rsidR="00265E71" w:rsidRPr="00265E71">
        <w:rPr>
          <w:i/>
          <w:iCs/>
        </w:rPr>
        <w:t>Auto</w:t>
      </w:r>
      <w:r w:rsidR="00265E71">
        <w:t>, welche bei nur 0,59 liegt.</w:t>
      </w:r>
      <w:r w:rsidR="00A732AC">
        <w:t xml:space="preserve"> Die falsch klassifizierten Sequenzen dieser beiden Klassen werden auch hier in beiden Fällen vor allem der jeweils anderen Klasse zugeordnet. Einige Sequenzen der Klasse Auto werden jedoch auch als </w:t>
      </w:r>
      <w:r w:rsidR="00A732AC" w:rsidRPr="00A732AC">
        <w:rPr>
          <w:i/>
          <w:iCs/>
        </w:rPr>
        <w:t>Fahrrad</w:t>
      </w:r>
      <w:r w:rsidR="00A732AC">
        <w:t xml:space="preserve"> klassifiziert. </w:t>
      </w:r>
    </w:p>
    <w:p w14:paraId="08F9BF83" w14:textId="1AABC948" w:rsidR="00D3624B" w:rsidRDefault="004831A3" w:rsidP="00D3624B">
      <w:pPr>
        <w:pStyle w:val="AbbMitRahmen"/>
        <w:keepNext/>
      </w:pPr>
      <w:r>
        <w:rPr>
          <w:noProof/>
        </w:rPr>
        <w:drawing>
          <wp:inline distT="0" distB="0" distL="0" distR="0" wp14:anchorId="4B5580E9" wp14:editId="350C043C">
            <wp:extent cx="5691600" cy="2682000"/>
            <wp:effectExtent l="0" t="0" r="4445" b="4445"/>
            <wp:docPr id="17" name="Grafik 17" descr="Ein Bild, das Text, Screenshot, Quadrat, Rechteck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Grafik 17" descr="Ein Bild, das Text, Screenshot, Quadrat, Rechteck enthält.&#10;&#10;Automatisch generierte Beschreibung"/>
                    <pic:cNvPicPr>
                      <a:picLocks noChangeAspect="1" noChangeArrowheads="1"/>
                    </pic:cNvPicPr>
                  </pic:nvPicPr>
                  <pic:blipFill rotWithShape="1">
                    <a:blip r:embed="rId43" cstate="print">
                      <a:extLst>
                        <a:ext uri="{28A0092B-C50C-407E-A947-70E740481C1C}">
                          <a14:useLocalDpi xmlns:a14="http://schemas.microsoft.com/office/drawing/2010/main" val="0"/>
                        </a:ext>
                      </a:extLst>
                    </a:blip>
                    <a:srcRect t="4064" r="2331"/>
                    <a:stretch/>
                  </pic:blipFill>
                  <pic:spPr bwMode="auto">
                    <a:xfrm>
                      <a:off x="0" y="0"/>
                      <a:ext cx="5691600" cy="2682000"/>
                    </a:xfrm>
                    <a:prstGeom prst="rect">
                      <a:avLst/>
                    </a:prstGeom>
                    <a:noFill/>
                    <a:ln>
                      <a:noFill/>
                    </a:ln>
                    <a:extLst>
                      <a:ext uri="{53640926-AAD7-44D8-BBD7-CCE9431645EC}">
                        <a14:shadowObscured xmlns:a14="http://schemas.microsoft.com/office/drawing/2010/main"/>
                      </a:ext>
                    </a:extLst>
                  </pic:spPr>
                </pic:pic>
              </a:graphicData>
            </a:graphic>
          </wp:inline>
        </w:drawing>
      </w:r>
    </w:p>
    <w:p w14:paraId="1CC65979" w14:textId="6B39A919" w:rsidR="00D3624B" w:rsidRDefault="006E4C6E" w:rsidP="006E4C6E">
      <w:pPr>
        <w:pStyle w:val="Beschriftung"/>
      </w:pPr>
      <w:bookmarkStart w:id="160" w:name="_Toc143696942"/>
      <w:bookmarkStart w:id="161" w:name="_Toc143779076"/>
      <w:r>
        <w:t xml:space="preserve">Abb. </w:t>
      </w:r>
      <w:fldSimple w:instr=" SEQ Abb. \* ARABIC ">
        <w:r w:rsidR="008514D7">
          <w:rPr>
            <w:noProof/>
          </w:rPr>
          <w:t>29</w:t>
        </w:r>
      </w:fldSimple>
      <w:r>
        <w:t>:</w:t>
      </w:r>
      <w:r>
        <w:tab/>
      </w:r>
      <w:r w:rsidR="00D3624B">
        <w:t>Evaluierung de</w:t>
      </w:r>
      <w:r w:rsidR="00653A48">
        <w:t>r</w:t>
      </w:r>
      <w:r w:rsidR="00D3624B">
        <w:t xml:space="preserve"> RNNs für eine Sequenzlänge von </w:t>
      </w:r>
      <w:r w:rsidR="00C26057">
        <w:t>zwei Minuten</w:t>
      </w:r>
      <w:bookmarkEnd w:id="160"/>
      <w:bookmarkEnd w:id="161"/>
    </w:p>
    <w:p w14:paraId="50CE5D09" w14:textId="77777777" w:rsidR="004831A3" w:rsidRDefault="004831A3" w:rsidP="004831A3"/>
    <w:p w14:paraId="67D169D9" w14:textId="5017617C" w:rsidR="00C26057" w:rsidRDefault="002951B6" w:rsidP="008D3B22">
      <w:r>
        <w:lastRenderedPageBreak/>
        <w:t xml:space="preserve">Insgesamt erreicht das Beste auf den Rohsequenzen basierende Modell bei einer Sequenzlänge von zwei Minuten eine </w:t>
      </w:r>
      <w:r w:rsidR="00B538BF">
        <w:t xml:space="preserve">Genauigkeit </w:t>
      </w:r>
      <w:r w:rsidR="00C26057">
        <w:t xml:space="preserve">von </w:t>
      </w:r>
      <w:r w:rsidR="006A67EA">
        <w:t>0,</w:t>
      </w:r>
      <w:r w:rsidR="00AE2C88" w:rsidRPr="00AE2C88">
        <w:t>8761</w:t>
      </w:r>
      <w:r w:rsidR="00C26057">
        <w:t xml:space="preserve"> und einen F1-Score von </w:t>
      </w:r>
      <w:r w:rsidR="006A67EA">
        <w:t>0,</w:t>
      </w:r>
      <w:r w:rsidR="00AE2C88" w:rsidRPr="00AE2C88">
        <w:t>8803</w:t>
      </w:r>
      <w:r>
        <w:t xml:space="preserve">. Durch die Verdopplung der Sequenzlänge konnte sich die Klassifikationsqualität </w:t>
      </w:r>
      <w:r w:rsidR="00B9573F">
        <w:t xml:space="preserve">also nochmal deutlich steigern. </w:t>
      </w:r>
      <w:r w:rsidR="00C26057">
        <w:t>Erfolgt eine Vorverarbeitung mit Map-Matching</w:t>
      </w:r>
      <w:r w:rsidR="008D3B22">
        <w:t xml:space="preserve"> wird </w:t>
      </w:r>
      <w:r w:rsidR="008D3B22">
        <w:rPr>
          <w:rFonts w:ascii="Arial" w:hAnsi="Arial"/>
          <w:color w:val="202122"/>
          <w:sz w:val="21"/>
          <w:szCs w:val="21"/>
          <w:shd w:val="clear" w:color="auto" w:fill="FFFFFF"/>
        </w:rPr>
        <w:t xml:space="preserve">– </w:t>
      </w:r>
      <w:r w:rsidR="008D3B22">
        <w:t xml:space="preserve">vermutlich auf Grund der schlechten Sensitivität für die Klasse Auto </w:t>
      </w:r>
      <w:r w:rsidR="008D3B22">
        <w:rPr>
          <w:rFonts w:ascii="Arial" w:hAnsi="Arial"/>
          <w:color w:val="202122"/>
          <w:sz w:val="21"/>
          <w:szCs w:val="21"/>
          <w:shd w:val="clear" w:color="auto" w:fill="FFFFFF"/>
        </w:rPr>
        <w:t>–</w:t>
      </w:r>
      <w:r w:rsidR="008D3B22">
        <w:t xml:space="preserve"> jedoch nur eine </w:t>
      </w:r>
      <w:r w:rsidR="00B538BF">
        <w:t xml:space="preserve">Genauigkeit </w:t>
      </w:r>
      <w:r w:rsidR="00C26057">
        <w:t xml:space="preserve">von </w:t>
      </w:r>
      <w:r w:rsidR="006A67EA">
        <w:t>0,</w:t>
      </w:r>
      <w:r w:rsidR="00C26057">
        <w:t>82</w:t>
      </w:r>
      <w:r w:rsidR="00AE2C88">
        <w:t>57</w:t>
      </w:r>
      <w:r w:rsidR="00C26057">
        <w:t xml:space="preserve"> und ein</w:t>
      </w:r>
      <w:r w:rsidR="008D3B22">
        <w:t xml:space="preserve"> </w:t>
      </w:r>
      <w:r w:rsidR="00C26057">
        <w:t xml:space="preserve">F1-Score von </w:t>
      </w:r>
      <w:r w:rsidR="006A67EA">
        <w:t>0,</w:t>
      </w:r>
      <w:r w:rsidR="00C26057">
        <w:t>8</w:t>
      </w:r>
      <w:r w:rsidR="00AE2C88">
        <w:t>3</w:t>
      </w:r>
      <w:r w:rsidR="00C26057">
        <w:t>5</w:t>
      </w:r>
      <w:r w:rsidR="00AE2C88">
        <w:t>1</w:t>
      </w:r>
      <w:r w:rsidR="008D3B22">
        <w:t xml:space="preserve"> erreicht</w:t>
      </w:r>
      <w:r w:rsidR="00C26057" w:rsidRPr="00B9573F">
        <w:t>.</w:t>
      </w:r>
      <w:r w:rsidR="00FE13F7" w:rsidRPr="00B9573F">
        <w:t xml:space="preserve"> </w:t>
      </w:r>
      <w:r w:rsidR="00B9573F" w:rsidRPr="00B9573F">
        <w:t xml:space="preserve">Damit kann </w:t>
      </w:r>
      <w:r w:rsidR="008D3B22">
        <w:t xml:space="preserve">in Gesamtbewertung </w:t>
      </w:r>
      <w:r w:rsidR="00B9573F" w:rsidRPr="00B9573F">
        <w:t xml:space="preserve">zwar trotzdem ein Leistungszuwachs verzeichnet werden, dieser fällt </w:t>
      </w:r>
      <w:r w:rsidR="007C0B39">
        <w:t>aber</w:t>
      </w:r>
      <w:r w:rsidR="00B9573F" w:rsidRPr="00B9573F">
        <w:t xml:space="preserve"> deutlich geringer aus, als zu erwarten wäre</w:t>
      </w:r>
      <w:r w:rsidR="007C0B39">
        <w:t>. Eine mögliche Ursache hierfür könnten Zufallseffekte beim Training de</w:t>
      </w:r>
      <w:r w:rsidR="00C01133">
        <w:t>s</w:t>
      </w:r>
      <w:r w:rsidR="007C0B39">
        <w:t xml:space="preserve"> RNNs sein, was sich jedoch nur schwer überprüfen lässt.</w:t>
      </w:r>
    </w:p>
    <w:p w14:paraId="3D33EDD9" w14:textId="43F25836" w:rsidR="008660B1" w:rsidRDefault="00E20D23" w:rsidP="004831A3">
      <w:r>
        <w:t xml:space="preserve">Abb. 30 zeigt abschließend die Sensitivitätsmatrizen der beiden Modelle, die </w:t>
      </w:r>
      <w:r w:rsidR="00086FCB">
        <w:t xml:space="preserve">unter Nutzung der </w:t>
      </w:r>
      <w:r>
        <w:t>Datensätze mit einer Sequenzlänge von vier Minuten</w:t>
      </w:r>
      <w:r w:rsidR="00F26694">
        <w:t xml:space="preserve"> (120 Datenpunkte)</w:t>
      </w:r>
      <w:r>
        <w:t xml:space="preserve"> trainiert wurden</w:t>
      </w:r>
      <w:r w:rsidR="00086FCB">
        <w:t>, und auf einer Vorhersage von 9</w:t>
      </w:r>
      <w:r w:rsidR="00F53EA3">
        <w:t>9</w:t>
      </w:r>
      <w:r w:rsidR="00086FCB">
        <w:t xml:space="preserve"> Testsequenzen basieren. </w:t>
      </w:r>
      <w:r w:rsidR="0084704C">
        <w:t xml:space="preserve">Es ist anzumerken, dass die schwindende Größe des Testdatensatzes </w:t>
      </w:r>
      <w:r w:rsidR="00455D64">
        <w:t xml:space="preserve">Zufallseffekte fördert und damit </w:t>
      </w:r>
      <w:r w:rsidR="0084704C">
        <w:t xml:space="preserve">die Aussagekraft der Evaluierung negativ beeinflusst. </w:t>
      </w:r>
      <w:r w:rsidR="006C7EE0">
        <w:t>Nichtsdestotrotz</w:t>
      </w:r>
      <w:r w:rsidR="0084704C">
        <w:t xml:space="preserve"> sollten die 98 Testsequenzen jedoch für eine </w:t>
      </w:r>
      <w:r w:rsidR="008660B1">
        <w:t>Einordnung</w:t>
      </w:r>
      <w:r w:rsidR="0084704C">
        <w:t xml:space="preserve"> der beiden Modelle ausreichend sein.</w:t>
      </w:r>
      <w:r w:rsidR="008660B1">
        <w:t xml:space="preserve"> </w:t>
      </w:r>
    </w:p>
    <w:p w14:paraId="75404038" w14:textId="75FB1A7C" w:rsidR="004831A3" w:rsidRPr="00D25A77" w:rsidRDefault="006C7EE0" w:rsidP="004831A3">
      <w:r>
        <w:t xml:space="preserve">Wie zu sehen ist erreichen </w:t>
      </w:r>
      <w:r w:rsidR="008660B1">
        <w:t>diese</w:t>
      </w:r>
      <w:r>
        <w:t xml:space="preserve"> für die Klasse </w:t>
      </w:r>
      <w:r w:rsidRPr="009F11EB">
        <w:rPr>
          <w:i/>
          <w:iCs/>
        </w:rPr>
        <w:t>Fußgänger</w:t>
      </w:r>
      <w:r>
        <w:t xml:space="preserve"> eine</w:t>
      </w:r>
      <w:r w:rsidR="001C0BDD">
        <w:t xml:space="preserve"> sehr gute</w:t>
      </w:r>
      <w:r>
        <w:t xml:space="preserve"> Sensitivität von 0.95</w:t>
      </w:r>
      <w:r w:rsidR="001C0BDD">
        <w:t xml:space="preserve"> und für die Klasse </w:t>
      </w:r>
      <w:r w:rsidR="001C0BDD" w:rsidRPr="009F11EB">
        <w:rPr>
          <w:i/>
          <w:iCs/>
        </w:rPr>
        <w:t>Fahrrad</w:t>
      </w:r>
      <w:r w:rsidR="001C0BDD">
        <w:t xml:space="preserve"> eine perfekte Sensitivität von 1,0</w:t>
      </w:r>
      <w:r>
        <w:t xml:space="preserve">. </w:t>
      </w:r>
      <w:r w:rsidR="00D25A77">
        <w:t xml:space="preserve">Die 5% der Fußgänger, welche falsch klassifiziert wurden, werden dabei links wie zu erwarten der nächstnäheren Klasse </w:t>
      </w:r>
      <w:r w:rsidR="00D25A77" w:rsidRPr="00D25A77">
        <w:rPr>
          <w:i/>
          <w:iCs/>
        </w:rPr>
        <w:t>Fahrrad</w:t>
      </w:r>
      <w:r w:rsidR="00D25A77">
        <w:rPr>
          <w:i/>
          <w:iCs/>
        </w:rPr>
        <w:t xml:space="preserve"> </w:t>
      </w:r>
      <w:r w:rsidR="00D25A77">
        <w:t xml:space="preserve">zugeordnet. Auf der rechten Seite erfolgt interessanterweise eine Zuordnung zur Klasse </w:t>
      </w:r>
      <w:r w:rsidR="00D25A77" w:rsidRPr="00D25A77">
        <w:rPr>
          <w:i/>
          <w:iCs/>
        </w:rPr>
        <w:t>Auto</w:t>
      </w:r>
      <w:r w:rsidR="00D25A77">
        <w:t>, was sich ggf. auf in den Daten enthaltene Stausituationen zurückführen lässt.</w:t>
      </w:r>
      <w:r w:rsidR="0092118C">
        <w:t xml:space="preserve"> In Bezug auf die Klassen </w:t>
      </w:r>
      <w:r w:rsidR="0092118C" w:rsidRPr="00C412BE">
        <w:rPr>
          <w:i/>
          <w:iCs/>
        </w:rPr>
        <w:t>Motorrad</w:t>
      </w:r>
      <w:r w:rsidR="0092118C">
        <w:t xml:space="preserve"> und </w:t>
      </w:r>
      <w:r w:rsidR="0092118C" w:rsidRPr="00C412BE">
        <w:rPr>
          <w:i/>
          <w:iCs/>
        </w:rPr>
        <w:t>Auto</w:t>
      </w:r>
      <w:r w:rsidR="0092118C">
        <w:t xml:space="preserve"> zeigen beide Modelle eine im Verhältnis mit den anderen betrachteten Modellen sehr gute Leistung. Links wird für Motorräder eine gute Sensitivität von 0.71 und für Autos eine hervorragende Sensitivität von 0,90 erzielt. </w:t>
      </w:r>
      <w:r w:rsidR="001A73D3">
        <w:t xml:space="preserve">Rechts liegen die beiden Sensitivitätswerte mit 0,81 für die Klasse </w:t>
      </w:r>
      <w:r w:rsidR="001A73D3" w:rsidRPr="001A73D3">
        <w:rPr>
          <w:i/>
          <w:iCs/>
        </w:rPr>
        <w:t>Motorrad</w:t>
      </w:r>
      <w:r w:rsidR="001A73D3">
        <w:t xml:space="preserve"> und 0,79 für die Klasse </w:t>
      </w:r>
      <w:r w:rsidR="001A73D3" w:rsidRPr="001A73D3">
        <w:rPr>
          <w:i/>
          <w:iCs/>
        </w:rPr>
        <w:t>Auto</w:t>
      </w:r>
      <w:r w:rsidR="001A73D3">
        <w:t xml:space="preserve"> deutlich näher beieinander, wobei diese auf einem</w:t>
      </w:r>
      <w:r w:rsidR="006E4DE5">
        <w:t xml:space="preserve"> </w:t>
      </w:r>
      <w:r w:rsidR="001A73D3">
        <w:t xml:space="preserve">sehr guten Niveau einzuordnen sind. </w:t>
      </w:r>
    </w:p>
    <w:p w14:paraId="3EB51C9A" w14:textId="0D381976" w:rsidR="00F238D0" w:rsidRPr="00D3624B" w:rsidRDefault="004831A3" w:rsidP="00F238D0">
      <w:pPr>
        <w:pStyle w:val="AbbMitRahmen"/>
      </w:pPr>
      <w:r>
        <w:rPr>
          <w:noProof/>
        </w:rPr>
        <w:lastRenderedPageBreak/>
        <w:drawing>
          <wp:inline distT="0" distB="0" distL="0" distR="0" wp14:anchorId="47590AF7" wp14:editId="211F647E">
            <wp:extent cx="5752800" cy="2682000"/>
            <wp:effectExtent l="0" t="0" r="635" b="4445"/>
            <wp:docPr id="10" name="Grafik 10" descr="Ein Bild, das Screenshot, Quadrat, Farbigkeit, Diagramm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Grafik 10" descr="Ein Bild, das Screenshot, Quadrat, Farbigkeit, Diagramm enthält.&#10;&#10;Automatisch generierte Beschreibung"/>
                    <pic:cNvPicPr>
                      <a:picLocks noChangeAspect="1" noChangeArrowheads="1"/>
                    </pic:cNvPicPr>
                  </pic:nvPicPr>
                  <pic:blipFill rotWithShape="1">
                    <a:blip r:embed="rId44" cstate="print">
                      <a:extLst>
                        <a:ext uri="{28A0092B-C50C-407E-A947-70E740481C1C}">
                          <a14:useLocalDpi xmlns:a14="http://schemas.microsoft.com/office/drawing/2010/main" val="0"/>
                        </a:ext>
                      </a:extLst>
                    </a:blip>
                    <a:srcRect t="4626" r="13965"/>
                    <a:stretch/>
                  </pic:blipFill>
                  <pic:spPr bwMode="auto">
                    <a:xfrm>
                      <a:off x="0" y="0"/>
                      <a:ext cx="5752800" cy="2682000"/>
                    </a:xfrm>
                    <a:prstGeom prst="rect">
                      <a:avLst/>
                    </a:prstGeom>
                    <a:noFill/>
                    <a:ln>
                      <a:noFill/>
                    </a:ln>
                    <a:extLst>
                      <a:ext uri="{53640926-AAD7-44D8-BBD7-CCE9431645EC}">
                        <a14:shadowObscured xmlns:a14="http://schemas.microsoft.com/office/drawing/2010/main"/>
                      </a:ext>
                    </a:extLst>
                  </pic:spPr>
                </pic:pic>
              </a:graphicData>
            </a:graphic>
          </wp:inline>
        </w:drawing>
      </w:r>
    </w:p>
    <w:p w14:paraId="4F97928C" w14:textId="63E1AC4E" w:rsidR="00F238D0" w:rsidRDefault="006E4C6E" w:rsidP="006E4C6E">
      <w:pPr>
        <w:pStyle w:val="Beschriftung"/>
      </w:pPr>
      <w:bookmarkStart w:id="162" w:name="_Toc143696943"/>
      <w:bookmarkStart w:id="163" w:name="_Toc143779077"/>
      <w:r>
        <w:t xml:space="preserve">Abb. </w:t>
      </w:r>
      <w:fldSimple w:instr=" SEQ Abb. \* ARABIC ">
        <w:r w:rsidR="008514D7">
          <w:rPr>
            <w:noProof/>
          </w:rPr>
          <w:t>30</w:t>
        </w:r>
      </w:fldSimple>
      <w:r>
        <w:t>:</w:t>
      </w:r>
      <w:r>
        <w:tab/>
      </w:r>
      <w:r w:rsidR="00F238D0">
        <w:t>Evaluierung de</w:t>
      </w:r>
      <w:r w:rsidR="00653A48">
        <w:t>r</w:t>
      </w:r>
      <w:r w:rsidR="00F238D0">
        <w:t xml:space="preserve"> RNNs für eine Sequenzlänge von </w:t>
      </w:r>
      <w:r w:rsidR="00C26057">
        <w:t>vier Minuten</w:t>
      </w:r>
      <w:bookmarkEnd w:id="162"/>
      <w:bookmarkEnd w:id="163"/>
    </w:p>
    <w:p w14:paraId="2F56F40E" w14:textId="77777777" w:rsidR="004831A3" w:rsidRDefault="004831A3" w:rsidP="004831A3"/>
    <w:p w14:paraId="2817ED11" w14:textId="54C710B5" w:rsidR="00C4608F" w:rsidRDefault="00405F81" w:rsidP="00405F81">
      <w:r>
        <w:t>Die Gesamtbewertung für das auf den Rohsequenzen basierende Modell kann sich hierbei bei einer</w:t>
      </w:r>
      <w:r w:rsidR="00FE13F7">
        <w:t xml:space="preserve"> Sequenzlänge von vier Minuten</w:t>
      </w:r>
      <w:r>
        <w:t xml:space="preserve"> erneut verbessern. Es erreicht eine </w:t>
      </w:r>
      <w:r w:rsidR="00B538BF">
        <w:t xml:space="preserve">Genauigkeit </w:t>
      </w:r>
      <w:r w:rsidR="00FE13F7">
        <w:t xml:space="preserve">von </w:t>
      </w:r>
      <w:r w:rsidR="006A67EA">
        <w:t>0,</w:t>
      </w:r>
      <w:r w:rsidR="00FE13F7" w:rsidRPr="00FE13F7">
        <w:t>8989</w:t>
      </w:r>
      <w:r w:rsidR="00FE13F7">
        <w:t xml:space="preserve"> und einen F1-Score von </w:t>
      </w:r>
      <w:r w:rsidR="006A67EA">
        <w:t>0,</w:t>
      </w:r>
      <w:r w:rsidR="00FE13F7" w:rsidRPr="00FE13F7">
        <w:t>8949</w:t>
      </w:r>
      <w:r w:rsidR="00FE13F7">
        <w:t xml:space="preserve">. </w:t>
      </w:r>
      <w:r w:rsidR="001E6215">
        <w:t>Anders als bei</w:t>
      </w:r>
      <w:r w:rsidR="008660B1">
        <w:t xml:space="preserve"> den</w:t>
      </w:r>
      <w:r w:rsidR="001E6215">
        <w:t xml:space="preserve"> zuvor betrachteten Modell</w:t>
      </w:r>
      <w:r w:rsidR="008660B1">
        <w:t>en</w:t>
      </w:r>
      <w:r w:rsidR="001E6215">
        <w:t xml:space="preserve"> mit einer Sequenzlänge von zwei Minuten, erzielt hier insbesondere auch das Modell, welches auf Basis der gematchten Sequenzen trainiert wurde, mit einer </w:t>
      </w:r>
      <w:r w:rsidR="00B538BF">
        <w:t xml:space="preserve">Genauigkeit </w:t>
      </w:r>
      <w:r w:rsidR="001E6215">
        <w:t xml:space="preserve">und einem F1-Score von jeweils 0,8888 eine deutliche Steigerung in der Klassifikationsqualität. </w:t>
      </w:r>
      <w:r w:rsidR="009F11EB">
        <w:t xml:space="preserve">Damit unterliegt dieses Modell in der Gesamtbewertung zwar knapp, allerdings ist es im Hinblick auf die Ausgewogenheit der Sensitivitäten für die Klassen </w:t>
      </w:r>
      <w:r w:rsidR="009F11EB" w:rsidRPr="009F11EB">
        <w:rPr>
          <w:i/>
          <w:iCs/>
        </w:rPr>
        <w:t>Motorrad</w:t>
      </w:r>
      <w:r w:rsidR="009F11EB">
        <w:t xml:space="preserve"> und </w:t>
      </w:r>
      <w:r w:rsidR="009F11EB" w:rsidRPr="009F11EB">
        <w:rPr>
          <w:i/>
          <w:iCs/>
        </w:rPr>
        <w:t>Auto</w:t>
      </w:r>
      <w:r w:rsidR="009F11EB">
        <w:t xml:space="preserve"> vermutlich dennoch vorzuziehen. </w:t>
      </w:r>
    </w:p>
    <w:p w14:paraId="410DDA71" w14:textId="39F85E1D" w:rsidR="00410788" w:rsidRDefault="00DF3655" w:rsidP="00410788">
      <w:r>
        <w:t>Zusammenfassend lässt sich aus der Betrachtung der verschiedenen Modelle zur Umsetzung des</w:t>
      </w:r>
      <w:r w:rsidR="009B7B4E">
        <w:t xml:space="preserve"> </w:t>
      </w:r>
      <w:r w:rsidR="00C64FA3">
        <w:t>sequenziellen</w:t>
      </w:r>
      <w:r>
        <w:t xml:space="preserve"> Klassifikationsansatzes eindeutig ableiten, dass</w:t>
      </w:r>
      <w:r w:rsidR="004744E5">
        <w:t xml:space="preserve"> </w:t>
      </w:r>
      <w:r w:rsidR="00C4608F">
        <w:t>die</w:t>
      </w:r>
      <w:r w:rsidR="004744E5">
        <w:t xml:space="preserve"> Erhöhung </w:t>
      </w:r>
      <w:r w:rsidR="00DD3D00">
        <w:t xml:space="preserve">der Sequenzlänge einen starken positiven Einfluss auf die Klassifikationsleistung der </w:t>
      </w:r>
      <w:r>
        <w:t>Rekurrenten Neuronalen Netze besitzt</w:t>
      </w:r>
      <w:r w:rsidR="00DD3D00">
        <w:t xml:space="preserve">. </w:t>
      </w:r>
      <w:r w:rsidR="00E245C4">
        <w:t>Dass die Unterschiede zwischen den besten</w:t>
      </w:r>
      <w:r w:rsidR="00DD3D00">
        <w:t xml:space="preserve"> </w:t>
      </w:r>
      <w:r w:rsidR="00E245C4">
        <w:t>Modellen mit einer Sequenzlänge von zwei und vier Minuten dabei nur recht gering sind, deutet darauf hin, dass eine Erhöhung</w:t>
      </w:r>
      <w:r w:rsidR="00EE77F3">
        <w:t xml:space="preserve"> der Sequenzlänge über vier Minuten</w:t>
      </w:r>
      <w:r w:rsidR="00E245C4">
        <w:t xml:space="preserve"> keine</w:t>
      </w:r>
      <w:r w:rsidR="00EE77F3">
        <w:t xml:space="preserve"> weiteren</w:t>
      </w:r>
      <w:r w:rsidR="00E245C4">
        <w:t xml:space="preserve"> erheblichen Verbesserungen verspricht</w:t>
      </w:r>
      <w:r>
        <w:t>. Insbesondere deswegen, da die Gedächtnisleistung von RNNs bzw. den darin verwendeten Gedächtniszellen (hier LSTMs) eingeschränkt ist</w:t>
      </w:r>
      <w:r w:rsidR="00BF5A11">
        <w:t xml:space="preserve"> und von e</w:t>
      </w:r>
      <w:r>
        <w:t>ine</w:t>
      </w:r>
      <w:r w:rsidR="00BF5A11">
        <w:t>r</w:t>
      </w:r>
      <w:r>
        <w:t xml:space="preserve"> Sequenzlänge von vier Minuten (120 Datenpunkten) </w:t>
      </w:r>
      <w:r w:rsidR="00BF5A11">
        <w:t>ausgeschöpft werden sollte.</w:t>
      </w:r>
      <w:r w:rsidR="00410788">
        <w:t xml:space="preserve"> Vier Minuten sind in der Praxis somit als das Optimum für die Sequenzlänge zu betrachten. Die Eigenschaft von RNNs </w:t>
      </w:r>
      <w:r w:rsidR="005C143B">
        <w:t>beliebig lange Sequenzen zu verarbeiten, setzt eine solche Sequenzlänge jedoch nicht</w:t>
      </w:r>
      <w:r w:rsidR="00573479">
        <w:t xml:space="preserve"> zwingend</w:t>
      </w:r>
      <w:r w:rsidR="005C143B">
        <w:t xml:space="preserve"> voraus</w:t>
      </w:r>
      <w:r w:rsidR="00573479">
        <w:t xml:space="preserve">. Dies ist besonders nützlich, da </w:t>
      </w:r>
      <w:r w:rsidR="00410788">
        <w:t xml:space="preserve">somit </w:t>
      </w:r>
      <w:r w:rsidR="00573479">
        <w:t xml:space="preserve">die Möglichkeit der Klassifikation von anderen </w:t>
      </w:r>
      <w:r w:rsidR="00573479">
        <w:lastRenderedPageBreak/>
        <w:t>Verkehrsteilnehmern</w:t>
      </w:r>
      <w:r w:rsidR="00410788">
        <w:t xml:space="preserve">, </w:t>
      </w:r>
      <w:r w:rsidR="00573479">
        <w:t>unabhängig vom Umfang der zur Verfügung stehenden Daten</w:t>
      </w:r>
      <w:r w:rsidR="00410788">
        <w:t>,</w:t>
      </w:r>
      <w:r w:rsidR="00573479">
        <w:t xml:space="preserve"> </w:t>
      </w:r>
      <w:r w:rsidR="00410788">
        <w:t>besteht</w:t>
      </w:r>
      <w:r w:rsidR="00573479">
        <w:t xml:space="preserve">. </w:t>
      </w:r>
      <w:r w:rsidR="00410788">
        <w:t>Zu beachten ist aber, dass kürzere Sequenzen hierbei selbstredend mit einer Minderung der Klassifikationsqualität einhergehen, was sich besonders auf die Unterscheidung von motorisierten Fahrzeugen auswirken dürfte.</w:t>
      </w:r>
    </w:p>
    <w:p w14:paraId="770AF41C" w14:textId="2C63A628" w:rsidR="00FE13F7" w:rsidRDefault="000D723F" w:rsidP="00410788">
      <w:r>
        <w:t xml:space="preserve">Die vorverarbeitung der Sequenzen mittels Map-Matching führte </w:t>
      </w:r>
      <w:r w:rsidR="00387CBC">
        <w:t>bei</w:t>
      </w:r>
      <w:r>
        <w:t xml:space="preserve"> </w:t>
      </w:r>
      <w:r w:rsidR="00155276">
        <w:t>ein bis zwei</w:t>
      </w:r>
      <w:r>
        <w:t xml:space="preserve"> der</w:t>
      </w:r>
      <w:r w:rsidR="00155276">
        <w:t xml:space="preserve"> drei</w:t>
      </w:r>
      <w:r>
        <w:t xml:space="preserve"> betrachteten </w:t>
      </w:r>
      <w:r w:rsidR="00387CBC">
        <w:t>Sequenzlängen</w:t>
      </w:r>
      <w:r>
        <w:t xml:space="preserve"> zu einer</w:t>
      </w:r>
      <w:r w:rsidR="00155276">
        <w:t xml:space="preserve"> sichtbaren</w:t>
      </w:r>
      <w:r>
        <w:t xml:space="preserve"> Verbesserung der Klassifikationsqualität. Allerdings erscheint diese Verbesserung</w:t>
      </w:r>
      <w:r w:rsidR="00387CBC">
        <w:t>, im Hinblick auf den starken Leistungsabfall bei einer Sequenzlänge von zwei Minuten</w:t>
      </w:r>
      <w:r w:rsidR="00F60AB8">
        <w:t>, als sehr</w:t>
      </w:r>
      <w:r>
        <w:t xml:space="preserve"> </w:t>
      </w:r>
      <w:r w:rsidR="00F60AB8">
        <w:t xml:space="preserve">inkonsistent und möglicherweise von Zufallseffekten beeinflusst. </w:t>
      </w:r>
      <w:r w:rsidR="00155276">
        <w:t xml:space="preserve">Die Rohsequenzen erweisen sich trotz der festgestellten Fehlerbelastung hierbei als völlig hinreichend, wodurch der Mehraufwand, der mit dem </w:t>
      </w:r>
      <w:r w:rsidR="00041B7D">
        <w:t>vorangehendem</w:t>
      </w:r>
      <w:r w:rsidR="00155276">
        <w:t xml:space="preserve"> Map-Matching </w:t>
      </w:r>
      <w:r w:rsidR="00041B7D">
        <w:t xml:space="preserve">der Sequenzen </w:t>
      </w:r>
      <w:r w:rsidR="00155276">
        <w:t xml:space="preserve">einhergeht, </w:t>
      </w:r>
      <w:r w:rsidR="00041B7D">
        <w:t>im Allgemeinen nicht zu rechtfertigen ist</w:t>
      </w:r>
      <w:r w:rsidR="00155276">
        <w:t>. Dies gilt zumindest dann, wenn</w:t>
      </w:r>
      <w:r w:rsidR="0005784C">
        <w:t xml:space="preserve"> </w:t>
      </w:r>
      <w:r w:rsidR="00155276">
        <w:t>von einer</w:t>
      </w:r>
      <w:r w:rsidR="00B36550">
        <w:t xml:space="preserve"> in der Gesamtheit</w:t>
      </w:r>
      <w:r w:rsidR="00155276">
        <w:t xml:space="preserve"> guten Genauigkeit der GNSS-</w:t>
      </w:r>
      <w:r w:rsidR="0005784C">
        <w:t>Sequenzen</w:t>
      </w:r>
      <w:r w:rsidR="000530AF">
        <w:t>, wie hier gegeben,</w:t>
      </w:r>
      <w:r w:rsidR="00155276">
        <w:t xml:space="preserve"> ausgegangen werden kann. </w:t>
      </w:r>
      <w:r w:rsidR="00996B0E">
        <w:t xml:space="preserve">Ist jedoch mit stärkerem Rauschen in den GNSS-Sequenzen zu rechnen, so soll an dieser Stelle </w:t>
      </w:r>
      <w:r w:rsidR="000530AF">
        <w:t xml:space="preserve">erneut </w:t>
      </w:r>
      <w:r w:rsidR="00996B0E">
        <w:t xml:space="preserve">hervorgehoben werden, dass </w:t>
      </w:r>
      <w:r w:rsidR="000530AF">
        <w:t>der subjektive Eindruck entstanden ist, dass das Map-Matching</w:t>
      </w:r>
      <w:r w:rsidR="008468D2">
        <w:t xml:space="preserve"> auf stark fehlerbelastete Sequenzen</w:t>
      </w:r>
      <w:r w:rsidR="000530AF">
        <w:t xml:space="preserve"> einen korrigierenden Einfluss besitzt, der sich positiv auf die Klassifikation auswirken sollte. </w:t>
      </w:r>
    </w:p>
    <w:p w14:paraId="4EEA54A9" w14:textId="55CD0F91" w:rsidR="00F21842" w:rsidRDefault="00F21842" w:rsidP="00F21842">
      <w:pPr>
        <w:pStyle w:val="berschrift1"/>
      </w:pPr>
      <w:bookmarkStart w:id="164" w:name="_Toc143879401"/>
      <w:r w:rsidRPr="002D6A27">
        <w:lastRenderedPageBreak/>
        <w:t>Zusammenfassung und Ausblick</w:t>
      </w:r>
      <w:bookmarkEnd w:id="164"/>
    </w:p>
    <w:p w14:paraId="5B69C52F" w14:textId="67C48B95" w:rsidR="00F320F3" w:rsidRDefault="00031CF5" w:rsidP="00031CF5">
      <w:r>
        <w:t xml:space="preserve">Das Ziel dieser Bachelorarbeit war die Erforschung der Möglichkeit der Klassifikation von Verkehrsteilnehmern auf Basis von sequenziell bereitgestellten GNSS-Koordinaten durch den Einsatz von maschinellen Lernverfahren. </w:t>
      </w:r>
      <w:r w:rsidR="00F320F3">
        <w:t>Insbesondere sollte hierdurch die nachfolgende Forschungsfrage geklärt werden:</w:t>
      </w:r>
    </w:p>
    <w:p w14:paraId="356F4831" w14:textId="3056E412" w:rsidR="00F320F3" w:rsidRPr="00F320F3" w:rsidRDefault="00F320F3" w:rsidP="00031CF5">
      <w:pPr>
        <w:rPr>
          <w:i/>
          <w:iCs/>
        </w:rPr>
      </w:pPr>
      <w:r w:rsidRPr="00F320F3">
        <w:rPr>
          <w:i/>
          <w:iCs/>
        </w:rPr>
        <w:t>Welche Verfahren des maschinellen Lernens sind für die Klassifikation von Verkehrsteilnehmern auf Basis von sequenziellen Positionsdaten geeignet?</w:t>
      </w:r>
    </w:p>
    <w:p w14:paraId="547BD6CF" w14:textId="681A60C3" w:rsidR="00532277" w:rsidRDefault="00687A78" w:rsidP="009513DB">
      <w:r>
        <w:t>Besonders wichtig war hierbei eine möglichst hohe Realitätsnähe, weshalb speziell für diese Arbeit eine Datengrundlage bestehend aus GNSS-Sequenzen mit einer Gesamtlänge von 32 Stunden geschaffen wurde</w:t>
      </w:r>
      <w:r w:rsidR="001A4265">
        <w:t xml:space="preserve">. Diese Sequenzen wurden </w:t>
      </w:r>
      <w:r w:rsidR="00030F37">
        <w:t xml:space="preserve">durch eine kleine Anzahl freiwilliger Teilnehmer </w:t>
      </w:r>
      <w:r w:rsidR="001A4265">
        <w:t>im realen Straßenverkehr aufgezeichnet</w:t>
      </w:r>
      <w:r w:rsidR="00F06EBC">
        <w:t xml:space="preserve"> und umfassten insgesamt vier Klassen: </w:t>
      </w:r>
      <w:r w:rsidR="00F06EBC" w:rsidRPr="00F06EBC">
        <w:rPr>
          <w:i/>
          <w:iCs/>
        </w:rPr>
        <w:t>Fußgänger</w:t>
      </w:r>
      <w:r w:rsidR="00F06EBC">
        <w:t xml:space="preserve">, </w:t>
      </w:r>
      <w:r w:rsidR="00F06EBC" w:rsidRPr="00F06EBC">
        <w:rPr>
          <w:i/>
          <w:iCs/>
        </w:rPr>
        <w:t>Fahrrad</w:t>
      </w:r>
      <w:r w:rsidR="00F06EBC">
        <w:t xml:space="preserve">, </w:t>
      </w:r>
      <w:r w:rsidR="00F06EBC" w:rsidRPr="00F06EBC">
        <w:rPr>
          <w:i/>
          <w:iCs/>
        </w:rPr>
        <w:t>Motorrad</w:t>
      </w:r>
      <w:r w:rsidR="00F06EBC">
        <w:t xml:space="preserve"> und </w:t>
      </w:r>
      <w:r w:rsidR="00F06EBC" w:rsidRPr="00F06EBC">
        <w:rPr>
          <w:i/>
          <w:iCs/>
        </w:rPr>
        <w:t>Auto</w:t>
      </w:r>
      <w:r w:rsidR="001A4265">
        <w:t xml:space="preserve">. Eine </w:t>
      </w:r>
      <w:r w:rsidR="00F06EBC">
        <w:t xml:space="preserve">genaue </w:t>
      </w:r>
      <w:r w:rsidR="001A4265">
        <w:t>Betrachtung</w:t>
      </w:r>
      <w:r w:rsidR="00F06EBC">
        <w:t xml:space="preserve"> der Datenbasis</w:t>
      </w:r>
      <w:r w:rsidR="001A4265">
        <w:t xml:space="preserve"> erfolgte in Kapitel 4. </w:t>
      </w:r>
      <w:r w:rsidR="00F320F3">
        <w:t xml:space="preserve">Da durch </w:t>
      </w:r>
      <w:r w:rsidR="006330C6">
        <w:t>verwandte</w:t>
      </w:r>
      <w:r w:rsidR="00F320F3">
        <w:t xml:space="preserve"> Forschungsarbeiten</w:t>
      </w:r>
      <w:r w:rsidR="006330C6">
        <w:t>, auf welche im vorangegangen Kapitel</w:t>
      </w:r>
      <w:r w:rsidR="009C2D24">
        <w:t xml:space="preserve"> 3</w:t>
      </w:r>
      <w:r w:rsidR="006330C6">
        <w:t xml:space="preserve"> Bezug genommen wurde,</w:t>
      </w:r>
      <w:r w:rsidR="00F320F3">
        <w:t xml:space="preserve"> bereits bekannt war, dass reale Positionsdaten zu einem gewissen</w:t>
      </w:r>
      <w:r w:rsidR="006330C6">
        <w:t xml:space="preserve"> Grad</w:t>
      </w:r>
      <w:r w:rsidR="00F320F3">
        <w:t xml:space="preserve"> fehlerbelastet sind, wurde im Zuge dieser Betrachtung</w:t>
      </w:r>
      <w:r w:rsidR="001A4265">
        <w:t xml:space="preserve"> </w:t>
      </w:r>
      <w:r w:rsidR="009B659B">
        <w:t>in</w:t>
      </w:r>
      <w:r w:rsidR="00E41128">
        <w:t xml:space="preserve">sbesondere auch das Ausmaß </w:t>
      </w:r>
      <w:r w:rsidR="006330C6">
        <w:t>der</w:t>
      </w:r>
      <w:r w:rsidR="00E41128">
        <w:t xml:space="preserve"> Fehlerbelastung aufgezeigt, wobei die in den Sequenzen </w:t>
      </w:r>
      <w:r w:rsidR="009B659B">
        <w:t>festgestellte Fehler</w:t>
      </w:r>
      <w:r w:rsidR="00E41128">
        <w:t xml:space="preserve"> </w:t>
      </w:r>
      <w:r w:rsidR="001A4265">
        <w:t xml:space="preserve">in </w:t>
      </w:r>
      <w:r w:rsidR="006330C6">
        <w:t>verschiedene</w:t>
      </w:r>
      <w:r w:rsidR="001A4265">
        <w:t xml:space="preserve"> Kategorien</w:t>
      </w:r>
      <w:r w:rsidR="00F6145B">
        <w:t xml:space="preserve"> </w:t>
      </w:r>
      <w:r w:rsidR="001A4265">
        <w:t>eingeteilt</w:t>
      </w:r>
      <w:r w:rsidR="00E41128">
        <w:t xml:space="preserve"> wurden</w:t>
      </w:r>
      <w:r w:rsidR="001A4265">
        <w:t xml:space="preserve">. </w:t>
      </w:r>
      <w:r w:rsidR="00532277">
        <w:t xml:space="preserve">Da davon auszugehen war, dass diese Fehler einen erheblichen Einfluss auf die Qualität der Klassifikatoren besitzen, wurde die obige </w:t>
      </w:r>
      <w:r w:rsidR="00076C7B">
        <w:t xml:space="preserve">primäre </w:t>
      </w:r>
      <w:r w:rsidR="00532277">
        <w:t>Forschungsfrage durch die Folgende ergänzt:</w:t>
      </w:r>
    </w:p>
    <w:p w14:paraId="25441B07" w14:textId="77777777" w:rsidR="00532277" w:rsidRDefault="00532277" w:rsidP="00532277">
      <w:pPr>
        <w:rPr>
          <w:i/>
          <w:iCs/>
        </w:rPr>
      </w:pPr>
      <w:r w:rsidRPr="00620355">
        <w:rPr>
          <w:i/>
          <w:iCs/>
        </w:rPr>
        <w:t>Wie können reale Positionsdaten, die Ungenauigkeiten und Rauschen aufweisen, so vorverarbeitet werden, dass sie sich gut für den Einsatz maschineller Lernverfahren eignen?</w:t>
      </w:r>
    </w:p>
    <w:p w14:paraId="7DDCCDEF" w14:textId="47BBBF9C" w:rsidR="0052074E" w:rsidRDefault="00076C7B" w:rsidP="009513DB">
      <w:r>
        <w:t xml:space="preserve">Zur Untersuchung beider Fragen wurde ein vollumfassendes </w:t>
      </w:r>
      <w:r w:rsidR="000F1D3D">
        <w:t>K</w:t>
      </w:r>
      <w:r>
        <w:t xml:space="preserve">onzept ausgearbeitet und in Kapitel 5 dieser Arbeit </w:t>
      </w:r>
      <w:r w:rsidR="000F1D3D">
        <w:t>präsentiert</w:t>
      </w:r>
      <w:r>
        <w:t>.</w:t>
      </w:r>
      <w:r w:rsidR="00052ECD">
        <w:t xml:space="preserve"> </w:t>
      </w:r>
      <w:r w:rsidR="003E7DBA">
        <w:t>Dieses Konzept umfasste hierbei insbesondere zwei Ausprägungen</w:t>
      </w:r>
      <w:r w:rsidR="00AF7EB3">
        <w:t xml:space="preserve">: das Basiskonzept und </w:t>
      </w:r>
      <w:r w:rsidR="00463D67">
        <w:t>eine Erweiterung</w:t>
      </w:r>
      <w:r w:rsidR="00AF7EB3">
        <w:t xml:space="preserve"> dessen, welche die Basis für die Untersuchung von Map-Matching als Möglichkeit zur Bereinigung von Verrauschungsfehlern</w:t>
      </w:r>
      <w:r w:rsidR="00791834">
        <w:t>, bildete</w:t>
      </w:r>
      <w:r w:rsidR="00AF7EB3">
        <w:t>.</w:t>
      </w:r>
      <w:r w:rsidR="00463D67">
        <w:t xml:space="preserve"> Eckpunkte des Basiskonzeptes waren hierbei </w:t>
      </w:r>
      <w:r w:rsidR="006330C6">
        <w:t xml:space="preserve">zum einen </w:t>
      </w:r>
      <w:r w:rsidR="00463D67">
        <w:t>die allgemeine Datenvorbereitung und Merkmalserweiterung, deren Notwendigkeit sich insbesondere daraus ergab, dass die Datenbasis einem starken Bias unterlag, und</w:t>
      </w:r>
      <w:r w:rsidR="006330C6">
        <w:t xml:space="preserve"> zum anderen</w:t>
      </w:r>
      <w:r w:rsidR="00463D67">
        <w:t xml:space="preserve"> der Ansatz für die Klassifikation, </w:t>
      </w:r>
      <w:r w:rsidR="006330C6">
        <w:t>die</w:t>
      </w:r>
      <w:r w:rsidR="00463D67">
        <w:t xml:space="preserve"> auf Basis von Rekurrenten Neuronalen Netzen erfolgen sollte. </w:t>
      </w:r>
      <w:r w:rsidR="00791834">
        <w:t xml:space="preserve">Diese sind durch rückwärtsgerichtete Verbindungen dazu in der Lage Sequenzen zu verarbeiten und somit zeitlich codierte Muster in den Daten zu erlernen. </w:t>
      </w:r>
      <w:r w:rsidR="00571C25">
        <w:t xml:space="preserve">Inwieweit die zur Verfügung stehende Sequenzlänge dabei einen Einfluss auf die Vorhersagequalität der RNNs besitzt, sollte ebenfalls Teil der Untersuchung </w:t>
      </w:r>
      <w:r w:rsidR="00571C25">
        <w:lastRenderedPageBreak/>
        <w:t xml:space="preserve">sein. Ebenso wie ein weiterer Ansatz zur Abminderung von Rauscheffekten, durch eine nachträgliche </w:t>
      </w:r>
      <w:r w:rsidR="003C2422">
        <w:t>Erhöhung des</w:t>
      </w:r>
      <w:r w:rsidR="00571C25">
        <w:t xml:space="preserve"> Aufnahmeintervalls der Sequenzen von einer auf zwei Sekunden.</w:t>
      </w:r>
      <w:r w:rsidR="00380070">
        <w:t xml:space="preserve"> </w:t>
      </w:r>
    </w:p>
    <w:p w14:paraId="056A18E1" w14:textId="79F35441" w:rsidR="00F6788D" w:rsidRDefault="00F6788D" w:rsidP="00123122">
      <w:r>
        <w:t>Als Grundlage für die Umsetzung der Klassifikation selbst, aber auch zur Untersuchung der Auswirkungen verschiedener Sequenzlängen</w:t>
      </w:r>
      <w:r w:rsidR="005943C4">
        <w:t xml:space="preserve"> </w:t>
      </w:r>
      <w:r>
        <w:t xml:space="preserve">und Aufnahmeintervalle auf die Vorhersagequalität, erfolgte </w:t>
      </w:r>
      <w:r w:rsidR="005943C4">
        <w:t xml:space="preserve">entsprechend der Beschreibung in Kapitel 6 </w:t>
      </w:r>
      <w:r>
        <w:t xml:space="preserve">die Generierung </w:t>
      </w:r>
      <w:r w:rsidR="005943C4">
        <w:t xml:space="preserve">von </w:t>
      </w:r>
      <w:r w:rsidR="00123122">
        <w:t>verschiedenen</w:t>
      </w:r>
      <w:r w:rsidR="005943C4">
        <w:t xml:space="preserve"> Datensätzen </w:t>
      </w:r>
      <w:r w:rsidR="00454195">
        <w:t>auf Basis der rohen Positionssequenzen</w:t>
      </w:r>
      <w:r w:rsidR="00123122">
        <w:t xml:space="preserve">. In diesem Zuge wurden die Datensätze außerdem in </w:t>
      </w:r>
      <w:r w:rsidR="005943C4">
        <w:t>Trainings- und Testdaten</w:t>
      </w:r>
      <w:r w:rsidR="00123122">
        <w:t xml:space="preserve"> aufgeteilt.</w:t>
      </w:r>
    </w:p>
    <w:p w14:paraId="54451ED4" w14:textId="71D4D3E1" w:rsidR="00066E17" w:rsidRDefault="00627443" w:rsidP="00066E17">
      <w:r>
        <w:t xml:space="preserve">Kapitel 7 </w:t>
      </w:r>
      <w:r w:rsidR="005B64C0">
        <w:t xml:space="preserve">widmete sich dem Map-Matching und der hiermit verbundenen Umsetzung der Erweiterung des Basiskonzeptes. </w:t>
      </w:r>
      <w:r w:rsidR="002D65B7">
        <w:t xml:space="preserve">Die Grundlage hierfür bildete </w:t>
      </w:r>
      <w:r w:rsidR="002F2D0E">
        <w:t>die Installation und Einrichtung einer</w:t>
      </w:r>
      <w:r w:rsidR="002D65B7">
        <w:t xml:space="preserve"> Instanz der Routing-Engine </w:t>
      </w:r>
      <w:r w:rsidR="002D65B7" w:rsidRPr="002D65B7">
        <w:rPr>
          <w:i/>
          <w:iCs/>
        </w:rPr>
        <w:t>Valhalla</w:t>
      </w:r>
      <w:r w:rsidR="002D65B7">
        <w:t>, welche eine</w:t>
      </w:r>
      <w:r w:rsidR="002F2D0E">
        <w:t>n Service</w:t>
      </w:r>
      <w:r w:rsidR="002D65B7">
        <w:t xml:space="preserve"> für das Map-Matching von Positionssequenzen bereitstellt. </w:t>
      </w:r>
      <w:r w:rsidR="002C6FEE">
        <w:t xml:space="preserve">Um optimale Resultate zu </w:t>
      </w:r>
      <w:r w:rsidR="00F06EBC">
        <w:t>erzielen,</w:t>
      </w:r>
      <w:r w:rsidR="002C6FEE">
        <w:t xml:space="preserve"> erlaubt dieser Service das Setzen einer Vielzahl von optionalen Parametern. Vorausgesetzt war jedoch das </w:t>
      </w:r>
      <w:r w:rsidR="00484FE1">
        <w:t>Setzen</w:t>
      </w:r>
      <w:r w:rsidR="002C6FEE">
        <w:t xml:space="preserve"> des Matching-Mod</w:t>
      </w:r>
      <w:r w:rsidR="0093077B">
        <w:t>us</w:t>
      </w:r>
      <w:r w:rsidR="002C6FEE">
        <w:t>, welcher sich daraus</w:t>
      </w:r>
      <w:r w:rsidR="00484FE1">
        <w:t xml:space="preserve"> ergibt, ob die Sequenz von einem Fußgänger</w:t>
      </w:r>
      <w:r w:rsidR="002C6FEE">
        <w:t>, Fahrradfahrer oder motorisierten Straßenfahrzeug</w:t>
      </w:r>
      <w:r w:rsidR="00FB2F6A">
        <w:t xml:space="preserve"> (hier: Auto oder Motorrad)</w:t>
      </w:r>
      <w:r w:rsidR="002C6FEE">
        <w:t xml:space="preserve"> aufgenommen wurde. </w:t>
      </w:r>
      <w:r w:rsidR="0093077B">
        <w:t>Zur Bestimmung des Modus wurde eine nicht-sequenzielle Vorklassifikation auf Basis deskriptiver Merkmale der Sequenzen umgesetzt, indem je zwei Support</w:t>
      </w:r>
      <w:r w:rsidR="00675F3D">
        <w:t>-</w:t>
      </w:r>
      <w:r w:rsidR="0093077B">
        <w:t>Vector</w:t>
      </w:r>
      <w:r w:rsidR="00675F3D">
        <w:t>-</w:t>
      </w:r>
      <w:r w:rsidR="0093077B">
        <w:t xml:space="preserve"> und Random</w:t>
      </w:r>
      <w:r w:rsidR="00675F3D">
        <w:t>-</w:t>
      </w:r>
      <w:r w:rsidR="0093077B">
        <w:t>Fore</w:t>
      </w:r>
      <w:r w:rsidR="00675F3D">
        <w:t>st-</w:t>
      </w:r>
      <w:r w:rsidR="0093077B">
        <w:t>Klassifikatoren trainiert und optimiert wurden. Im Zuge der Validierung dieser Klassifikatoren erwiesen sich hierbei die Random</w:t>
      </w:r>
      <w:r w:rsidR="00675F3D">
        <w:t>-</w:t>
      </w:r>
      <w:r w:rsidR="0093077B">
        <w:t>Forest</w:t>
      </w:r>
      <w:r w:rsidR="00675F3D">
        <w:t>-</w:t>
      </w:r>
      <w:r w:rsidR="0093077B">
        <w:t xml:space="preserve">Klassifikatoren als </w:t>
      </w:r>
      <w:r w:rsidR="0009632A">
        <w:t>überlegen. Bei der Validierung erreichten diese einen F1-Score von 0,</w:t>
      </w:r>
      <w:r w:rsidR="0009632A" w:rsidRPr="00664D94">
        <w:t>9</w:t>
      </w:r>
      <w:r w:rsidR="0009632A">
        <w:t>318 für ein Aufnahmeintervall von einer und von 0,9365 für eines von zwei Sekunden.</w:t>
      </w:r>
      <w:r w:rsidR="00454195">
        <w:t xml:space="preserve"> Hiermit war die Grundlage für die Vorhersage der Matching-Modi der Sequenzen geschaffen, </w:t>
      </w:r>
      <w:r w:rsidR="00964CE8">
        <w:t>woraufhin</w:t>
      </w:r>
      <w:r w:rsidR="00454195">
        <w:t xml:space="preserve"> das Map-Matching umgesetzt </w:t>
      </w:r>
      <w:r w:rsidR="00964CE8">
        <w:t xml:space="preserve">werden </w:t>
      </w:r>
      <w:r w:rsidR="00454195">
        <w:t>konnte.</w:t>
      </w:r>
      <w:r w:rsidR="00607723">
        <w:t xml:space="preserve"> Die Resultate zeigten hierbei eine </w:t>
      </w:r>
      <w:r w:rsidR="00066E17">
        <w:t xml:space="preserve">gute Anpassung der Positionssequenzen an das Straßennetz, die insbesondere einen positiven Effekt auf den Realismus von stark verrauschten Sequenzen und den daraus abgeleiteten Bewegungsdaten besitzen sollte. Beim Großteil der Sequenzen, waren jedoch nur geringe Unterschiede zwischen den Rohsequenzen und gematchten Sequenzen erkennbar. In einigen Fällen war das Map-Matching fehlerhaft, insbesondere dann, wenn der Matching-Modus einer Sequenz falsch vorhergesagt wurde oder sich die Verkehrsteilnehmer bei der Aufzeichnung der Sequenz abseits des verzeichneten Straßennetzes bewegten. </w:t>
      </w:r>
    </w:p>
    <w:p w14:paraId="5D8A1903" w14:textId="64FEE7E9" w:rsidR="000532DF" w:rsidRDefault="00EA4782" w:rsidP="00066E17">
      <w:r>
        <w:t xml:space="preserve">In Kapitel 8 wurde schließlich die </w:t>
      </w:r>
      <w:r w:rsidR="000470B6">
        <w:t>vollständige</w:t>
      </w:r>
      <w:r>
        <w:t xml:space="preserve"> Klassifikation der Sequenzen umgesetzt. </w:t>
      </w:r>
      <w:r w:rsidR="000470B6">
        <w:t>Hierbei wurde zunächst ein naiver Klassifikationsansatz verfolgt, welcher darin bestand</w:t>
      </w:r>
      <w:r w:rsidR="00EF7546">
        <w:t>,</w:t>
      </w:r>
      <w:r w:rsidR="000470B6">
        <w:t xml:space="preserve"> die nicht </w:t>
      </w:r>
      <w:r w:rsidR="00EF7546">
        <w:t>sequenzielle</w:t>
      </w:r>
      <w:r w:rsidR="000470B6">
        <w:t xml:space="preserve"> Vorklassifikation von drei auf vier Klassen zu erweitern.</w:t>
      </w:r>
      <w:r w:rsidR="00C06548">
        <w:t xml:space="preserve"> </w:t>
      </w:r>
      <w:r w:rsidR="006404DD">
        <w:t>Danach</w:t>
      </w:r>
      <w:r w:rsidR="000470B6">
        <w:t xml:space="preserve"> wurde </w:t>
      </w:r>
      <w:r w:rsidR="00EF7546">
        <w:t>der</w:t>
      </w:r>
      <w:r w:rsidR="000470B6">
        <w:t xml:space="preserve"> sequenzielle Klassifikationsansatz umgesetzt, indem </w:t>
      </w:r>
      <w:r w:rsidR="00EF7546">
        <w:t>für diesen zunächst eine generalisierte RNN-Architektur ausgearbeitet und</w:t>
      </w:r>
      <w:r w:rsidR="006404DD">
        <w:t xml:space="preserve"> </w:t>
      </w:r>
      <w:r w:rsidR="00EF7546">
        <w:t xml:space="preserve">implementiert wurde. </w:t>
      </w:r>
      <w:r w:rsidR="006404DD">
        <w:t xml:space="preserve">Auf Basis dieser Architektur erfolgte </w:t>
      </w:r>
      <w:r w:rsidR="006404DD">
        <w:lastRenderedPageBreak/>
        <w:t xml:space="preserve">anschließend das Training und die Optimierung mehrerer Modelle, jeweils einem für jeden Datensatz aus den rohen und den zuvor mit Map-Matching behandelten Sequenzen.  Bereits bei der Validierung dieser </w:t>
      </w:r>
      <w:r w:rsidR="0058610F">
        <w:t>Modelle fiel hierbei auf, dass eine Erhöhung des Aufnahmeintervalls offensichtlich zu einer Steigerung der Klassifikationsqualität führt, da hierdurch vermutlich das relative Rauschen in den Sequenzen reduziert werden kann. Eine Erhöhung über zwei Sekunden hinaus ist jedoch nicht zu empfehlen, da diese ggf. mit einem zu starken Informationsverlust einhergeht.</w:t>
      </w:r>
    </w:p>
    <w:p w14:paraId="361CADB8" w14:textId="3BE9B2ED" w:rsidR="001375F5" w:rsidRDefault="00EF6885" w:rsidP="00066E17">
      <w:r>
        <w:t xml:space="preserve">Die Evaluierung der Klassifikatoren und eine Beurteilung des Effektes der Sequenzlänge, sowie des Map-Matchings erfolgte schließlich in Kapitel 9. </w:t>
      </w:r>
      <w:r w:rsidR="00C06548">
        <w:t xml:space="preserve">Hierbei konnte gezeigt werden, dass der sequenzielle Klassifikationsansatz der Erweiterung der Vorklassifikation deutlich überlegen ist. </w:t>
      </w:r>
      <w:r w:rsidR="00C06548" w:rsidRPr="005A7C2E">
        <w:rPr>
          <w:color w:val="FF0000"/>
        </w:rPr>
        <w:t>Der beste Vertreter des naiven Klassifikationsansatzes</w:t>
      </w:r>
      <w:r w:rsidR="00EC11D5" w:rsidRPr="005A7C2E">
        <w:rPr>
          <w:color w:val="FF0000"/>
        </w:rPr>
        <w:t xml:space="preserve"> war erneut </w:t>
      </w:r>
      <w:r w:rsidR="00C06548" w:rsidRPr="005A7C2E">
        <w:rPr>
          <w:color w:val="FF0000"/>
        </w:rPr>
        <w:t>ein Random</w:t>
      </w:r>
      <w:r w:rsidR="00675F3D">
        <w:rPr>
          <w:color w:val="FF0000"/>
        </w:rPr>
        <w:t>-</w:t>
      </w:r>
      <w:r w:rsidR="00C06548" w:rsidRPr="005A7C2E">
        <w:rPr>
          <w:color w:val="FF0000"/>
        </w:rPr>
        <w:t>Forest</w:t>
      </w:r>
      <w:r w:rsidR="00675F3D">
        <w:rPr>
          <w:color w:val="FF0000"/>
        </w:rPr>
        <w:t>-</w:t>
      </w:r>
      <w:r w:rsidR="00C06548" w:rsidRPr="005A7C2E">
        <w:rPr>
          <w:color w:val="FF0000"/>
        </w:rPr>
        <w:t xml:space="preserve">Klassifikator </w:t>
      </w:r>
      <w:r w:rsidR="00EC11D5" w:rsidRPr="005A7C2E">
        <w:rPr>
          <w:color w:val="FF0000"/>
        </w:rPr>
        <w:t xml:space="preserve">und </w:t>
      </w:r>
      <w:r w:rsidR="00C06548" w:rsidRPr="005A7C2E">
        <w:rPr>
          <w:color w:val="FF0000"/>
        </w:rPr>
        <w:t xml:space="preserve">erreichte im Test einen F1-Score von </w:t>
      </w:r>
      <w:r w:rsidR="00464BB4" w:rsidRPr="005A7C2E">
        <w:rPr>
          <w:color w:val="FF0000"/>
        </w:rPr>
        <w:t>0,7964</w:t>
      </w:r>
      <w:r w:rsidR="00464BB4">
        <w:t xml:space="preserve">. </w:t>
      </w:r>
      <w:r w:rsidR="00EC11D5">
        <w:t>Des Weiteren</w:t>
      </w:r>
      <w:r w:rsidR="0038691E">
        <w:t xml:space="preserve"> konnte aus der Evaluation eindeutig abgeleitet werden, dass eine Erhöhung der Sequenzlänge einen starken positiven Einfluss auf die Klassifikationsleistung der Rekurrenten Neuronalen Netze besitzt. Als Optimum ist hierbei eine Sequenzlänge von vier Minuten</w:t>
      </w:r>
      <w:r w:rsidR="00EC11D5">
        <w:t xml:space="preserve"> bzw. 120 Datenpunkten</w:t>
      </w:r>
      <w:r w:rsidR="0038691E">
        <w:t xml:space="preserve"> zu betrachten, da diese die Gedächtnisleistung der RNNs </w:t>
      </w:r>
      <w:r w:rsidR="00EC11D5">
        <w:t>gut</w:t>
      </w:r>
      <w:r w:rsidR="0038691E">
        <w:t xml:space="preserve"> ausschöpft. </w:t>
      </w:r>
      <w:r w:rsidR="001375F5">
        <w:t xml:space="preserve">Da RNNs dazu in der Lage sind beliebige lang Sequenzen zu verarbeiten, können in der Praxis unter Hinnahme einer ggf. abnehmenden Klassifikationsqualität </w:t>
      </w:r>
      <w:r w:rsidR="00132667">
        <w:t xml:space="preserve">jedoch </w:t>
      </w:r>
      <w:r w:rsidR="001375F5">
        <w:t>auch deutlich kürzere Sequenzen verarbeitet werden.</w:t>
      </w:r>
    </w:p>
    <w:p w14:paraId="35BAB4D0" w14:textId="2F1AB36F" w:rsidR="00455839" w:rsidRDefault="00132667" w:rsidP="00066E17">
      <w:r>
        <w:t xml:space="preserve">Im Vergleich zwischen den Modellen, welche auf den Rohsequenzen, und denjenigen, die auf den mit Map-Matching vorverarbeiteten Sequenzen, trainiert und evaluiert wurden, erwiesen sich die Rohsequenzen trotz der festgestellten Fehlerbelastung als völlig hinreichend, wodurch der Mehraufwand, der durch das Map-Matching bei der Vorverarbeitung der Daten entsteht in der Praxis im Allgemeinen nicht zu rechtfertigen ist. Da jedoch davon ausgegangen werden kann, dass das Map-Matching bei stärker verrauschten Sequenzen dennoch einen korrigierenden Effekt aufweist, sollte auf Basis der Erkenntnisse dieser Arbeit eine Hybridlösung untersucht werden, </w:t>
      </w:r>
      <w:r w:rsidR="000D0ABD">
        <w:t>bei welchen Sequenzen</w:t>
      </w:r>
      <w:r w:rsidR="00CB11FC">
        <w:t xml:space="preserve"> </w:t>
      </w:r>
      <w:r w:rsidR="000D0ABD">
        <w:t>oder Teile von Sequenzen</w:t>
      </w:r>
      <w:r>
        <w:t xml:space="preserve"> nur dann mit Map-Matching vorverarbeitet werden, wenn </w:t>
      </w:r>
      <w:r w:rsidR="000D0ABD">
        <w:t>ihre geschätzte GNSS-Genauigkeit einen gewissen Schwellenwert überschreitet.</w:t>
      </w:r>
      <w:r w:rsidR="00461963">
        <w:t xml:space="preserve"> </w:t>
      </w:r>
      <w:r w:rsidR="000D0ABD">
        <w:t xml:space="preserve"> </w:t>
      </w:r>
    </w:p>
    <w:p w14:paraId="258DAFB8" w14:textId="4CDB1B1B" w:rsidR="007416F3" w:rsidRDefault="0038691E" w:rsidP="004E0C28">
      <w:r>
        <w:t>Das</w:t>
      </w:r>
      <w:r w:rsidR="00CB11FC">
        <w:t xml:space="preserve"> insgesamt beste</w:t>
      </w:r>
      <w:r>
        <w:t xml:space="preserve"> RNN-Modell konnte auf den Testdaten einen F1-Score von 0,</w:t>
      </w:r>
      <w:r w:rsidRPr="00FE13F7">
        <w:t>8949</w:t>
      </w:r>
      <w:r>
        <w:t xml:space="preserve"> erreichen. Dabei erwies sich vor allem die Klassifikation von vulnerablen Verkehrsteilnehmern wie Fußgängern oder Fahrrädern mit einer Sensitivität von 0,95 und 1,00 als äußerst zuverlässig. Aber auch die schwierige Unterscheidung </w:t>
      </w:r>
      <w:r w:rsidR="00C537D1">
        <w:t xml:space="preserve">zwischen motorisierten Fahrzeugen, konnte durch das Modell erstaunlich gut gemeistert werden. Für Motorräder ergab sich hierbei eine </w:t>
      </w:r>
      <w:r w:rsidR="00C537D1">
        <w:lastRenderedPageBreak/>
        <w:t>Sensitivität von 0,71 und für Autos eine Sensitivität von 0,9</w:t>
      </w:r>
      <w:r w:rsidR="007416F3">
        <w:t>0</w:t>
      </w:r>
      <w:r w:rsidR="00C537D1">
        <w:t xml:space="preserve">. Verwechslungen erfolgten vor allem innerhalb der motorisierten Fahrzeugklassen. Damit erweisen sich RNNs als vielversprechende Möglichkeit zur </w:t>
      </w:r>
      <w:r w:rsidR="00C537D1" w:rsidRPr="00C537D1">
        <w:t>Klassifikation von Verkehrsteilnehmern auf Basis von sequenziellen Positionsdaten</w:t>
      </w:r>
      <w:r w:rsidR="00C537D1">
        <w:t xml:space="preserve"> </w:t>
      </w:r>
      <w:r w:rsidR="00C537D1">
        <w:rPr>
          <w:rStyle w:val="Fett"/>
          <w:rFonts w:ascii="Roboto" w:hAnsi="Roboto"/>
          <w:color w:val="767676"/>
          <w:sz w:val="21"/>
          <w:szCs w:val="21"/>
          <w:shd w:val="clear" w:color="auto" w:fill="FFFFFF"/>
        </w:rPr>
        <w:t>–</w:t>
      </w:r>
      <w:r w:rsidR="00C537D1">
        <w:t xml:space="preserve"> auch im Rahmen der erweiterten Umfeldwahrnehmung autonomer Fahrzeuge zur Unterstützung bestehender Systeme. </w:t>
      </w:r>
      <w:r w:rsidR="004857D6">
        <w:t>Allerdings sollte der Klassifikationsansatz</w:t>
      </w:r>
      <w:r w:rsidR="00455839">
        <w:t xml:space="preserve"> hierfür</w:t>
      </w:r>
      <w:r w:rsidR="004857D6">
        <w:t xml:space="preserve"> zuvor deutlich erweitert werden</w:t>
      </w:r>
      <w:r w:rsidR="00455839">
        <w:t xml:space="preserve">. Aspekte, die hierbei nahezulegen sind, umfassen </w:t>
      </w:r>
      <w:r w:rsidR="00AB1AC7">
        <w:t>unter anderem</w:t>
      </w:r>
      <w:r w:rsidR="0011210B">
        <w:t xml:space="preserve"> eine Erweiterung </w:t>
      </w:r>
      <w:r w:rsidR="007416F3">
        <w:t>der</w:t>
      </w:r>
      <w:r w:rsidR="007F3DC7">
        <w:t xml:space="preserve"> betrachteten</w:t>
      </w:r>
      <w:r w:rsidR="00455839">
        <w:t xml:space="preserve"> </w:t>
      </w:r>
      <w:r w:rsidR="0011210B">
        <w:t>Verkehrsteilnehmer</w:t>
      </w:r>
      <w:r w:rsidR="007F3DC7">
        <w:t>typen</w:t>
      </w:r>
      <w:r w:rsidR="00455839">
        <w:t xml:space="preserve">, aber auch </w:t>
      </w:r>
      <w:r w:rsidR="0011210B">
        <w:t>des</w:t>
      </w:r>
      <w:r w:rsidR="00455839">
        <w:t xml:space="preserve"> allgemeinen Umfang</w:t>
      </w:r>
      <w:r w:rsidR="0011210B">
        <w:t>s</w:t>
      </w:r>
      <w:r w:rsidR="00455839">
        <w:t xml:space="preserve"> der </w:t>
      </w:r>
      <w:r w:rsidR="007416F3">
        <w:t>Datenbasis</w:t>
      </w:r>
      <w:r w:rsidR="00455839">
        <w:t xml:space="preserve">, welche hier </w:t>
      </w:r>
      <w:r w:rsidR="00B5184A">
        <w:t>in vielerlei Hinsicht</w:t>
      </w:r>
      <w:r w:rsidR="00455839">
        <w:t xml:space="preserve"> eingeschränkt war</w:t>
      </w:r>
      <w:r w:rsidR="0011210B">
        <w:t xml:space="preserve">. </w:t>
      </w:r>
      <w:r w:rsidR="00AB1AC7">
        <w:t xml:space="preserve">Für einen praktischen Einsatz muss insbesondere beachtet werden, dass ein Verkehrsteilnehmer die Art seiner Fortbewegung (und damit seine Klasse) zu jedem Zeitpunkt verändern kann. Dieser Umstand ist </w:t>
      </w:r>
      <w:r w:rsidR="007416F3">
        <w:t xml:space="preserve">hier </w:t>
      </w:r>
      <w:r w:rsidR="00AB1AC7">
        <w:t>noch nicht abgebildet</w:t>
      </w:r>
      <w:r w:rsidR="007416F3">
        <w:t xml:space="preserve"> worden</w:t>
      </w:r>
      <w:r w:rsidR="00AB1AC7">
        <w:t xml:space="preserve">. </w:t>
      </w:r>
      <w:r w:rsidR="0011210B">
        <w:t xml:space="preserve">Außerdem sollten </w:t>
      </w:r>
      <w:r w:rsidR="00455839">
        <w:t>zusätzliche Kategorisierungen</w:t>
      </w:r>
      <w:r w:rsidR="0011210B">
        <w:t xml:space="preserve"> erforscht werden</w:t>
      </w:r>
      <w:r w:rsidR="00455839">
        <w:t xml:space="preserve">, um </w:t>
      </w:r>
      <w:r w:rsidR="00B5184A">
        <w:t>darauf</w:t>
      </w:r>
      <w:r w:rsidR="00455839">
        <w:t xml:space="preserve"> basierend weitere Schlussfolgerungen, bspw. in Bezug auf die Relevanz anderer Verkehrsteilnehmer, zu ziehen. </w:t>
      </w:r>
    </w:p>
    <w:p w14:paraId="3242CBE2" w14:textId="512CE246" w:rsidR="00455839" w:rsidRDefault="00AB1AC7" w:rsidP="004E0C28">
      <w:r>
        <w:t xml:space="preserve">Abschließend sei erwähnt, dass auch eine allgemeine Umsetzbarkeitsprüfung dieses Ansatzes in der weiteren Forschung nicht an letzter Stelle stehen sollte. Infrastrukturell sollten im Hinblick auf die weitläufige Verbreitung von GNSS-Empfängern </w:t>
      </w:r>
      <w:r w:rsidR="004E0C28">
        <w:t xml:space="preserve">und den schrittweisen Ausbau des 5G-Netzes zwar bald schon die Möglichkeit zur Realisierung dieses Ansatzes gegeben sein, allerdings ist unklar inwiefern ggf. andere </w:t>
      </w:r>
      <w:r w:rsidR="004E0C28">
        <w:rPr>
          <w:rStyle w:val="Fett"/>
          <w:rFonts w:ascii="Roboto" w:hAnsi="Roboto"/>
          <w:color w:val="767676"/>
          <w:sz w:val="21"/>
          <w:szCs w:val="21"/>
          <w:shd w:val="clear" w:color="auto" w:fill="FFFFFF"/>
        </w:rPr>
        <w:t>–</w:t>
      </w:r>
      <w:r w:rsidR="004E0C28">
        <w:t xml:space="preserve"> bspw. ethische, datenschutzbezogene oder rechtliche </w:t>
      </w:r>
      <w:r w:rsidR="004E0C28">
        <w:rPr>
          <w:rStyle w:val="Fett"/>
          <w:rFonts w:ascii="Roboto" w:hAnsi="Roboto"/>
          <w:color w:val="767676"/>
          <w:sz w:val="21"/>
          <w:szCs w:val="21"/>
          <w:shd w:val="clear" w:color="auto" w:fill="FFFFFF"/>
        </w:rPr>
        <w:t>–</w:t>
      </w:r>
      <w:r w:rsidR="004E0C28">
        <w:t xml:space="preserve"> Aspekte, dieser Realisierung im Weg</w:t>
      </w:r>
      <w:r w:rsidR="007416F3">
        <w:t>e</w:t>
      </w:r>
      <w:r w:rsidR="004E0C28">
        <w:t xml:space="preserve"> stehen könnten.</w:t>
      </w:r>
      <w:r>
        <w:t xml:space="preserve"> </w:t>
      </w:r>
    </w:p>
    <w:p w14:paraId="0AA349DE" w14:textId="77777777" w:rsidR="00066E17" w:rsidRDefault="00066E17" w:rsidP="00066E17"/>
    <w:p w14:paraId="0CD1A618" w14:textId="4362612E" w:rsidR="00814669" w:rsidRPr="002D6A27" w:rsidRDefault="00814669" w:rsidP="00814669">
      <w:pPr>
        <w:pStyle w:val="berschrift1"/>
        <w:numPr>
          <w:ilvl w:val="0"/>
          <w:numId w:val="0"/>
        </w:numPr>
      </w:pPr>
      <w:bookmarkStart w:id="165" w:name="_Toc143879402"/>
      <w:r w:rsidRPr="002D6A27">
        <w:lastRenderedPageBreak/>
        <w:t>Quellenverzeichnis</w:t>
      </w:r>
      <w:bookmarkEnd w:id="165"/>
    </w:p>
    <w:sdt>
      <w:sdtPr>
        <w:tag w:val="CitaviBibliography"/>
        <w:id w:val="-586609109"/>
        <w:placeholder>
          <w:docPart w:val="DefaultPlaceholder_-1854013440"/>
        </w:placeholder>
      </w:sdtPr>
      <w:sdtContent>
        <w:p w14:paraId="047F8C38" w14:textId="77777777" w:rsidR="00085449" w:rsidRDefault="00814669" w:rsidP="00085449">
          <w:pPr>
            <w:pStyle w:val="CitaviBibliographyEntry"/>
          </w:pPr>
          <w:r>
            <w:fldChar w:fldCharType="begin"/>
          </w:r>
          <w:r w:rsidRPr="00D76C2B">
            <w:rPr>
              <w:lang w:val="en-GB"/>
            </w:rPr>
            <w:instrText>ADDIN CitaviBibliography</w:instrText>
          </w:r>
          <w:r>
            <w:fldChar w:fldCharType="separate"/>
          </w:r>
          <w:r w:rsidR="00085449">
            <w:t>[1]</w:t>
          </w:r>
          <w:r w:rsidR="00085449">
            <w:tab/>
          </w:r>
          <w:bookmarkStart w:id="166" w:name="_CTVL0013603186579b04970937f6064970cd1d3"/>
          <w:r w:rsidR="00085449">
            <w:t xml:space="preserve">Gartner. „Gartner Says 5G Networks </w:t>
          </w:r>
          <w:proofErr w:type="spellStart"/>
          <w:r w:rsidR="00085449">
            <w:t>Have</w:t>
          </w:r>
          <w:proofErr w:type="spellEnd"/>
          <w:r w:rsidR="00085449">
            <w:t xml:space="preserve"> a Paramount </w:t>
          </w:r>
          <w:proofErr w:type="spellStart"/>
          <w:r w:rsidR="00085449">
            <w:t>Role</w:t>
          </w:r>
          <w:proofErr w:type="spellEnd"/>
          <w:r w:rsidR="00085449">
            <w:t xml:space="preserve"> in </w:t>
          </w:r>
          <w:proofErr w:type="spellStart"/>
          <w:r w:rsidR="00085449">
            <w:t>Autonomous</w:t>
          </w:r>
          <w:proofErr w:type="spellEnd"/>
          <w:r w:rsidR="00085449">
            <w:t xml:space="preserve"> Vehicle Connectivity: CSPs Need </w:t>
          </w:r>
          <w:proofErr w:type="spellStart"/>
          <w:r w:rsidR="00085449">
            <w:t>to</w:t>
          </w:r>
          <w:proofErr w:type="spellEnd"/>
          <w:r w:rsidR="00085449">
            <w:t xml:space="preserve"> </w:t>
          </w:r>
          <w:proofErr w:type="spellStart"/>
          <w:r w:rsidR="00085449">
            <w:t>Ensure</w:t>
          </w:r>
          <w:proofErr w:type="spellEnd"/>
          <w:r w:rsidR="00085449">
            <w:t xml:space="preserve"> </w:t>
          </w:r>
          <w:proofErr w:type="spellStart"/>
          <w:r w:rsidR="00085449">
            <w:t>Participation</w:t>
          </w:r>
          <w:proofErr w:type="spellEnd"/>
          <w:r w:rsidR="00085449">
            <w:t xml:space="preserve"> in </w:t>
          </w:r>
          <w:proofErr w:type="spellStart"/>
          <w:r w:rsidR="00085449">
            <w:t>Safety</w:t>
          </w:r>
          <w:proofErr w:type="spellEnd"/>
          <w:r w:rsidR="00085449">
            <w:t xml:space="preserve"> Design of </w:t>
          </w:r>
          <w:proofErr w:type="spellStart"/>
          <w:r w:rsidR="00085449">
            <w:t>Autonomous</w:t>
          </w:r>
          <w:proofErr w:type="spellEnd"/>
          <w:r w:rsidR="00085449">
            <w:t xml:space="preserve"> </w:t>
          </w:r>
          <w:proofErr w:type="spellStart"/>
          <w:r w:rsidR="00085449">
            <w:t>Vehicles</w:t>
          </w:r>
          <w:proofErr w:type="spellEnd"/>
          <w:r w:rsidR="00085449">
            <w:t>.” https://​www.gartner.com​/​en/​newsroom/​press-​releases/​2018-​06-​21-​gartner-​says-​5g-​networks-​have-​a-​paramount-​role-​in-​autonomous-​vehicle-​connectivity (Zugriff am: 20. Juni 2023).</w:t>
          </w:r>
        </w:p>
        <w:bookmarkEnd w:id="166"/>
        <w:p w14:paraId="4A3E94CA" w14:textId="77777777" w:rsidR="00085449" w:rsidRDefault="00085449" w:rsidP="00085449">
          <w:pPr>
            <w:pStyle w:val="CitaviBibliographyEntry"/>
          </w:pPr>
          <w:r>
            <w:t>[2]</w:t>
          </w:r>
          <w:r>
            <w:tab/>
          </w:r>
          <w:bookmarkStart w:id="167" w:name="_CTVL0016714e6a8b31e4393921c2efbbda8587a"/>
          <w:r>
            <w:t>IZK. „5GKC: 5G basiertes Testfeld für das automatisierte Fahren.” https://​5gkc.net​/​ (Zugriff am: 20. Juni 2023).</w:t>
          </w:r>
        </w:p>
        <w:bookmarkEnd w:id="167"/>
        <w:p w14:paraId="55B49D67" w14:textId="77777777" w:rsidR="00085449" w:rsidRDefault="00085449" w:rsidP="00085449">
          <w:pPr>
            <w:pStyle w:val="CitaviBibliographyEntry"/>
          </w:pPr>
          <w:r>
            <w:t>[3]</w:t>
          </w:r>
          <w:r>
            <w:tab/>
          </w:r>
          <w:bookmarkStart w:id="168" w:name="_CTVL001751d695fcea34022ba4e3431eeffa2bb"/>
          <w:r>
            <w:t xml:space="preserve">H. Winner, S. </w:t>
          </w:r>
          <w:proofErr w:type="spellStart"/>
          <w:r>
            <w:t>Hakuli</w:t>
          </w:r>
          <w:proofErr w:type="spellEnd"/>
          <w:r>
            <w:t xml:space="preserve">, F. Lotz und C. Singer, </w:t>
          </w:r>
          <w:proofErr w:type="spellStart"/>
          <w:r>
            <w:t>Hg</w:t>
          </w:r>
          <w:proofErr w:type="spellEnd"/>
          <w:r>
            <w:t>.</w:t>
          </w:r>
          <w:bookmarkEnd w:id="168"/>
          <w:r>
            <w:t xml:space="preserve"> </w:t>
          </w:r>
          <w:r w:rsidRPr="00085449">
            <w:rPr>
              <w:i/>
            </w:rPr>
            <w:t xml:space="preserve">Handbuch Fahrerassistenzsysteme: Grundlagen, Komponenten und Systeme für aktive Sicherheit und Komfort, </w:t>
          </w:r>
          <w:r w:rsidRPr="00085449">
            <w:t>3. Aufl. (ATZ/MTZ-Fachbuch). Wiesbaden: Springer Vieweg, 2015. [Online]. Verfügbar unter: https://​ebookcentral.proquest.com​/​lib/​kxp/​</w:t>
          </w:r>
          <w:proofErr w:type="gramStart"/>
          <w:r w:rsidRPr="00085449">
            <w:t>detail.action​</w:t>
          </w:r>
          <w:proofErr w:type="gramEnd"/>
          <w:r w:rsidRPr="00085449">
            <w:t>?​docID=​1997888</w:t>
          </w:r>
        </w:p>
        <w:p w14:paraId="7C9DB93E" w14:textId="77777777" w:rsidR="00085449" w:rsidRDefault="00085449" w:rsidP="00085449">
          <w:pPr>
            <w:pStyle w:val="CitaviBibliographyEntry"/>
          </w:pPr>
          <w:r>
            <w:t>[4]</w:t>
          </w:r>
          <w:r>
            <w:tab/>
          </w:r>
          <w:bookmarkStart w:id="169" w:name="_CTVL001c3ad1922bbaa4690a18753c802f82bad"/>
          <w:r>
            <w:t>E. D. Kaplan und C. J. Hegarty,</w:t>
          </w:r>
          <w:bookmarkEnd w:id="169"/>
          <w:r>
            <w:t xml:space="preserve"> </w:t>
          </w:r>
          <w:r w:rsidRPr="00085449">
            <w:rPr>
              <w:i/>
            </w:rPr>
            <w:t xml:space="preserve">Understanding GPS/GNSS: </w:t>
          </w:r>
          <w:proofErr w:type="spellStart"/>
          <w:r w:rsidRPr="00085449">
            <w:rPr>
              <w:i/>
            </w:rPr>
            <w:t>Principles</w:t>
          </w:r>
          <w:proofErr w:type="spellEnd"/>
          <w:r w:rsidRPr="00085449">
            <w:rPr>
              <w:i/>
            </w:rPr>
            <w:t xml:space="preserve"> and </w:t>
          </w:r>
          <w:proofErr w:type="spellStart"/>
          <w:r w:rsidRPr="00085449">
            <w:rPr>
              <w:i/>
            </w:rPr>
            <w:t>applications</w:t>
          </w:r>
          <w:proofErr w:type="spellEnd"/>
          <w:r w:rsidRPr="00085449">
            <w:rPr>
              <w:i/>
            </w:rPr>
            <w:t xml:space="preserve"> </w:t>
          </w:r>
          <w:r w:rsidRPr="00085449">
            <w:t xml:space="preserve">(GNSS </w:t>
          </w:r>
          <w:proofErr w:type="spellStart"/>
          <w:r w:rsidRPr="00085449">
            <w:t>technology</w:t>
          </w:r>
          <w:proofErr w:type="spellEnd"/>
          <w:r w:rsidRPr="00085449">
            <w:t xml:space="preserve"> and </w:t>
          </w:r>
          <w:proofErr w:type="spellStart"/>
          <w:r w:rsidRPr="00085449">
            <w:t>applications</w:t>
          </w:r>
          <w:proofErr w:type="spellEnd"/>
          <w:r w:rsidRPr="00085449">
            <w:t xml:space="preserve"> </w:t>
          </w:r>
          <w:proofErr w:type="spellStart"/>
          <w:r w:rsidRPr="00085449">
            <w:t>series</w:t>
          </w:r>
          <w:proofErr w:type="spellEnd"/>
          <w:r w:rsidRPr="00085449">
            <w:t xml:space="preserve">). Boston, London: </w:t>
          </w:r>
          <w:proofErr w:type="spellStart"/>
          <w:r w:rsidRPr="00085449">
            <w:t>Artech</w:t>
          </w:r>
          <w:proofErr w:type="spellEnd"/>
          <w:r w:rsidRPr="00085449">
            <w:t xml:space="preserve"> House, 2017.</w:t>
          </w:r>
        </w:p>
        <w:p w14:paraId="57B7FEE2" w14:textId="77777777" w:rsidR="00085449" w:rsidRDefault="00085449" w:rsidP="00085449">
          <w:pPr>
            <w:pStyle w:val="CitaviBibliographyEntry"/>
          </w:pPr>
          <w:r>
            <w:t>[5]</w:t>
          </w:r>
          <w:r>
            <w:tab/>
          </w:r>
          <w:bookmarkStart w:id="170" w:name="_CTVL0017f104fa0073b4b0bb636bb25d3fae8ee"/>
          <w:r>
            <w:t>Wikipedia. „Globales Navigationssatellitensystem.” https://​de.wikipedia.org​/​w/​index.php​?​title=​Globales_Navigationssatellitensystem&amp;​oldid=​233312836 (Zugriff am: 22. Juni 2023).</w:t>
          </w:r>
        </w:p>
        <w:bookmarkEnd w:id="170"/>
        <w:p w14:paraId="2D3C822E" w14:textId="77777777" w:rsidR="00085449" w:rsidRDefault="00085449" w:rsidP="00085449">
          <w:pPr>
            <w:pStyle w:val="CitaviBibliographyEntry"/>
          </w:pPr>
          <w:r>
            <w:t>[6]</w:t>
          </w:r>
          <w:r>
            <w:tab/>
          </w:r>
          <w:bookmarkStart w:id="171" w:name="_CTVL0017f51b3d680c746ea8881fa17a94c35b4"/>
          <w:proofErr w:type="spellStart"/>
          <w:r>
            <w:t>magicmaps</w:t>
          </w:r>
          <w:proofErr w:type="spellEnd"/>
          <w:r>
            <w:t>. „Wie funktioniert Satellitennavigation?” https://​www.magicmaps.de​/​gnss-​wissen/​wie-​funktioniert-​gps/​?​L=​0 (Zugriff am: 22. Juni 2023).</w:t>
          </w:r>
        </w:p>
        <w:bookmarkEnd w:id="171"/>
        <w:p w14:paraId="35F08897" w14:textId="77777777" w:rsidR="00085449" w:rsidRDefault="00085449" w:rsidP="00085449">
          <w:pPr>
            <w:pStyle w:val="CitaviBibliographyEntry"/>
          </w:pPr>
          <w:r>
            <w:t>[7]</w:t>
          </w:r>
          <w:r>
            <w:tab/>
          </w:r>
          <w:bookmarkStart w:id="172" w:name="_CTVL001a21226a1a8b144fb993f0ad3fb6ffba8"/>
          <w:r>
            <w:t xml:space="preserve">S. Saki und T. Hagen, „A </w:t>
          </w:r>
          <w:proofErr w:type="spellStart"/>
          <w:r>
            <w:t>Practical</w:t>
          </w:r>
          <w:proofErr w:type="spellEnd"/>
          <w:r>
            <w:t xml:space="preserve"> Guide </w:t>
          </w:r>
          <w:proofErr w:type="spellStart"/>
          <w:r>
            <w:t>to</w:t>
          </w:r>
          <w:proofErr w:type="spellEnd"/>
          <w:r>
            <w:t xml:space="preserve"> an Open-Source Map-Matching Approach </w:t>
          </w:r>
          <w:proofErr w:type="spellStart"/>
          <w:r>
            <w:t>for</w:t>
          </w:r>
          <w:proofErr w:type="spellEnd"/>
          <w:r>
            <w:t xml:space="preserve"> Big GPS Data,“</w:t>
          </w:r>
          <w:bookmarkEnd w:id="172"/>
          <w:r>
            <w:t xml:space="preserve"> </w:t>
          </w:r>
          <w:r w:rsidRPr="00085449">
            <w:rPr>
              <w:i/>
            </w:rPr>
            <w:t>SN COMPUT. SCI.</w:t>
          </w:r>
          <w:r w:rsidRPr="00085449">
            <w:t xml:space="preserve">, Jg. 3, Nr. 5, 2022, </w:t>
          </w:r>
          <w:proofErr w:type="spellStart"/>
          <w:r w:rsidRPr="00085449">
            <w:t>doi</w:t>
          </w:r>
          <w:proofErr w:type="spellEnd"/>
          <w:r w:rsidRPr="00085449">
            <w:t>: 10.1007/s42979-022-01340-5.</w:t>
          </w:r>
        </w:p>
        <w:p w14:paraId="363D74ED" w14:textId="77777777" w:rsidR="00085449" w:rsidRDefault="00085449" w:rsidP="00085449">
          <w:pPr>
            <w:pStyle w:val="CitaviBibliographyEntry"/>
          </w:pPr>
          <w:r>
            <w:t>[8]</w:t>
          </w:r>
          <w:r>
            <w:tab/>
          </w:r>
          <w:bookmarkStart w:id="173" w:name="_CTVL001b467f668897941c7a2bb98db80ada867"/>
          <w:r>
            <w:t xml:space="preserve">P. Chao, Y. </w:t>
          </w:r>
          <w:proofErr w:type="spellStart"/>
          <w:r>
            <w:t>Xu</w:t>
          </w:r>
          <w:proofErr w:type="spellEnd"/>
          <w:r>
            <w:t xml:space="preserve">, W. Hua und X. Zhou, „A Survey on Map-Matching </w:t>
          </w:r>
          <w:proofErr w:type="spellStart"/>
          <w:r>
            <w:t>Algorithms</w:t>
          </w:r>
          <w:proofErr w:type="spellEnd"/>
          <w:r>
            <w:t>,“ Okt. 2019. [Online]. Verfügbar unter: https://​arxiv.org​/​pdf/​1910.13065</w:t>
          </w:r>
        </w:p>
        <w:bookmarkEnd w:id="173"/>
        <w:p w14:paraId="29AFE3BB" w14:textId="77777777" w:rsidR="00085449" w:rsidRDefault="00085449" w:rsidP="00085449">
          <w:pPr>
            <w:pStyle w:val="CitaviBibliographyEntry"/>
          </w:pPr>
          <w:r>
            <w:t>[9]</w:t>
          </w:r>
          <w:r>
            <w:tab/>
          </w:r>
          <w:bookmarkStart w:id="174" w:name="_CTVL00110f485e6e7a74e24918603814f2857ce"/>
          <w:r>
            <w:t>Wikipedia. „Arthur Samuel (</w:t>
          </w:r>
          <w:proofErr w:type="spellStart"/>
          <w:r>
            <w:t>computer</w:t>
          </w:r>
          <w:proofErr w:type="spellEnd"/>
          <w:r>
            <w:t xml:space="preserve"> </w:t>
          </w:r>
          <w:proofErr w:type="spellStart"/>
          <w:r>
            <w:t>scientist</w:t>
          </w:r>
          <w:proofErr w:type="spellEnd"/>
          <w:r>
            <w:t>).” https://​en.wikipedia.org​/​w/​index.php​?​title=​Arthur_Samuel_(computer_</w:t>
          </w:r>
          <w:proofErr w:type="gramStart"/>
          <w:r>
            <w:t>scientist)&amp;</w:t>
          </w:r>
          <w:proofErr w:type="gramEnd"/>
          <w:r>
            <w:t>​oldid=​1149301740 (Zugriff am: 26. Juni 2023).</w:t>
          </w:r>
        </w:p>
        <w:bookmarkEnd w:id="174"/>
        <w:p w14:paraId="05A6FE3D" w14:textId="77777777" w:rsidR="00085449" w:rsidRDefault="00085449" w:rsidP="00085449">
          <w:pPr>
            <w:pStyle w:val="CitaviBibliographyEntry"/>
          </w:pPr>
          <w:r>
            <w:t>[10]</w:t>
          </w:r>
          <w:r>
            <w:tab/>
          </w:r>
          <w:bookmarkStart w:id="175" w:name="_CTVL0013d992f5979ee4145a2f7e5b22d949ea3"/>
          <w:r>
            <w:t xml:space="preserve">A. </w:t>
          </w:r>
          <w:proofErr w:type="spellStart"/>
          <w:r>
            <w:t>Géron</w:t>
          </w:r>
          <w:proofErr w:type="spellEnd"/>
          <w:r>
            <w:t>,</w:t>
          </w:r>
          <w:bookmarkEnd w:id="175"/>
          <w:r>
            <w:t xml:space="preserve"> </w:t>
          </w:r>
          <w:r w:rsidRPr="00085449">
            <w:rPr>
              <w:i/>
            </w:rPr>
            <w:t xml:space="preserve">Praxiseinstieg Machine Learning mit Scikit-Learn, Keras und TensorFlow: Konzepte, Tools und Techniken für intelligente Systeme, </w:t>
          </w:r>
          <w:r w:rsidRPr="00085449">
            <w:t>2. Aufl. Heidelberg: O'Reilly, 2020.</w:t>
          </w:r>
        </w:p>
        <w:p w14:paraId="4AB1DA1F" w14:textId="77777777" w:rsidR="00085449" w:rsidRDefault="00085449" w:rsidP="00085449">
          <w:pPr>
            <w:pStyle w:val="CitaviBibliographyEntry"/>
          </w:pPr>
          <w:r>
            <w:t>[11]</w:t>
          </w:r>
          <w:r>
            <w:tab/>
          </w:r>
          <w:bookmarkStart w:id="176" w:name="_CTVL00134833ffae8bb46c8b775f068c74cd599"/>
          <w:r>
            <w:t xml:space="preserve">M. </w:t>
          </w:r>
          <w:proofErr w:type="spellStart"/>
          <w:r>
            <w:t>Grandini</w:t>
          </w:r>
          <w:proofErr w:type="spellEnd"/>
          <w:r>
            <w:t xml:space="preserve">, E. </w:t>
          </w:r>
          <w:proofErr w:type="spellStart"/>
          <w:r>
            <w:t>Bagli</w:t>
          </w:r>
          <w:proofErr w:type="spellEnd"/>
          <w:r>
            <w:t xml:space="preserve"> und G. </w:t>
          </w:r>
          <w:proofErr w:type="spellStart"/>
          <w:r>
            <w:t>Visani</w:t>
          </w:r>
          <w:proofErr w:type="spellEnd"/>
          <w:r>
            <w:t>, „</w:t>
          </w:r>
          <w:proofErr w:type="spellStart"/>
          <w:r>
            <w:t>Metrics</w:t>
          </w:r>
          <w:proofErr w:type="spellEnd"/>
          <w:r>
            <w:t xml:space="preserve"> </w:t>
          </w:r>
          <w:proofErr w:type="spellStart"/>
          <w:r>
            <w:t>for</w:t>
          </w:r>
          <w:proofErr w:type="spellEnd"/>
          <w:r>
            <w:t xml:space="preserve"> Multi-Class Classification: an </w:t>
          </w:r>
          <w:proofErr w:type="spellStart"/>
          <w:r>
            <w:t>Overview</w:t>
          </w:r>
          <w:proofErr w:type="spellEnd"/>
          <w:r>
            <w:t>,“ Aug. 2020. [Online]. Verfügbar unter: https://​arxiv.org​/​pdf/​2008.05756</w:t>
          </w:r>
        </w:p>
        <w:bookmarkEnd w:id="176"/>
        <w:p w14:paraId="42680363" w14:textId="77777777" w:rsidR="00085449" w:rsidRDefault="00085449" w:rsidP="00085449">
          <w:pPr>
            <w:pStyle w:val="CitaviBibliographyEntry"/>
          </w:pPr>
          <w:r>
            <w:lastRenderedPageBreak/>
            <w:t>[12]</w:t>
          </w:r>
          <w:r>
            <w:tab/>
          </w:r>
          <w:bookmarkStart w:id="177" w:name="_CTVL00126b06b01395e47c08df66a3ce6b85910"/>
          <w:r>
            <w:t xml:space="preserve">A. </w:t>
          </w:r>
          <w:proofErr w:type="spellStart"/>
          <w:r>
            <w:t>Mammone</w:t>
          </w:r>
          <w:proofErr w:type="spellEnd"/>
          <w:r>
            <w:t xml:space="preserve">, M. </w:t>
          </w:r>
          <w:proofErr w:type="spellStart"/>
          <w:r>
            <w:t>Turchi</w:t>
          </w:r>
          <w:proofErr w:type="spellEnd"/>
          <w:r>
            <w:t xml:space="preserve"> und N. </w:t>
          </w:r>
          <w:proofErr w:type="spellStart"/>
          <w:r>
            <w:t>Cristianini</w:t>
          </w:r>
          <w:proofErr w:type="spellEnd"/>
          <w:r>
            <w:t xml:space="preserve">, „Support </w:t>
          </w:r>
          <w:proofErr w:type="spellStart"/>
          <w:r>
            <w:t>vector</w:t>
          </w:r>
          <w:proofErr w:type="spellEnd"/>
          <w:r>
            <w:t xml:space="preserve"> </w:t>
          </w:r>
          <w:proofErr w:type="spellStart"/>
          <w:r>
            <w:t>machines</w:t>
          </w:r>
          <w:proofErr w:type="spellEnd"/>
          <w:r>
            <w:t>,“</w:t>
          </w:r>
          <w:bookmarkEnd w:id="177"/>
          <w:r>
            <w:t xml:space="preserve"> </w:t>
          </w:r>
          <w:r w:rsidRPr="00085449">
            <w:rPr>
              <w:i/>
            </w:rPr>
            <w:t xml:space="preserve">WIREs </w:t>
          </w:r>
          <w:proofErr w:type="spellStart"/>
          <w:r w:rsidRPr="00085449">
            <w:rPr>
              <w:i/>
            </w:rPr>
            <w:t>Comp</w:t>
          </w:r>
          <w:proofErr w:type="spellEnd"/>
          <w:r w:rsidRPr="00085449">
            <w:rPr>
              <w:i/>
            </w:rPr>
            <w:t xml:space="preserve"> </w:t>
          </w:r>
          <w:proofErr w:type="spellStart"/>
          <w:r w:rsidRPr="00085449">
            <w:rPr>
              <w:i/>
            </w:rPr>
            <w:t>Stat</w:t>
          </w:r>
          <w:proofErr w:type="spellEnd"/>
          <w:r w:rsidRPr="00085449">
            <w:t xml:space="preserve">, Jg. 1, Nr. 3, S. 283–289, 2009. </w:t>
          </w:r>
          <w:proofErr w:type="spellStart"/>
          <w:r w:rsidRPr="00085449">
            <w:t>doi</w:t>
          </w:r>
          <w:proofErr w:type="spellEnd"/>
          <w:r w:rsidRPr="00085449">
            <w:t>: 10.1002/wics.49. [Online]. Verfügbar unter: https://​wires.onlinelibrary.wiley.com​/​doi/​pdfdirect/​10.1002/​wics.49​?​download=​true</w:t>
          </w:r>
        </w:p>
        <w:p w14:paraId="3AA316DB" w14:textId="77777777" w:rsidR="00085449" w:rsidRDefault="00085449" w:rsidP="00085449">
          <w:pPr>
            <w:pStyle w:val="CitaviBibliographyEntry"/>
          </w:pPr>
          <w:r>
            <w:t>[13]</w:t>
          </w:r>
          <w:r>
            <w:tab/>
          </w:r>
          <w:bookmarkStart w:id="178" w:name="_CTVL001b00da318389b404192344c42c92c66e4"/>
          <w:r>
            <w:t xml:space="preserve">Ali, Jehad, R. Khan, N. Ahmad und I. </w:t>
          </w:r>
          <w:proofErr w:type="spellStart"/>
          <w:r>
            <w:t>Maqsood</w:t>
          </w:r>
          <w:proofErr w:type="spellEnd"/>
          <w:r>
            <w:t>, „Random Forests and Decision Trees,“</w:t>
          </w:r>
          <w:bookmarkEnd w:id="178"/>
          <w:r>
            <w:t xml:space="preserve"> </w:t>
          </w:r>
          <w:r w:rsidRPr="00085449">
            <w:rPr>
              <w:i/>
            </w:rPr>
            <w:t xml:space="preserve">IJCSI International Journal of Computer Science </w:t>
          </w:r>
          <w:proofErr w:type="spellStart"/>
          <w:r w:rsidRPr="00085449">
            <w:rPr>
              <w:i/>
            </w:rPr>
            <w:t>Issues</w:t>
          </w:r>
          <w:proofErr w:type="spellEnd"/>
          <w:r w:rsidRPr="00085449">
            <w:t>, Jg. 9, Nr. 3, 2012, Art. Nr. 5. [Online]. Verfügbar unter: https://​www.uetpeshawar.edu.pk​/​TRP-​G/​Dr.Nasir-​Ahmad-​TRP/​Journals/​2012/​Random%20Forests%20and%20Decision%20Trees.pdf</w:t>
          </w:r>
        </w:p>
        <w:p w14:paraId="39C8B656" w14:textId="77777777" w:rsidR="00085449" w:rsidRDefault="00085449" w:rsidP="00085449">
          <w:pPr>
            <w:pStyle w:val="CitaviBibliographyEntry"/>
          </w:pPr>
          <w:r>
            <w:t>[14]</w:t>
          </w:r>
          <w:r>
            <w:tab/>
          </w:r>
          <w:bookmarkStart w:id="179" w:name="_CTVL0011a41ca57e0cf408eaff41d383455eabe"/>
          <w:r>
            <w:t xml:space="preserve">Matteo Simoncini, Leonardo </w:t>
          </w:r>
          <w:proofErr w:type="spellStart"/>
          <w:r>
            <w:t>Taccari</w:t>
          </w:r>
          <w:proofErr w:type="spellEnd"/>
          <w:r>
            <w:t xml:space="preserve">, Francesco Sambo, Luca </w:t>
          </w:r>
          <w:proofErr w:type="spellStart"/>
          <w:r>
            <w:t>Bravi</w:t>
          </w:r>
          <w:proofErr w:type="spellEnd"/>
          <w:r>
            <w:t xml:space="preserve">, Samuele Salti und Alessandro Lori, „Vehicle Classification </w:t>
          </w:r>
          <w:proofErr w:type="spellStart"/>
          <w:r>
            <w:t>from</w:t>
          </w:r>
          <w:proofErr w:type="spellEnd"/>
          <w:r>
            <w:t xml:space="preserve"> Low-</w:t>
          </w:r>
          <w:proofErr w:type="spellStart"/>
          <w:r>
            <w:t>Frequency</w:t>
          </w:r>
          <w:proofErr w:type="spellEnd"/>
          <w:r>
            <w:t xml:space="preserve"> GPS Data </w:t>
          </w:r>
          <w:proofErr w:type="spellStart"/>
          <w:r>
            <w:t>with</w:t>
          </w:r>
          <w:proofErr w:type="spellEnd"/>
          <w:r>
            <w:t xml:space="preserve"> </w:t>
          </w:r>
          <w:proofErr w:type="spellStart"/>
          <w:r>
            <w:t>Recurrent</w:t>
          </w:r>
          <w:proofErr w:type="spellEnd"/>
          <w:r>
            <w:t xml:space="preserve"> Neural Networks,“</w:t>
          </w:r>
          <w:bookmarkEnd w:id="179"/>
          <w:r>
            <w:t xml:space="preserve"> </w:t>
          </w:r>
          <w:r w:rsidRPr="00085449">
            <w:rPr>
              <w:i/>
            </w:rPr>
            <w:t>Transportation Research Part C: Emerging Technologies</w:t>
          </w:r>
          <w:r w:rsidRPr="00085449">
            <w:t xml:space="preserve">, Jg. 91, 2018, </w:t>
          </w:r>
          <w:proofErr w:type="spellStart"/>
          <w:r w:rsidRPr="00085449">
            <w:t>doi</w:t>
          </w:r>
          <w:proofErr w:type="spellEnd"/>
          <w:r w:rsidRPr="00085449">
            <w:t>: 10.1016/j.trc.2018.03.024.</w:t>
          </w:r>
        </w:p>
        <w:p w14:paraId="4387924D" w14:textId="77777777" w:rsidR="00085449" w:rsidRDefault="00085449" w:rsidP="00085449">
          <w:pPr>
            <w:pStyle w:val="CitaviBibliographyEntry"/>
          </w:pPr>
          <w:r>
            <w:t>[15]</w:t>
          </w:r>
          <w:r>
            <w:tab/>
          </w:r>
          <w:bookmarkStart w:id="180" w:name="_CTVL00122e26bf3fbde4762be3dd2cc52978cfa"/>
          <w:r>
            <w:t>Michael Nielsen, „Neural Networks and Deep Learning,“ 2019. [Online]. Verfügbar unter: https://​static.latexstudio.net​/​article/​2018/​0912/​neuralnetworksanddeeplearning.pdf</w:t>
          </w:r>
        </w:p>
        <w:bookmarkEnd w:id="180"/>
        <w:p w14:paraId="45DC6477" w14:textId="77777777" w:rsidR="00085449" w:rsidRDefault="00085449" w:rsidP="00085449">
          <w:pPr>
            <w:pStyle w:val="CitaviBibliographyEntry"/>
          </w:pPr>
          <w:r>
            <w:t>[16]</w:t>
          </w:r>
          <w:r>
            <w:tab/>
          </w:r>
          <w:bookmarkStart w:id="181" w:name="_CTVL001ca5ce875f77c4314b76e757836d419ea"/>
          <w:r>
            <w:t xml:space="preserve">Q. </w:t>
          </w:r>
          <w:proofErr w:type="spellStart"/>
          <w:r>
            <w:t>Bingfeng</w:t>
          </w:r>
          <w:proofErr w:type="spellEnd"/>
          <w:r>
            <w:t>. „</w:t>
          </w:r>
          <w:proofErr w:type="spellStart"/>
          <w:r>
            <w:t>Exclusive</w:t>
          </w:r>
          <w:proofErr w:type="spellEnd"/>
          <w:r>
            <w:t xml:space="preserve"> </w:t>
          </w:r>
          <w:proofErr w:type="spellStart"/>
          <w:r>
            <w:t>serialization</w:t>
          </w:r>
          <w:proofErr w:type="spellEnd"/>
          <w:r>
            <w:t xml:space="preserve"> | Understanding </w:t>
          </w:r>
          <w:proofErr w:type="spellStart"/>
          <w:r>
            <w:t>gradient</w:t>
          </w:r>
          <w:proofErr w:type="spellEnd"/>
          <w:r>
            <w:t xml:space="preserve"> </w:t>
          </w:r>
          <w:proofErr w:type="spellStart"/>
          <w:r>
            <w:t>descent</w:t>
          </w:r>
          <w:proofErr w:type="spellEnd"/>
          <w:r>
            <w:t>.” https://​www.programmersought.com​/​article/​3507388679/​ (Zugriff am: 28. Juli 2023).</w:t>
          </w:r>
        </w:p>
        <w:bookmarkEnd w:id="181"/>
        <w:p w14:paraId="7DE37116" w14:textId="77777777" w:rsidR="00085449" w:rsidRDefault="00085449" w:rsidP="00085449">
          <w:pPr>
            <w:pStyle w:val="CitaviBibliographyEntry"/>
          </w:pPr>
          <w:r>
            <w:t>[17]</w:t>
          </w:r>
          <w:r>
            <w:tab/>
          </w:r>
          <w:bookmarkStart w:id="182" w:name="_CTVL00134da7537128b43e892de5fecf0a66075"/>
          <w:r>
            <w:t>S. Hochreiter und J. Schmidhuber, „Long Short-Term Memory,“</w:t>
          </w:r>
          <w:bookmarkEnd w:id="182"/>
          <w:r>
            <w:t xml:space="preserve"> </w:t>
          </w:r>
          <w:r w:rsidRPr="00085449">
            <w:rPr>
              <w:i/>
            </w:rPr>
            <w:t xml:space="preserve">Neural </w:t>
          </w:r>
          <w:proofErr w:type="spellStart"/>
          <w:r w:rsidRPr="00085449">
            <w:rPr>
              <w:i/>
            </w:rPr>
            <w:t>computation</w:t>
          </w:r>
          <w:proofErr w:type="spellEnd"/>
          <w:r w:rsidRPr="00085449">
            <w:t xml:space="preserve">, Jg. 9, Nr. 8, S. 1735–1780, 1997, </w:t>
          </w:r>
          <w:proofErr w:type="spellStart"/>
          <w:r w:rsidRPr="00085449">
            <w:t>doi</w:t>
          </w:r>
          <w:proofErr w:type="spellEnd"/>
          <w:r w:rsidRPr="00085449">
            <w:t>: 10.1162/neco.1997.9.8.1735.</w:t>
          </w:r>
        </w:p>
        <w:p w14:paraId="0A85176D" w14:textId="77777777" w:rsidR="00085449" w:rsidRDefault="00085449" w:rsidP="00085449">
          <w:pPr>
            <w:pStyle w:val="CitaviBibliographyEntry"/>
          </w:pPr>
          <w:r>
            <w:t>[18]</w:t>
          </w:r>
          <w:r>
            <w:tab/>
          </w:r>
          <w:bookmarkStart w:id="183" w:name="_CTVL001848fbb30e60546198ff9ecfdff0b87b4"/>
          <w:r>
            <w:t>„Valhalla Docs: Map Matching API.” https://​valhalla.github.io​/​valhalla/​api/​map-​matching/​api-​reference/​#trace-route-action (Zugriff am: 24. Juni 2023).</w:t>
          </w:r>
        </w:p>
        <w:bookmarkEnd w:id="183"/>
        <w:p w14:paraId="19902F5C" w14:textId="77777777" w:rsidR="00085449" w:rsidRDefault="00085449" w:rsidP="00085449">
          <w:pPr>
            <w:pStyle w:val="CitaviBibliographyEntry"/>
          </w:pPr>
          <w:r>
            <w:t>[19]</w:t>
          </w:r>
          <w:r>
            <w:tab/>
          </w:r>
          <w:bookmarkStart w:id="184" w:name="_CTVL00156042667dc3543b3ab076992cd15f72c"/>
          <w:r>
            <w:t xml:space="preserve">Python </w:t>
          </w:r>
          <w:proofErr w:type="spellStart"/>
          <w:r>
            <w:t>Foundation</w:t>
          </w:r>
          <w:proofErr w:type="spellEnd"/>
          <w:r>
            <w:t xml:space="preserve">. „Python </w:t>
          </w:r>
          <w:proofErr w:type="spellStart"/>
          <w:r>
            <w:t>documentation</w:t>
          </w:r>
          <w:proofErr w:type="spellEnd"/>
          <w:r>
            <w:t>: General Python FAQ.” https://​docs.python.org​/​3/​faq/​general.html​#what-is-python-good-for (Zugriff am: 24. Juni 2023).</w:t>
          </w:r>
        </w:p>
        <w:bookmarkEnd w:id="184"/>
        <w:p w14:paraId="3BB57128" w14:textId="77777777" w:rsidR="00085449" w:rsidRDefault="00085449" w:rsidP="00085449">
          <w:pPr>
            <w:pStyle w:val="CitaviBibliographyEntry"/>
          </w:pPr>
          <w:r>
            <w:t>[20]</w:t>
          </w:r>
          <w:r>
            <w:tab/>
          </w:r>
          <w:bookmarkStart w:id="185" w:name="_CTVL00181b07c3e5802477fab77c4e6a73bdf0b"/>
          <w:r>
            <w:t xml:space="preserve">Python </w:t>
          </w:r>
          <w:proofErr w:type="spellStart"/>
          <w:r>
            <w:t>Foundation</w:t>
          </w:r>
          <w:proofErr w:type="spellEnd"/>
          <w:r>
            <w:t xml:space="preserve">. „Python 3.10.11 </w:t>
          </w:r>
          <w:proofErr w:type="spellStart"/>
          <w:r>
            <w:t>documentation</w:t>
          </w:r>
          <w:proofErr w:type="spellEnd"/>
          <w:r>
            <w:t>.” https://​docs.python.org​/​3.10/​ (Zugriff am: 24. Juni 2023).</w:t>
          </w:r>
        </w:p>
        <w:bookmarkEnd w:id="185"/>
        <w:p w14:paraId="2220127A" w14:textId="77777777" w:rsidR="00085449" w:rsidRDefault="00085449" w:rsidP="00085449">
          <w:pPr>
            <w:pStyle w:val="CitaviBibliographyEntry"/>
          </w:pPr>
          <w:r>
            <w:t>[21]</w:t>
          </w:r>
          <w:r>
            <w:tab/>
          </w:r>
          <w:bookmarkStart w:id="186" w:name="_CTVL001fb7eb4330bee48868917dececa3be2a6"/>
          <w:r>
            <w:t xml:space="preserve">pandas. „pandas </w:t>
          </w:r>
          <w:proofErr w:type="spellStart"/>
          <w:r>
            <w:t>documentation</w:t>
          </w:r>
          <w:proofErr w:type="spellEnd"/>
          <w:r>
            <w:t>.” https://​pandas.pydata.org​/​docs/​ (Zugriff am: 24. Juni 2023).</w:t>
          </w:r>
        </w:p>
        <w:bookmarkEnd w:id="186"/>
        <w:p w14:paraId="3C78302B" w14:textId="77777777" w:rsidR="00085449" w:rsidRDefault="00085449" w:rsidP="00085449">
          <w:pPr>
            <w:pStyle w:val="CitaviBibliographyEntry"/>
          </w:pPr>
          <w:r>
            <w:t>[22]</w:t>
          </w:r>
          <w:r>
            <w:tab/>
          </w:r>
          <w:bookmarkStart w:id="187" w:name="_CTVL00139b5bb1f61c348c5a268dd83d5dc7ed4"/>
          <w:r>
            <w:t xml:space="preserve">NumPy. „NumPy </w:t>
          </w:r>
          <w:proofErr w:type="spellStart"/>
          <w:r>
            <w:t>documentation</w:t>
          </w:r>
          <w:proofErr w:type="spellEnd"/>
          <w:r>
            <w:t>.” https://​numpy.org​/​ (Zugriff am: 24. Juni 2023).</w:t>
          </w:r>
        </w:p>
        <w:bookmarkEnd w:id="187"/>
        <w:p w14:paraId="76F289DB" w14:textId="77777777" w:rsidR="00085449" w:rsidRDefault="00085449" w:rsidP="00085449">
          <w:pPr>
            <w:pStyle w:val="CitaviBibliographyEntry"/>
          </w:pPr>
          <w:r>
            <w:t>[23]</w:t>
          </w:r>
          <w:r>
            <w:tab/>
          </w:r>
          <w:bookmarkStart w:id="188" w:name="_CTVL00111f894fe75024c5faa3bab82a8e66881"/>
          <w:r>
            <w:t>J. Hao und T. K. Ho, „Machine Learning Made Easy: A Review of Scikit-learn Package in Python Programming Language,“</w:t>
          </w:r>
          <w:bookmarkEnd w:id="188"/>
          <w:r>
            <w:t xml:space="preserve"> </w:t>
          </w:r>
          <w:r w:rsidRPr="00085449">
            <w:rPr>
              <w:i/>
            </w:rPr>
            <w:t xml:space="preserve">Journal of Educational and Behavioral </w:t>
          </w:r>
          <w:proofErr w:type="spellStart"/>
          <w:r w:rsidRPr="00085449">
            <w:rPr>
              <w:i/>
            </w:rPr>
            <w:t>Statistics</w:t>
          </w:r>
          <w:proofErr w:type="spellEnd"/>
          <w:r w:rsidRPr="00085449">
            <w:t xml:space="preserve">, Jg. 44, Nr. 3, S. 348–361, 2019, </w:t>
          </w:r>
          <w:proofErr w:type="spellStart"/>
          <w:r w:rsidRPr="00085449">
            <w:t>doi</w:t>
          </w:r>
          <w:proofErr w:type="spellEnd"/>
          <w:r w:rsidRPr="00085449">
            <w:t>: 10.3102/1076998619832248.</w:t>
          </w:r>
        </w:p>
        <w:p w14:paraId="04798434" w14:textId="77777777" w:rsidR="00085449" w:rsidRDefault="00085449" w:rsidP="00085449">
          <w:pPr>
            <w:pStyle w:val="CitaviBibliographyEntry"/>
          </w:pPr>
          <w:r>
            <w:t>[24]</w:t>
          </w:r>
          <w:r>
            <w:tab/>
          </w:r>
          <w:bookmarkStart w:id="189" w:name="_CTVL00127af317d9f914046841911a17cecc694"/>
          <w:r>
            <w:t>scikit-learn. „</w:t>
          </w:r>
          <w:proofErr w:type="spellStart"/>
          <w:r>
            <w:t>machine</w:t>
          </w:r>
          <w:proofErr w:type="spellEnd"/>
          <w:r>
            <w:t xml:space="preserve"> </w:t>
          </w:r>
          <w:proofErr w:type="spellStart"/>
          <w:r>
            <w:t>learning</w:t>
          </w:r>
          <w:proofErr w:type="spellEnd"/>
          <w:r>
            <w:t xml:space="preserve"> in Python — scikit-learn 1.2.2 </w:t>
          </w:r>
          <w:proofErr w:type="spellStart"/>
          <w:r>
            <w:t>documentation</w:t>
          </w:r>
          <w:proofErr w:type="spellEnd"/>
          <w:r>
            <w:t>.” https://​scikit-learn.org​/​stable/​ (Zugriff am: 25. Juni 2023).</w:t>
          </w:r>
        </w:p>
        <w:bookmarkEnd w:id="189"/>
        <w:p w14:paraId="6E357F08" w14:textId="77777777" w:rsidR="00085449" w:rsidRDefault="00085449" w:rsidP="00085449">
          <w:pPr>
            <w:pStyle w:val="CitaviBibliographyEntry"/>
          </w:pPr>
          <w:r>
            <w:t>[25]</w:t>
          </w:r>
          <w:r>
            <w:tab/>
          </w:r>
          <w:bookmarkStart w:id="190" w:name="_CTVL001cfc1892941344204a6f7b725a0333e25"/>
          <w:r>
            <w:t>„TensorFlow,” [Online]. Verfügbar unter: https://​www.tensorflow.org​/​</w:t>
          </w:r>
        </w:p>
        <w:bookmarkEnd w:id="190"/>
        <w:p w14:paraId="47136A13" w14:textId="77777777" w:rsidR="00085449" w:rsidRDefault="00085449" w:rsidP="00085449">
          <w:pPr>
            <w:pStyle w:val="CitaviBibliographyEntry"/>
          </w:pPr>
          <w:r>
            <w:t>[26]</w:t>
          </w:r>
          <w:r>
            <w:tab/>
          </w:r>
          <w:bookmarkStart w:id="191" w:name="_CTVL001a052d00854e6493da55af008e6956223"/>
          <w:r>
            <w:t xml:space="preserve">Keras, „Keras API </w:t>
          </w:r>
          <w:proofErr w:type="spellStart"/>
          <w:r>
            <w:t>reference</w:t>
          </w:r>
          <w:proofErr w:type="spellEnd"/>
          <w:r>
            <w:t>,“ 2023. [Online]. Verfügbar unter: https://​keras.io​/​api/​</w:t>
          </w:r>
        </w:p>
        <w:bookmarkEnd w:id="191"/>
        <w:p w14:paraId="303171F9" w14:textId="77777777" w:rsidR="00085449" w:rsidRDefault="00085449" w:rsidP="00085449">
          <w:pPr>
            <w:pStyle w:val="CitaviBibliographyEntry"/>
          </w:pPr>
          <w:r>
            <w:lastRenderedPageBreak/>
            <w:t>[27]</w:t>
          </w:r>
          <w:r>
            <w:tab/>
          </w:r>
          <w:bookmarkStart w:id="192" w:name="_CTVL001cb05fb53c5d34552a56f572e83ecfdec"/>
          <w:r>
            <w:t>R. F. Torlak, „Detektion der Bewegung von Verkehrsteilnehmern aus Positionsdaten,“ Bachelorarbeit, Hochschule für angewandte Wissenschaften Coburg, 2022.</w:t>
          </w:r>
        </w:p>
        <w:bookmarkEnd w:id="192"/>
        <w:p w14:paraId="09192752" w14:textId="77777777" w:rsidR="00085449" w:rsidRDefault="00085449" w:rsidP="00085449">
          <w:pPr>
            <w:pStyle w:val="CitaviBibliographyEntry"/>
          </w:pPr>
          <w:r>
            <w:t>[28]</w:t>
          </w:r>
          <w:r>
            <w:tab/>
          </w:r>
          <w:bookmarkStart w:id="193" w:name="_CTVL0016740b9a5615f4cb8a7ab90e76ae3e990"/>
          <w:r>
            <w:t>M. Sohl, „Klassifizierung der Bewegungsmuster von Mobilfunkteilnehmern zur erweiterten Umfeldwahrnehmung autonomer Fahrzeuge,“ Bachelorarbeit, Hochschule für angewandte Wissenschaften Coburg, 2022.</w:t>
          </w:r>
        </w:p>
        <w:bookmarkEnd w:id="193"/>
        <w:p w14:paraId="4397D980" w14:textId="77777777" w:rsidR="00085449" w:rsidRDefault="00085449" w:rsidP="00085449">
          <w:pPr>
            <w:pStyle w:val="CitaviBibliographyEntry"/>
          </w:pPr>
          <w:r>
            <w:t>[29]</w:t>
          </w:r>
          <w:r>
            <w:tab/>
          </w:r>
          <w:bookmarkStart w:id="194" w:name="_CTVL001220b7cdd265643e0b822e591d1a0941e"/>
          <w:r>
            <w:t>D. Fischer, „Verwendung von Positionsdaten zur automatisierten Klassifizierung von Verkehrsteilnehmern mittels maschinellen Lernverfahren,“ Masterarbeit, Hochschule für angewandte Wissenschaften Coburg, 2023.</w:t>
          </w:r>
        </w:p>
        <w:bookmarkEnd w:id="194"/>
        <w:p w14:paraId="2AA9E33F" w14:textId="77777777" w:rsidR="00085449" w:rsidRDefault="00085449" w:rsidP="00085449">
          <w:pPr>
            <w:pStyle w:val="CitaviBibliographyEntry"/>
          </w:pPr>
          <w:r>
            <w:t>[30]</w:t>
          </w:r>
          <w:r>
            <w:tab/>
          </w:r>
          <w:bookmarkStart w:id="195" w:name="_CTVL0014a52a8e07de74ef2a96be8586e74a69c"/>
          <w:r>
            <w:t xml:space="preserve">Z. Sun und X. Ban, „Vehicle </w:t>
          </w:r>
          <w:proofErr w:type="spellStart"/>
          <w:r>
            <w:t>classification</w:t>
          </w:r>
          <w:proofErr w:type="spellEnd"/>
          <w:r>
            <w:t xml:space="preserve"> using GPS </w:t>
          </w:r>
          <w:proofErr w:type="spellStart"/>
          <w:r>
            <w:t>data</w:t>
          </w:r>
          <w:proofErr w:type="spellEnd"/>
          <w:r>
            <w:t>,“</w:t>
          </w:r>
          <w:bookmarkEnd w:id="195"/>
          <w:r>
            <w:t xml:space="preserve"> </w:t>
          </w:r>
          <w:r w:rsidRPr="00085449">
            <w:rPr>
              <w:i/>
            </w:rPr>
            <w:t>Transportation Research Part C: Emerging Technologies</w:t>
          </w:r>
          <w:r w:rsidRPr="00085449">
            <w:t xml:space="preserve">, Jg. 37, S. 102–117, 2013. </w:t>
          </w:r>
          <w:proofErr w:type="spellStart"/>
          <w:r w:rsidRPr="00085449">
            <w:t>doi</w:t>
          </w:r>
          <w:proofErr w:type="spellEnd"/>
          <w:r w:rsidRPr="00085449">
            <w:t>: 10.1016/j.trc.2013.09.015. [Online]. Verfügbar unter: https://​www.sciencedirect.com​/​science/​article/​pii/​S0968090X13002040</w:t>
          </w:r>
        </w:p>
        <w:p w14:paraId="50CCF3E6" w14:textId="77777777" w:rsidR="00085449" w:rsidRDefault="00085449" w:rsidP="00085449">
          <w:pPr>
            <w:pStyle w:val="CitaviBibliographyEntry"/>
          </w:pPr>
          <w:r>
            <w:t>[31]</w:t>
          </w:r>
          <w:r>
            <w:tab/>
          </w:r>
          <w:bookmarkStart w:id="196" w:name="_CTVL001e3e923314f6a4f498af41edeab9f3a7f"/>
          <w:r>
            <w:t xml:space="preserve">GIS-OPS. „Valhalla Docker </w:t>
          </w:r>
          <w:proofErr w:type="spellStart"/>
          <w:r>
            <w:t>image</w:t>
          </w:r>
          <w:proofErr w:type="spellEnd"/>
          <w:r>
            <w:t xml:space="preserve"> </w:t>
          </w:r>
          <w:proofErr w:type="spellStart"/>
          <w:r>
            <w:t>by</w:t>
          </w:r>
          <w:proofErr w:type="spellEnd"/>
          <w:r>
            <w:t xml:space="preserve"> GIS-OPS.” https://​github.com​/​gis-​ops/​docker-​valhalla (Zugriff am: 3. August 2023).</w:t>
          </w:r>
        </w:p>
        <w:bookmarkEnd w:id="196"/>
        <w:p w14:paraId="0E5BE131" w14:textId="77777777" w:rsidR="00085449" w:rsidRDefault="00085449" w:rsidP="00085449">
          <w:pPr>
            <w:pStyle w:val="CitaviBibliographyEntry"/>
          </w:pPr>
          <w:r>
            <w:t>[32]</w:t>
          </w:r>
          <w:r>
            <w:tab/>
          </w:r>
          <w:bookmarkStart w:id="197" w:name="_CTVL001b194661df885420a9a2bd6b0982d20ed"/>
          <w:r>
            <w:t xml:space="preserve">Geofabrik. „OpenStreetMap Data </w:t>
          </w:r>
          <w:proofErr w:type="spellStart"/>
          <w:r>
            <w:t>Extracts</w:t>
          </w:r>
          <w:proofErr w:type="spellEnd"/>
          <w:r>
            <w:t>.” https://​download.geofabrik.de​/​ (Zugriff am: 3. August 2023).</w:t>
          </w:r>
        </w:p>
        <w:bookmarkEnd w:id="197"/>
        <w:p w14:paraId="14D0118D" w14:textId="248428BD" w:rsidR="0082438A" w:rsidRDefault="00085449" w:rsidP="00085449">
          <w:pPr>
            <w:pStyle w:val="CitaviBibliographyEntry"/>
          </w:pPr>
          <w:r>
            <w:t>[33]</w:t>
          </w:r>
          <w:r>
            <w:tab/>
          </w:r>
          <w:bookmarkStart w:id="198" w:name="_CTVL001a43f207ff5b44bc9b93aa2b3f1e156d6"/>
          <w:r>
            <w:t>Sandeep Pandey. „</w:t>
          </w:r>
          <w:proofErr w:type="spellStart"/>
          <w:r>
            <w:t>Efficient</w:t>
          </w:r>
          <w:proofErr w:type="spellEnd"/>
          <w:r>
            <w:t xml:space="preserve"> and fast </w:t>
          </w:r>
          <w:proofErr w:type="spellStart"/>
          <w:r>
            <w:t>map</w:t>
          </w:r>
          <w:proofErr w:type="spellEnd"/>
          <w:r>
            <w:t xml:space="preserve"> </w:t>
          </w:r>
          <w:proofErr w:type="spellStart"/>
          <w:r>
            <w:t>matching</w:t>
          </w:r>
          <w:proofErr w:type="spellEnd"/>
          <w:r>
            <w:t xml:space="preserve"> </w:t>
          </w:r>
          <w:proofErr w:type="spellStart"/>
          <w:r>
            <w:t>with</w:t>
          </w:r>
          <w:proofErr w:type="spellEnd"/>
          <w:r>
            <w:t xml:space="preserve"> Valhalla.” https://​ikespand.github.io​/​posts/​meili/​ (Zugriff am: 3. August 2023)</w:t>
          </w:r>
          <w:bookmarkEnd w:id="198"/>
          <w:r>
            <w:t>.</w:t>
          </w:r>
          <w:r w:rsidR="00814669">
            <w:fldChar w:fldCharType="end"/>
          </w:r>
        </w:p>
      </w:sdtContent>
    </w:sdt>
    <w:p w14:paraId="0167A3A5" w14:textId="77777777" w:rsidR="0067088C" w:rsidRDefault="0067088C" w:rsidP="002745B9">
      <w:pPr>
        <w:pStyle w:val="CitaviBibliographyEntry"/>
      </w:pPr>
    </w:p>
    <w:p w14:paraId="6B0C5188" w14:textId="2101054A" w:rsidR="0067088C" w:rsidRDefault="0067088C" w:rsidP="0067088C">
      <w:pPr>
        <w:pStyle w:val="AnhangA1"/>
        <w:numPr>
          <w:ilvl w:val="0"/>
          <w:numId w:val="37"/>
        </w:numPr>
        <w:rPr>
          <w:lang w:val="en-GB"/>
        </w:rPr>
      </w:pPr>
      <w:bookmarkStart w:id="199" w:name="_Toc143194064"/>
      <w:r>
        <w:rPr>
          <w:lang w:val="en-GB"/>
        </w:rPr>
        <w:lastRenderedPageBreak/>
        <w:t xml:space="preserve">Beispiel: </w:t>
      </w:r>
      <w:r w:rsidRPr="0067088C">
        <w:rPr>
          <w:rStyle w:val="Code"/>
        </w:rPr>
        <w:t>trace_route</w:t>
      </w:r>
      <w:r>
        <w:rPr>
          <w:lang w:val="en-GB"/>
        </w:rPr>
        <w:t>-Request-Payload</w:t>
      </w:r>
      <w:bookmarkEnd w:id="199"/>
    </w:p>
    <w:p w14:paraId="52A0B1D6" w14:textId="77777777" w:rsidR="0067088C" w:rsidRDefault="0067088C" w:rsidP="0067088C">
      <w:pPr>
        <w:pStyle w:val="CodeMitRahmen"/>
        <w:rPr>
          <w:lang w:val="en-GB"/>
        </w:rPr>
      </w:pPr>
      <w:r>
        <w:rPr>
          <w:lang w:val="en-GB"/>
        </w:rPr>
        <w:t>{</w:t>
      </w:r>
    </w:p>
    <w:p w14:paraId="79D33A14" w14:textId="77777777" w:rsidR="0067088C" w:rsidRDefault="0067088C" w:rsidP="0067088C">
      <w:pPr>
        <w:pStyle w:val="CodeMitRahmen"/>
        <w:rPr>
          <w:lang w:val="en-GB"/>
        </w:rPr>
      </w:pPr>
      <w:r>
        <w:rPr>
          <w:lang w:val="en-GB"/>
        </w:rPr>
        <w:t xml:space="preserve">  "shape": [</w:t>
      </w:r>
    </w:p>
    <w:p w14:paraId="3767FB37" w14:textId="77777777" w:rsidR="0067088C" w:rsidRDefault="0067088C" w:rsidP="0067088C">
      <w:pPr>
        <w:pStyle w:val="CodeMitRahmen"/>
        <w:rPr>
          <w:lang w:val="en-GB"/>
        </w:rPr>
      </w:pPr>
      <w:r>
        <w:rPr>
          <w:lang w:val="en-GB"/>
        </w:rPr>
        <w:t xml:space="preserve">    {</w:t>
      </w:r>
    </w:p>
    <w:p w14:paraId="2B1D40D4" w14:textId="77777777" w:rsidR="0067088C" w:rsidRDefault="0067088C" w:rsidP="0067088C">
      <w:pPr>
        <w:pStyle w:val="CodeMitRahmen"/>
        <w:rPr>
          <w:lang w:val="en-GB"/>
        </w:rPr>
      </w:pPr>
      <w:r>
        <w:rPr>
          <w:lang w:val="en-GB"/>
        </w:rPr>
        <w:t xml:space="preserve">      "lat": 50.362309,</w:t>
      </w:r>
    </w:p>
    <w:p w14:paraId="1C4CC24F" w14:textId="77777777" w:rsidR="0067088C" w:rsidRDefault="0067088C" w:rsidP="0067088C">
      <w:pPr>
        <w:pStyle w:val="CodeMitRahmen"/>
        <w:rPr>
          <w:lang w:val="en-GB"/>
        </w:rPr>
      </w:pPr>
      <w:r>
        <w:rPr>
          <w:lang w:val="en-GB"/>
        </w:rPr>
        <w:t xml:space="preserve">      "lon": 11.1765724,</w:t>
      </w:r>
    </w:p>
    <w:p w14:paraId="47C71A81" w14:textId="77777777" w:rsidR="0067088C" w:rsidRDefault="0067088C" w:rsidP="0067088C">
      <w:pPr>
        <w:pStyle w:val="CodeMitRahmen"/>
        <w:rPr>
          <w:lang w:val="en-GB"/>
        </w:rPr>
      </w:pPr>
      <w:r>
        <w:rPr>
          <w:lang w:val="en-GB"/>
        </w:rPr>
        <w:t xml:space="preserve">      "time": 1685712673</w:t>
      </w:r>
    </w:p>
    <w:p w14:paraId="3C509D7B" w14:textId="77777777" w:rsidR="0067088C" w:rsidRDefault="0067088C" w:rsidP="0067088C">
      <w:pPr>
        <w:pStyle w:val="CodeMitRahmen"/>
        <w:rPr>
          <w:lang w:val="en-GB"/>
        </w:rPr>
      </w:pPr>
      <w:r>
        <w:rPr>
          <w:lang w:val="en-GB"/>
        </w:rPr>
        <w:t xml:space="preserve">    },</w:t>
      </w:r>
    </w:p>
    <w:p w14:paraId="7BB6509F" w14:textId="77777777" w:rsidR="0067088C" w:rsidRDefault="0067088C" w:rsidP="0067088C">
      <w:pPr>
        <w:pStyle w:val="CodeMitRahmen"/>
        <w:rPr>
          <w:lang w:val="en-GB"/>
        </w:rPr>
      </w:pPr>
      <w:r>
        <w:rPr>
          <w:lang w:val="en-GB"/>
        </w:rPr>
        <w:t xml:space="preserve">    ...</w:t>
      </w:r>
    </w:p>
    <w:p w14:paraId="1C3FD4E8" w14:textId="77777777" w:rsidR="0067088C" w:rsidRDefault="0067088C" w:rsidP="0067088C">
      <w:pPr>
        <w:pStyle w:val="CodeMitRahmen"/>
        <w:rPr>
          <w:lang w:val="en-GB"/>
        </w:rPr>
      </w:pPr>
      <w:r>
        <w:rPr>
          <w:lang w:val="en-GB"/>
        </w:rPr>
        <w:t xml:space="preserve">  ],</w:t>
      </w:r>
    </w:p>
    <w:p w14:paraId="57D7868C" w14:textId="77777777" w:rsidR="0067088C" w:rsidRDefault="0067088C" w:rsidP="0067088C">
      <w:pPr>
        <w:pStyle w:val="CodeMitRahmen"/>
        <w:rPr>
          <w:lang w:val="en-GB"/>
        </w:rPr>
      </w:pPr>
      <w:r>
        <w:rPr>
          <w:lang w:val="en-GB"/>
        </w:rPr>
        <w:t xml:space="preserve">  "trace_options": {</w:t>
      </w:r>
    </w:p>
    <w:p w14:paraId="02518088" w14:textId="77777777" w:rsidR="0067088C" w:rsidRDefault="0067088C" w:rsidP="0067088C">
      <w:pPr>
        <w:pStyle w:val="CodeMitRahmen"/>
        <w:rPr>
          <w:lang w:val="en-GB"/>
        </w:rPr>
      </w:pPr>
      <w:r>
        <w:rPr>
          <w:lang w:val="en-GB"/>
        </w:rPr>
        <w:t xml:space="preserve">    "turn_penalty_factor": 250,</w:t>
      </w:r>
    </w:p>
    <w:p w14:paraId="0BBC8274" w14:textId="77777777" w:rsidR="0067088C" w:rsidRDefault="0067088C" w:rsidP="0067088C">
      <w:pPr>
        <w:pStyle w:val="CodeMitRahmen"/>
        <w:rPr>
          <w:lang w:val="en-GB"/>
        </w:rPr>
      </w:pPr>
      <w:r>
        <w:rPr>
          <w:lang w:val="en-GB"/>
        </w:rPr>
        <w:t xml:space="preserve">    "search_radius": 23.376,</w:t>
      </w:r>
    </w:p>
    <w:p w14:paraId="59E55397" w14:textId="77777777" w:rsidR="0067088C" w:rsidRDefault="0067088C" w:rsidP="0067088C">
      <w:pPr>
        <w:pStyle w:val="CodeMitRahmen"/>
        <w:rPr>
          <w:lang w:val="en-GB"/>
        </w:rPr>
      </w:pPr>
      <w:r>
        <w:rPr>
          <w:lang w:val="en-GB"/>
        </w:rPr>
        <w:t xml:space="preserve">    "gps_accuracy": [</w:t>
      </w:r>
    </w:p>
    <w:p w14:paraId="4DC4A236" w14:textId="77777777" w:rsidR="0067088C" w:rsidRDefault="0067088C" w:rsidP="0067088C">
      <w:pPr>
        <w:pStyle w:val="CodeMitRahmen"/>
        <w:rPr>
          <w:lang w:val="en-GB"/>
        </w:rPr>
      </w:pPr>
      <w:r>
        <w:rPr>
          <w:lang w:val="en-GB"/>
        </w:rPr>
        <w:t xml:space="preserve">      7,</w:t>
      </w:r>
    </w:p>
    <w:p w14:paraId="0B8FBE6C" w14:textId="77777777" w:rsidR="0067088C" w:rsidRDefault="0067088C" w:rsidP="0067088C">
      <w:pPr>
        <w:pStyle w:val="CodeMitRahmen"/>
        <w:rPr>
          <w:lang w:val="en-GB"/>
        </w:rPr>
      </w:pPr>
      <w:r>
        <w:rPr>
          <w:lang w:val="en-GB"/>
        </w:rPr>
        <w:t xml:space="preserve">      ...</w:t>
      </w:r>
    </w:p>
    <w:p w14:paraId="2488EFAE" w14:textId="77777777" w:rsidR="0067088C" w:rsidRDefault="0067088C" w:rsidP="0067088C">
      <w:pPr>
        <w:pStyle w:val="CodeMitRahmen"/>
        <w:rPr>
          <w:lang w:val="en-GB"/>
        </w:rPr>
      </w:pPr>
      <w:r>
        <w:rPr>
          <w:lang w:val="en-GB"/>
        </w:rPr>
        <w:t xml:space="preserve">    ],</w:t>
      </w:r>
    </w:p>
    <w:p w14:paraId="345FB3C3" w14:textId="77777777" w:rsidR="0067088C" w:rsidRDefault="0067088C" w:rsidP="0067088C">
      <w:pPr>
        <w:pStyle w:val="CodeMitRahmen"/>
        <w:rPr>
          <w:lang w:val="en-GB"/>
        </w:rPr>
      </w:pPr>
      <w:r>
        <w:rPr>
          <w:lang w:val="en-GB"/>
        </w:rPr>
        <w:t xml:space="preserve">    "interpolation_distance": 5</w:t>
      </w:r>
    </w:p>
    <w:p w14:paraId="5680199A" w14:textId="77777777" w:rsidR="0067088C" w:rsidRDefault="0067088C" w:rsidP="0067088C">
      <w:pPr>
        <w:pStyle w:val="CodeMitRahmen"/>
        <w:rPr>
          <w:lang w:val="en-GB"/>
        </w:rPr>
      </w:pPr>
      <w:r>
        <w:rPr>
          <w:lang w:val="en-GB"/>
        </w:rPr>
        <w:t xml:space="preserve">  },</w:t>
      </w:r>
    </w:p>
    <w:p w14:paraId="0B631A04" w14:textId="77777777" w:rsidR="0067088C" w:rsidRDefault="0067088C" w:rsidP="0067088C">
      <w:pPr>
        <w:pStyle w:val="CodeMitRahmen"/>
        <w:rPr>
          <w:lang w:val="en-GB"/>
        </w:rPr>
      </w:pPr>
      <w:r>
        <w:rPr>
          <w:lang w:val="en-GB"/>
        </w:rPr>
        <w:t xml:space="preserve">  "costing_options": {</w:t>
      </w:r>
    </w:p>
    <w:p w14:paraId="73E9C299" w14:textId="77777777" w:rsidR="0067088C" w:rsidRDefault="0067088C" w:rsidP="0067088C">
      <w:pPr>
        <w:pStyle w:val="CodeMitRahmen"/>
        <w:rPr>
          <w:lang w:val="en-GB"/>
        </w:rPr>
      </w:pPr>
      <w:r>
        <w:rPr>
          <w:lang w:val="en-GB"/>
        </w:rPr>
        <w:t xml:space="preserve">    "auto": {</w:t>
      </w:r>
    </w:p>
    <w:p w14:paraId="69DB5BCB" w14:textId="77777777" w:rsidR="0067088C" w:rsidRDefault="0067088C" w:rsidP="0067088C">
      <w:pPr>
        <w:pStyle w:val="CodeMitRahmen"/>
        <w:rPr>
          <w:lang w:val="en-GB"/>
        </w:rPr>
      </w:pPr>
      <w:r>
        <w:rPr>
          <w:lang w:val="en-GB"/>
        </w:rPr>
        <w:t xml:space="preserve">      "maneuver_penalty": 2</w:t>
      </w:r>
    </w:p>
    <w:p w14:paraId="1F5D7076" w14:textId="77777777" w:rsidR="0067088C" w:rsidRDefault="0067088C" w:rsidP="0067088C">
      <w:pPr>
        <w:pStyle w:val="CodeMitRahmen"/>
        <w:rPr>
          <w:lang w:val="en-GB"/>
        </w:rPr>
      </w:pPr>
      <w:r>
        <w:rPr>
          <w:lang w:val="en-GB"/>
        </w:rPr>
        <w:t xml:space="preserve">    },</w:t>
      </w:r>
    </w:p>
    <w:p w14:paraId="5EB0200E" w14:textId="77777777" w:rsidR="0067088C" w:rsidRDefault="0067088C" w:rsidP="0067088C">
      <w:pPr>
        <w:pStyle w:val="CodeMitRahmen"/>
        <w:rPr>
          <w:lang w:val="en-GB"/>
        </w:rPr>
      </w:pPr>
      <w:r>
        <w:rPr>
          <w:lang w:val="en-GB"/>
        </w:rPr>
        <w:t xml:space="preserve">    "bicycle": {</w:t>
      </w:r>
    </w:p>
    <w:p w14:paraId="25CA93FA" w14:textId="77777777" w:rsidR="0067088C" w:rsidRDefault="0067088C" w:rsidP="0067088C">
      <w:pPr>
        <w:pStyle w:val="CodeMitRahmen"/>
        <w:rPr>
          <w:lang w:val="en-GB"/>
        </w:rPr>
      </w:pPr>
      <w:r>
        <w:rPr>
          <w:lang w:val="en-GB"/>
        </w:rPr>
        <w:t xml:space="preserve">      "cycling_speed": 17.2</w:t>
      </w:r>
    </w:p>
    <w:p w14:paraId="679B9DF5" w14:textId="77777777" w:rsidR="0067088C" w:rsidRDefault="0067088C" w:rsidP="0067088C">
      <w:pPr>
        <w:pStyle w:val="CodeMitRahmen"/>
        <w:rPr>
          <w:lang w:val="en-GB"/>
        </w:rPr>
      </w:pPr>
      <w:r>
        <w:rPr>
          <w:lang w:val="en-GB"/>
        </w:rPr>
        <w:t xml:space="preserve">    },</w:t>
      </w:r>
    </w:p>
    <w:p w14:paraId="5807AC6D" w14:textId="77777777" w:rsidR="0067088C" w:rsidRDefault="0067088C" w:rsidP="0067088C">
      <w:pPr>
        <w:pStyle w:val="CodeMitRahmen"/>
        <w:rPr>
          <w:lang w:val="en-GB"/>
        </w:rPr>
      </w:pPr>
      <w:r>
        <w:rPr>
          <w:lang w:val="en-GB"/>
        </w:rPr>
        <w:t xml:space="preserve">    "pedestrian": {</w:t>
      </w:r>
    </w:p>
    <w:p w14:paraId="396EA512" w14:textId="77777777" w:rsidR="0067088C" w:rsidRDefault="0067088C" w:rsidP="0067088C">
      <w:pPr>
        <w:pStyle w:val="CodeMitRahmen"/>
        <w:rPr>
          <w:lang w:val="en-GB"/>
        </w:rPr>
      </w:pPr>
      <w:r>
        <w:rPr>
          <w:lang w:val="en-GB"/>
        </w:rPr>
        <w:t xml:space="preserve">      "walking_speed": 17.2</w:t>
      </w:r>
    </w:p>
    <w:p w14:paraId="64BF645A" w14:textId="77777777" w:rsidR="0067088C" w:rsidRDefault="0067088C" w:rsidP="0067088C">
      <w:pPr>
        <w:pStyle w:val="CodeMitRahmen"/>
        <w:rPr>
          <w:lang w:val="en-GB"/>
        </w:rPr>
      </w:pPr>
      <w:r>
        <w:rPr>
          <w:lang w:val="en-GB"/>
        </w:rPr>
        <w:t xml:space="preserve">    }</w:t>
      </w:r>
    </w:p>
    <w:p w14:paraId="1D79AF1B" w14:textId="77777777" w:rsidR="0067088C" w:rsidRDefault="0067088C" w:rsidP="0067088C">
      <w:pPr>
        <w:pStyle w:val="CodeMitRahmen"/>
        <w:rPr>
          <w:lang w:val="en-GB"/>
        </w:rPr>
      </w:pPr>
      <w:r>
        <w:rPr>
          <w:lang w:val="en-GB"/>
        </w:rPr>
        <w:t xml:space="preserve">  },</w:t>
      </w:r>
    </w:p>
    <w:p w14:paraId="603F738D" w14:textId="77777777" w:rsidR="0067088C" w:rsidRDefault="0067088C" w:rsidP="0067088C">
      <w:pPr>
        <w:pStyle w:val="CodeMitRahmen"/>
        <w:rPr>
          <w:lang w:val="en-GB"/>
        </w:rPr>
      </w:pPr>
      <w:r>
        <w:rPr>
          <w:lang w:val="en-GB"/>
        </w:rPr>
        <w:t xml:space="preserve">  "shape_match":"map_snap",</w:t>
      </w:r>
    </w:p>
    <w:p w14:paraId="7D40D2C4" w14:textId="77777777" w:rsidR="0067088C" w:rsidRDefault="0067088C" w:rsidP="0067088C">
      <w:pPr>
        <w:pStyle w:val="CodeMitRahmen"/>
        <w:rPr>
          <w:lang w:val="en-GB"/>
        </w:rPr>
      </w:pPr>
      <w:r>
        <w:rPr>
          <w:lang w:val="en-GB"/>
        </w:rPr>
        <w:t xml:space="preserve">  "costing":"bicycle",</w:t>
      </w:r>
    </w:p>
    <w:p w14:paraId="3AE2B4A5" w14:textId="77777777" w:rsidR="0067088C" w:rsidRDefault="0067088C" w:rsidP="0067088C">
      <w:pPr>
        <w:pStyle w:val="CodeMitRahmen"/>
        <w:rPr>
          <w:lang w:val="en-GB"/>
        </w:rPr>
      </w:pPr>
      <w:r>
        <w:rPr>
          <w:lang w:val="en-GB"/>
        </w:rPr>
        <w:t xml:space="preserve">  "format":"osrm"</w:t>
      </w:r>
    </w:p>
    <w:p w14:paraId="2638F922" w14:textId="77777777" w:rsidR="0067088C" w:rsidRDefault="0067088C" w:rsidP="0067088C">
      <w:pPr>
        <w:pStyle w:val="CodeMitRahmen"/>
        <w:rPr>
          <w:lang w:val="en-GB"/>
        </w:rPr>
      </w:pPr>
      <w:r>
        <w:rPr>
          <w:lang w:val="en-GB"/>
        </w:rPr>
        <w:t>}</w:t>
      </w:r>
    </w:p>
    <w:p w14:paraId="72BA42FF" w14:textId="596080FE" w:rsidR="0067088C" w:rsidRDefault="0067088C" w:rsidP="0067088C">
      <w:pPr>
        <w:pStyle w:val="AnhangA1"/>
        <w:numPr>
          <w:ilvl w:val="0"/>
          <w:numId w:val="37"/>
        </w:numPr>
        <w:rPr>
          <w:lang w:val="en-GB"/>
        </w:rPr>
      </w:pPr>
      <w:bookmarkStart w:id="200" w:name="_Toc143194065"/>
      <w:r>
        <w:rPr>
          <w:lang w:val="en-GB"/>
        </w:rPr>
        <w:lastRenderedPageBreak/>
        <w:t xml:space="preserve">Beispiel: </w:t>
      </w:r>
      <w:r w:rsidRPr="0067088C">
        <w:rPr>
          <w:rStyle w:val="Code"/>
        </w:rPr>
        <w:t>trace_route</w:t>
      </w:r>
      <w:r>
        <w:rPr>
          <w:lang w:val="en-GB"/>
        </w:rPr>
        <w:t>-Response-Payload</w:t>
      </w:r>
      <w:bookmarkEnd w:id="200"/>
    </w:p>
    <w:p w14:paraId="6EA932EF" w14:textId="77777777" w:rsidR="0067088C" w:rsidRDefault="0067088C" w:rsidP="0067088C">
      <w:pPr>
        <w:pStyle w:val="CodeMitRahmen"/>
      </w:pPr>
      <w:r>
        <w:t>{</w:t>
      </w:r>
    </w:p>
    <w:p w14:paraId="6C13F63B" w14:textId="77777777" w:rsidR="0067088C" w:rsidRDefault="0067088C" w:rsidP="0067088C">
      <w:pPr>
        <w:pStyle w:val="CodeMitRahmen"/>
      </w:pPr>
      <w:r>
        <w:t xml:space="preserve">    "matchings": [</w:t>
      </w:r>
    </w:p>
    <w:p w14:paraId="54DA1591" w14:textId="77777777" w:rsidR="0067088C" w:rsidRDefault="0067088C" w:rsidP="0067088C">
      <w:pPr>
        <w:pStyle w:val="CodeMitRahmen"/>
      </w:pPr>
      <w:r>
        <w:t xml:space="preserve">        ...</w:t>
      </w:r>
    </w:p>
    <w:p w14:paraId="4D7A3750" w14:textId="77777777" w:rsidR="0067088C" w:rsidRDefault="0067088C" w:rsidP="0067088C">
      <w:pPr>
        <w:pStyle w:val="CodeMitRahmen"/>
      </w:pPr>
      <w:r>
        <w:t xml:space="preserve">    ],</w:t>
      </w:r>
    </w:p>
    <w:p w14:paraId="64A8D785" w14:textId="77777777" w:rsidR="0067088C" w:rsidRDefault="0067088C" w:rsidP="0067088C">
      <w:pPr>
        <w:pStyle w:val="CodeMitRahmen"/>
      </w:pPr>
      <w:r>
        <w:t xml:space="preserve">    "tracepoints": [</w:t>
      </w:r>
    </w:p>
    <w:p w14:paraId="3C60F2E4" w14:textId="77777777" w:rsidR="0067088C" w:rsidRDefault="0067088C" w:rsidP="0067088C">
      <w:pPr>
        <w:pStyle w:val="CodeMitRahmen"/>
      </w:pPr>
      <w:r>
        <w:t xml:space="preserve">        {</w:t>
      </w:r>
    </w:p>
    <w:p w14:paraId="6E52EC0B" w14:textId="77777777" w:rsidR="0067088C" w:rsidRDefault="0067088C" w:rsidP="0067088C">
      <w:pPr>
        <w:pStyle w:val="CodeMitRahmen"/>
      </w:pPr>
      <w:r>
        <w:t xml:space="preserve">            "matchings_index": 0,</w:t>
      </w:r>
    </w:p>
    <w:p w14:paraId="7E364C51" w14:textId="77777777" w:rsidR="0067088C" w:rsidRDefault="0067088C" w:rsidP="0067088C">
      <w:pPr>
        <w:pStyle w:val="CodeMitRahmen"/>
      </w:pPr>
      <w:r>
        <w:t xml:space="preserve">            "waypoint_index": 0,</w:t>
      </w:r>
    </w:p>
    <w:p w14:paraId="041AB60B" w14:textId="77777777" w:rsidR="0067088C" w:rsidRDefault="0067088C" w:rsidP="0067088C">
      <w:pPr>
        <w:pStyle w:val="CodeMitRahmen"/>
      </w:pPr>
      <w:r>
        <w:t xml:space="preserve">            "alternatives_count": 0,</w:t>
      </w:r>
    </w:p>
    <w:p w14:paraId="0FC665CB" w14:textId="77777777" w:rsidR="0067088C" w:rsidRDefault="0067088C" w:rsidP="0067088C">
      <w:pPr>
        <w:pStyle w:val="CodeMitRahmen"/>
      </w:pPr>
      <w:r>
        <w:t xml:space="preserve">            "distance": 0.380,</w:t>
      </w:r>
    </w:p>
    <w:p w14:paraId="493BCD26" w14:textId="77777777" w:rsidR="0067088C" w:rsidRDefault="0067088C" w:rsidP="0067088C">
      <w:pPr>
        <w:pStyle w:val="CodeMitRahmen"/>
      </w:pPr>
      <w:r>
        <w:t xml:space="preserve">            "name": "",</w:t>
      </w:r>
    </w:p>
    <w:p w14:paraId="163A11AF" w14:textId="77777777" w:rsidR="0067088C" w:rsidRDefault="0067088C" w:rsidP="0067088C">
      <w:pPr>
        <w:pStyle w:val="CodeMitRahmen"/>
      </w:pPr>
      <w:r>
        <w:t xml:space="preserve">            "location": [</w:t>
      </w:r>
    </w:p>
    <w:p w14:paraId="4CC5291C" w14:textId="77777777" w:rsidR="0067088C" w:rsidRDefault="0067088C" w:rsidP="0067088C">
      <w:pPr>
        <w:pStyle w:val="CodeMitRahmen"/>
      </w:pPr>
      <w:r>
        <w:t xml:space="preserve">                11.117737,</w:t>
      </w:r>
    </w:p>
    <w:p w14:paraId="42C6FC66" w14:textId="77777777" w:rsidR="0067088C" w:rsidRDefault="0067088C" w:rsidP="0067088C">
      <w:pPr>
        <w:pStyle w:val="CodeMitRahmen"/>
      </w:pPr>
      <w:r>
        <w:t xml:space="preserve">                50.395143</w:t>
      </w:r>
    </w:p>
    <w:p w14:paraId="66CDBE1A" w14:textId="77777777" w:rsidR="0067088C" w:rsidRDefault="0067088C" w:rsidP="0067088C">
      <w:pPr>
        <w:pStyle w:val="CodeMitRahmen"/>
      </w:pPr>
      <w:r>
        <w:t xml:space="preserve">            ]</w:t>
      </w:r>
    </w:p>
    <w:p w14:paraId="7E02DE9B" w14:textId="77777777" w:rsidR="0067088C" w:rsidRDefault="0067088C" w:rsidP="0067088C">
      <w:pPr>
        <w:pStyle w:val="CodeMitRahmen"/>
      </w:pPr>
      <w:r>
        <w:t xml:space="preserve">        },</w:t>
      </w:r>
    </w:p>
    <w:p w14:paraId="4F22E77B" w14:textId="77777777" w:rsidR="0067088C" w:rsidRDefault="0067088C" w:rsidP="0067088C">
      <w:pPr>
        <w:pStyle w:val="CodeMitRahmen"/>
      </w:pPr>
      <w:r>
        <w:t xml:space="preserve">        </w:t>
      </w:r>
    </w:p>
    <w:p w14:paraId="0917273D" w14:textId="77777777" w:rsidR="0067088C" w:rsidRDefault="0067088C" w:rsidP="0067088C">
      <w:pPr>
        <w:pStyle w:val="CodeMitRahmen"/>
      </w:pPr>
      <w:r>
        <w:t xml:space="preserve">        ...</w:t>
      </w:r>
    </w:p>
    <w:p w14:paraId="5849028F" w14:textId="77777777" w:rsidR="0067088C" w:rsidRDefault="0067088C" w:rsidP="0067088C">
      <w:pPr>
        <w:pStyle w:val="CodeMitRahmen"/>
      </w:pPr>
      <w:r>
        <w:t xml:space="preserve">        {</w:t>
      </w:r>
    </w:p>
    <w:p w14:paraId="03F41905" w14:textId="77777777" w:rsidR="0067088C" w:rsidRDefault="0067088C" w:rsidP="0067088C">
      <w:pPr>
        <w:pStyle w:val="CodeMitRahmen"/>
      </w:pPr>
      <w:r>
        <w:t xml:space="preserve">            "matchings_index": 1,</w:t>
      </w:r>
    </w:p>
    <w:p w14:paraId="46708BF7" w14:textId="77777777" w:rsidR="0067088C" w:rsidRDefault="0067088C" w:rsidP="0067088C">
      <w:pPr>
        <w:pStyle w:val="CodeMitRahmen"/>
      </w:pPr>
      <w:r>
        <w:t xml:space="preserve">            "waypoint_index": 1,</w:t>
      </w:r>
    </w:p>
    <w:p w14:paraId="66B65094" w14:textId="77777777" w:rsidR="0067088C" w:rsidRDefault="0067088C" w:rsidP="0067088C">
      <w:pPr>
        <w:pStyle w:val="CodeMitRahmen"/>
      </w:pPr>
      <w:r>
        <w:t xml:space="preserve">            "alternatives_count": 0,</w:t>
      </w:r>
    </w:p>
    <w:p w14:paraId="7B3E3366" w14:textId="77777777" w:rsidR="0067088C" w:rsidRDefault="0067088C" w:rsidP="0067088C">
      <w:pPr>
        <w:pStyle w:val="CodeMitRahmen"/>
      </w:pPr>
      <w:r>
        <w:t xml:space="preserve">            "distance": 6.801,</w:t>
      </w:r>
    </w:p>
    <w:p w14:paraId="1C46D701" w14:textId="77777777" w:rsidR="0067088C" w:rsidRDefault="0067088C" w:rsidP="0067088C">
      <w:pPr>
        <w:pStyle w:val="CodeMitRahmen"/>
      </w:pPr>
      <w:r>
        <w:t xml:space="preserve">            "name": "",</w:t>
      </w:r>
    </w:p>
    <w:p w14:paraId="64B2FA15" w14:textId="77777777" w:rsidR="0067088C" w:rsidRDefault="0067088C" w:rsidP="0067088C">
      <w:pPr>
        <w:pStyle w:val="CodeMitRahmen"/>
      </w:pPr>
      <w:r>
        <w:t xml:space="preserve">            "location": [</w:t>
      </w:r>
    </w:p>
    <w:p w14:paraId="4130E4BA" w14:textId="77777777" w:rsidR="0067088C" w:rsidRDefault="0067088C" w:rsidP="0067088C">
      <w:pPr>
        <w:pStyle w:val="CodeMitRahmen"/>
      </w:pPr>
      <w:r>
        <w:t xml:space="preserve">                11.119408,</w:t>
      </w:r>
    </w:p>
    <w:p w14:paraId="0BC37908" w14:textId="77777777" w:rsidR="0067088C" w:rsidRDefault="0067088C" w:rsidP="0067088C">
      <w:pPr>
        <w:pStyle w:val="CodeMitRahmen"/>
      </w:pPr>
      <w:r>
        <w:t xml:space="preserve">                50.393756</w:t>
      </w:r>
    </w:p>
    <w:p w14:paraId="6506E9FE" w14:textId="77777777" w:rsidR="0067088C" w:rsidRDefault="0067088C" w:rsidP="0067088C">
      <w:pPr>
        <w:pStyle w:val="CodeMitRahmen"/>
      </w:pPr>
      <w:r>
        <w:t xml:space="preserve">            ]</w:t>
      </w:r>
    </w:p>
    <w:p w14:paraId="554B970E" w14:textId="77777777" w:rsidR="0067088C" w:rsidRDefault="0067088C" w:rsidP="0067088C">
      <w:pPr>
        <w:pStyle w:val="CodeMitRahmen"/>
      </w:pPr>
      <w:r>
        <w:t xml:space="preserve">        }</w:t>
      </w:r>
    </w:p>
    <w:p w14:paraId="4FEECF7F" w14:textId="77777777" w:rsidR="0067088C" w:rsidRDefault="0067088C" w:rsidP="0067088C">
      <w:pPr>
        <w:pStyle w:val="CodeMitRahmen"/>
      </w:pPr>
      <w:r>
        <w:t xml:space="preserve">    ],</w:t>
      </w:r>
    </w:p>
    <w:p w14:paraId="179B2C0E" w14:textId="77777777" w:rsidR="0067088C" w:rsidRDefault="0067088C" w:rsidP="0067088C">
      <w:pPr>
        <w:pStyle w:val="CodeMitRahmen"/>
      </w:pPr>
      <w:r>
        <w:t xml:space="preserve">    "code": "Ok"</w:t>
      </w:r>
    </w:p>
    <w:p w14:paraId="36F5E4A9" w14:textId="77777777" w:rsidR="0067088C" w:rsidRDefault="0067088C" w:rsidP="0067088C">
      <w:pPr>
        <w:pStyle w:val="CodeMitRahmen"/>
      </w:pPr>
      <w:r>
        <w:t>}</w:t>
      </w:r>
    </w:p>
    <w:p w14:paraId="254F400D" w14:textId="77777777" w:rsidR="0067088C" w:rsidRPr="00136571" w:rsidRDefault="0067088C" w:rsidP="002745B9">
      <w:pPr>
        <w:pStyle w:val="CitaviBibliographyEntry"/>
      </w:pPr>
    </w:p>
    <w:sectPr w:rsidR="0067088C" w:rsidRPr="00136571" w:rsidSect="00684061">
      <w:headerReference w:type="default" r:id="rId45"/>
      <w:pgSz w:w="11906" w:h="16838" w:code="9"/>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5DD523E" w14:textId="77777777" w:rsidR="0083149A" w:rsidRDefault="0083149A" w:rsidP="001E2E5E">
      <w:pPr>
        <w:spacing w:after="0" w:line="240" w:lineRule="auto"/>
      </w:pPr>
      <w:r>
        <w:separator/>
      </w:r>
    </w:p>
  </w:endnote>
  <w:endnote w:type="continuationSeparator" w:id="0">
    <w:p w14:paraId="72B1A951" w14:textId="77777777" w:rsidR="0083149A" w:rsidRDefault="0083149A" w:rsidP="001E2E5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Roboto">
    <w:charset w:val="00"/>
    <w:family w:val="auto"/>
    <w:pitch w:val="variable"/>
    <w:sig w:usb0="E0000AFF" w:usb1="5000217F" w:usb2="0000002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C2E1D4" w14:textId="77777777" w:rsidR="007654F5" w:rsidRDefault="007654F5">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6279450"/>
      <w:docPartObj>
        <w:docPartGallery w:val="Page Numbers (Bottom of Page)"/>
        <w:docPartUnique/>
      </w:docPartObj>
    </w:sdtPr>
    <w:sdtContent>
      <w:p w14:paraId="12824499" w14:textId="62AA1012" w:rsidR="007654F5" w:rsidRDefault="007654F5" w:rsidP="00AB5561">
        <w:pPr>
          <w:pStyle w:val="Fuzeile"/>
          <w:jc w:val="right"/>
        </w:pPr>
        <w:r>
          <w:fldChar w:fldCharType="begin"/>
        </w:r>
        <w:r>
          <w:instrText>PAGE   \* MERGEFORMAT</w:instrText>
        </w:r>
        <w:r>
          <w:fldChar w:fldCharType="separate"/>
        </w:r>
        <w:r>
          <w:t>2</w:t>
        </w:r>
        <w: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0CF7F2" w14:textId="77777777" w:rsidR="007654F5" w:rsidRDefault="007654F5">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E16C191" w14:textId="77777777" w:rsidR="0083149A" w:rsidRDefault="0083149A" w:rsidP="001E2E5E">
      <w:pPr>
        <w:spacing w:after="0" w:line="240" w:lineRule="auto"/>
      </w:pPr>
      <w:r>
        <w:separator/>
      </w:r>
    </w:p>
  </w:footnote>
  <w:footnote w:type="continuationSeparator" w:id="0">
    <w:p w14:paraId="6DC1CEA8" w14:textId="77777777" w:rsidR="0083149A" w:rsidRDefault="0083149A" w:rsidP="001E2E5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960B63" w14:textId="77777777" w:rsidR="007654F5" w:rsidRDefault="007654F5">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948A51" w14:textId="5FFBD45E" w:rsidR="007654F5" w:rsidRDefault="00000000">
    <w:pPr>
      <w:pStyle w:val="Kopfzeile"/>
    </w:pPr>
    <w:fldSimple w:instr=" STYLEREF  &quot;Überschrift 1;Ü 1-MitSeitenumbruch&quot;  \* MERGEFORMAT ">
      <w:r w:rsidR="00085449">
        <w:rPr>
          <w:noProof/>
        </w:rPr>
        <w:t>Abkürzungsverzeichnis</w:t>
      </w:r>
    </w:fldSimple>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CECB10" w14:textId="77777777" w:rsidR="007654F5" w:rsidRDefault="007654F5">
    <w:pPr>
      <w:pStyle w:val="Kopfzeile"/>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AFD998" w14:textId="540DCB1F" w:rsidR="007D2DD4" w:rsidRPr="00172CE0" w:rsidRDefault="00000000">
    <w:pPr>
      <w:pStyle w:val="Kopfzeile"/>
    </w:pPr>
    <w:fldSimple w:instr=" STYLEREF  &quot;Überschrift 1;Ü 1-MitSeitenumbruch&quot;  \* MERGEFORMAT ">
      <w:r w:rsidR="00DE709E">
        <w:rPr>
          <w:noProof/>
        </w:rPr>
        <w:t>Evaluierung und Diskussion</w:t>
      </w:r>
    </w:fldSimple>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8C7ABB88"/>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20769D58"/>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55D40CAA"/>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779294C4"/>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98940F76"/>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170EECA8"/>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2CD43572"/>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44DABE3C"/>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5EB26DEE"/>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A6FA2F8C"/>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6DC5624"/>
    <w:multiLevelType w:val="hybridMultilevel"/>
    <w:tmpl w:val="D96EEE7C"/>
    <w:lvl w:ilvl="0" w:tplc="04070017">
      <w:start w:val="1"/>
      <w:numFmt w:val="lowerLetter"/>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15:restartNumberingAfterBreak="0">
    <w:nsid w:val="25A44938"/>
    <w:multiLevelType w:val="multilevel"/>
    <w:tmpl w:val="830A997C"/>
    <w:lvl w:ilvl="0">
      <w:start w:val="1"/>
      <w:numFmt w:val="decimal"/>
      <w:pStyle w:val="berschrift1"/>
      <w:lvlText w:val="%1"/>
      <w:lvlJc w:val="left"/>
      <w:pPr>
        <w:ind w:left="432" w:hanging="432"/>
      </w:pPr>
      <w:rPr>
        <w:rFonts w:hint="default"/>
      </w:rPr>
    </w:lvl>
    <w:lvl w:ilvl="1">
      <w:start w:val="1"/>
      <w:numFmt w:val="decimal"/>
      <w:pStyle w:val="berschrift2"/>
      <w:lvlText w:val="%1.%2"/>
      <w:lvlJc w:val="left"/>
      <w:pPr>
        <w:ind w:left="3411" w:hanging="576"/>
      </w:pPr>
      <w:rPr>
        <w:rFonts w:hint="default"/>
      </w:rPr>
    </w:lvl>
    <w:lvl w:ilvl="2">
      <w:start w:val="1"/>
      <w:numFmt w:val="decimal"/>
      <w:pStyle w:val="berschrift3"/>
      <w:lvlText w:val="%1.%2.%3"/>
      <w:lvlJc w:val="left"/>
      <w:pPr>
        <w:ind w:left="720" w:hanging="720"/>
      </w:pPr>
      <w:rPr>
        <w:rFonts w:hint="default"/>
      </w:rPr>
    </w:lvl>
    <w:lvl w:ilvl="3">
      <w:start w:val="1"/>
      <w:numFmt w:val="decimal"/>
      <w:pStyle w:val="berschrift4"/>
      <w:lvlText w:val="%1.%2.%3.%4"/>
      <w:lvlJc w:val="left"/>
      <w:pPr>
        <w:ind w:left="864" w:hanging="864"/>
      </w:pPr>
      <w:rPr>
        <w:rFonts w:hint="default"/>
      </w:rPr>
    </w:lvl>
    <w:lvl w:ilvl="4">
      <w:start w:val="1"/>
      <w:numFmt w:val="decimal"/>
      <w:pStyle w:val="berschrift5"/>
      <w:lvlText w:val="%1.%2.%3.%4.%5"/>
      <w:lvlJc w:val="left"/>
      <w:pPr>
        <w:ind w:left="1008" w:hanging="1008"/>
      </w:pPr>
      <w:rPr>
        <w:rFonts w:hint="default"/>
      </w:rPr>
    </w:lvl>
    <w:lvl w:ilvl="5">
      <w:start w:val="1"/>
      <w:numFmt w:val="decimal"/>
      <w:pStyle w:val="berschrift6"/>
      <w:lvlText w:val="%1.%2.%3.%4.%5.%6"/>
      <w:lvlJc w:val="left"/>
      <w:pPr>
        <w:ind w:left="1152" w:hanging="1152"/>
      </w:pPr>
      <w:rPr>
        <w:rFonts w:hint="default"/>
      </w:rPr>
    </w:lvl>
    <w:lvl w:ilvl="6">
      <w:start w:val="1"/>
      <w:numFmt w:val="decimal"/>
      <w:pStyle w:val="berschrift7"/>
      <w:lvlText w:val="%1.%2.%3.%4.%5.%6.%7"/>
      <w:lvlJc w:val="left"/>
      <w:pPr>
        <w:ind w:left="1296" w:hanging="1296"/>
      </w:pPr>
      <w:rPr>
        <w:rFonts w:hint="default"/>
      </w:rPr>
    </w:lvl>
    <w:lvl w:ilvl="7">
      <w:start w:val="1"/>
      <w:numFmt w:val="decimal"/>
      <w:pStyle w:val="berschrift8"/>
      <w:lvlText w:val="%1.%2.%3.%4.%5.%6.%7.%8"/>
      <w:lvlJc w:val="left"/>
      <w:pPr>
        <w:ind w:left="1440" w:hanging="1440"/>
      </w:pPr>
      <w:rPr>
        <w:rFonts w:hint="default"/>
      </w:rPr>
    </w:lvl>
    <w:lvl w:ilvl="8">
      <w:start w:val="1"/>
      <w:numFmt w:val="decimal"/>
      <w:pStyle w:val="berschrift9"/>
      <w:lvlText w:val="%1.%2.%3.%4.%5.%6.%7.%8.%9"/>
      <w:lvlJc w:val="left"/>
      <w:pPr>
        <w:ind w:left="1584" w:hanging="1584"/>
      </w:pPr>
      <w:rPr>
        <w:rFonts w:hint="default"/>
      </w:rPr>
    </w:lvl>
  </w:abstractNum>
  <w:abstractNum w:abstractNumId="12"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3" w15:restartNumberingAfterBreak="0">
    <w:nsid w:val="29404737"/>
    <w:multiLevelType w:val="hybridMultilevel"/>
    <w:tmpl w:val="B0706F1A"/>
    <w:lvl w:ilvl="0" w:tplc="EE7481C4">
      <w:start w:val="29"/>
      <w:numFmt w:val="bullet"/>
      <w:lvlText w:val="-"/>
      <w:lvlJc w:val="left"/>
      <w:pPr>
        <w:ind w:left="720" w:hanging="360"/>
      </w:pPr>
      <w:rPr>
        <w:rFonts w:ascii="Times New Roman" w:eastAsia="MS Gothic"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15:restartNumberingAfterBreak="0">
    <w:nsid w:val="29BA6E5C"/>
    <w:multiLevelType w:val="hybridMultilevel"/>
    <w:tmpl w:val="2B1AE88C"/>
    <w:lvl w:ilvl="0" w:tplc="542460CE">
      <w:start w:val="1"/>
      <w:numFmt w:val="upperLetter"/>
      <w:pStyle w:val="Anhang1"/>
      <w:lvlText w:val="%1."/>
      <w:lvlJc w:val="left"/>
      <w:pPr>
        <w:ind w:left="720" w:hanging="360"/>
      </w:pPr>
      <w:rPr>
        <w:rFonts w:hint="default"/>
      </w:r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 w15:restartNumberingAfterBreak="0">
    <w:nsid w:val="2D5C5A79"/>
    <w:multiLevelType w:val="hybridMultilevel"/>
    <w:tmpl w:val="51187DC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6" w15:restartNumberingAfterBreak="0">
    <w:nsid w:val="321218EE"/>
    <w:multiLevelType w:val="hybridMultilevel"/>
    <w:tmpl w:val="25A233B6"/>
    <w:lvl w:ilvl="0" w:tplc="38CC53C6">
      <w:start w:val="1"/>
      <w:numFmt w:val="decimal"/>
      <w:lvlText w:val="%1)"/>
      <w:lvlJc w:val="left"/>
      <w:pPr>
        <w:ind w:left="1077" w:hanging="360"/>
      </w:pPr>
    </w:lvl>
    <w:lvl w:ilvl="1" w:tplc="04070019" w:tentative="1">
      <w:start w:val="1"/>
      <w:numFmt w:val="lowerLetter"/>
      <w:lvlText w:val="%2."/>
      <w:lvlJc w:val="left"/>
      <w:pPr>
        <w:ind w:left="1797" w:hanging="360"/>
      </w:pPr>
    </w:lvl>
    <w:lvl w:ilvl="2" w:tplc="0407001B" w:tentative="1">
      <w:start w:val="1"/>
      <w:numFmt w:val="lowerRoman"/>
      <w:lvlText w:val="%3."/>
      <w:lvlJc w:val="right"/>
      <w:pPr>
        <w:ind w:left="2517" w:hanging="180"/>
      </w:pPr>
    </w:lvl>
    <w:lvl w:ilvl="3" w:tplc="0407000F" w:tentative="1">
      <w:start w:val="1"/>
      <w:numFmt w:val="decimal"/>
      <w:lvlText w:val="%4."/>
      <w:lvlJc w:val="left"/>
      <w:pPr>
        <w:ind w:left="3237" w:hanging="360"/>
      </w:pPr>
    </w:lvl>
    <w:lvl w:ilvl="4" w:tplc="04070019" w:tentative="1">
      <w:start w:val="1"/>
      <w:numFmt w:val="lowerLetter"/>
      <w:lvlText w:val="%5."/>
      <w:lvlJc w:val="left"/>
      <w:pPr>
        <w:ind w:left="3957" w:hanging="360"/>
      </w:pPr>
    </w:lvl>
    <w:lvl w:ilvl="5" w:tplc="0407001B" w:tentative="1">
      <w:start w:val="1"/>
      <w:numFmt w:val="lowerRoman"/>
      <w:lvlText w:val="%6."/>
      <w:lvlJc w:val="right"/>
      <w:pPr>
        <w:ind w:left="4677" w:hanging="180"/>
      </w:pPr>
    </w:lvl>
    <w:lvl w:ilvl="6" w:tplc="0407000F" w:tentative="1">
      <w:start w:val="1"/>
      <w:numFmt w:val="decimal"/>
      <w:lvlText w:val="%7."/>
      <w:lvlJc w:val="left"/>
      <w:pPr>
        <w:ind w:left="5397" w:hanging="360"/>
      </w:pPr>
    </w:lvl>
    <w:lvl w:ilvl="7" w:tplc="04070019" w:tentative="1">
      <w:start w:val="1"/>
      <w:numFmt w:val="lowerLetter"/>
      <w:lvlText w:val="%8."/>
      <w:lvlJc w:val="left"/>
      <w:pPr>
        <w:ind w:left="6117" w:hanging="360"/>
      </w:pPr>
    </w:lvl>
    <w:lvl w:ilvl="8" w:tplc="0407001B" w:tentative="1">
      <w:start w:val="1"/>
      <w:numFmt w:val="lowerRoman"/>
      <w:lvlText w:val="%9."/>
      <w:lvlJc w:val="right"/>
      <w:pPr>
        <w:ind w:left="6837" w:hanging="180"/>
      </w:pPr>
    </w:lvl>
  </w:abstractNum>
  <w:abstractNum w:abstractNumId="17" w15:restartNumberingAfterBreak="0">
    <w:nsid w:val="37660336"/>
    <w:multiLevelType w:val="hybridMultilevel"/>
    <w:tmpl w:val="754EAC84"/>
    <w:lvl w:ilvl="0" w:tplc="C46877EA">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8" w15:restartNumberingAfterBreak="0">
    <w:nsid w:val="3A6C78AF"/>
    <w:multiLevelType w:val="hybridMultilevel"/>
    <w:tmpl w:val="12D288C8"/>
    <w:lvl w:ilvl="0" w:tplc="84AAE844">
      <w:numFmt w:val="bullet"/>
      <w:lvlText w:val=""/>
      <w:lvlJc w:val="left"/>
      <w:pPr>
        <w:ind w:left="720" w:hanging="360"/>
      </w:pPr>
      <w:rPr>
        <w:rFonts w:ascii="Wingdings" w:eastAsia="Calibri" w:hAnsi="Wingdings"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9" w15:restartNumberingAfterBreak="0">
    <w:nsid w:val="493C3F76"/>
    <w:multiLevelType w:val="hybridMultilevel"/>
    <w:tmpl w:val="9A9E418C"/>
    <w:lvl w:ilvl="0" w:tplc="2C18EFA4">
      <w:start w:val="1"/>
      <w:numFmt w:val="lowerLetter"/>
      <w:pStyle w:val="tablefootnote"/>
      <w:lvlText w:val="%1."/>
      <w:lvlJc w:val="right"/>
      <w:pPr>
        <w:ind w:left="418" w:hanging="360"/>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21" w15:restartNumberingAfterBreak="0">
    <w:nsid w:val="6C402C58"/>
    <w:multiLevelType w:val="hybridMultilevel"/>
    <w:tmpl w:val="9A1CA078"/>
    <w:lvl w:ilvl="0" w:tplc="C8D6570A">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2"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23" w15:restartNumberingAfterBreak="0">
    <w:nsid w:val="72683D91"/>
    <w:multiLevelType w:val="hybridMultilevel"/>
    <w:tmpl w:val="2D2AE9F8"/>
    <w:lvl w:ilvl="0" w:tplc="C7DA70FE">
      <w:start w:val="1"/>
      <w:numFmt w:val="bullet"/>
      <w:pStyle w:val="Aufz2"/>
      <w:lvlText w:val=""/>
      <w:lvlJc w:val="left"/>
      <w:pPr>
        <w:ind w:left="1077" w:hanging="360"/>
      </w:pPr>
      <w:rPr>
        <w:rFonts w:ascii="Symbol" w:hAnsi="Symbol" w:cs="Symbol" w:hint="default"/>
        <w:color w:val="C0504D"/>
        <w:sz w:val="22"/>
        <w:szCs w:val="22"/>
      </w:rPr>
    </w:lvl>
    <w:lvl w:ilvl="1" w:tplc="04070003" w:tentative="1">
      <w:start w:val="1"/>
      <w:numFmt w:val="bullet"/>
      <w:lvlText w:val="o"/>
      <w:lvlJc w:val="left"/>
      <w:pPr>
        <w:ind w:left="1797" w:hanging="360"/>
      </w:pPr>
      <w:rPr>
        <w:rFonts w:ascii="Courier New" w:hAnsi="Courier New" w:cs="Courier New" w:hint="default"/>
      </w:rPr>
    </w:lvl>
    <w:lvl w:ilvl="2" w:tplc="04070005" w:tentative="1">
      <w:start w:val="1"/>
      <w:numFmt w:val="bullet"/>
      <w:lvlText w:val=""/>
      <w:lvlJc w:val="left"/>
      <w:pPr>
        <w:ind w:left="2517" w:hanging="360"/>
      </w:pPr>
      <w:rPr>
        <w:rFonts w:ascii="Wingdings" w:hAnsi="Wingdings" w:hint="default"/>
      </w:rPr>
    </w:lvl>
    <w:lvl w:ilvl="3" w:tplc="04070001" w:tentative="1">
      <w:start w:val="1"/>
      <w:numFmt w:val="bullet"/>
      <w:lvlText w:val=""/>
      <w:lvlJc w:val="left"/>
      <w:pPr>
        <w:ind w:left="3237" w:hanging="360"/>
      </w:pPr>
      <w:rPr>
        <w:rFonts w:ascii="Symbol" w:hAnsi="Symbol" w:hint="default"/>
      </w:rPr>
    </w:lvl>
    <w:lvl w:ilvl="4" w:tplc="04070003" w:tentative="1">
      <w:start w:val="1"/>
      <w:numFmt w:val="bullet"/>
      <w:lvlText w:val="o"/>
      <w:lvlJc w:val="left"/>
      <w:pPr>
        <w:ind w:left="3957" w:hanging="360"/>
      </w:pPr>
      <w:rPr>
        <w:rFonts w:ascii="Courier New" w:hAnsi="Courier New" w:cs="Courier New" w:hint="default"/>
      </w:rPr>
    </w:lvl>
    <w:lvl w:ilvl="5" w:tplc="04070005" w:tentative="1">
      <w:start w:val="1"/>
      <w:numFmt w:val="bullet"/>
      <w:lvlText w:val=""/>
      <w:lvlJc w:val="left"/>
      <w:pPr>
        <w:ind w:left="4677" w:hanging="360"/>
      </w:pPr>
      <w:rPr>
        <w:rFonts w:ascii="Wingdings" w:hAnsi="Wingdings" w:hint="default"/>
      </w:rPr>
    </w:lvl>
    <w:lvl w:ilvl="6" w:tplc="04070001" w:tentative="1">
      <w:start w:val="1"/>
      <w:numFmt w:val="bullet"/>
      <w:lvlText w:val=""/>
      <w:lvlJc w:val="left"/>
      <w:pPr>
        <w:ind w:left="5397" w:hanging="360"/>
      </w:pPr>
      <w:rPr>
        <w:rFonts w:ascii="Symbol" w:hAnsi="Symbol" w:hint="default"/>
      </w:rPr>
    </w:lvl>
    <w:lvl w:ilvl="7" w:tplc="04070003" w:tentative="1">
      <w:start w:val="1"/>
      <w:numFmt w:val="bullet"/>
      <w:lvlText w:val="o"/>
      <w:lvlJc w:val="left"/>
      <w:pPr>
        <w:ind w:left="6117" w:hanging="360"/>
      </w:pPr>
      <w:rPr>
        <w:rFonts w:ascii="Courier New" w:hAnsi="Courier New" w:cs="Courier New" w:hint="default"/>
      </w:rPr>
    </w:lvl>
    <w:lvl w:ilvl="8" w:tplc="04070005" w:tentative="1">
      <w:start w:val="1"/>
      <w:numFmt w:val="bullet"/>
      <w:lvlText w:val=""/>
      <w:lvlJc w:val="left"/>
      <w:pPr>
        <w:ind w:left="6837" w:hanging="360"/>
      </w:pPr>
      <w:rPr>
        <w:rFonts w:ascii="Wingdings" w:hAnsi="Wingdings" w:hint="default"/>
      </w:rPr>
    </w:lvl>
  </w:abstractNum>
  <w:abstractNum w:abstractNumId="24" w15:restartNumberingAfterBreak="0">
    <w:nsid w:val="73CA5FF7"/>
    <w:multiLevelType w:val="multilevel"/>
    <w:tmpl w:val="2298A59A"/>
    <w:lvl w:ilvl="0">
      <w:start w:val="1"/>
      <w:numFmt w:val="bullet"/>
      <w:pStyle w:val="Aufz1"/>
      <w:lvlText w:val="l"/>
      <w:lvlJc w:val="left"/>
      <w:pPr>
        <w:ind w:left="717" w:hanging="360"/>
      </w:pPr>
      <w:rPr>
        <w:rFonts w:ascii="Wingdings" w:hAnsi="Wingdings" w:cs="Symbol" w:hint="default"/>
        <w:b w:val="0"/>
        <w:i w:val="0"/>
        <w:color w:val="auto"/>
        <w:sz w:val="20"/>
      </w:rPr>
    </w:lvl>
    <w:lvl w:ilvl="1">
      <w:start w:val="1"/>
      <w:numFmt w:val="bullet"/>
      <w:lvlText w:val=""/>
      <w:lvlJc w:val="left"/>
      <w:pPr>
        <w:ind w:left="714" w:hanging="357"/>
      </w:pPr>
      <w:rPr>
        <w:rFonts w:ascii="Wingdings" w:hAnsi="Wingdings" w:hint="default"/>
        <w:sz w:val="16"/>
      </w:rPr>
    </w:lvl>
    <w:lvl w:ilvl="2">
      <w:start w:val="1"/>
      <w:numFmt w:val="bullet"/>
      <w:lvlText w:val=""/>
      <w:lvlJc w:val="left"/>
      <w:pPr>
        <w:ind w:left="1072" w:hanging="358"/>
      </w:pPr>
      <w:rPr>
        <w:rFonts w:ascii="Wingdings" w:hAnsi="Wingdings" w:hint="default"/>
        <w:sz w:val="24"/>
      </w:rPr>
    </w:lvl>
    <w:lvl w:ilvl="3">
      <w:start w:val="1"/>
      <w:numFmt w:val="bullet"/>
      <w:lvlText w:val=""/>
      <w:lvlJc w:val="left"/>
      <w:pPr>
        <w:ind w:left="1418" w:hanging="284"/>
      </w:pPr>
      <w:rPr>
        <w:rFonts w:ascii="Symbol" w:hAnsi="Symbol" w:hint="default"/>
      </w:rPr>
    </w:lvl>
    <w:lvl w:ilvl="4">
      <w:start w:val="1"/>
      <w:numFmt w:val="bullet"/>
      <w:lvlText w:val="o"/>
      <w:lvlJc w:val="left"/>
      <w:pPr>
        <w:ind w:left="3240" w:hanging="360"/>
      </w:pPr>
      <w:rPr>
        <w:rFonts w:ascii="Courier New" w:hAnsi="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hint="default"/>
      </w:rPr>
    </w:lvl>
  </w:abstractNum>
  <w:abstractNum w:abstractNumId="25" w15:restartNumberingAfterBreak="0">
    <w:nsid w:val="7AD500A1"/>
    <w:multiLevelType w:val="hybridMultilevel"/>
    <w:tmpl w:val="8FC86D88"/>
    <w:lvl w:ilvl="0" w:tplc="6F0CAC3A">
      <w:start w:val="1"/>
      <w:numFmt w:val="decimal"/>
      <w:pStyle w:val="AnhangA1"/>
      <w:lvlText w:val="Anhang A %1."/>
      <w:lvlJc w:val="left"/>
      <w:pPr>
        <w:ind w:left="360" w:hanging="360"/>
      </w:pPr>
      <w:rPr>
        <w:rFonts w:hint="default"/>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num w:numId="1" w16cid:durableId="1969967429">
    <w:abstractNumId w:val="11"/>
  </w:num>
  <w:num w:numId="2" w16cid:durableId="809977856">
    <w:abstractNumId w:val="14"/>
  </w:num>
  <w:num w:numId="3" w16cid:durableId="1837573489">
    <w:abstractNumId w:val="25"/>
  </w:num>
  <w:num w:numId="4" w16cid:durableId="525681803">
    <w:abstractNumId w:val="24"/>
  </w:num>
  <w:num w:numId="5" w16cid:durableId="1326130201">
    <w:abstractNumId w:val="16"/>
  </w:num>
  <w:num w:numId="6" w16cid:durableId="500237396">
    <w:abstractNumId w:val="23"/>
  </w:num>
  <w:num w:numId="7" w16cid:durableId="786198483">
    <w:abstractNumId w:val="17"/>
  </w:num>
  <w:num w:numId="8" w16cid:durableId="838620236">
    <w:abstractNumId w:val="21"/>
  </w:num>
  <w:num w:numId="9" w16cid:durableId="612707944">
    <w:abstractNumId w:val="12"/>
  </w:num>
  <w:num w:numId="10" w16cid:durableId="249505386">
    <w:abstractNumId w:val="11"/>
  </w:num>
  <w:num w:numId="11" w16cid:durableId="1634486806">
    <w:abstractNumId w:val="20"/>
  </w:num>
  <w:num w:numId="12" w16cid:durableId="1763799608">
    <w:abstractNumId w:val="19"/>
  </w:num>
  <w:num w:numId="13" w16cid:durableId="762844153">
    <w:abstractNumId w:val="22"/>
  </w:num>
  <w:num w:numId="14" w16cid:durableId="1502356984">
    <w:abstractNumId w:val="11"/>
  </w:num>
  <w:num w:numId="15" w16cid:durableId="1125319392">
    <w:abstractNumId w:val="11"/>
  </w:num>
  <w:num w:numId="16" w16cid:durableId="1993437784">
    <w:abstractNumId w:val="11"/>
  </w:num>
  <w:num w:numId="17" w16cid:durableId="1977253646">
    <w:abstractNumId w:val="11"/>
  </w:num>
  <w:num w:numId="18" w16cid:durableId="124004357">
    <w:abstractNumId w:val="11"/>
  </w:num>
  <w:num w:numId="19" w16cid:durableId="2070029985">
    <w:abstractNumId w:val="11"/>
  </w:num>
  <w:num w:numId="20" w16cid:durableId="718434899">
    <w:abstractNumId w:val="11"/>
  </w:num>
  <w:num w:numId="21" w16cid:durableId="513035070">
    <w:abstractNumId w:val="11"/>
  </w:num>
  <w:num w:numId="22" w16cid:durableId="994455230">
    <w:abstractNumId w:val="11"/>
  </w:num>
  <w:num w:numId="23" w16cid:durableId="248852420">
    <w:abstractNumId w:val="13"/>
  </w:num>
  <w:num w:numId="24" w16cid:durableId="1303579716">
    <w:abstractNumId w:val="0"/>
  </w:num>
  <w:num w:numId="25" w16cid:durableId="207452191">
    <w:abstractNumId w:val="1"/>
  </w:num>
  <w:num w:numId="26" w16cid:durableId="1071781059">
    <w:abstractNumId w:val="2"/>
  </w:num>
  <w:num w:numId="27" w16cid:durableId="1908488076">
    <w:abstractNumId w:val="3"/>
  </w:num>
  <w:num w:numId="28" w16cid:durableId="2084373772">
    <w:abstractNumId w:val="4"/>
  </w:num>
  <w:num w:numId="29" w16cid:durableId="1831671866">
    <w:abstractNumId w:val="5"/>
  </w:num>
  <w:num w:numId="30" w16cid:durableId="16666285">
    <w:abstractNumId w:val="6"/>
  </w:num>
  <w:num w:numId="31" w16cid:durableId="169877179">
    <w:abstractNumId w:val="7"/>
  </w:num>
  <w:num w:numId="32" w16cid:durableId="321667931">
    <w:abstractNumId w:val="8"/>
  </w:num>
  <w:num w:numId="33" w16cid:durableId="881675020">
    <w:abstractNumId w:val="9"/>
  </w:num>
  <w:num w:numId="34" w16cid:durableId="1194882991">
    <w:abstractNumId w:val="18"/>
  </w:num>
  <w:num w:numId="35" w16cid:durableId="740829070">
    <w:abstractNumId w:val="15"/>
  </w:num>
  <w:num w:numId="36" w16cid:durableId="1336690517">
    <w:abstractNumId w:val="10"/>
  </w:num>
  <w:num w:numId="37" w16cid:durableId="1625188583">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9"/>
  <w:autoHyphenation/>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76F38"/>
    <w:rsid w:val="00000B88"/>
    <w:rsid w:val="00000E28"/>
    <w:rsid w:val="00000FA5"/>
    <w:rsid w:val="0000164D"/>
    <w:rsid w:val="00001DF3"/>
    <w:rsid w:val="00002277"/>
    <w:rsid w:val="00002946"/>
    <w:rsid w:val="0000613B"/>
    <w:rsid w:val="000072CF"/>
    <w:rsid w:val="00007978"/>
    <w:rsid w:val="00007B43"/>
    <w:rsid w:val="0001079C"/>
    <w:rsid w:val="000125C6"/>
    <w:rsid w:val="00013784"/>
    <w:rsid w:val="00013830"/>
    <w:rsid w:val="000152ED"/>
    <w:rsid w:val="00015BDB"/>
    <w:rsid w:val="0001613B"/>
    <w:rsid w:val="00021CB2"/>
    <w:rsid w:val="0002521C"/>
    <w:rsid w:val="00026999"/>
    <w:rsid w:val="0002745B"/>
    <w:rsid w:val="00030BB7"/>
    <w:rsid w:val="00030F37"/>
    <w:rsid w:val="00031CF5"/>
    <w:rsid w:val="00032514"/>
    <w:rsid w:val="000329D2"/>
    <w:rsid w:val="00033869"/>
    <w:rsid w:val="000339F8"/>
    <w:rsid w:val="0003556F"/>
    <w:rsid w:val="000356D3"/>
    <w:rsid w:val="00035AC8"/>
    <w:rsid w:val="000361E6"/>
    <w:rsid w:val="00036762"/>
    <w:rsid w:val="00036ABE"/>
    <w:rsid w:val="00040305"/>
    <w:rsid w:val="00040D14"/>
    <w:rsid w:val="00040F20"/>
    <w:rsid w:val="00041B7D"/>
    <w:rsid w:val="00042E62"/>
    <w:rsid w:val="00043765"/>
    <w:rsid w:val="00044927"/>
    <w:rsid w:val="00044940"/>
    <w:rsid w:val="00044ACE"/>
    <w:rsid w:val="00045C48"/>
    <w:rsid w:val="00045D69"/>
    <w:rsid w:val="000469C6"/>
    <w:rsid w:val="000470B6"/>
    <w:rsid w:val="000473D0"/>
    <w:rsid w:val="000478D1"/>
    <w:rsid w:val="000511C5"/>
    <w:rsid w:val="00051890"/>
    <w:rsid w:val="000523F6"/>
    <w:rsid w:val="00052ECD"/>
    <w:rsid w:val="000530AF"/>
    <w:rsid w:val="000532DF"/>
    <w:rsid w:val="0005362B"/>
    <w:rsid w:val="00053A61"/>
    <w:rsid w:val="000543B0"/>
    <w:rsid w:val="000543CA"/>
    <w:rsid w:val="00054947"/>
    <w:rsid w:val="00054F70"/>
    <w:rsid w:val="0005502E"/>
    <w:rsid w:val="00055E25"/>
    <w:rsid w:val="0005759E"/>
    <w:rsid w:val="0005784C"/>
    <w:rsid w:val="000606F7"/>
    <w:rsid w:val="000615A1"/>
    <w:rsid w:val="000619E0"/>
    <w:rsid w:val="00061C9B"/>
    <w:rsid w:val="00061D00"/>
    <w:rsid w:val="00062EBF"/>
    <w:rsid w:val="0006372C"/>
    <w:rsid w:val="00066E17"/>
    <w:rsid w:val="00067D33"/>
    <w:rsid w:val="00071DF4"/>
    <w:rsid w:val="000725B3"/>
    <w:rsid w:val="00074A4B"/>
    <w:rsid w:val="000757D6"/>
    <w:rsid w:val="00076364"/>
    <w:rsid w:val="0007673F"/>
    <w:rsid w:val="00076C7B"/>
    <w:rsid w:val="000774E7"/>
    <w:rsid w:val="000802A7"/>
    <w:rsid w:val="00081285"/>
    <w:rsid w:val="00081A68"/>
    <w:rsid w:val="00082588"/>
    <w:rsid w:val="0008262A"/>
    <w:rsid w:val="00082E82"/>
    <w:rsid w:val="000831F5"/>
    <w:rsid w:val="00084E5B"/>
    <w:rsid w:val="00085449"/>
    <w:rsid w:val="00086BCD"/>
    <w:rsid w:val="00086FCB"/>
    <w:rsid w:val="00087204"/>
    <w:rsid w:val="00087214"/>
    <w:rsid w:val="000908AD"/>
    <w:rsid w:val="00090B15"/>
    <w:rsid w:val="00091514"/>
    <w:rsid w:val="00092DA4"/>
    <w:rsid w:val="00093175"/>
    <w:rsid w:val="00094213"/>
    <w:rsid w:val="00095EB6"/>
    <w:rsid w:val="0009632A"/>
    <w:rsid w:val="000969BA"/>
    <w:rsid w:val="000A2E52"/>
    <w:rsid w:val="000A2F5D"/>
    <w:rsid w:val="000A49C5"/>
    <w:rsid w:val="000A4A20"/>
    <w:rsid w:val="000A5BB3"/>
    <w:rsid w:val="000A736D"/>
    <w:rsid w:val="000A7DBF"/>
    <w:rsid w:val="000B15E4"/>
    <w:rsid w:val="000B1D3E"/>
    <w:rsid w:val="000B2675"/>
    <w:rsid w:val="000B26D0"/>
    <w:rsid w:val="000B32BE"/>
    <w:rsid w:val="000B42CA"/>
    <w:rsid w:val="000B75CF"/>
    <w:rsid w:val="000C125F"/>
    <w:rsid w:val="000C2447"/>
    <w:rsid w:val="000C369A"/>
    <w:rsid w:val="000C3954"/>
    <w:rsid w:val="000C3A3C"/>
    <w:rsid w:val="000C50F5"/>
    <w:rsid w:val="000C52D5"/>
    <w:rsid w:val="000C5DB0"/>
    <w:rsid w:val="000C6969"/>
    <w:rsid w:val="000C6B22"/>
    <w:rsid w:val="000C7914"/>
    <w:rsid w:val="000D0ABD"/>
    <w:rsid w:val="000D0E72"/>
    <w:rsid w:val="000D1611"/>
    <w:rsid w:val="000D1CB7"/>
    <w:rsid w:val="000D5C6A"/>
    <w:rsid w:val="000D605B"/>
    <w:rsid w:val="000D723F"/>
    <w:rsid w:val="000D72E8"/>
    <w:rsid w:val="000E0A90"/>
    <w:rsid w:val="000E2C22"/>
    <w:rsid w:val="000E2FDF"/>
    <w:rsid w:val="000E34B0"/>
    <w:rsid w:val="000E371D"/>
    <w:rsid w:val="000E478C"/>
    <w:rsid w:val="000E486B"/>
    <w:rsid w:val="000E4CF5"/>
    <w:rsid w:val="000E4E22"/>
    <w:rsid w:val="000E52C6"/>
    <w:rsid w:val="000E5C82"/>
    <w:rsid w:val="000E60FB"/>
    <w:rsid w:val="000E689A"/>
    <w:rsid w:val="000F013A"/>
    <w:rsid w:val="000F03BD"/>
    <w:rsid w:val="000F1B70"/>
    <w:rsid w:val="000F1D3D"/>
    <w:rsid w:val="000F1D44"/>
    <w:rsid w:val="000F25F7"/>
    <w:rsid w:val="000F488A"/>
    <w:rsid w:val="000F56BB"/>
    <w:rsid w:val="000F60F6"/>
    <w:rsid w:val="000F6EC5"/>
    <w:rsid w:val="0010052E"/>
    <w:rsid w:val="001010C5"/>
    <w:rsid w:val="001016B5"/>
    <w:rsid w:val="0010266B"/>
    <w:rsid w:val="00103AFE"/>
    <w:rsid w:val="00104406"/>
    <w:rsid w:val="00104477"/>
    <w:rsid w:val="00104EB3"/>
    <w:rsid w:val="001052D2"/>
    <w:rsid w:val="00106307"/>
    <w:rsid w:val="00107650"/>
    <w:rsid w:val="001106F6"/>
    <w:rsid w:val="00111711"/>
    <w:rsid w:val="0011210B"/>
    <w:rsid w:val="001128C0"/>
    <w:rsid w:val="00113684"/>
    <w:rsid w:val="00114096"/>
    <w:rsid w:val="00114419"/>
    <w:rsid w:val="00115622"/>
    <w:rsid w:val="00115772"/>
    <w:rsid w:val="0011585B"/>
    <w:rsid w:val="00115B09"/>
    <w:rsid w:val="00116D41"/>
    <w:rsid w:val="00120001"/>
    <w:rsid w:val="00121E21"/>
    <w:rsid w:val="00123122"/>
    <w:rsid w:val="001233C5"/>
    <w:rsid w:val="001257E4"/>
    <w:rsid w:val="00125A71"/>
    <w:rsid w:val="001268CE"/>
    <w:rsid w:val="00130014"/>
    <w:rsid w:val="001303EC"/>
    <w:rsid w:val="00130EB4"/>
    <w:rsid w:val="00132667"/>
    <w:rsid w:val="00132DE7"/>
    <w:rsid w:val="00134059"/>
    <w:rsid w:val="001344A4"/>
    <w:rsid w:val="00134A50"/>
    <w:rsid w:val="00136571"/>
    <w:rsid w:val="001375F5"/>
    <w:rsid w:val="001400F0"/>
    <w:rsid w:val="00140544"/>
    <w:rsid w:val="00141E91"/>
    <w:rsid w:val="00143A8E"/>
    <w:rsid w:val="0014466F"/>
    <w:rsid w:val="001448FA"/>
    <w:rsid w:val="00144F10"/>
    <w:rsid w:val="00144FA2"/>
    <w:rsid w:val="0014531C"/>
    <w:rsid w:val="001454BD"/>
    <w:rsid w:val="001459DC"/>
    <w:rsid w:val="00146327"/>
    <w:rsid w:val="00150A3E"/>
    <w:rsid w:val="00150B73"/>
    <w:rsid w:val="00150E5E"/>
    <w:rsid w:val="00151089"/>
    <w:rsid w:val="00151722"/>
    <w:rsid w:val="00151EEE"/>
    <w:rsid w:val="0015284B"/>
    <w:rsid w:val="00152866"/>
    <w:rsid w:val="001538D1"/>
    <w:rsid w:val="00154AD6"/>
    <w:rsid w:val="001550F1"/>
    <w:rsid w:val="00155276"/>
    <w:rsid w:val="0015550B"/>
    <w:rsid w:val="001557AE"/>
    <w:rsid w:val="00156092"/>
    <w:rsid w:val="0015629B"/>
    <w:rsid w:val="00156664"/>
    <w:rsid w:val="001568F6"/>
    <w:rsid w:val="00157331"/>
    <w:rsid w:val="00157B62"/>
    <w:rsid w:val="00160551"/>
    <w:rsid w:val="0016085D"/>
    <w:rsid w:val="0016108C"/>
    <w:rsid w:val="00161155"/>
    <w:rsid w:val="001622C0"/>
    <w:rsid w:val="0016248C"/>
    <w:rsid w:val="00163A92"/>
    <w:rsid w:val="00163D04"/>
    <w:rsid w:val="00164D06"/>
    <w:rsid w:val="00164FF4"/>
    <w:rsid w:val="001657C2"/>
    <w:rsid w:val="0016668F"/>
    <w:rsid w:val="00167399"/>
    <w:rsid w:val="0017147F"/>
    <w:rsid w:val="00171539"/>
    <w:rsid w:val="00172CE0"/>
    <w:rsid w:val="00174D17"/>
    <w:rsid w:val="00176319"/>
    <w:rsid w:val="00176C38"/>
    <w:rsid w:val="001800EB"/>
    <w:rsid w:val="00180C86"/>
    <w:rsid w:val="00180EE7"/>
    <w:rsid w:val="00183133"/>
    <w:rsid w:val="00183FEE"/>
    <w:rsid w:val="0018415E"/>
    <w:rsid w:val="0018503D"/>
    <w:rsid w:val="00186295"/>
    <w:rsid w:val="001866AA"/>
    <w:rsid w:val="001869DC"/>
    <w:rsid w:val="00186D5A"/>
    <w:rsid w:val="00186FCF"/>
    <w:rsid w:val="0019109C"/>
    <w:rsid w:val="00191157"/>
    <w:rsid w:val="00192C3C"/>
    <w:rsid w:val="001938AB"/>
    <w:rsid w:val="00195057"/>
    <w:rsid w:val="00195F91"/>
    <w:rsid w:val="00196090"/>
    <w:rsid w:val="00196124"/>
    <w:rsid w:val="00196168"/>
    <w:rsid w:val="00197D84"/>
    <w:rsid w:val="001A1194"/>
    <w:rsid w:val="001A1242"/>
    <w:rsid w:val="001A19AC"/>
    <w:rsid w:val="001A1E19"/>
    <w:rsid w:val="001A1EDE"/>
    <w:rsid w:val="001A2CE4"/>
    <w:rsid w:val="001A3577"/>
    <w:rsid w:val="001A4115"/>
    <w:rsid w:val="001A4265"/>
    <w:rsid w:val="001A4828"/>
    <w:rsid w:val="001A5FDA"/>
    <w:rsid w:val="001A73D3"/>
    <w:rsid w:val="001B0877"/>
    <w:rsid w:val="001B4FD2"/>
    <w:rsid w:val="001B5A74"/>
    <w:rsid w:val="001B74B6"/>
    <w:rsid w:val="001B7ECE"/>
    <w:rsid w:val="001C0BDD"/>
    <w:rsid w:val="001C15D7"/>
    <w:rsid w:val="001C1E30"/>
    <w:rsid w:val="001C4A27"/>
    <w:rsid w:val="001C4E01"/>
    <w:rsid w:val="001C5A67"/>
    <w:rsid w:val="001C5B41"/>
    <w:rsid w:val="001C6560"/>
    <w:rsid w:val="001C6F59"/>
    <w:rsid w:val="001D0B5E"/>
    <w:rsid w:val="001D1562"/>
    <w:rsid w:val="001D2CAC"/>
    <w:rsid w:val="001D3A4D"/>
    <w:rsid w:val="001D5316"/>
    <w:rsid w:val="001D6190"/>
    <w:rsid w:val="001E051D"/>
    <w:rsid w:val="001E1719"/>
    <w:rsid w:val="001E1A59"/>
    <w:rsid w:val="001E221E"/>
    <w:rsid w:val="001E227C"/>
    <w:rsid w:val="001E2E5E"/>
    <w:rsid w:val="001E2EE2"/>
    <w:rsid w:val="001E3056"/>
    <w:rsid w:val="001E3ADC"/>
    <w:rsid w:val="001E3BAB"/>
    <w:rsid w:val="001E3DA0"/>
    <w:rsid w:val="001E5462"/>
    <w:rsid w:val="001E5A42"/>
    <w:rsid w:val="001E5B97"/>
    <w:rsid w:val="001E6215"/>
    <w:rsid w:val="001E6441"/>
    <w:rsid w:val="001E6507"/>
    <w:rsid w:val="001E7BCB"/>
    <w:rsid w:val="001F16B9"/>
    <w:rsid w:val="001F1E58"/>
    <w:rsid w:val="001F3AFA"/>
    <w:rsid w:val="001F3B34"/>
    <w:rsid w:val="001F3BAF"/>
    <w:rsid w:val="001F6405"/>
    <w:rsid w:val="001F6BAC"/>
    <w:rsid w:val="00201233"/>
    <w:rsid w:val="002018CE"/>
    <w:rsid w:val="002019F8"/>
    <w:rsid w:val="00201CCF"/>
    <w:rsid w:val="00202007"/>
    <w:rsid w:val="002027F4"/>
    <w:rsid w:val="00203124"/>
    <w:rsid w:val="00205230"/>
    <w:rsid w:val="0020559D"/>
    <w:rsid w:val="00205A66"/>
    <w:rsid w:val="00207FCF"/>
    <w:rsid w:val="00210C2F"/>
    <w:rsid w:val="00211268"/>
    <w:rsid w:val="0021287E"/>
    <w:rsid w:val="00212E91"/>
    <w:rsid w:val="00213860"/>
    <w:rsid w:val="002148C8"/>
    <w:rsid w:val="00214994"/>
    <w:rsid w:val="00215482"/>
    <w:rsid w:val="0021625B"/>
    <w:rsid w:val="00216B80"/>
    <w:rsid w:val="00216E81"/>
    <w:rsid w:val="00217148"/>
    <w:rsid w:val="00217C23"/>
    <w:rsid w:val="00221173"/>
    <w:rsid w:val="002216D1"/>
    <w:rsid w:val="0022187A"/>
    <w:rsid w:val="002233E4"/>
    <w:rsid w:val="00223C81"/>
    <w:rsid w:val="002247F7"/>
    <w:rsid w:val="00224EE1"/>
    <w:rsid w:val="00225638"/>
    <w:rsid w:val="00225787"/>
    <w:rsid w:val="0022584C"/>
    <w:rsid w:val="00225916"/>
    <w:rsid w:val="00225EC3"/>
    <w:rsid w:val="002265B9"/>
    <w:rsid w:val="0022666F"/>
    <w:rsid w:val="002334E3"/>
    <w:rsid w:val="0023473F"/>
    <w:rsid w:val="002352C4"/>
    <w:rsid w:val="0023665F"/>
    <w:rsid w:val="002400BC"/>
    <w:rsid w:val="00241712"/>
    <w:rsid w:val="00242892"/>
    <w:rsid w:val="00245EC5"/>
    <w:rsid w:val="00246852"/>
    <w:rsid w:val="00250F33"/>
    <w:rsid w:val="0025125A"/>
    <w:rsid w:val="00251F5B"/>
    <w:rsid w:val="002524C3"/>
    <w:rsid w:val="002531E2"/>
    <w:rsid w:val="0025354A"/>
    <w:rsid w:val="00253BFE"/>
    <w:rsid w:val="00254BD3"/>
    <w:rsid w:val="00255791"/>
    <w:rsid w:val="00255C76"/>
    <w:rsid w:val="00255E26"/>
    <w:rsid w:val="002564BA"/>
    <w:rsid w:val="002567D5"/>
    <w:rsid w:val="002568AB"/>
    <w:rsid w:val="002573E7"/>
    <w:rsid w:val="00262547"/>
    <w:rsid w:val="002644AB"/>
    <w:rsid w:val="00264783"/>
    <w:rsid w:val="002655B4"/>
    <w:rsid w:val="00265E71"/>
    <w:rsid w:val="00266490"/>
    <w:rsid w:val="002671A9"/>
    <w:rsid w:val="002677E4"/>
    <w:rsid w:val="002677E9"/>
    <w:rsid w:val="00267D78"/>
    <w:rsid w:val="00267F53"/>
    <w:rsid w:val="002707C1"/>
    <w:rsid w:val="002707E1"/>
    <w:rsid w:val="00271757"/>
    <w:rsid w:val="00272898"/>
    <w:rsid w:val="0027323F"/>
    <w:rsid w:val="002745B9"/>
    <w:rsid w:val="00274622"/>
    <w:rsid w:val="00275189"/>
    <w:rsid w:val="00275E3B"/>
    <w:rsid w:val="0027735C"/>
    <w:rsid w:val="0028020F"/>
    <w:rsid w:val="0028039B"/>
    <w:rsid w:val="00280D40"/>
    <w:rsid w:val="00281004"/>
    <w:rsid w:val="0028112E"/>
    <w:rsid w:val="00281A17"/>
    <w:rsid w:val="002820AD"/>
    <w:rsid w:val="00282D3E"/>
    <w:rsid w:val="00283022"/>
    <w:rsid w:val="0028434C"/>
    <w:rsid w:val="00284E6B"/>
    <w:rsid w:val="002853ED"/>
    <w:rsid w:val="00286B58"/>
    <w:rsid w:val="0028716C"/>
    <w:rsid w:val="00292A78"/>
    <w:rsid w:val="00293329"/>
    <w:rsid w:val="00293388"/>
    <w:rsid w:val="00293462"/>
    <w:rsid w:val="00294752"/>
    <w:rsid w:val="002951B6"/>
    <w:rsid w:val="00295725"/>
    <w:rsid w:val="00296693"/>
    <w:rsid w:val="00297948"/>
    <w:rsid w:val="002A03BC"/>
    <w:rsid w:val="002A0519"/>
    <w:rsid w:val="002A1AB3"/>
    <w:rsid w:val="002A30C7"/>
    <w:rsid w:val="002A4F05"/>
    <w:rsid w:val="002A54F8"/>
    <w:rsid w:val="002A5B82"/>
    <w:rsid w:val="002A6279"/>
    <w:rsid w:val="002A76C9"/>
    <w:rsid w:val="002B0028"/>
    <w:rsid w:val="002B02AD"/>
    <w:rsid w:val="002B0F7D"/>
    <w:rsid w:val="002B184F"/>
    <w:rsid w:val="002B30CC"/>
    <w:rsid w:val="002B370E"/>
    <w:rsid w:val="002B4972"/>
    <w:rsid w:val="002B58F2"/>
    <w:rsid w:val="002B594C"/>
    <w:rsid w:val="002B6787"/>
    <w:rsid w:val="002B7229"/>
    <w:rsid w:val="002C043F"/>
    <w:rsid w:val="002C18CB"/>
    <w:rsid w:val="002C2355"/>
    <w:rsid w:val="002C4B78"/>
    <w:rsid w:val="002C4E72"/>
    <w:rsid w:val="002C6498"/>
    <w:rsid w:val="002C6935"/>
    <w:rsid w:val="002C6A38"/>
    <w:rsid w:val="002C6FEE"/>
    <w:rsid w:val="002C70A9"/>
    <w:rsid w:val="002C71BE"/>
    <w:rsid w:val="002C7323"/>
    <w:rsid w:val="002D0B83"/>
    <w:rsid w:val="002D1021"/>
    <w:rsid w:val="002D15FB"/>
    <w:rsid w:val="002D2221"/>
    <w:rsid w:val="002D2FD6"/>
    <w:rsid w:val="002D42B3"/>
    <w:rsid w:val="002D43E8"/>
    <w:rsid w:val="002D47F9"/>
    <w:rsid w:val="002D557B"/>
    <w:rsid w:val="002D55F3"/>
    <w:rsid w:val="002D5AA7"/>
    <w:rsid w:val="002D65B7"/>
    <w:rsid w:val="002D66A3"/>
    <w:rsid w:val="002D6A27"/>
    <w:rsid w:val="002D6CB2"/>
    <w:rsid w:val="002D794D"/>
    <w:rsid w:val="002D7A1E"/>
    <w:rsid w:val="002E1B2F"/>
    <w:rsid w:val="002E2198"/>
    <w:rsid w:val="002E291B"/>
    <w:rsid w:val="002E4E29"/>
    <w:rsid w:val="002E5C64"/>
    <w:rsid w:val="002F1CEB"/>
    <w:rsid w:val="002F2D0E"/>
    <w:rsid w:val="002F38C3"/>
    <w:rsid w:val="002F4777"/>
    <w:rsid w:val="002F4D4B"/>
    <w:rsid w:val="0030118A"/>
    <w:rsid w:val="003013D9"/>
    <w:rsid w:val="0030252B"/>
    <w:rsid w:val="00302AF7"/>
    <w:rsid w:val="003037D4"/>
    <w:rsid w:val="003038A5"/>
    <w:rsid w:val="00304578"/>
    <w:rsid w:val="00307320"/>
    <w:rsid w:val="00307A93"/>
    <w:rsid w:val="00310C59"/>
    <w:rsid w:val="00311B52"/>
    <w:rsid w:val="00311D05"/>
    <w:rsid w:val="00311DB8"/>
    <w:rsid w:val="00313950"/>
    <w:rsid w:val="0031406A"/>
    <w:rsid w:val="00314435"/>
    <w:rsid w:val="0031494A"/>
    <w:rsid w:val="00314CC6"/>
    <w:rsid w:val="00315AF4"/>
    <w:rsid w:val="0032021E"/>
    <w:rsid w:val="00320669"/>
    <w:rsid w:val="00320EDB"/>
    <w:rsid w:val="00321F23"/>
    <w:rsid w:val="00322652"/>
    <w:rsid w:val="00322851"/>
    <w:rsid w:val="00323150"/>
    <w:rsid w:val="00325387"/>
    <w:rsid w:val="003272ED"/>
    <w:rsid w:val="00327FB4"/>
    <w:rsid w:val="003303B4"/>
    <w:rsid w:val="003313C7"/>
    <w:rsid w:val="00332A12"/>
    <w:rsid w:val="00333F7B"/>
    <w:rsid w:val="00334A61"/>
    <w:rsid w:val="00335940"/>
    <w:rsid w:val="003363D5"/>
    <w:rsid w:val="0033723A"/>
    <w:rsid w:val="00340BC9"/>
    <w:rsid w:val="00342C7F"/>
    <w:rsid w:val="003431CE"/>
    <w:rsid w:val="00343DFE"/>
    <w:rsid w:val="003445C3"/>
    <w:rsid w:val="00351086"/>
    <w:rsid w:val="00352F35"/>
    <w:rsid w:val="00354695"/>
    <w:rsid w:val="003547E2"/>
    <w:rsid w:val="00355197"/>
    <w:rsid w:val="00355B0C"/>
    <w:rsid w:val="00360670"/>
    <w:rsid w:val="0036097D"/>
    <w:rsid w:val="00360F26"/>
    <w:rsid w:val="00362E32"/>
    <w:rsid w:val="00364D8C"/>
    <w:rsid w:val="00365B14"/>
    <w:rsid w:val="003668B5"/>
    <w:rsid w:val="00367323"/>
    <w:rsid w:val="00372011"/>
    <w:rsid w:val="0037370C"/>
    <w:rsid w:val="00373C23"/>
    <w:rsid w:val="003740BE"/>
    <w:rsid w:val="0037429B"/>
    <w:rsid w:val="00374759"/>
    <w:rsid w:val="00375724"/>
    <w:rsid w:val="003759A8"/>
    <w:rsid w:val="00375A5E"/>
    <w:rsid w:val="00376F38"/>
    <w:rsid w:val="00380070"/>
    <w:rsid w:val="0038012B"/>
    <w:rsid w:val="00383126"/>
    <w:rsid w:val="00383BF7"/>
    <w:rsid w:val="00385003"/>
    <w:rsid w:val="00385647"/>
    <w:rsid w:val="00385707"/>
    <w:rsid w:val="00386007"/>
    <w:rsid w:val="0038691E"/>
    <w:rsid w:val="00387CBC"/>
    <w:rsid w:val="0039277D"/>
    <w:rsid w:val="00392E30"/>
    <w:rsid w:val="00393059"/>
    <w:rsid w:val="0039305E"/>
    <w:rsid w:val="00393FF7"/>
    <w:rsid w:val="00394865"/>
    <w:rsid w:val="00394B73"/>
    <w:rsid w:val="00397052"/>
    <w:rsid w:val="003A101F"/>
    <w:rsid w:val="003A4041"/>
    <w:rsid w:val="003A49AF"/>
    <w:rsid w:val="003A54CC"/>
    <w:rsid w:val="003A6D06"/>
    <w:rsid w:val="003B0139"/>
    <w:rsid w:val="003B0580"/>
    <w:rsid w:val="003B1CF6"/>
    <w:rsid w:val="003B3E80"/>
    <w:rsid w:val="003B54FE"/>
    <w:rsid w:val="003B691C"/>
    <w:rsid w:val="003B6F66"/>
    <w:rsid w:val="003B75C3"/>
    <w:rsid w:val="003B7F09"/>
    <w:rsid w:val="003C07F9"/>
    <w:rsid w:val="003C0D43"/>
    <w:rsid w:val="003C21F7"/>
    <w:rsid w:val="003C2422"/>
    <w:rsid w:val="003C427A"/>
    <w:rsid w:val="003C5BB7"/>
    <w:rsid w:val="003C5C86"/>
    <w:rsid w:val="003C6DEB"/>
    <w:rsid w:val="003C7B95"/>
    <w:rsid w:val="003C7CD8"/>
    <w:rsid w:val="003C7F31"/>
    <w:rsid w:val="003D04E1"/>
    <w:rsid w:val="003D3056"/>
    <w:rsid w:val="003D33AD"/>
    <w:rsid w:val="003D3614"/>
    <w:rsid w:val="003D41FE"/>
    <w:rsid w:val="003D4686"/>
    <w:rsid w:val="003D49CB"/>
    <w:rsid w:val="003D7F34"/>
    <w:rsid w:val="003E1484"/>
    <w:rsid w:val="003E1939"/>
    <w:rsid w:val="003E19F5"/>
    <w:rsid w:val="003E240C"/>
    <w:rsid w:val="003E30B3"/>
    <w:rsid w:val="003E43A0"/>
    <w:rsid w:val="003E5EC1"/>
    <w:rsid w:val="003E6018"/>
    <w:rsid w:val="003E6146"/>
    <w:rsid w:val="003E639E"/>
    <w:rsid w:val="003E7DBA"/>
    <w:rsid w:val="003F0897"/>
    <w:rsid w:val="003F09C5"/>
    <w:rsid w:val="003F115C"/>
    <w:rsid w:val="003F169B"/>
    <w:rsid w:val="003F6879"/>
    <w:rsid w:val="003F6A34"/>
    <w:rsid w:val="004001F2"/>
    <w:rsid w:val="00401875"/>
    <w:rsid w:val="0040396E"/>
    <w:rsid w:val="00403DCB"/>
    <w:rsid w:val="00404298"/>
    <w:rsid w:val="00405BFD"/>
    <w:rsid w:val="00405F81"/>
    <w:rsid w:val="004062F4"/>
    <w:rsid w:val="00406361"/>
    <w:rsid w:val="00406764"/>
    <w:rsid w:val="004103B0"/>
    <w:rsid w:val="00410788"/>
    <w:rsid w:val="00412B71"/>
    <w:rsid w:val="004146E8"/>
    <w:rsid w:val="004146EF"/>
    <w:rsid w:val="00414EEA"/>
    <w:rsid w:val="00415775"/>
    <w:rsid w:val="0041581A"/>
    <w:rsid w:val="00417E41"/>
    <w:rsid w:val="004203D0"/>
    <w:rsid w:val="00422802"/>
    <w:rsid w:val="00423E81"/>
    <w:rsid w:val="004251A7"/>
    <w:rsid w:val="004262DE"/>
    <w:rsid w:val="00426777"/>
    <w:rsid w:val="00427815"/>
    <w:rsid w:val="00430180"/>
    <w:rsid w:val="00430482"/>
    <w:rsid w:val="004322F0"/>
    <w:rsid w:val="00433F86"/>
    <w:rsid w:val="00434338"/>
    <w:rsid w:val="00436DC8"/>
    <w:rsid w:val="00441254"/>
    <w:rsid w:val="00441322"/>
    <w:rsid w:val="00442610"/>
    <w:rsid w:val="0044284E"/>
    <w:rsid w:val="00442933"/>
    <w:rsid w:val="00443CBA"/>
    <w:rsid w:val="004470D5"/>
    <w:rsid w:val="00447209"/>
    <w:rsid w:val="004512BE"/>
    <w:rsid w:val="004520EE"/>
    <w:rsid w:val="004533F5"/>
    <w:rsid w:val="00453AAF"/>
    <w:rsid w:val="00454195"/>
    <w:rsid w:val="0045540E"/>
    <w:rsid w:val="004556AE"/>
    <w:rsid w:val="0045575F"/>
    <w:rsid w:val="00455839"/>
    <w:rsid w:val="00455D64"/>
    <w:rsid w:val="0045632D"/>
    <w:rsid w:val="0045731B"/>
    <w:rsid w:val="0046092D"/>
    <w:rsid w:val="00461422"/>
    <w:rsid w:val="00461963"/>
    <w:rsid w:val="00461ACB"/>
    <w:rsid w:val="00463253"/>
    <w:rsid w:val="00463375"/>
    <w:rsid w:val="00463D25"/>
    <w:rsid w:val="00463D67"/>
    <w:rsid w:val="00464B7D"/>
    <w:rsid w:val="00464BB4"/>
    <w:rsid w:val="00465A5C"/>
    <w:rsid w:val="00465C57"/>
    <w:rsid w:val="00466AC3"/>
    <w:rsid w:val="00466B3B"/>
    <w:rsid w:val="00466D52"/>
    <w:rsid w:val="00471FDC"/>
    <w:rsid w:val="0047262C"/>
    <w:rsid w:val="004727A2"/>
    <w:rsid w:val="00472E3E"/>
    <w:rsid w:val="004744E5"/>
    <w:rsid w:val="00475D0D"/>
    <w:rsid w:val="004761D8"/>
    <w:rsid w:val="00477960"/>
    <w:rsid w:val="00480197"/>
    <w:rsid w:val="00480C37"/>
    <w:rsid w:val="00480FE7"/>
    <w:rsid w:val="0048235A"/>
    <w:rsid w:val="004831A3"/>
    <w:rsid w:val="0048320B"/>
    <w:rsid w:val="0048400A"/>
    <w:rsid w:val="0048400C"/>
    <w:rsid w:val="00484484"/>
    <w:rsid w:val="004849BE"/>
    <w:rsid w:val="00484FE1"/>
    <w:rsid w:val="004857D6"/>
    <w:rsid w:val="0048756C"/>
    <w:rsid w:val="004875A6"/>
    <w:rsid w:val="00487E8A"/>
    <w:rsid w:val="00487EBF"/>
    <w:rsid w:val="00490D92"/>
    <w:rsid w:val="00490F02"/>
    <w:rsid w:val="00492051"/>
    <w:rsid w:val="00493904"/>
    <w:rsid w:val="00493AA2"/>
    <w:rsid w:val="0049465F"/>
    <w:rsid w:val="0049499D"/>
    <w:rsid w:val="00496423"/>
    <w:rsid w:val="00496EDA"/>
    <w:rsid w:val="00497484"/>
    <w:rsid w:val="00497BB3"/>
    <w:rsid w:val="004A052D"/>
    <w:rsid w:val="004A0FBE"/>
    <w:rsid w:val="004A390F"/>
    <w:rsid w:val="004A3E0B"/>
    <w:rsid w:val="004A4490"/>
    <w:rsid w:val="004A4525"/>
    <w:rsid w:val="004A5766"/>
    <w:rsid w:val="004B0829"/>
    <w:rsid w:val="004B0BC5"/>
    <w:rsid w:val="004B2707"/>
    <w:rsid w:val="004B2C3F"/>
    <w:rsid w:val="004B300D"/>
    <w:rsid w:val="004B37E7"/>
    <w:rsid w:val="004B38BB"/>
    <w:rsid w:val="004B3B7E"/>
    <w:rsid w:val="004B457B"/>
    <w:rsid w:val="004B46A7"/>
    <w:rsid w:val="004C2B20"/>
    <w:rsid w:val="004C4397"/>
    <w:rsid w:val="004C6D9C"/>
    <w:rsid w:val="004C709B"/>
    <w:rsid w:val="004D0850"/>
    <w:rsid w:val="004D2A75"/>
    <w:rsid w:val="004D2B7E"/>
    <w:rsid w:val="004D4E0D"/>
    <w:rsid w:val="004D5A20"/>
    <w:rsid w:val="004D5C9F"/>
    <w:rsid w:val="004D5DEF"/>
    <w:rsid w:val="004D7AB2"/>
    <w:rsid w:val="004E0699"/>
    <w:rsid w:val="004E072A"/>
    <w:rsid w:val="004E0C28"/>
    <w:rsid w:val="004E3EAF"/>
    <w:rsid w:val="004E4C8A"/>
    <w:rsid w:val="004E4D82"/>
    <w:rsid w:val="004E4DC0"/>
    <w:rsid w:val="004E50D6"/>
    <w:rsid w:val="004E66B2"/>
    <w:rsid w:val="004F004B"/>
    <w:rsid w:val="004F07AB"/>
    <w:rsid w:val="004F0CBC"/>
    <w:rsid w:val="004F3482"/>
    <w:rsid w:val="004F37EA"/>
    <w:rsid w:val="004F3A38"/>
    <w:rsid w:val="004F6940"/>
    <w:rsid w:val="004F7005"/>
    <w:rsid w:val="004F7012"/>
    <w:rsid w:val="004F7457"/>
    <w:rsid w:val="004F7BF5"/>
    <w:rsid w:val="0050017B"/>
    <w:rsid w:val="00500236"/>
    <w:rsid w:val="0050064B"/>
    <w:rsid w:val="00500A15"/>
    <w:rsid w:val="005018A0"/>
    <w:rsid w:val="00505D9B"/>
    <w:rsid w:val="00506A67"/>
    <w:rsid w:val="00512283"/>
    <w:rsid w:val="005149A1"/>
    <w:rsid w:val="00516052"/>
    <w:rsid w:val="005173F1"/>
    <w:rsid w:val="0051779F"/>
    <w:rsid w:val="0052074E"/>
    <w:rsid w:val="00520A4B"/>
    <w:rsid w:val="00520F72"/>
    <w:rsid w:val="005233AD"/>
    <w:rsid w:val="005241D5"/>
    <w:rsid w:val="00525245"/>
    <w:rsid w:val="0052542D"/>
    <w:rsid w:val="00526549"/>
    <w:rsid w:val="00526599"/>
    <w:rsid w:val="00527F71"/>
    <w:rsid w:val="005312BB"/>
    <w:rsid w:val="005317E6"/>
    <w:rsid w:val="00531A3A"/>
    <w:rsid w:val="00532277"/>
    <w:rsid w:val="0053283F"/>
    <w:rsid w:val="0053384F"/>
    <w:rsid w:val="00534418"/>
    <w:rsid w:val="0053449D"/>
    <w:rsid w:val="0053569F"/>
    <w:rsid w:val="00536D6C"/>
    <w:rsid w:val="0054101A"/>
    <w:rsid w:val="005417D4"/>
    <w:rsid w:val="0054471D"/>
    <w:rsid w:val="00544DD2"/>
    <w:rsid w:val="00544F3C"/>
    <w:rsid w:val="00546AB9"/>
    <w:rsid w:val="005501D9"/>
    <w:rsid w:val="00551239"/>
    <w:rsid w:val="00551A5C"/>
    <w:rsid w:val="00551F6C"/>
    <w:rsid w:val="00554821"/>
    <w:rsid w:val="005555F4"/>
    <w:rsid w:val="00556EEC"/>
    <w:rsid w:val="00557AEC"/>
    <w:rsid w:val="00557AF2"/>
    <w:rsid w:val="0056000A"/>
    <w:rsid w:val="005612AA"/>
    <w:rsid w:val="00561B33"/>
    <w:rsid w:val="00562179"/>
    <w:rsid w:val="005621A4"/>
    <w:rsid w:val="00562846"/>
    <w:rsid w:val="00563D5B"/>
    <w:rsid w:val="00564036"/>
    <w:rsid w:val="005656DE"/>
    <w:rsid w:val="005707FB"/>
    <w:rsid w:val="00570A04"/>
    <w:rsid w:val="00570E0E"/>
    <w:rsid w:val="00571C25"/>
    <w:rsid w:val="00571FF9"/>
    <w:rsid w:val="00573479"/>
    <w:rsid w:val="00573EF4"/>
    <w:rsid w:val="005750D5"/>
    <w:rsid w:val="005752C8"/>
    <w:rsid w:val="005763AA"/>
    <w:rsid w:val="005773ED"/>
    <w:rsid w:val="00577B10"/>
    <w:rsid w:val="00580ED1"/>
    <w:rsid w:val="005829E9"/>
    <w:rsid w:val="00583935"/>
    <w:rsid w:val="00583AF8"/>
    <w:rsid w:val="0058429D"/>
    <w:rsid w:val="0058610F"/>
    <w:rsid w:val="00586FF1"/>
    <w:rsid w:val="00587261"/>
    <w:rsid w:val="0058731A"/>
    <w:rsid w:val="00590199"/>
    <w:rsid w:val="00590650"/>
    <w:rsid w:val="00590A9C"/>
    <w:rsid w:val="00591214"/>
    <w:rsid w:val="00591DC8"/>
    <w:rsid w:val="00592904"/>
    <w:rsid w:val="005943C4"/>
    <w:rsid w:val="00596158"/>
    <w:rsid w:val="005967DB"/>
    <w:rsid w:val="00596C07"/>
    <w:rsid w:val="005979E4"/>
    <w:rsid w:val="005A0B51"/>
    <w:rsid w:val="005A1693"/>
    <w:rsid w:val="005A1754"/>
    <w:rsid w:val="005A2A68"/>
    <w:rsid w:val="005A2BDB"/>
    <w:rsid w:val="005A2EF4"/>
    <w:rsid w:val="005A363B"/>
    <w:rsid w:val="005A3C46"/>
    <w:rsid w:val="005A573D"/>
    <w:rsid w:val="005A5CD4"/>
    <w:rsid w:val="005A68CF"/>
    <w:rsid w:val="005A7289"/>
    <w:rsid w:val="005A7C2E"/>
    <w:rsid w:val="005B03B7"/>
    <w:rsid w:val="005B12B7"/>
    <w:rsid w:val="005B1789"/>
    <w:rsid w:val="005B1868"/>
    <w:rsid w:val="005B39B8"/>
    <w:rsid w:val="005B4FF8"/>
    <w:rsid w:val="005B5B65"/>
    <w:rsid w:val="005B64C0"/>
    <w:rsid w:val="005B6CD6"/>
    <w:rsid w:val="005B6FBC"/>
    <w:rsid w:val="005C04BC"/>
    <w:rsid w:val="005C0D93"/>
    <w:rsid w:val="005C143B"/>
    <w:rsid w:val="005C1A3F"/>
    <w:rsid w:val="005C2359"/>
    <w:rsid w:val="005C2477"/>
    <w:rsid w:val="005C26BF"/>
    <w:rsid w:val="005C2956"/>
    <w:rsid w:val="005C4C96"/>
    <w:rsid w:val="005C525B"/>
    <w:rsid w:val="005C56C7"/>
    <w:rsid w:val="005C5BE3"/>
    <w:rsid w:val="005C7079"/>
    <w:rsid w:val="005C75D3"/>
    <w:rsid w:val="005C760B"/>
    <w:rsid w:val="005C76A8"/>
    <w:rsid w:val="005C7DEC"/>
    <w:rsid w:val="005D0F66"/>
    <w:rsid w:val="005D1DFB"/>
    <w:rsid w:val="005D1F3A"/>
    <w:rsid w:val="005D2A97"/>
    <w:rsid w:val="005D48B8"/>
    <w:rsid w:val="005D4EB6"/>
    <w:rsid w:val="005D5333"/>
    <w:rsid w:val="005D5F4D"/>
    <w:rsid w:val="005D73B8"/>
    <w:rsid w:val="005D75F4"/>
    <w:rsid w:val="005D7D29"/>
    <w:rsid w:val="005E0879"/>
    <w:rsid w:val="005E1611"/>
    <w:rsid w:val="005E303D"/>
    <w:rsid w:val="005E5687"/>
    <w:rsid w:val="005E5719"/>
    <w:rsid w:val="005E5BF1"/>
    <w:rsid w:val="005E5EE3"/>
    <w:rsid w:val="005E655E"/>
    <w:rsid w:val="005E75E5"/>
    <w:rsid w:val="005F1371"/>
    <w:rsid w:val="005F172E"/>
    <w:rsid w:val="005F2747"/>
    <w:rsid w:val="005F2A10"/>
    <w:rsid w:val="005F2E48"/>
    <w:rsid w:val="005F306A"/>
    <w:rsid w:val="005F56C1"/>
    <w:rsid w:val="005F5F05"/>
    <w:rsid w:val="005F6A0F"/>
    <w:rsid w:val="005F787E"/>
    <w:rsid w:val="005F7E7D"/>
    <w:rsid w:val="0060087E"/>
    <w:rsid w:val="006008EF"/>
    <w:rsid w:val="0060114E"/>
    <w:rsid w:val="00601E30"/>
    <w:rsid w:val="006025D7"/>
    <w:rsid w:val="006030F9"/>
    <w:rsid w:val="006038C7"/>
    <w:rsid w:val="006042E4"/>
    <w:rsid w:val="006062C0"/>
    <w:rsid w:val="00607723"/>
    <w:rsid w:val="00610791"/>
    <w:rsid w:val="006109D0"/>
    <w:rsid w:val="00612759"/>
    <w:rsid w:val="00612769"/>
    <w:rsid w:val="0061291C"/>
    <w:rsid w:val="00612F42"/>
    <w:rsid w:val="00613847"/>
    <w:rsid w:val="00613D20"/>
    <w:rsid w:val="00614509"/>
    <w:rsid w:val="00614B6D"/>
    <w:rsid w:val="00620355"/>
    <w:rsid w:val="006211DB"/>
    <w:rsid w:val="006243F7"/>
    <w:rsid w:val="0062515B"/>
    <w:rsid w:val="006257FC"/>
    <w:rsid w:val="00627443"/>
    <w:rsid w:val="00627AFB"/>
    <w:rsid w:val="0063056B"/>
    <w:rsid w:val="00630B9A"/>
    <w:rsid w:val="00631245"/>
    <w:rsid w:val="0063209C"/>
    <w:rsid w:val="00632428"/>
    <w:rsid w:val="006329DC"/>
    <w:rsid w:val="006330C6"/>
    <w:rsid w:val="00633348"/>
    <w:rsid w:val="00633A64"/>
    <w:rsid w:val="00633AC0"/>
    <w:rsid w:val="00635417"/>
    <w:rsid w:val="0063541D"/>
    <w:rsid w:val="00635ECB"/>
    <w:rsid w:val="00636AAB"/>
    <w:rsid w:val="00637DEF"/>
    <w:rsid w:val="0064007D"/>
    <w:rsid w:val="006404DD"/>
    <w:rsid w:val="00640BEA"/>
    <w:rsid w:val="00642142"/>
    <w:rsid w:val="00644648"/>
    <w:rsid w:val="00644B2D"/>
    <w:rsid w:val="00644E96"/>
    <w:rsid w:val="00644F60"/>
    <w:rsid w:val="00645437"/>
    <w:rsid w:val="00645892"/>
    <w:rsid w:val="00647067"/>
    <w:rsid w:val="00647866"/>
    <w:rsid w:val="0065029D"/>
    <w:rsid w:val="006503AB"/>
    <w:rsid w:val="00651BCB"/>
    <w:rsid w:val="006520A8"/>
    <w:rsid w:val="00652ACB"/>
    <w:rsid w:val="0065313E"/>
    <w:rsid w:val="00653A48"/>
    <w:rsid w:val="00653BF3"/>
    <w:rsid w:val="006608EF"/>
    <w:rsid w:val="00661A8C"/>
    <w:rsid w:val="00661FD9"/>
    <w:rsid w:val="00663CC6"/>
    <w:rsid w:val="00664380"/>
    <w:rsid w:val="00664D94"/>
    <w:rsid w:val="00665ADF"/>
    <w:rsid w:val="00666A84"/>
    <w:rsid w:val="00666F88"/>
    <w:rsid w:val="006670BC"/>
    <w:rsid w:val="0067088C"/>
    <w:rsid w:val="00671681"/>
    <w:rsid w:val="006716D1"/>
    <w:rsid w:val="00671FA8"/>
    <w:rsid w:val="006752A2"/>
    <w:rsid w:val="00675F3D"/>
    <w:rsid w:val="00676ECD"/>
    <w:rsid w:val="00677032"/>
    <w:rsid w:val="00677251"/>
    <w:rsid w:val="00677912"/>
    <w:rsid w:val="00681589"/>
    <w:rsid w:val="006815C8"/>
    <w:rsid w:val="0068167C"/>
    <w:rsid w:val="0068310F"/>
    <w:rsid w:val="00683985"/>
    <w:rsid w:val="0068405D"/>
    <w:rsid w:val="00684061"/>
    <w:rsid w:val="0068462D"/>
    <w:rsid w:val="00684848"/>
    <w:rsid w:val="00684C71"/>
    <w:rsid w:val="00685462"/>
    <w:rsid w:val="00685BC9"/>
    <w:rsid w:val="00687A78"/>
    <w:rsid w:val="00690064"/>
    <w:rsid w:val="00690328"/>
    <w:rsid w:val="006906A0"/>
    <w:rsid w:val="00690A82"/>
    <w:rsid w:val="00690C28"/>
    <w:rsid w:val="00691BAA"/>
    <w:rsid w:val="006932E8"/>
    <w:rsid w:val="00693510"/>
    <w:rsid w:val="006936EB"/>
    <w:rsid w:val="00693EC4"/>
    <w:rsid w:val="00696D1D"/>
    <w:rsid w:val="00696D95"/>
    <w:rsid w:val="0069723E"/>
    <w:rsid w:val="00697552"/>
    <w:rsid w:val="006A0306"/>
    <w:rsid w:val="006A04AB"/>
    <w:rsid w:val="006A2E5D"/>
    <w:rsid w:val="006A32EB"/>
    <w:rsid w:val="006A3E79"/>
    <w:rsid w:val="006A4476"/>
    <w:rsid w:val="006A59AF"/>
    <w:rsid w:val="006A67EA"/>
    <w:rsid w:val="006A7D35"/>
    <w:rsid w:val="006B125B"/>
    <w:rsid w:val="006B271A"/>
    <w:rsid w:val="006B2C05"/>
    <w:rsid w:val="006B3122"/>
    <w:rsid w:val="006B3529"/>
    <w:rsid w:val="006B4617"/>
    <w:rsid w:val="006B4767"/>
    <w:rsid w:val="006B6479"/>
    <w:rsid w:val="006B6D2F"/>
    <w:rsid w:val="006C000F"/>
    <w:rsid w:val="006C133F"/>
    <w:rsid w:val="006C2405"/>
    <w:rsid w:val="006C2DAA"/>
    <w:rsid w:val="006C30F6"/>
    <w:rsid w:val="006C3E42"/>
    <w:rsid w:val="006C4294"/>
    <w:rsid w:val="006C4ACC"/>
    <w:rsid w:val="006C5BE0"/>
    <w:rsid w:val="006C683F"/>
    <w:rsid w:val="006C7EE0"/>
    <w:rsid w:val="006D11D5"/>
    <w:rsid w:val="006D2538"/>
    <w:rsid w:val="006D42E2"/>
    <w:rsid w:val="006D522F"/>
    <w:rsid w:val="006D6A19"/>
    <w:rsid w:val="006E0F11"/>
    <w:rsid w:val="006E2605"/>
    <w:rsid w:val="006E2701"/>
    <w:rsid w:val="006E3C28"/>
    <w:rsid w:val="006E4C6E"/>
    <w:rsid w:val="006E4DE5"/>
    <w:rsid w:val="006E5433"/>
    <w:rsid w:val="006E59FD"/>
    <w:rsid w:val="006E6F61"/>
    <w:rsid w:val="006E78A5"/>
    <w:rsid w:val="006F148D"/>
    <w:rsid w:val="006F38A4"/>
    <w:rsid w:val="006F3DA3"/>
    <w:rsid w:val="006F45C0"/>
    <w:rsid w:val="006F5A39"/>
    <w:rsid w:val="006F655A"/>
    <w:rsid w:val="006F6C5B"/>
    <w:rsid w:val="006F79C3"/>
    <w:rsid w:val="006F7CA2"/>
    <w:rsid w:val="007005B4"/>
    <w:rsid w:val="00703277"/>
    <w:rsid w:val="00703430"/>
    <w:rsid w:val="00703D8F"/>
    <w:rsid w:val="00704113"/>
    <w:rsid w:val="00705A9E"/>
    <w:rsid w:val="00705F77"/>
    <w:rsid w:val="00707873"/>
    <w:rsid w:val="0071186D"/>
    <w:rsid w:val="00712BD9"/>
    <w:rsid w:val="00713380"/>
    <w:rsid w:val="00713D58"/>
    <w:rsid w:val="00713E17"/>
    <w:rsid w:val="00713E80"/>
    <w:rsid w:val="007147E1"/>
    <w:rsid w:val="007160F1"/>
    <w:rsid w:val="007166C9"/>
    <w:rsid w:val="007173FF"/>
    <w:rsid w:val="00717FEA"/>
    <w:rsid w:val="00720A41"/>
    <w:rsid w:val="00720B3D"/>
    <w:rsid w:val="00720C18"/>
    <w:rsid w:val="007210FC"/>
    <w:rsid w:val="00721695"/>
    <w:rsid w:val="00721E34"/>
    <w:rsid w:val="0072279B"/>
    <w:rsid w:val="007230A9"/>
    <w:rsid w:val="007250F8"/>
    <w:rsid w:val="0072601D"/>
    <w:rsid w:val="007277BE"/>
    <w:rsid w:val="00730C81"/>
    <w:rsid w:val="00732AFC"/>
    <w:rsid w:val="00733315"/>
    <w:rsid w:val="00734EA2"/>
    <w:rsid w:val="00735608"/>
    <w:rsid w:val="00736510"/>
    <w:rsid w:val="00736BFF"/>
    <w:rsid w:val="00736C1A"/>
    <w:rsid w:val="007402E2"/>
    <w:rsid w:val="00740675"/>
    <w:rsid w:val="007411BF"/>
    <w:rsid w:val="007416F3"/>
    <w:rsid w:val="00741EEE"/>
    <w:rsid w:val="00742533"/>
    <w:rsid w:val="00744D50"/>
    <w:rsid w:val="007456F0"/>
    <w:rsid w:val="007463F5"/>
    <w:rsid w:val="00746E38"/>
    <w:rsid w:val="00747427"/>
    <w:rsid w:val="00747E0C"/>
    <w:rsid w:val="00750369"/>
    <w:rsid w:val="00750771"/>
    <w:rsid w:val="0075089B"/>
    <w:rsid w:val="00750BE0"/>
    <w:rsid w:val="007522CC"/>
    <w:rsid w:val="00754CFA"/>
    <w:rsid w:val="00754E99"/>
    <w:rsid w:val="00756487"/>
    <w:rsid w:val="00760AAA"/>
    <w:rsid w:val="00760F78"/>
    <w:rsid w:val="007654F5"/>
    <w:rsid w:val="00770EC0"/>
    <w:rsid w:val="00775222"/>
    <w:rsid w:val="00776719"/>
    <w:rsid w:val="007772F1"/>
    <w:rsid w:val="00777BD0"/>
    <w:rsid w:val="00777D5C"/>
    <w:rsid w:val="007802EF"/>
    <w:rsid w:val="0078062F"/>
    <w:rsid w:val="00780C27"/>
    <w:rsid w:val="00781001"/>
    <w:rsid w:val="007820F7"/>
    <w:rsid w:val="00782433"/>
    <w:rsid w:val="00783865"/>
    <w:rsid w:val="00784512"/>
    <w:rsid w:val="0078635E"/>
    <w:rsid w:val="00786BA3"/>
    <w:rsid w:val="00787891"/>
    <w:rsid w:val="00787C8E"/>
    <w:rsid w:val="00787DFE"/>
    <w:rsid w:val="007900CE"/>
    <w:rsid w:val="00790A02"/>
    <w:rsid w:val="00791834"/>
    <w:rsid w:val="0079395D"/>
    <w:rsid w:val="00793B7D"/>
    <w:rsid w:val="00794B2F"/>
    <w:rsid w:val="00794BC5"/>
    <w:rsid w:val="00795A1A"/>
    <w:rsid w:val="00796150"/>
    <w:rsid w:val="00796B9D"/>
    <w:rsid w:val="007A02AF"/>
    <w:rsid w:val="007A03D3"/>
    <w:rsid w:val="007A05F1"/>
    <w:rsid w:val="007A1773"/>
    <w:rsid w:val="007A1CB7"/>
    <w:rsid w:val="007A3321"/>
    <w:rsid w:val="007A3E95"/>
    <w:rsid w:val="007A4253"/>
    <w:rsid w:val="007A61E9"/>
    <w:rsid w:val="007A6343"/>
    <w:rsid w:val="007A79F2"/>
    <w:rsid w:val="007B04DD"/>
    <w:rsid w:val="007B10CB"/>
    <w:rsid w:val="007B380C"/>
    <w:rsid w:val="007B48BB"/>
    <w:rsid w:val="007B50BA"/>
    <w:rsid w:val="007B5D55"/>
    <w:rsid w:val="007B6960"/>
    <w:rsid w:val="007B6A52"/>
    <w:rsid w:val="007B6B6D"/>
    <w:rsid w:val="007B71BC"/>
    <w:rsid w:val="007B7496"/>
    <w:rsid w:val="007C0B39"/>
    <w:rsid w:val="007C11E6"/>
    <w:rsid w:val="007C1904"/>
    <w:rsid w:val="007C24FD"/>
    <w:rsid w:val="007C2AA3"/>
    <w:rsid w:val="007C3136"/>
    <w:rsid w:val="007C3181"/>
    <w:rsid w:val="007C3663"/>
    <w:rsid w:val="007C3F28"/>
    <w:rsid w:val="007C3FAF"/>
    <w:rsid w:val="007C43FB"/>
    <w:rsid w:val="007C4D90"/>
    <w:rsid w:val="007C5224"/>
    <w:rsid w:val="007C55D9"/>
    <w:rsid w:val="007C5A97"/>
    <w:rsid w:val="007C5B49"/>
    <w:rsid w:val="007C5ED8"/>
    <w:rsid w:val="007C697E"/>
    <w:rsid w:val="007C6ADC"/>
    <w:rsid w:val="007C6B3D"/>
    <w:rsid w:val="007D1002"/>
    <w:rsid w:val="007D1526"/>
    <w:rsid w:val="007D18DE"/>
    <w:rsid w:val="007D1E42"/>
    <w:rsid w:val="007D220B"/>
    <w:rsid w:val="007D2DD4"/>
    <w:rsid w:val="007D3F76"/>
    <w:rsid w:val="007D5458"/>
    <w:rsid w:val="007D58F4"/>
    <w:rsid w:val="007D7057"/>
    <w:rsid w:val="007E171F"/>
    <w:rsid w:val="007E1D62"/>
    <w:rsid w:val="007E27D0"/>
    <w:rsid w:val="007E2D39"/>
    <w:rsid w:val="007E30E8"/>
    <w:rsid w:val="007E3558"/>
    <w:rsid w:val="007E3684"/>
    <w:rsid w:val="007E4146"/>
    <w:rsid w:val="007E496E"/>
    <w:rsid w:val="007E592C"/>
    <w:rsid w:val="007E5EAB"/>
    <w:rsid w:val="007E6253"/>
    <w:rsid w:val="007F0D4F"/>
    <w:rsid w:val="007F1496"/>
    <w:rsid w:val="007F1A84"/>
    <w:rsid w:val="007F2384"/>
    <w:rsid w:val="007F252F"/>
    <w:rsid w:val="007F2979"/>
    <w:rsid w:val="007F3DC7"/>
    <w:rsid w:val="007F686F"/>
    <w:rsid w:val="007F6FBB"/>
    <w:rsid w:val="00801569"/>
    <w:rsid w:val="00801E7E"/>
    <w:rsid w:val="00802D3B"/>
    <w:rsid w:val="00803260"/>
    <w:rsid w:val="008032E3"/>
    <w:rsid w:val="00803429"/>
    <w:rsid w:val="00807A8A"/>
    <w:rsid w:val="0081093C"/>
    <w:rsid w:val="00811018"/>
    <w:rsid w:val="008119A8"/>
    <w:rsid w:val="00811FC3"/>
    <w:rsid w:val="00812350"/>
    <w:rsid w:val="00812E48"/>
    <w:rsid w:val="00814669"/>
    <w:rsid w:val="00814F78"/>
    <w:rsid w:val="008162D4"/>
    <w:rsid w:val="008166C2"/>
    <w:rsid w:val="00817810"/>
    <w:rsid w:val="00817E04"/>
    <w:rsid w:val="008201D2"/>
    <w:rsid w:val="008202A8"/>
    <w:rsid w:val="00821031"/>
    <w:rsid w:val="00821043"/>
    <w:rsid w:val="0082133A"/>
    <w:rsid w:val="0082195D"/>
    <w:rsid w:val="00822681"/>
    <w:rsid w:val="0082374E"/>
    <w:rsid w:val="0082438A"/>
    <w:rsid w:val="00824ED2"/>
    <w:rsid w:val="00826918"/>
    <w:rsid w:val="00830169"/>
    <w:rsid w:val="008305EB"/>
    <w:rsid w:val="0083149A"/>
    <w:rsid w:val="00831CB6"/>
    <w:rsid w:val="00831FF0"/>
    <w:rsid w:val="008347FC"/>
    <w:rsid w:val="008348D5"/>
    <w:rsid w:val="0083610B"/>
    <w:rsid w:val="0083647E"/>
    <w:rsid w:val="00836700"/>
    <w:rsid w:val="0083677D"/>
    <w:rsid w:val="0083747D"/>
    <w:rsid w:val="00837CF2"/>
    <w:rsid w:val="0084159F"/>
    <w:rsid w:val="00842FC0"/>
    <w:rsid w:val="00843631"/>
    <w:rsid w:val="00843FB3"/>
    <w:rsid w:val="008463AC"/>
    <w:rsid w:val="008468D2"/>
    <w:rsid w:val="0084704C"/>
    <w:rsid w:val="008470FB"/>
    <w:rsid w:val="00847150"/>
    <w:rsid w:val="00850454"/>
    <w:rsid w:val="0085084D"/>
    <w:rsid w:val="008514D7"/>
    <w:rsid w:val="0085191F"/>
    <w:rsid w:val="00851EAC"/>
    <w:rsid w:val="0085267D"/>
    <w:rsid w:val="00852B9B"/>
    <w:rsid w:val="0085335A"/>
    <w:rsid w:val="00857906"/>
    <w:rsid w:val="00860844"/>
    <w:rsid w:val="00860D46"/>
    <w:rsid w:val="008610D4"/>
    <w:rsid w:val="00861EE5"/>
    <w:rsid w:val="0086204F"/>
    <w:rsid w:val="00862D62"/>
    <w:rsid w:val="008640C8"/>
    <w:rsid w:val="008660B1"/>
    <w:rsid w:val="00872399"/>
    <w:rsid w:val="0087346E"/>
    <w:rsid w:val="00873E97"/>
    <w:rsid w:val="008742FD"/>
    <w:rsid w:val="00875C6E"/>
    <w:rsid w:val="008762E7"/>
    <w:rsid w:val="008763B1"/>
    <w:rsid w:val="00876453"/>
    <w:rsid w:val="00876773"/>
    <w:rsid w:val="00876C7A"/>
    <w:rsid w:val="008778A4"/>
    <w:rsid w:val="00880525"/>
    <w:rsid w:val="008806A1"/>
    <w:rsid w:val="00880A8C"/>
    <w:rsid w:val="0088119A"/>
    <w:rsid w:val="0088144D"/>
    <w:rsid w:val="008824CA"/>
    <w:rsid w:val="008835D6"/>
    <w:rsid w:val="008849A2"/>
    <w:rsid w:val="00885BFE"/>
    <w:rsid w:val="008868F6"/>
    <w:rsid w:val="008869F7"/>
    <w:rsid w:val="00886AA8"/>
    <w:rsid w:val="008918E5"/>
    <w:rsid w:val="00891FC9"/>
    <w:rsid w:val="0089463B"/>
    <w:rsid w:val="00896FE0"/>
    <w:rsid w:val="00897900"/>
    <w:rsid w:val="008A0769"/>
    <w:rsid w:val="008A08D5"/>
    <w:rsid w:val="008A1579"/>
    <w:rsid w:val="008A1804"/>
    <w:rsid w:val="008A190D"/>
    <w:rsid w:val="008A1E35"/>
    <w:rsid w:val="008A28BD"/>
    <w:rsid w:val="008A5103"/>
    <w:rsid w:val="008B079B"/>
    <w:rsid w:val="008B382D"/>
    <w:rsid w:val="008B41B5"/>
    <w:rsid w:val="008B4243"/>
    <w:rsid w:val="008B4CB5"/>
    <w:rsid w:val="008B56B3"/>
    <w:rsid w:val="008B5D80"/>
    <w:rsid w:val="008B6C07"/>
    <w:rsid w:val="008B787E"/>
    <w:rsid w:val="008C1D1B"/>
    <w:rsid w:val="008C28EC"/>
    <w:rsid w:val="008C57B2"/>
    <w:rsid w:val="008C74BF"/>
    <w:rsid w:val="008C7593"/>
    <w:rsid w:val="008D131C"/>
    <w:rsid w:val="008D188E"/>
    <w:rsid w:val="008D388C"/>
    <w:rsid w:val="008D3B22"/>
    <w:rsid w:val="008D5B51"/>
    <w:rsid w:val="008D5BBD"/>
    <w:rsid w:val="008D6E97"/>
    <w:rsid w:val="008E0E74"/>
    <w:rsid w:val="008E3306"/>
    <w:rsid w:val="008E44B4"/>
    <w:rsid w:val="008E49AD"/>
    <w:rsid w:val="008E5A8B"/>
    <w:rsid w:val="008E7C9F"/>
    <w:rsid w:val="008F0F40"/>
    <w:rsid w:val="008F268E"/>
    <w:rsid w:val="008F26FE"/>
    <w:rsid w:val="008F32A8"/>
    <w:rsid w:val="008F33E4"/>
    <w:rsid w:val="008F3AD6"/>
    <w:rsid w:val="008F3AE9"/>
    <w:rsid w:val="008F3E97"/>
    <w:rsid w:val="008F4A5B"/>
    <w:rsid w:val="008F4A71"/>
    <w:rsid w:val="008F72D9"/>
    <w:rsid w:val="008F7695"/>
    <w:rsid w:val="008F7DE2"/>
    <w:rsid w:val="00900171"/>
    <w:rsid w:val="009010EB"/>
    <w:rsid w:val="00901636"/>
    <w:rsid w:val="00902EBA"/>
    <w:rsid w:val="00903292"/>
    <w:rsid w:val="00904759"/>
    <w:rsid w:val="00904A8F"/>
    <w:rsid w:val="00907136"/>
    <w:rsid w:val="0091119D"/>
    <w:rsid w:val="0091178A"/>
    <w:rsid w:val="009124AA"/>
    <w:rsid w:val="00912D27"/>
    <w:rsid w:val="009130EA"/>
    <w:rsid w:val="00913310"/>
    <w:rsid w:val="00913CFB"/>
    <w:rsid w:val="00915066"/>
    <w:rsid w:val="00915451"/>
    <w:rsid w:val="00915B52"/>
    <w:rsid w:val="00917E4E"/>
    <w:rsid w:val="009203DE"/>
    <w:rsid w:val="0092118C"/>
    <w:rsid w:val="00921C9B"/>
    <w:rsid w:val="00921E2D"/>
    <w:rsid w:val="00922CAC"/>
    <w:rsid w:val="00923679"/>
    <w:rsid w:val="00923988"/>
    <w:rsid w:val="00925252"/>
    <w:rsid w:val="00925DA8"/>
    <w:rsid w:val="00926097"/>
    <w:rsid w:val="00926644"/>
    <w:rsid w:val="00926C4B"/>
    <w:rsid w:val="00926C67"/>
    <w:rsid w:val="009279AC"/>
    <w:rsid w:val="00927D53"/>
    <w:rsid w:val="00927E53"/>
    <w:rsid w:val="00930487"/>
    <w:rsid w:val="0093077B"/>
    <w:rsid w:val="009307B1"/>
    <w:rsid w:val="009316C4"/>
    <w:rsid w:val="0093182B"/>
    <w:rsid w:val="009319F5"/>
    <w:rsid w:val="00931C83"/>
    <w:rsid w:val="00931D35"/>
    <w:rsid w:val="00932457"/>
    <w:rsid w:val="009348FA"/>
    <w:rsid w:val="00934EE7"/>
    <w:rsid w:val="00936ECE"/>
    <w:rsid w:val="009372EC"/>
    <w:rsid w:val="00943D52"/>
    <w:rsid w:val="00946F8D"/>
    <w:rsid w:val="009473F8"/>
    <w:rsid w:val="009502E9"/>
    <w:rsid w:val="009513DB"/>
    <w:rsid w:val="00953F45"/>
    <w:rsid w:val="00954BA7"/>
    <w:rsid w:val="00954E18"/>
    <w:rsid w:val="00957FD9"/>
    <w:rsid w:val="00960969"/>
    <w:rsid w:val="009610D1"/>
    <w:rsid w:val="00961246"/>
    <w:rsid w:val="0096255A"/>
    <w:rsid w:val="00963A3C"/>
    <w:rsid w:val="00963AE1"/>
    <w:rsid w:val="00963FBF"/>
    <w:rsid w:val="00964CE8"/>
    <w:rsid w:val="00965DD2"/>
    <w:rsid w:val="00966C0A"/>
    <w:rsid w:val="00967A8B"/>
    <w:rsid w:val="00967D9D"/>
    <w:rsid w:val="00970A54"/>
    <w:rsid w:val="0097185A"/>
    <w:rsid w:val="00973427"/>
    <w:rsid w:val="009736F2"/>
    <w:rsid w:val="009737EF"/>
    <w:rsid w:val="009744C1"/>
    <w:rsid w:val="00974953"/>
    <w:rsid w:val="00974CE6"/>
    <w:rsid w:val="00974F04"/>
    <w:rsid w:val="009753F0"/>
    <w:rsid w:val="009754E8"/>
    <w:rsid w:val="00975CA7"/>
    <w:rsid w:val="0097757B"/>
    <w:rsid w:val="009778DB"/>
    <w:rsid w:val="0098146C"/>
    <w:rsid w:val="00981DDB"/>
    <w:rsid w:val="0098385F"/>
    <w:rsid w:val="00983CE1"/>
    <w:rsid w:val="00983E8F"/>
    <w:rsid w:val="00984EEE"/>
    <w:rsid w:val="0098797A"/>
    <w:rsid w:val="009908CD"/>
    <w:rsid w:val="00990C13"/>
    <w:rsid w:val="00990E70"/>
    <w:rsid w:val="00991579"/>
    <w:rsid w:val="00991D9B"/>
    <w:rsid w:val="009924C0"/>
    <w:rsid w:val="00993127"/>
    <w:rsid w:val="009935F8"/>
    <w:rsid w:val="00993CA5"/>
    <w:rsid w:val="0099474B"/>
    <w:rsid w:val="009947F1"/>
    <w:rsid w:val="009950CF"/>
    <w:rsid w:val="00996B0E"/>
    <w:rsid w:val="00997573"/>
    <w:rsid w:val="009979D9"/>
    <w:rsid w:val="009A0EEA"/>
    <w:rsid w:val="009A1431"/>
    <w:rsid w:val="009A1F1E"/>
    <w:rsid w:val="009A2913"/>
    <w:rsid w:val="009A437B"/>
    <w:rsid w:val="009A4EDB"/>
    <w:rsid w:val="009A55E3"/>
    <w:rsid w:val="009A575F"/>
    <w:rsid w:val="009A6A07"/>
    <w:rsid w:val="009B0812"/>
    <w:rsid w:val="009B0ADC"/>
    <w:rsid w:val="009B0B84"/>
    <w:rsid w:val="009B0E65"/>
    <w:rsid w:val="009B1657"/>
    <w:rsid w:val="009B29DC"/>
    <w:rsid w:val="009B47D6"/>
    <w:rsid w:val="009B5830"/>
    <w:rsid w:val="009B659B"/>
    <w:rsid w:val="009B6798"/>
    <w:rsid w:val="009B7B4E"/>
    <w:rsid w:val="009C1F52"/>
    <w:rsid w:val="009C2D24"/>
    <w:rsid w:val="009C35C0"/>
    <w:rsid w:val="009C4F80"/>
    <w:rsid w:val="009C6406"/>
    <w:rsid w:val="009C64C7"/>
    <w:rsid w:val="009C6CC2"/>
    <w:rsid w:val="009C7207"/>
    <w:rsid w:val="009C74E5"/>
    <w:rsid w:val="009D3035"/>
    <w:rsid w:val="009D50AB"/>
    <w:rsid w:val="009D55F6"/>
    <w:rsid w:val="009D5900"/>
    <w:rsid w:val="009D6115"/>
    <w:rsid w:val="009D642D"/>
    <w:rsid w:val="009D6435"/>
    <w:rsid w:val="009E1A48"/>
    <w:rsid w:val="009E21CE"/>
    <w:rsid w:val="009E32D3"/>
    <w:rsid w:val="009E398D"/>
    <w:rsid w:val="009E705E"/>
    <w:rsid w:val="009E7686"/>
    <w:rsid w:val="009E79D0"/>
    <w:rsid w:val="009F0580"/>
    <w:rsid w:val="009F0985"/>
    <w:rsid w:val="009F11EB"/>
    <w:rsid w:val="009F1612"/>
    <w:rsid w:val="009F2C16"/>
    <w:rsid w:val="009F2FC3"/>
    <w:rsid w:val="009F3568"/>
    <w:rsid w:val="009F465F"/>
    <w:rsid w:val="009F5DF7"/>
    <w:rsid w:val="009F723D"/>
    <w:rsid w:val="00A01701"/>
    <w:rsid w:val="00A0194F"/>
    <w:rsid w:val="00A02368"/>
    <w:rsid w:val="00A03327"/>
    <w:rsid w:val="00A042E3"/>
    <w:rsid w:val="00A05B5D"/>
    <w:rsid w:val="00A0619D"/>
    <w:rsid w:val="00A06812"/>
    <w:rsid w:val="00A07655"/>
    <w:rsid w:val="00A07764"/>
    <w:rsid w:val="00A077C1"/>
    <w:rsid w:val="00A10C2B"/>
    <w:rsid w:val="00A115F0"/>
    <w:rsid w:val="00A11BF9"/>
    <w:rsid w:val="00A1231E"/>
    <w:rsid w:val="00A12618"/>
    <w:rsid w:val="00A13EBF"/>
    <w:rsid w:val="00A143D2"/>
    <w:rsid w:val="00A14D11"/>
    <w:rsid w:val="00A16202"/>
    <w:rsid w:val="00A164FB"/>
    <w:rsid w:val="00A16EA8"/>
    <w:rsid w:val="00A1756D"/>
    <w:rsid w:val="00A20312"/>
    <w:rsid w:val="00A22696"/>
    <w:rsid w:val="00A22EE7"/>
    <w:rsid w:val="00A234B7"/>
    <w:rsid w:val="00A2371E"/>
    <w:rsid w:val="00A2473F"/>
    <w:rsid w:val="00A25977"/>
    <w:rsid w:val="00A25DCF"/>
    <w:rsid w:val="00A26E4C"/>
    <w:rsid w:val="00A27864"/>
    <w:rsid w:val="00A27A9B"/>
    <w:rsid w:val="00A3143F"/>
    <w:rsid w:val="00A32111"/>
    <w:rsid w:val="00A3224E"/>
    <w:rsid w:val="00A3436D"/>
    <w:rsid w:val="00A34800"/>
    <w:rsid w:val="00A358BC"/>
    <w:rsid w:val="00A35B96"/>
    <w:rsid w:val="00A35BF7"/>
    <w:rsid w:val="00A366A9"/>
    <w:rsid w:val="00A36831"/>
    <w:rsid w:val="00A3693F"/>
    <w:rsid w:val="00A37058"/>
    <w:rsid w:val="00A378C2"/>
    <w:rsid w:val="00A37F56"/>
    <w:rsid w:val="00A40834"/>
    <w:rsid w:val="00A41AA1"/>
    <w:rsid w:val="00A41BAB"/>
    <w:rsid w:val="00A41BB7"/>
    <w:rsid w:val="00A41CEA"/>
    <w:rsid w:val="00A4282D"/>
    <w:rsid w:val="00A43AD1"/>
    <w:rsid w:val="00A43D5E"/>
    <w:rsid w:val="00A45F51"/>
    <w:rsid w:val="00A470C1"/>
    <w:rsid w:val="00A473E5"/>
    <w:rsid w:val="00A47C14"/>
    <w:rsid w:val="00A47E31"/>
    <w:rsid w:val="00A47F8B"/>
    <w:rsid w:val="00A506B6"/>
    <w:rsid w:val="00A509E4"/>
    <w:rsid w:val="00A5121D"/>
    <w:rsid w:val="00A51338"/>
    <w:rsid w:val="00A51341"/>
    <w:rsid w:val="00A53DE0"/>
    <w:rsid w:val="00A54ACB"/>
    <w:rsid w:val="00A54DDE"/>
    <w:rsid w:val="00A555A4"/>
    <w:rsid w:val="00A5600B"/>
    <w:rsid w:val="00A57EE3"/>
    <w:rsid w:val="00A600EA"/>
    <w:rsid w:val="00A63A2C"/>
    <w:rsid w:val="00A63ABB"/>
    <w:rsid w:val="00A63D03"/>
    <w:rsid w:val="00A64566"/>
    <w:rsid w:val="00A67207"/>
    <w:rsid w:val="00A67471"/>
    <w:rsid w:val="00A71737"/>
    <w:rsid w:val="00A717E6"/>
    <w:rsid w:val="00A71833"/>
    <w:rsid w:val="00A718A3"/>
    <w:rsid w:val="00A72C4C"/>
    <w:rsid w:val="00A732AC"/>
    <w:rsid w:val="00A73C4D"/>
    <w:rsid w:val="00A75D66"/>
    <w:rsid w:val="00A77C7F"/>
    <w:rsid w:val="00A77F66"/>
    <w:rsid w:val="00A77F9C"/>
    <w:rsid w:val="00A804BE"/>
    <w:rsid w:val="00A82AA7"/>
    <w:rsid w:val="00A83655"/>
    <w:rsid w:val="00A8458B"/>
    <w:rsid w:val="00A84C04"/>
    <w:rsid w:val="00A85EF2"/>
    <w:rsid w:val="00A85F85"/>
    <w:rsid w:val="00A86C9B"/>
    <w:rsid w:val="00A87BCA"/>
    <w:rsid w:val="00A87C43"/>
    <w:rsid w:val="00A904C3"/>
    <w:rsid w:val="00A90CE1"/>
    <w:rsid w:val="00A90F09"/>
    <w:rsid w:val="00A93260"/>
    <w:rsid w:val="00A936E2"/>
    <w:rsid w:val="00A94CDD"/>
    <w:rsid w:val="00A95B1C"/>
    <w:rsid w:val="00A970D1"/>
    <w:rsid w:val="00A971F7"/>
    <w:rsid w:val="00A97261"/>
    <w:rsid w:val="00AA0DED"/>
    <w:rsid w:val="00AA28E5"/>
    <w:rsid w:val="00AA3E7E"/>
    <w:rsid w:val="00AA4016"/>
    <w:rsid w:val="00AA4054"/>
    <w:rsid w:val="00AA528A"/>
    <w:rsid w:val="00AA5CB1"/>
    <w:rsid w:val="00AA5F72"/>
    <w:rsid w:val="00AA6988"/>
    <w:rsid w:val="00AB0677"/>
    <w:rsid w:val="00AB07AF"/>
    <w:rsid w:val="00AB0C91"/>
    <w:rsid w:val="00AB0CA2"/>
    <w:rsid w:val="00AB1AC7"/>
    <w:rsid w:val="00AB1EB5"/>
    <w:rsid w:val="00AB45DF"/>
    <w:rsid w:val="00AB4FC7"/>
    <w:rsid w:val="00AB503C"/>
    <w:rsid w:val="00AB5561"/>
    <w:rsid w:val="00AB5DC2"/>
    <w:rsid w:val="00AC052B"/>
    <w:rsid w:val="00AC05F7"/>
    <w:rsid w:val="00AC1804"/>
    <w:rsid w:val="00AC44E0"/>
    <w:rsid w:val="00AC4B69"/>
    <w:rsid w:val="00AC4BE3"/>
    <w:rsid w:val="00AC5130"/>
    <w:rsid w:val="00AC53FD"/>
    <w:rsid w:val="00AC6A40"/>
    <w:rsid w:val="00AC721E"/>
    <w:rsid w:val="00AC76FA"/>
    <w:rsid w:val="00AD0220"/>
    <w:rsid w:val="00AD0252"/>
    <w:rsid w:val="00AD046C"/>
    <w:rsid w:val="00AD08CC"/>
    <w:rsid w:val="00AD2B1F"/>
    <w:rsid w:val="00AD453A"/>
    <w:rsid w:val="00AD4F16"/>
    <w:rsid w:val="00AD50AC"/>
    <w:rsid w:val="00AD523C"/>
    <w:rsid w:val="00AD649A"/>
    <w:rsid w:val="00AD76C9"/>
    <w:rsid w:val="00AD7836"/>
    <w:rsid w:val="00AD7B4B"/>
    <w:rsid w:val="00AD7D24"/>
    <w:rsid w:val="00AD7DA4"/>
    <w:rsid w:val="00AE06D5"/>
    <w:rsid w:val="00AE0959"/>
    <w:rsid w:val="00AE2C88"/>
    <w:rsid w:val="00AE3CB8"/>
    <w:rsid w:val="00AE6461"/>
    <w:rsid w:val="00AE661D"/>
    <w:rsid w:val="00AF04FD"/>
    <w:rsid w:val="00AF2340"/>
    <w:rsid w:val="00AF2E73"/>
    <w:rsid w:val="00AF4BBB"/>
    <w:rsid w:val="00AF663C"/>
    <w:rsid w:val="00AF716C"/>
    <w:rsid w:val="00AF76F3"/>
    <w:rsid w:val="00AF7EB3"/>
    <w:rsid w:val="00B0097E"/>
    <w:rsid w:val="00B018D8"/>
    <w:rsid w:val="00B01F30"/>
    <w:rsid w:val="00B03739"/>
    <w:rsid w:val="00B04875"/>
    <w:rsid w:val="00B05155"/>
    <w:rsid w:val="00B059B2"/>
    <w:rsid w:val="00B05F89"/>
    <w:rsid w:val="00B11BB1"/>
    <w:rsid w:val="00B12192"/>
    <w:rsid w:val="00B1295A"/>
    <w:rsid w:val="00B12F5B"/>
    <w:rsid w:val="00B14D94"/>
    <w:rsid w:val="00B156BF"/>
    <w:rsid w:val="00B15A14"/>
    <w:rsid w:val="00B16CB8"/>
    <w:rsid w:val="00B17C14"/>
    <w:rsid w:val="00B20BFF"/>
    <w:rsid w:val="00B213F3"/>
    <w:rsid w:val="00B21927"/>
    <w:rsid w:val="00B23355"/>
    <w:rsid w:val="00B236AC"/>
    <w:rsid w:val="00B244AB"/>
    <w:rsid w:val="00B24D87"/>
    <w:rsid w:val="00B25605"/>
    <w:rsid w:val="00B25C7F"/>
    <w:rsid w:val="00B264AF"/>
    <w:rsid w:val="00B3060B"/>
    <w:rsid w:val="00B30617"/>
    <w:rsid w:val="00B332B0"/>
    <w:rsid w:val="00B333D2"/>
    <w:rsid w:val="00B33723"/>
    <w:rsid w:val="00B3498B"/>
    <w:rsid w:val="00B3542E"/>
    <w:rsid w:val="00B35C10"/>
    <w:rsid w:val="00B36550"/>
    <w:rsid w:val="00B36FA7"/>
    <w:rsid w:val="00B372D1"/>
    <w:rsid w:val="00B40740"/>
    <w:rsid w:val="00B40B0D"/>
    <w:rsid w:val="00B43E75"/>
    <w:rsid w:val="00B4404E"/>
    <w:rsid w:val="00B440D1"/>
    <w:rsid w:val="00B4552A"/>
    <w:rsid w:val="00B455FB"/>
    <w:rsid w:val="00B45BE7"/>
    <w:rsid w:val="00B47840"/>
    <w:rsid w:val="00B50849"/>
    <w:rsid w:val="00B5184A"/>
    <w:rsid w:val="00B538BF"/>
    <w:rsid w:val="00B549ED"/>
    <w:rsid w:val="00B553C9"/>
    <w:rsid w:val="00B5628C"/>
    <w:rsid w:val="00B562A0"/>
    <w:rsid w:val="00B56C88"/>
    <w:rsid w:val="00B572EA"/>
    <w:rsid w:val="00B6031F"/>
    <w:rsid w:val="00B638CC"/>
    <w:rsid w:val="00B6400F"/>
    <w:rsid w:val="00B65EC2"/>
    <w:rsid w:val="00B66D54"/>
    <w:rsid w:val="00B7083B"/>
    <w:rsid w:val="00B74968"/>
    <w:rsid w:val="00B7560B"/>
    <w:rsid w:val="00B76692"/>
    <w:rsid w:val="00B76819"/>
    <w:rsid w:val="00B77112"/>
    <w:rsid w:val="00B81BF7"/>
    <w:rsid w:val="00B81EAB"/>
    <w:rsid w:val="00B82916"/>
    <w:rsid w:val="00B83445"/>
    <w:rsid w:val="00B84CEF"/>
    <w:rsid w:val="00B84FFB"/>
    <w:rsid w:val="00B91010"/>
    <w:rsid w:val="00B91331"/>
    <w:rsid w:val="00B9268A"/>
    <w:rsid w:val="00B93963"/>
    <w:rsid w:val="00B94EC4"/>
    <w:rsid w:val="00B9573F"/>
    <w:rsid w:val="00B968E3"/>
    <w:rsid w:val="00B972EF"/>
    <w:rsid w:val="00BA070C"/>
    <w:rsid w:val="00BA333A"/>
    <w:rsid w:val="00BA38F3"/>
    <w:rsid w:val="00BA3A1C"/>
    <w:rsid w:val="00BA3EDA"/>
    <w:rsid w:val="00BA3F0E"/>
    <w:rsid w:val="00BA4149"/>
    <w:rsid w:val="00BA48B2"/>
    <w:rsid w:val="00BA57BA"/>
    <w:rsid w:val="00BA7120"/>
    <w:rsid w:val="00BB0DB2"/>
    <w:rsid w:val="00BB0E1F"/>
    <w:rsid w:val="00BB1AFC"/>
    <w:rsid w:val="00BB3DAF"/>
    <w:rsid w:val="00BB4702"/>
    <w:rsid w:val="00BB583B"/>
    <w:rsid w:val="00BB604F"/>
    <w:rsid w:val="00BB72A5"/>
    <w:rsid w:val="00BB762F"/>
    <w:rsid w:val="00BC0D6E"/>
    <w:rsid w:val="00BC0F79"/>
    <w:rsid w:val="00BC1632"/>
    <w:rsid w:val="00BC2653"/>
    <w:rsid w:val="00BC377F"/>
    <w:rsid w:val="00BC3F24"/>
    <w:rsid w:val="00BC4A6C"/>
    <w:rsid w:val="00BC57C8"/>
    <w:rsid w:val="00BC5A1B"/>
    <w:rsid w:val="00BC5C17"/>
    <w:rsid w:val="00BC6111"/>
    <w:rsid w:val="00BC6167"/>
    <w:rsid w:val="00BC6219"/>
    <w:rsid w:val="00BD0344"/>
    <w:rsid w:val="00BD0E41"/>
    <w:rsid w:val="00BD1959"/>
    <w:rsid w:val="00BD1CDC"/>
    <w:rsid w:val="00BD1E9C"/>
    <w:rsid w:val="00BD1FD0"/>
    <w:rsid w:val="00BD3E3C"/>
    <w:rsid w:val="00BD43D5"/>
    <w:rsid w:val="00BD4552"/>
    <w:rsid w:val="00BD517E"/>
    <w:rsid w:val="00BD6287"/>
    <w:rsid w:val="00BD6C5A"/>
    <w:rsid w:val="00BD6F0A"/>
    <w:rsid w:val="00BD6FF1"/>
    <w:rsid w:val="00BD781D"/>
    <w:rsid w:val="00BD7F1F"/>
    <w:rsid w:val="00BE0C90"/>
    <w:rsid w:val="00BE0ECA"/>
    <w:rsid w:val="00BE44ED"/>
    <w:rsid w:val="00BE5E95"/>
    <w:rsid w:val="00BF03C8"/>
    <w:rsid w:val="00BF2057"/>
    <w:rsid w:val="00BF3969"/>
    <w:rsid w:val="00BF4694"/>
    <w:rsid w:val="00BF56C6"/>
    <w:rsid w:val="00BF5A11"/>
    <w:rsid w:val="00BF7684"/>
    <w:rsid w:val="00BF788D"/>
    <w:rsid w:val="00BF7FB1"/>
    <w:rsid w:val="00C00DDE"/>
    <w:rsid w:val="00C0107B"/>
    <w:rsid w:val="00C01133"/>
    <w:rsid w:val="00C01252"/>
    <w:rsid w:val="00C023A0"/>
    <w:rsid w:val="00C03376"/>
    <w:rsid w:val="00C0492F"/>
    <w:rsid w:val="00C04DDC"/>
    <w:rsid w:val="00C056AE"/>
    <w:rsid w:val="00C057EC"/>
    <w:rsid w:val="00C05FFC"/>
    <w:rsid w:val="00C0633A"/>
    <w:rsid w:val="00C0636D"/>
    <w:rsid w:val="00C06548"/>
    <w:rsid w:val="00C078C9"/>
    <w:rsid w:val="00C10767"/>
    <w:rsid w:val="00C111A4"/>
    <w:rsid w:val="00C121FE"/>
    <w:rsid w:val="00C124D7"/>
    <w:rsid w:val="00C132C0"/>
    <w:rsid w:val="00C14916"/>
    <w:rsid w:val="00C15C57"/>
    <w:rsid w:val="00C16502"/>
    <w:rsid w:val="00C16593"/>
    <w:rsid w:val="00C16EF5"/>
    <w:rsid w:val="00C17147"/>
    <w:rsid w:val="00C17578"/>
    <w:rsid w:val="00C17868"/>
    <w:rsid w:val="00C17A36"/>
    <w:rsid w:val="00C17ED8"/>
    <w:rsid w:val="00C210B5"/>
    <w:rsid w:val="00C213EB"/>
    <w:rsid w:val="00C216F6"/>
    <w:rsid w:val="00C222A1"/>
    <w:rsid w:val="00C22488"/>
    <w:rsid w:val="00C227B7"/>
    <w:rsid w:val="00C22EBC"/>
    <w:rsid w:val="00C26057"/>
    <w:rsid w:val="00C27ADE"/>
    <w:rsid w:val="00C323C4"/>
    <w:rsid w:val="00C33075"/>
    <w:rsid w:val="00C34CF0"/>
    <w:rsid w:val="00C34DCE"/>
    <w:rsid w:val="00C35967"/>
    <w:rsid w:val="00C361AC"/>
    <w:rsid w:val="00C36522"/>
    <w:rsid w:val="00C373C2"/>
    <w:rsid w:val="00C37C30"/>
    <w:rsid w:val="00C37FFC"/>
    <w:rsid w:val="00C40168"/>
    <w:rsid w:val="00C408C4"/>
    <w:rsid w:val="00C412BE"/>
    <w:rsid w:val="00C4253B"/>
    <w:rsid w:val="00C43834"/>
    <w:rsid w:val="00C4487B"/>
    <w:rsid w:val="00C45ED2"/>
    <w:rsid w:val="00C4608F"/>
    <w:rsid w:val="00C462FB"/>
    <w:rsid w:val="00C5063F"/>
    <w:rsid w:val="00C50A30"/>
    <w:rsid w:val="00C50B58"/>
    <w:rsid w:val="00C50DCC"/>
    <w:rsid w:val="00C50F9E"/>
    <w:rsid w:val="00C515C1"/>
    <w:rsid w:val="00C52386"/>
    <w:rsid w:val="00C52B58"/>
    <w:rsid w:val="00C537D1"/>
    <w:rsid w:val="00C55278"/>
    <w:rsid w:val="00C5600D"/>
    <w:rsid w:val="00C57B40"/>
    <w:rsid w:val="00C60BCA"/>
    <w:rsid w:val="00C6123E"/>
    <w:rsid w:val="00C64AA2"/>
    <w:rsid w:val="00C64FA3"/>
    <w:rsid w:val="00C65479"/>
    <w:rsid w:val="00C66F5C"/>
    <w:rsid w:val="00C7091B"/>
    <w:rsid w:val="00C71445"/>
    <w:rsid w:val="00C7176F"/>
    <w:rsid w:val="00C73349"/>
    <w:rsid w:val="00C749AA"/>
    <w:rsid w:val="00C75157"/>
    <w:rsid w:val="00C7776F"/>
    <w:rsid w:val="00C779BC"/>
    <w:rsid w:val="00C8060A"/>
    <w:rsid w:val="00C80B36"/>
    <w:rsid w:val="00C81316"/>
    <w:rsid w:val="00C81726"/>
    <w:rsid w:val="00C818F4"/>
    <w:rsid w:val="00C8195C"/>
    <w:rsid w:val="00C828B2"/>
    <w:rsid w:val="00C8323D"/>
    <w:rsid w:val="00C84D92"/>
    <w:rsid w:val="00C87043"/>
    <w:rsid w:val="00C876A4"/>
    <w:rsid w:val="00C87C0A"/>
    <w:rsid w:val="00C90B80"/>
    <w:rsid w:val="00C90D19"/>
    <w:rsid w:val="00C91A01"/>
    <w:rsid w:val="00C923C3"/>
    <w:rsid w:val="00C934FD"/>
    <w:rsid w:val="00C95D7A"/>
    <w:rsid w:val="00C96011"/>
    <w:rsid w:val="00C9672B"/>
    <w:rsid w:val="00C969E6"/>
    <w:rsid w:val="00C96A08"/>
    <w:rsid w:val="00C975A8"/>
    <w:rsid w:val="00C97A12"/>
    <w:rsid w:val="00CA013A"/>
    <w:rsid w:val="00CA0B4B"/>
    <w:rsid w:val="00CA0CEF"/>
    <w:rsid w:val="00CA15D2"/>
    <w:rsid w:val="00CA2309"/>
    <w:rsid w:val="00CA41DE"/>
    <w:rsid w:val="00CA4463"/>
    <w:rsid w:val="00CA70DF"/>
    <w:rsid w:val="00CA774D"/>
    <w:rsid w:val="00CA7B40"/>
    <w:rsid w:val="00CB069F"/>
    <w:rsid w:val="00CB0DB6"/>
    <w:rsid w:val="00CB11FC"/>
    <w:rsid w:val="00CB157C"/>
    <w:rsid w:val="00CB1CBF"/>
    <w:rsid w:val="00CB1E34"/>
    <w:rsid w:val="00CB4503"/>
    <w:rsid w:val="00CB4A37"/>
    <w:rsid w:val="00CB502B"/>
    <w:rsid w:val="00CC0F78"/>
    <w:rsid w:val="00CC1800"/>
    <w:rsid w:val="00CC1EF0"/>
    <w:rsid w:val="00CC25A4"/>
    <w:rsid w:val="00CC267C"/>
    <w:rsid w:val="00CC35EC"/>
    <w:rsid w:val="00CC3C71"/>
    <w:rsid w:val="00CC4EFB"/>
    <w:rsid w:val="00CC602D"/>
    <w:rsid w:val="00CD0BD7"/>
    <w:rsid w:val="00CD1192"/>
    <w:rsid w:val="00CD20E9"/>
    <w:rsid w:val="00CD2229"/>
    <w:rsid w:val="00CD27B6"/>
    <w:rsid w:val="00CD2AB8"/>
    <w:rsid w:val="00CD4423"/>
    <w:rsid w:val="00CD4B44"/>
    <w:rsid w:val="00CD6604"/>
    <w:rsid w:val="00CD690F"/>
    <w:rsid w:val="00CD6F6F"/>
    <w:rsid w:val="00CD71D9"/>
    <w:rsid w:val="00CD7269"/>
    <w:rsid w:val="00CD7A30"/>
    <w:rsid w:val="00CE0AE4"/>
    <w:rsid w:val="00CE2252"/>
    <w:rsid w:val="00CE33AB"/>
    <w:rsid w:val="00CE4CB5"/>
    <w:rsid w:val="00CE584E"/>
    <w:rsid w:val="00CE7940"/>
    <w:rsid w:val="00CE7A6B"/>
    <w:rsid w:val="00CF030C"/>
    <w:rsid w:val="00CF052A"/>
    <w:rsid w:val="00CF2158"/>
    <w:rsid w:val="00CF24FA"/>
    <w:rsid w:val="00CF65B5"/>
    <w:rsid w:val="00D009DE"/>
    <w:rsid w:val="00D02325"/>
    <w:rsid w:val="00D03598"/>
    <w:rsid w:val="00D05788"/>
    <w:rsid w:val="00D06C3E"/>
    <w:rsid w:val="00D06D0E"/>
    <w:rsid w:val="00D105E7"/>
    <w:rsid w:val="00D1293B"/>
    <w:rsid w:val="00D139E3"/>
    <w:rsid w:val="00D14F26"/>
    <w:rsid w:val="00D1594F"/>
    <w:rsid w:val="00D16C7B"/>
    <w:rsid w:val="00D1734C"/>
    <w:rsid w:val="00D207E6"/>
    <w:rsid w:val="00D20EA5"/>
    <w:rsid w:val="00D219F6"/>
    <w:rsid w:val="00D22483"/>
    <w:rsid w:val="00D22717"/>
    <w:rsid w:val="00D22DE1"/>
    <w:rsid w:val="00D22E79"/>
    <w:rsid w:val="00D2335E"/>
    <w:rsid w:val="00D234D6"/>
    <w:rsid w:val="00D24AEE"/>
    <w:rsid w:val="00D24E2C"/>
    <w:rsid w:val="00D25A77"/>
    <w:rsid w:val="00D25E37"/>
    <w:rsid w:val="00D30778"/>
    <w:rsid w:val="00D30B94"/>
    <w:rsid w:val="00D337E5"/>
    <w:rsid w:val="00D348C7"/>
    <w:rsid w:val="00D34A56"/>
    <w:rsid w:val="00D3571E"/>
    <w:rsid w:val="00D35B50"/>
    <w:rsid w:val="00D3624B"/>
    <w:rsid w:val="00D367E6"/>
    <w:rsid w:val="00D375C4"/>
    <w:rsid w:val="00D4400D"/>
    <w:rsid w:val="00D444A1"/>
    <w:rsid w:val="00D44590"/>
    <w:rsid w:val="00D46483"/>
    <w:rsid w:val="00D468E7"/>
    <w:rsid w:val="00D473A9"/>
    <w:rsid w:val="00D478F4"/>
    <w:rsid w:val="00D51917"/>
    <w:rsid w:val="00D53351"/>
    <w:rsid w:val="00D54F14"/>
    <w:rsid w:val="00D556BD"/>
    <w:rsid w:val="00D568D1"/>
    <w:rsid w:val="00D57212"/>
    <w:rsid w:val="00D574A0"/>
    <w:rsid w:val="00D574D9"/>
    <w:rsid w:val="00D61EF1"/>
    <w:rsid w:val="00D62C99"/>
    <w:rsid w:val="00D633B9"/>
    <w:rsid w:val="00D65289"/>
    <w:rsid w:val="00D65AC9"/>
    <w:rsid w:val="00D65B0B"/>
    <w:rsid w:val="00D65BB5"/>
    <w:rsid w:val="00D6607F"/>
    <w:rsid w:val="00D665BE"/>
    <w:rsid w:val="00D66912"/>
    <w:rsid w:val="00D67986"/>
    <w:rsid w:val="00D67DC2"/>
    <w:rsid w:val="00D70D4F"/>
    <w:rsid w:val="00D72C83"/>
    <w:rsid w:val="00D74682"/>
    <w:rsid w:val="00D76C2B"/>
    <w:rsid w:val="00D805B3"/>
    <w:rsid w:val="00D8136E"/>
    <w:rsid w:val="00D821AC"/>
    <w:rsid w:val="00D8251C"/>
    <w:rsid w:val="00D84C87"/>
    <w:rsid w:val="00D8611B"/>
    <w:rsid w:val="00D86452"/>
    <w:rsid w:val="00D86802"/>
    <w:rsid w:val="00D86A6F"/>
    <w:rsid w:val="00D86A8F"/>
    <w:rsid w:val="00D8746E"/>
    <w:rsid w:val="00D8761F"/>
    <w:rsid w:val="00D8796B"/>
    <w:rsid w:val="00D900EE"/>
    <w:rsid w:val="00D90D95"/>
    <w:rsid w:val="00D90DBB"/>
    <w:rsid w:val="00D917CF"/>
    <w:rsid w:val="00D91BA2"/>
    <w:rsid w:val="00D9236E"/>
    <w:rsid w:val="00D92E54"/>
    <w:rsid w:val="00D93A02"/>
    <w:rsid w:val="00D94438"/>
    <w:rsid w:val="00D96721"/>
    <w:rsid w:val="00D974B8"/>
    <w:rsid w:val="00D97841"/>
    <w:rsid w:val="00DA23F7"/>
    <w:rsid w:val="00DA287A"/>
    <w:rsid w:val="00DA2A77"/>
    <w:rsid w:val="00DB09CF"/>
    <w:rsid w:val="00DB5F26"/>
    <w:rsid w:val="00DB5FAD"/>
    <w:rsid w:val="00DB6AFD"/>
    <w:rsid w:val="00DB7395"/>
    <w:rsid w:val="00DB7B3E"/>
    <w:rsid w:val="00DC03AC"/>
    <w:rsid w:val="00DC05C2"/>
    <w:rsid w:val="00DC2783"/>
    <w:rsid w:val="00DC2C9C"/>
    <w:rsid w:val="00DC57C7"/>
    <w:rsid w:val="00DC68DD"/>
    <w:rsid w:val="00DC7D52"/>
    <w:rsid w:val="00DD01F7"/>
    <w:rsid w:val="00DD1409"/>
    <w:rsid w:val="00DD1CE2"/>
    <w:rsid w:val="00DD20EA"/>
    <w:rsid w:val="00DD384C"/>
    <w:rsid w:val="00DD3905"/>
    <w:rsid w:val="00DD3D00"/>
    <w:rsid w:val="00DD3D37"/>
    <w:rsid w:val="00DD5969"/>
    <w:rsid w:val="00DD6DFC"/>
    <w:rsid w:val="00DD7AC6"/>
    <w:rsid w:val="00DE050F"/>
    <w:rsid w:val="00DE101E"/>
    <w:rsid w:val="00DE1763"/>
    <w:rsid w:val="00DE19FA"/>
    <w:rsid w:val="00DE26E4"/>
    <w:rsid w:val="00DE34B0"/>
    <w:rsid w:val="00DE3F6A"/>
    <w:rsid w:val="00DE513B"/>
    <w:rsid w:val="00DE5626"/>
    <w:rsid w:val="00DE5C5D"/>
    <w:rsid w:val="00DE6E40"/>
    <w:rsid w:val="00DE709E"/>
    <w:rsid w:val="00DE7ABE"/>
    <w:rsid w:val="00DE7D31"/>
    <w:rsid w:val="00DF0272"/>
    <w:rsid w:val="00DF1533"/>
    <w:rsid w:val="00DF1E52"/>
    <w:rsid w:val="00DF1FC9"/>
    <w:rsid w:val="00DF235F"/>
    <w:rsid w:val="00DF2C80"/>
    <w:rsid w:val="00DF3655"/>
    <w:rsid w:val="00DF3B25"/>
    <w:rsid w:val="00DF4F0A"/>
    <w:rsid w:val="00DF64AC"/>
    <w:rsid w:val="00DF6A13"/>
    <w:rsid w:val="00DF6ADC"/>
    <w:rsid w:val="00DF79A2"/>
    <w:rsid w:val="00E00948"/>
    <w:rsid w:val="00E02FF2"/>
    <w:rsid w:val="00E05563"/>
    <w:rsid w:val="00E06399"/>
    <w:rsid w:val="00E06940"/>
    <w:rsid w:val="00E06F94"/>
    <w:rsid w:val="00E07CB2"/>
    <w:rsid w:val="00E07E44"/>
    <w:rsid w:val="00E1040E"/>
    <w:rsid w:val="00E10A1A"/>
    <w:rsid w:val="00E1162C"/>
    <w:rsid w:val="00E11AB7"/>
    <w:rsid w:val="00E11D08"/>
    <w:rsid w:val="00E13969"/>
    <w:rsid w:val="00E13B6C"/>
    <w:rsid w:val="00E13BBD"/>
    <w:rsid w:val="00E14A19"/>
    <w:rsid w:val="00E150DE"/>
    <w:rsid w:val="00E15963"/>
    <w:rsid w:val="00E16A29"/>
    <w:rsid w:val="00E20D23"/>
    <w:rsid w:val="00E20F0B"/>
    <w:rsid w:val="00E23687"/>
    <w:rsid w:val="00E245C4"/>
    <w:rsid w:val="00E2473A"/>
    <w:rsid w:val="00E24797"/>
    <w:rsid w:val="00E2648C"/>
    <w:rsid w:val="00E26969"/>
    <w:rsid w:val="00E26F2D"/>
    <w:rsid w:val="00E27074"/>
    <w:rsid w:val="00E308F9"/>
    <w:rsid w:val="00E310DE"/>
    <w:rsid w:val="00E3228B"/>
    <w:rsid w:val="00E3230E"/>
    <w:rsid w:val="00E36E1C"/>
    <w:rsid w:val="00E37705"/>
    <w:rsid w:val="00E3772C"/>
    <w:rsid w:val="00E37BD5"/>
    <w:rsid w:val="00E41128"/>
    <w:rsid w:val="00E4112A"/>
    <w:rsid w:val="00E4165E"/>
    <w:rsid w:val="00E43F25"/>
    <w:rsid w:val="00E44949"/>
    <w:rsid w:val="00E44D8D"/>
    <w:rsid w:val="00E45200"/>
    <w:rsid w:val="00E466B5"/>
    <w:rsid w:val="00E4698A"/>
    <w:rsid w:val="00E474B0"/>
    <w:rsid w:val="00E5076C"/>
    <w:rsid w:val="00E52FF4"/>
    <w:rsid w:val="00E530E3"/>
    <w:rsid w:val="00E54646"/>
    <w:rsid w:val="00E55FD5"/>
    <w:rsid w:val="00E56548"/>
    <w:rsid w:val="00E57EE0"/>
    <w:rsid w:val="00E60FD4"/>
    <w:rsid w:val="00E613F6"/>
    <w:rsid w:val="00E61684"/>
    <w:rsid w:val="00E61E1B"/>
    <w:rsid w:val="00E629A5"/>
    <w:rsid w:val="00E644DA"/>
    <w:rsid w:val="00E6477B"/>
    <w:rsid w:val="00E64BC4"/>
    <w:rsid w:val="00E66320"/>
    <w:rsid w:val="00E666D1"/>
    <w:rsid w:val="00E667E8"/>
    <w:rsid w:val="00E70D29"/>
    <w:rsid w:val="00E70F38"/>
    <w:rsid w:val="00E7136C"/>
    <w:rsid w:val="00E716D3"/>
    <w:rsid w:val="00E72290"/>
    <w:rsid w:val="00E7272A"/>
    <w:rsid w:val="00E73B37"/>
    <w:rsid w:val="00E74FB3"/>
    <w:rsid w:val="00E75B80"/>
    <w:rsid w:val="00E77E4D"/>
    <w:rsid w:val="00E803AD"/>
    <w:rsid w:val="00E80C1D"/>
    <w:rsid w:val="00E81D4A"/>
    <w:rsid w:val="00E82991"/>
    <w:rsid w:val="00E82CB4"/>
    <w:rsid w:val="00E84812"/>
    <w:rsid w:val="00E84CB9"/>
    <w:rsid w:val="00E85CE3"/>
    <w:rsid w:val="00E8610B"/>
    <w:rsid w:val="00E8760D"/>
    <w:rsid w:val="00E876FB"/>
    <w:rsid w:val="00E90225"/>
    <w:rsid w:val="00E9081B"/>
    <w:rsid w:val="00E91472"/>
    <w:rsid w:val="00E930D5"/>
    <w:rsid w:val="00E943BB"/>
    <w:rsid w:val="00E95B2A"/>
    <w:rsid w:val="00E966D3"/>
    <w:rsid w:val="00E96D4A"/>
    <w:rsid w:val="00EA0636"/>
    <w:rsid w:val="00EA0701"/>
    <w:rsid w:val="00EA178D"/>
    <w:rsid w:val="00EA20C9"/>
    <w:rsid w:val="00EA21C2"/>
    <w:rsid w:val="00EA272B"/>
    <w:rsid w:val="00EA2BCF"/>
    <w:rsid w:val="00EA2E5A"/>
    <w:rsid w:val="00EA2F64"/>
    <w:rsid w:val="00EA31E6"/>
    <w:rsid w:val="00EA3525"/>
    <w:rsid w:val="00EA3DB1"/>
    <w:rsid w:val="00EA4758"/>
    <w:rsid w:val="00EA4782"/>
    <w:rsid w:val="00EA51C6"/>
    <w:rsid w:val="00EA52D4"/>
    <w:rsid w:val="00EA5B84"/>
    <w:rsid w:val="00EA6009"/>
    <w:rsid w:val="00EA6476"/>
    <w:rsid w:val="00EA6C2A"/>
    <w:rsid w:val="00EA717A"/>
    <w:rsid w:val="00EA7F04"/>
    <w:rsid w:val="00EB21C6"/>
    <w:rsid w:val="00EB2450"/>
    <w:rsid w:val="00EB3EA1"/>
    <w:rsid w:val="00EB5A2B"/>
    <w:rsid w:val="00EB6331"/>
    <w:rsid w:val="00EB6F04"/>
    <w:rsid w:val="00EB7C1D"/>
    <w:rsid w:val="00EC0145"/>
    <w:rsid w:val="00EC08C8"/>
    <w:rsid w:val="00EC11D5"/>
    <w:rsid w:val="00EC1F7F"/>
    <w:rsid w:val="00EC3121"/>
    <w:rsid w:val="00EC42EF"/>
    <w:rsid w:val="00EC4EB2"/>
    <w:rsid w:val="00EC56CF"/>
    <w:rsid w:val="00EC6707"/>
    <w:rsid w:val="00EC6D82"/>
    <w:rsid w:val="00ED0E47"/>
    <w:rsid w:val="00ED11AF"/>
    <w:rsid w:val="00ED2299"/>
    <w:rsid w:val="00ED2B24"/>
    <w:rsid w:val="00ED2EDA"/>
    <w:rsid w:val="00ED4571"/>
    <w:rsid w:val="00ED5972"/>
    <w:rsid w:val="00ED5BEE"/>
    <w:rsid w:val="00ED7884"/>
    <w:rsid w:val="00EE0051"/>
    <w:rsid w:val="00EE0194"/>
    <w:rsid w:val="00EE01D4"/>
    <w:rsid w:val="00EE153A"/>
    <w:rsid w:val="00EE4DA0"/>
    <w:rsid w:val="00EE6DFD"/>
    <w:rsid w:val="00EE77F3"/>
    <w:rsid w:val="00EF0484"/>
    <w:rsid w:val="00EF1817"/>
    <w:rsid w:val="00EF2FF4"/>
    <w:rsid w:val="00EF3CF4"/>
    <w:rsid w:val="00EF415F"/>
    <w:rsid w:val="00EF56F2"/>
    <w:rsid w:val="00EF60F7"/>
    <w:rsid w:val="00EF632E"/>
    <w:rsid w:val="00EF6885"/>
    <w:rsid w:val="00EF712E"/>
    <w:rsid w:val="00EF7546"/>
    <w:rsid w:val="00F00B8F"/>
    <w:rsid w:val="00F00D70"/>
    <w:rsid w:val="00F00EEC"/>
    <w:rsid w:val="00F01A4D"/>
    <w:rsid w:val="00F0329B"/>
    <w:rsid w:val="00F039B1"/>
    <w:rsid w:val="00F03FE6"/>
    <w:rsid w:val="00F047DF"/>
    <w:rsid w:val="00F049B8"/>
    <w:rsid w:val="00F04A5C"/>
    <w:rsid w:val="00F04AD2"/>
    <w:rsid w:val="00F06EBC"/>
    <w:rsid w:val="00F07772"/>
    <w:rsid w:val="00F10E41"/>
    <w:rsid w:val="00F12701"/>
    <w:rsid w:val="00F12892"/>
    <w:rsid w:val="00F1341C"/>
    <w:rsid w:val="00F176FC"/>
    <w:rsid w:val="00F2088B"/>
    <w:rsid w:val="00F2175C"/>
    <w:rsid w:val="00F21842"/>
    <w:rsid w:val="00F238D0"/>
    <w:rsid w:val="00F239F7"/>
    <w:rsid w:val="00F2587D"/>
    <w:rsid w:val="00F26319"/>
    <w:rsid w:val="00F26694"/>
    <w:rsid w:val="00F26DEA"/>
    <w:rsid w:val="00F2746D"/>
    <w:rsid w:val="00F320F3"/>
    <w:rsid w:val="00F345A4"/>
    <w:rsid w:val="00F37D0D"/>
    <w:rsid w:val="00F400BA"/>
    <w:rsid w:val="00F405D9"/>
    <w:rsid w:val="00F40B10"/>
    <w:rsid w:val="00F43CCE"/>
    <w:rsid w:val="00F4562C"/>
    <w:rsid w:val="00F459BF"/>
    <w:rsid w:val="00F46215"/>
    <w:rsid w:val="00F46B12"/>
    <w:rsid w:val="00F47211"/>
    <w:rsid w:val="00F50850"/>
    <w:rsid w:val="00F510D3"/>
    <w:rsid w:val="00F52918"/>
    <w:rsid w:val="00F5326B"/>
    <w:rsid w:val="00F5335B"/>
    <w:rsid w:val="00F53EA3"/>
    <w:rsid w:val="00F5529A"/>
    <w:rsid w:val="00F55783"/>
    <w:rsid w:val="00F561F5"/>
    <w:rsid w:val="00F56951"/>
    <w:rsid w:val="00F57075"/>
    <w:rsid w:val="00F57CE6"/>
    <w:rsid w:val="00F60AB8"/>
    <w:rsid w:val="00F6145B"/>
    <w:rsid w:val="00F614A1"/>
    <w:rsid w:val="00F6352A"/>
    <w:rsid w:val="00F63FEE"/>
    <w:rsid w:val="00F6480F"/>
    <w:rsid w:val="00F64B5C"/>
    <w:rsid w:val="00F6550F"/>
    <w:rsid w:val="00F667AF"/>
    <w:rsid w:val="00F66F82"/>
    <w:rsid w:val="00F66FF0"/>
    <w:rsid w:val="00F67317"/>
    <w:rsid w:val="00F6788D"/>
    <w:rsid w:val="00F71B8B"/>
    <w:rsid w:val="00F7406D"/>
    <w:rsid w:val="00F74BF1"/>
    <w:rsid w:val="00F77FEB"/>
    <w:rsid w:val="00F81A9A"/>
    <w:rsid w:val="00F82A92"/>
    <w:rsid w:val="00F83448"/>
    <w:rsid w:val="00F8752C"/>
    <w:rsid w:val="00F875F1"/>
    <w:rsid w:val="00F87D35"/>
    <w:rsid w:val="00F90135"/>
    <w:rsid w:val="00F9060F"/>
    <w:rsid w:val="00F907E5"/>
    <w:rsid w:val="00F91A62"/>
    <w:rsid w:val="00F91C2E"/>
    <w:rsid w:val="00F91C47"/>
    <w:rsid w:val="00F925A6"/>
    <w:rsid w:val="00F92739"/>
    <w:rsid w:val="00F9414B"/>
    <w:rsid w:val="00F955F3"/>
    <w:rsid w:val="00F96338"/>
    <w:rsid w:val="00FA054A"/>
    <w:rsid w:val="00FA2E47"/>
    <w:rsid w:val="00FA3357"/>
    <w:rsid w:val="00FA531E"/>
    <w:rsid w:val="00FA614C"/>
    <w:rsid w:val="00FA693A"/>
    <w:rsid w:val="00FA70C9"/>
    <w:rsid w:val="00FB1607"/>
    <w:rsid w:val="00FB2F6A"/>
    <w:rsid w:val="00FB3010"/>
    <w:rsid w:val="00FB7131"/>
    <w:rsid w:val="00FC048F"/>
    <w:rsid w:val="00FC07F5"/>
    <w:rsid w:val="00FC201D"/>
    <w:rsid w:val="00FC221A"/>
    <w:rsid w:val="00FC2941"/>
    <w:rsid w:val="00FC476C"/>
    <w:rsid w:val="00FC5A6A"/>
    <w:rsid w:val="00FC5DCE"/>
    <w:rsid w:val="00FC6AF1"/>
    <w:rsid w:val="00FC78B8"/>
    <w:rsid w:val="00FD0376"/>
    <w:rsid w:val="00FD0556"/>
    <w:rsid w:val="00FD0C14"/>
    <w:rsid w:val="00FD0C7E"/>
    <w:rsid w:val="00FD0F29"/>
    <w:rsid w:val="00FD1A60"/>
    <w:rsid w:val="00FD1F31"/>
    <w:rsid w:val="00FD3104"/>
    <w:rsid w:val="00FD51CE"/>
    <w:rsid w:val="00FD54AE"/>
    <w:rsid w:val="00FD5D63"/>
    <w:rsid w:val="00FD6206"/>
    <w:rsid w:val="00FD6C04"/>
    <w:rsid w:val="00FD70B6"/>
    <w:rsid w:val="00FD7A4A"/>
    <w:rsid w:val="00FE0A50"/>
    <w:rsid w:val="00FE0B52"/>
    <w:rsid w:val="00FE13F7"/>
    <w:rsid w:val="00FE144B"/>
    <w:rsid w:val="00FE24F4"/>
    <w:rsid w:val="00FE5250"/>
    <w:rsid w:val="00FE52C3"/>
    <w:rsid w:val="00FE5439"/>
    <w:rsid w:val="00FE5B78"/>
    <w:rsid w:val="00FE6837"/>
    <w:rsid w:val="00FE7426"/>
    <w:rsid w:val="00FE745C"/>
    <w:rsid w:val="00FF06BF"/>
    <w:rsid w:val="00FF0EB9"/>
    <w:rsid w:val="00FF3198"/>
    <w:rsid w:val="00FF3D58"/>
    <w:rsid w:val="00FF414F"/>
    <w:rsid w:val="00FF5317"/>
    <w:rsid w:val="00FF5B79"/>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059D219"/>
  <w15:chartTrackingRefBased/>
  <w15:docId w15:val="{1E38DA14-EAA0-4698-97B1-E92769D0B5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de-DE"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qFormat="1"/>
    <w:lsdException w:name="toc 5" w:semiHidden="1" w:uiPriority="39" w:unhideWhenUsed="1" w:qFormat="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qFormat="1"/>
    <w:lsdException w:name="footer" w:semiHidden="1" w:uiPriority="0" w:unhideWhenUsed="1"/>
    <w:lsdException w:name="index heading" w:semiHidden="1" w:unhideWhenUsed="1"/>
    <w:lsdException w:name="caption" w:semiHidden="1" w:uiPriority="0" w:unhideWhenUsed="1" w:qFormat="1"/>
    <w:lsdException w:name="table of figures" w:semiHidden="1" w:unhideWhenUsed="1" w:qFormat="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iPriority="0"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FE13F7"/>
    <w:pPr>
      <w:spacing w:after="120" w:line="360" w:lineRule="auto"/>
      <w:jc w:val="both"/>
    </w:pPr>
    <w:rPr>
      <w:rFonts w:ascii="Times New Roman" w:eastAsia="Calibri" w:hAnsi="Times New Roman" w:cs="Arial"/>
      <w:kern w:val="0"/>
      <w:sz w:val="24"/>
      <w14:ligatures w14:val="none"/>
    </w:rPr>
  </w:style>
  <w:style w:type="paragraph" w:styleId="berschrift1">
    <w:name w:val="heading 1"/>
    <w:aliases w:val="Ü 1-MitSeitenumbruch"/>
    <w:basedOn w:val="Standard"/>
    <w:next w:val="Standard"/>
    <w:link w:val="berschrift1Zchn"/>
    <w:uiPriority w:val="9"/>
    <w:qFormat/>
    <w:rsid w:val="009279AC"/>
    <w:pPr>
      <w:keepNext/>
      <w:keepLines/>
      <w:pageBreakBefore/>
      <w:numPr>
        <w:numId w:val="22"/>
      </w:numPr>
      <w:tabs>
        <w:tab w:val="left" w:pos="964"/>
      </w:tabs>
      <w:suppressAutoHyphens/>
      <w:jc w:val="left"/>
      <w:outlineLvl w:val="0"/>
    </w:pPr>
    <w:rPr>
      <w:rFonts w:eastAsia="MS Gothic" w:cs="Times New Roman"/>
      <w:b/>
      <w:bCs/>
      <w:sz w:val="32"/>
      <w:szCs w:val="28"/>
    </w:rPr>
  </w:style>
  <w:style w:type="paragraph" w:styleId="berschrift2">
    <w:name w:val="heading 2"/>
    <w:aliases w:val="Ü2"/>
    <w:basedOn w:val="Standard"/>
    <w:next w:val="Standard"/>
    <w:link w:val="berschrift2Zchn"/>
    <w:unhideWhenUsed/>
    <w:qFormat/>
    <w:rsid w:val="00BD43D5"/>
    <w:pPr>
      <w:keepNext/>
      <w:keepLines/>
      <w:numPr>
        <w:ilvl w:val="1"/>
        <w:numId w:val="22"/>
      </w:numPr>
      <w:tabs>
        <w:tab w:val="left" w:pos="964"/>
      </w:tabs>
      <w:spacing w:before="480"/>
      <w:ind w:left="680" w:hanging="680"/>
      <w:jc w:val="left"/>
      <w:outlineLvl w:val="1"/>
    </w:pPr>
    <w:rPr>
      <w:rFonts w:eastAsia="MS Gothic" w:cs="Times New Roman"/>
      <w:b/>
      <w:bCs/>
      <w:sz w:val="28"/>
      <w:szCs w:val="26"/>
    </w:rPr>
  </w:style>
  <w:style w:type="paragraph" w:styleId="berschrift3">
    <w:name w:val="heading 3"/>
    <w:aliases w:val="Ü3"/>
    <w:basedOn w:val="Standard"/>
    <w:next w:val="Standard"/>
    <w:link w:val="berschrift3Zchn"/>
    <w:unhideWhenUsed/>
    <w:qFormat/>
    <w:rsid w:val="009279AC"/>
    <w:pPr>
      <w:keepNext/>
      <w:keepLines/>
      <w:numPr>
        <w:ilvl w:val="2"/>
        <w:numId w:val="22"/>
      </w:numPr>
      <w:tabs>
        <w:tab w:val="left" w:pos="964"/>
      </w:tabs>
      <w:spacing w:before="480"/>
      <w:outlineLvl w:val="2"/>
    </w:pPr>
    <w:rPr>
      <w:rFonts w:eastAsia="MS Gothic" w:cs="Times New Roman"/>
      <w:b/>
      <w:bCs/>
    </w:rPr>
  </w:style>
  <w:style w:type="paragraph" w:styleId="berschrift4">
    <w:name w:val="heading 4"/>
    <w:aliases w:val="Ü4"/>
    <w:basedOn w:val="Standard"/>
    <w:next w:val="Standard"/>
    <w:link w:val="berschrift4Zchn"/>
    <w:unhideWhenUsed/>
    <w:qFormat/>
    <w:rsid w:val="009279AC"/>
    <w:pPr>
      <w:keepNext/>
      <w:keepLines/>
      <w:numPr>
        <w:ilvl w:val="3"/>
        <w:numId w:val="22"/>
      </w:numPr>
      <w:tabs>
        <w:tab w:val="left" w:pos="964"/>
      </w:tabs>
      <w:spacing w:before="480"/>
      <w:outlineLvl w:val="3"/>
    </w:pPr>
    <w:rPr>
      <w:rFonts w:eastAsia="MS Gothic" w:cs="Times New Roman"/>
      <w:b/>
      <w:bCs/>
      <w:iCs/>
    </w:rPr>
  </w:style>
  <w:style w:type="paragraph" w:styleId="berschrift5">
    <w:name w:val="heading 5"/>
    <w:aliases w:val="Ü5"/>
    <w:basedOn w:val="Standard"/>
    <w:next w:val="Standard"/>
    <w:link w:val="berschrift5Zchn"/>
    <w:unhideWhenUsed/>
    <w:qFormat/>
    <w:rsid w:val="009279AC"/>
    <w:pPr>
      <w:keepNext/>
      <w:keepLines/>
      <w:numPr>
        <w:ilvl w:val="4"/>
        <w:numId w:val="22"/>
      </w:numPr>
      <w:tabs>
        <w:tab w:val="left" w:pos="964"/>
      </w:tabs>
      <w:spacing w:before="360"/>
      <w:outlineLvl w:val="4"/>
    </w:pPr>
    <w:rPr>
      <w:rFonts w:eastAsia="MS Gothic" w:cs="Times New Roman"/>
      <w:b/>
    </w:rPr>
  </w:style>
  <w:style w:type="paragraph" w:styleId="berschrift6">
    <w:name w:val="heading 6"/>
    <w:basedOn w:val="Standard"/>
    <w:next w:val="Standard"/>
    <w:link w:val="berschrift6Zchn"/>
    <w:unhideWhenUsed/>
    <w:qFormat/>
    <w:rsid w:val="009279AC"/>
    <w:pPr>
      <w:keepNext/>
      <w:keepLines/>
      <w:numPr>
        <w:ilvl w:val="5"/>
        <w:numId w:val="22"/>
      </w:numPr>
      <w:spacing w:before="200" w:after="0"/>
      <w:outlineLvl w:val="5"/>
    </w:pPr>
    <w:rPr>
      <w:rFonts w:ascii="Cambria" w:eastAsia="MS Gothic" w:hAnsi="Cambria" w:cs="Times New Roman"/>
      <w:i/>
      <w:iCs/>
      <w:color w:val="243F60"/>
    </w:rPr>
  </w:style>
  <w:style w:type="paragraph" w:styleId="berschrift7">
    <w:name w:val="heading 7"/>
    <w:basedOn w:val="Standard"/>
    <w:next w:val="Standard"/>
    <w:link w:val="berschrift7Zchn"/>
    <w:unhideWhenUsed/>
    <w:qFormat/>
    <w:rsid w:val="009279AC"/>
    <w:pPr>
      <w:keepNext/>
      <w:keepLines/>
      <w:numPr>
        <w:ilvl w:val="6"/>
        <w:numId w:val="22"/>
      </w:numPr>
      <w:spacing w:before="200" w:after="0"/>
      <w:outlineLvl w:val="6"/>
    </w:pPr>
    <w:rPr>
      <w:rFonts w:ascii="Cambria" w:eastAsia="MS Gothic" w:hAnsi="Cambria" w:cs="Times New Roman"/>
      <w:i/>
      <w:iCs/>
      <w:color w:val="404040"/>
    </w:rPr>
  </w:style>
  <w:style w:type="paragraph" w:styleId="berschrift8">
    <w:name w:val="heading 8"/>
    <w:basedOn w:val="Standard"/>
    <w:next w:val="Standard"/>
    <w:link w:val="berschrift8Zchn"/>
    <w:unhideWhenUsed/>
    <w:qFormat/>
    <w:rsid w:val="009279AC"/>
    <w:pPr>
      <w:keepNext/>
      <w:keepLines/>
      <w:numPr>
        <w:ilvl w:val="7"/>
        <w:numId w:val="22"/>
      </w:numPr>
      <w:spacing w:before="200" w:after="0"/>
      <w:outlineLvl w:val="7"/>
    </w:pPr>
    <w:rPr>
      <w:rFonts w:ascii="Cambria" w:eastAsia="MS Gothic" w:hAnsi="Cambria" w:cs="Times New Roman"/>
      <w:color w:val="404040"/>
      <w:sz w:val="20"/>
      <w:szCs w:val="20"/>
    </w:rPr>
  </w:style>
  <w:style w:type="paragraph" w:styleId="berschrift9">
    <w:name w:val="heading 9"/>
    <w:basedOn w:val="Standard"/>
    <w:next w:val="Standard"/>
    <w:link w:val="berschrift9Zchn"/>
    <w:unhideWhenUsed/>
    <w:qFormat/>
    <w:rsid w:val="009279AC"/>
    <w:pPr>
      <w:keepNext/>
      <w:keepLines/>
      <w:numPr>
        <w:ilvl w:val="8"/>
        <w:numId w:val="22"/>
      </w:numPr>
      <w:spacing w:before="200" w:after="0"/>
      <w:outlineLvl w:val="8"/>
    </w:pPr>
    <w:rPr>
      <w:rFonts w:ascii="Cambria" w:eastAsia="MS Gothic" w:hAnsi="Cambria" w:cs="Times New Roman"/>
      <w:i/>
      <w:iCs/>
      <w:color w:val="404040"/>
      <w:sz w:val="20"/>
      <w:szCs w:val="20"/>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Abbildungsverzeichnis">
    <w:name w:val="table of figures"/>
    <w:basedOn w:val="Standard"/>
    <w:next w:val="Standard"/>
    <w:uiPriority w:val="99"/>
    <w:unhideWhenUsed/>
    <w:qFormat/>
    <w:rsid w:val="009279AC"/>
    <w:pPr>
      <w:tabs>
        <w:tab w:val="left" w:pos="1418"/>
        <w:tab w:val="right" w:leader="dot" w:pos="9061"/>
      </w:tabs>
    </w:pPr>
  </w:style>
  <w:style w:type="paragraph" w:customStyle="1" w:styleId="AbbMitRahmen">
    <w:name w:val="AbbMitRahmen"/>
    <w:basedOn w:val="Standard"/>
    <w:next w:val="Standard"/>
    <w:link w:val="AbbMitRahmenZchn"/>
    <w:qFormat/>
    <w:rsid w:val="006E4C6E"/>
    <w:pPr>
      <w:pBdr>
        <w:top w:val="single" w:sz="4" w:space="1" w:color="auto"/>
        <w:left w:val="single" w:sz="4" w:space="4" w:color="auto"/>
        <w:bottom w:val="single" w:sz="4" w:space="1" w:color="auto"/>
        <w:right w:val="single" w:sz="4" w:space="4" w:color="auto"/>
      </w:pBdr>
      <w:spacing w:before="480" w:line="240" w:lineRule="auto"/>
      <w:jc w:val="center"/>
    </w:pPr>
  </w:style>
  <w:style w:type="character" w:customStyle="1" w:styleId="AbbMitRahmenZchn">
    <w:name w:val="AbbMitRahmen Zchn"/>
    <w:basedOn w:val="Absatz-Standardschriftart"/>
    <w:link w:val="AbbMitRahmen"/>
    <w:rsid w:val="006E4C6E"/>
    <w:rPr>
      <w:rFonts w:ascii="Times New Roman" w:eastAsia="Calibri" w:hAnsi="Times New Roman" w:cs="Arial"/>
      <w:kern w:val="0"/>
      <w:sz w:val="24"/>
      <w14:ligatures w14:val="none"/>
    </w:rPr>
  </w:style>
  <w:style w:type="paragraph" w:customStyle="1" w:styleId="Abstract">
    <w:name w:val="Abstract"/>
    <w:rsid w:val="009279AC"/>
    <w:pPr>
      <w:spacing w:after="200" w:line="240" w:lineRule="auto"/>
      <w:ind w:firstLine="272"/>
      <w:jc w:val="both"/>
    </w:pPr>
    <w:rPr>
      <w:rFonts w:ascii="Times New Roman" w:eastAsia="SimSun" w:hAnsi="Times New Roman" w:cs="Times New Roman"/>
      <w:b/>
      <w:bCs/>
      <w:kern w:val="0"/>
      <w:sz w:val="18"/>
      <w:szCs w:val="18"/>
      <w:lang w:val="en-US"/>
      <w14:ligatures w14:val="none"/>
    </w:rPr>
  </w:style>
  <w:style w:type="character" w:customStyle="1" w:styleId="berschrift1Zchn">
    <w:name w:val="Überschrift 1 Zchn"/>
    <w:aliases w:val="Ü 1-MitSeitenumbruch Zchn"/>
    <w:link w:val="berschrift1"/>
    <w:uiPriority w:val="9"/>
    <w:rsid w:val="009279AC"/>
    <w:rPr>
      <w:rFonts w:ascii="Times New Roman" w:eastAsia="MS Gothic" w:hAnsi="Times New Roman" w:cs="Times New Roman"/>
      <w:b/>
      <w:bCs/>
      <w:kern w:val="0"/>
      <w:sz w:val="32"/>
      <w:szCs w:val="28"/>
      <w14:ligatures w14:val="none"/>
    </w:rPr>
  </w:style>
  <w:style w:type="paragraph" w:customStyle="1" w:styleId="Anhang1">
    <w:name w:val="Anhang 1"/>
    <w:basedOn w:val="berschrift1"/>
    <w:rsid w:val="009279AC"/>
    <w:pPr>
      <w:keepLines w:val="0"/>
      <w:pageBreakBefore w:val="0"/>
      <w:numPr>
        <w:numId w:val="2"/>
      </w:numPr>
      <w:tabs>
        <w:tab w:val="clear" w:pos="964"/>
        <w:tab w:val="num" w:pos="360"/>
      </w:tabs>
      <w:suppressAutoHyphens w:val="0"/>
      <w:spacing w:before="200" w:after="60"/>
    </w:pPr>
    <w:rPr>
      <w:rFonts w:ascii="Arial" w:eastAsia="MS Mincho" w:hAnsi="Arial" w:cs="Arial"/>
      <w:kern w:val="32"/>
      <w:szCs w:val="32"/>
      <w:lang w:val="it-IT" w:eastAsia="de-DE"/>
    </w:rPr>
  </w:style>
  <w:style w:type="paragraph" w:customStyle="1" w:styleId="AnhangA1">
    <w:name w:val="Anhang A1"/>
    <w:basedOn w:val="berschrift1"/>
    <w:next w:val="Standard"/>
    <w:qFormat/>
    <w:rsid w:val="009279AC"/>
    <w:pPr>
      <w:numPr>
        <w:numId w:val="3"/>
      </w:numPr>
    </w:pPr>
  </w:style>
  <w:style w:type="paragraph" w:customStyle="1" w:styleId="Aufz1">
    <w:name w:val="Aufz1"/>
    <w:basedOn w:val="Standard"/>
    <w:qFormat/>
    <w:rsid w:val="009279AC"/>
    <w:pPr>
      <w:numPr>
        <w:numId w:val="4"/>
      </w:numPr>
      <w:spacing w:after="0"/>
      <w:contextualSpacing/>
      <w:jc w:val="left"/>
    </w:pPr>
    <w:rPr>
      <w:lang w:val="en-US"/>
    </w:rPr>
  </w:style>
  <w:style w:type="paragraph" w:customStyle="1" w:styleId="Aufz1Num">
    <w:name w:val="Aufz1Num"/>
    <w:basedOn w:val="Aufz1"/>
    <w:qFormat/>
    <w:rsid w:val="009279AC"/>
    <w:pPr>
      <w:ind w:left="714" w:hanging="357"/>
    </w:pPr>
  </w:style>
  <w:style w:type="paragraph" w:styleId="Listenabsatz">
    <w:name w:val="List Paragraph"/>
    <w:aliases w:val="Li1"/>
    <w:basedOn w:val="Standard"/>
    <w:link w:val="ListenabsatzZchn"/>
    <w:uiPriority w:val="34"/>
    <w:qFormat/>
    <w:rsid w:val="009279AC"/>
    <w:pPr>
      <w:ind w:left="720"/>
      <w:contextualSpacing/>
    </w:pPr>
  </w:style>
  <w:style w:type="character" w:customStyle="1" w:styleId="ListenabsatzZchn">
    <w:name w:val="Listenabsatz Zchn"/>
    <w:aliases w:val="Li1 Zchn"/>
    <w:link w:val="Listenabsatz"/>
    <w:uiPriority w:val="34"/>
    <w:rsid w:val="009279AC"/>
    <w:rPr>
      <w:rFonts w:ascii="Times New Roman" w:eastAsia="Calibri" w:hAnsi="Times New Roman" w:cs="Arial"/>
      <w:kern w:val="0"/>
      <w:sz w:val="24"/>
      <w14:ligatures w14:val="none"/>
    </w:rPr>
  </w:style>
  <w:style w:type="paragraph" w:customStyle="1" w:styleId="Aufz2">
    <w:name w:val="Aufz2"/>
    <w:basedOn w:val="Listenabsatz"/>
    <w:link w:val="Aufz2Zchn"/>
    <w:rsid w:val="009279AC"/>
    <w:pPr>
      <w:numPr>
        <w:numId w:val="6"/>
      </w:numPr>
      <w:spacing w:after="0"/>
    </w:pPr>
  </w:style>
  <w:style w:type="character" w:customStyle="1" w:styleId="Aufz2Zchn">
    <w:name w:val="Aufz2 Zchn"/>
    <w:link w:val="Aufz2"/>
    <w:rsid w:val="009279AC"/>
    <w:rPr>
      <w:rFonts w:ascii="Times New Roman" w:eastAsia="Calibri" w:hAnsi="Times New Roman" w:cs="Arial"/>
      <w:kern w:val="0"/>
      <w:sz w:val="24"/>
      <w14:ligatures w14:val="none"/>
    </w:rPr>
  </w:style>
  <w:style w:type="paragraph" w:customStyle="1" w:styleId="Author">
    <w:name w:val="Author"/>
    <w:rsid w:val="009279AC"/>
    <w:pPr>
      <w:spacing w:before="360" w:after="40" w:line="240" w:lineRule="auto"/>
      <w:jc w:val="center"/>
    </w:pPr>
    <w:rPr>
      <w:rFonts w:ascii="Times New Roman" w:eastAsia="SimSun" w:hAnsi="Times New Roman" w:cs="Times New Roman"/>
      <w:noProof/>
      <w:kern w:val="0"/>
      <w:lang w:val="en-US"/>
      <w14:ligatures w14:val="none"/>
    </w:rPr>
  </w:style>
  <w:style w:type="paragraph" w:styleId="Beschriftung">
    <w:name w:val="caption"/>
    <w:basedOn w:val="Standard"/>
    <w:next w:val="Standard"/>
    <w:qFormat/>
    <w:rsid w:val="00AD7D24"/>
    <w:pPr>
      <w:tabs>
        <w:tab w:val="left" w:pos="1134"/>
      </w:tabs>
      <w:spacing w:before="120" w:after="0" w:line="240" w:lineRule="auto"/>
      <w:jc w:val="left"/>
    </w:pPr>
    <w:rPr>
      <w:bCs/>
      <w:szCs w:val="18"/>
    </w:rPr>
  </w:style>
  <w:style w:type="character" w:styleId="BesuchterLink">
    <w:name w:val="FollowedHyperlink"/>
    <w:uiPriority w:val="99"/>
    <w:semiHidden/>
    <w:unhideWhenUsed/>
    <w:rsid w:val="009279AC"/>
    <w:rPr>
      <w:color w:val="800080"/>
      <w:u w:val="single"/>
    </w:rPr>
  </w:style>
  <w:style w:type="paragraph" w:styleId="Textkrper">
    <w:name w:val="Body Text"/>
    <w:basedOn w:val="Standard"/>
    <w:link w:val="TextkrperZchn"/>
    <w:rsid w:val="009279AC"/>
    <w:pPr>
      <w:spacing w:before="120"/>
      <w:jc w:val="center"/>
    </w:pPr>
    <w:rPr>
      <w:rFonts w:eastAsia="Times New Roman" w:cs="Times New Roman"/>
      <w:b/>
      <w:bCs/>
      <w:kern w:val="28"/>
      <w:sz w:val="36"/>
      <w:szCs w:val="20"/>
      <w:lang w:eastAsia="de-DE"/>
    </w:rPr>
  </w:style>
  <w:style w:type="character" w:customStyle="1" w:styleId="TextkrperZchn">
    <w:name w:val="Textkörper Zchn"/>
    <w:link w:val="Textkrper"/>
    <w:rsid w:val="009279AC"/>
    <w:rPr>
      <w:rFonts w:ascii="Times New Roman" w:eastAsia="Times New Roman" w:hAnsi="Times New Roman" w:cs="Times New Roman"/>
      <w:b/>
      <w:bCs/>
      <w:kern w:val="28"/>
      <w:sz w:val="36"/>
      <w:szCs w:val="20"/>
      <w:lang w:eastAsia="de-DE"/>
      <w14:ligatures w14:val="none"/>
    </w:rPr>
  </w:style>
  <w:style w:type="paragraph" w:customStyle="1" w:styleId="bulletlist">
    <w:name w:val="bullet list"/>
    <w:basedOn w:val="Textkrper"/>
    <w:rsid w:val="009279AC"/>
    <w:pPr>
      <w:numPr>
        <w:numId w:val="7"/>
      </w:numPr>
      <w:tabs>
        <w:tab w:val="clear" w:pos="648"/>
        <w:tab w:val="left" w:pos="288"/>
      </w:tabs>
      <w:spacing w:before="0" w:line="228" w:lineRule="auto"/>
      <w:jc w:val="both"/>
    </w:pPr>
    <w:rPr>
      <w:rFonts w:eastAsia="SimSun"/>
      <w:b w:val="0"/>
      <w:bCs w:val="0"/>
      <w:spacing w:val="-1"/>
      <w:kern w:val="0"/>
      <w:sz w:val="20"/>
      <w:lang w:val="x-none" w:eastAsia="x-none"/>
    </w:rPr>
  </w:style>
  <w:style w:type="character" w:customStyle="1" w:styleId="Code">
    <w:name w:val="Code"/>
    <w:qFormat/>
    <w:rsid w:val="009D50AB"/>
    <w:rPr>
      <w:rFonts w:ascii="Courier New" w:hAnsi="Courier New"/>
      <w:sz w:val="24"/>
    </w:rPr>
  </w:style>
  <w:style w:type="paragraph" w:customStyle="1" w:styleId="CodeMitRahmen">
    <w:name w:val="CodeMitRahmen"/>
    <w:basedOn w:val="Standard"/>
    <w:qFormat/>
    <w:rsid w:val="00254BD3"/>
    <w:pPr>
      <w:pBdr>
        <w:top w:val="single" w:sz="4" w:space="1" w:color="auto"/>
        <w:left w:val="single" w:sz="4" w:space="4" w:color="auto"/>
        <w:bottom w:val="single" w:sz="4" w:space="1" w:color="auto"/>
        <w:right w:val="single" w:sz="4" w:space="4" w:color="auto"/>
      </w:pBdr>
      <w:spacing w:line="240" w:lineRule="auto"/>
      <w:jc w:val="left"/>
    </w:pPr>
    <w:rPr>
      <w:rFonts w:ascii="Courier New" w:hAnsi="Courier New"/>
      <w:noProof/>
      <w:lang w:val="en-US"/>
    </w:rPr>
  </w:style>
  <w:style w:type="paragraph" w:customStyle="1" w:styleId="Definition">
    <w:name w:val="Definition"/>
    <w:basedOn w:val="Standard"/>
    <w:next w:val="Standard"/>
    <w:qFormat/>
    <w:rsid w:val="009279AC"/>
    <w:pPr>
      <w:pBdr>
        <w:top w:val="single" w:sz="6" w:space="4" w:color="auto"/>
        <w:left w:val="single" w:sz="6" w:space="4" w:color="auto"/>
        <w:bottom w:val="single" w:sz="6" w:space="4" w:color="auto"/>
        <w:right w:val="single" w:sz="6" w:space="4" w:color="auto"/>
      </w:pBdr>
      <w:shd w:val="pct10" w:color="auto" w:fill="auto"/>
      <w:overflowPunct w:val="0"/>
      <w:autoSpaceDE w:val="0"/>
      <w:autoSpaceDN w:val="0"/>
      <w:adjustRightInd w:val="0"/>
      <w:spacing w:after="180" w:line="280" w:lineRule="exact"/>
      <w:ind w:left="113" w:right="113"/>
      <w:jc w:val="left"/>
      <w:textAlignment w:val="baseline"/>
    </w:pPr>
    <w:rPr>
      <w:rFonts w:eastAsia="Times New Roman" w:cs="Times New Roman"/>
      <w:szCs w:val="20"/>
      <w:lang w:eastAsia="de-DE"/>
    </w:rPr>
  </w:style>
  <w:style w:type="paragraph" w:customStyle="1" w:styleId="equation">
    <w:name w:val="equation"/>
    <w:basedOn w:val="Standard"/>
    <w:rsid w:val="009279AC"/>
    <w:pPr>
      <w:tabs>
        <w:tab w:val="center" w:pos="2520"/>
        <w:tab w:val="right" w:pos="5040"/>
      </w:tabs>
      <w:spacing w:before="240" w:after="240" w:line="216" w:lineRule="auto"/>
      <w:jc w:val="center"/>
    </w:pPr>
    <w:rPr>
      <w:rFonts w:ascii="Symbol" w:eastAsia="SimSun" w:hAnsi="Symbol" w:cs="Symbol"/>
      <w:sz w:val="20"/>
      <w:szCs w:val="20"/>
      <w:lang w:val="en-US"/>
    </w:rPr>
  </w:style>
  <w:style w:type="paragraph" w:customStyle="1" w:styleId="figurecaption">
    <w:name w:val="figure caption"/>
    <w:rsid w:val="009279AC"/>
    <w:pPr>
      <w:numPr>
        <w:numId w:val="8"/>
      </w:numPr>
      <w:tabs>
        <w:tab w:val="left" w:pos="533"/>
      </w:tabs>
      <w:spacing w:before="80" w:after="200" w:line="240" w:lineRule="auto"/>
      <w:jc w:val="both"/>
    </w:pPr>
    <w:rPr>
      <w:rFonts w:ascii="Times New Roman" w:eastAsia="SimSun" w:hAnsi="Times New Roman" w:cs="Times New Roman"/>
      <w:noProof/>
      <w:kern w:val="0"/>
      <w:sz w:val="16"/>
      <w:szCs w:val="16"/>
      <w:lang w:val="en-US"/>
      <w14:ligatures w14:val="none"/>
    </w:rPr>
  </w:style>
  <w:style w:type="paragraph" w:customStyle="1" w:styleId="footnote">
    <w:name w:val="footnote"/>
    <w:rsid w:val="009279AC"/>
    <w:pPr>
      <w:framePr w:hSpace="187" w:vSpace="187" w:wrap="notBeside" w:vAnchor="text" w:hAnchor="page" w:x="6121" w:y="577"/>
      <w:numPr>
        <w:numId w:val="9"/>
      </w:numPr>
      <w:spacing w:after="40" w:line="240" w:lineRule="auto"/>
    </w:pPr>
    <w:rPr>
      <w:rFonts w:ascii="Times New Roman" w:eastAsia="SimSun" w:hAnsi="Times New Roman" w:cs="Times New Roman"/>
      <w:kern w:val="0"/>
      <w:sz w:val="16"/>
      <w:szCs w:val="16"/>
      <w:lang w:val="en-US"/>
      <w14:ligatures w14:val="none"/>
    </w:rPr>
  </w:style>
  <w:style w:type="paragraph" w:styleId="Funotentext">
    <w:name w:val="footnote text"/>
    <w:basedOn w:val="Standard"/>
    <w:link w:val="FunotentextZchn"/>
    <w:unhideWhenUsed/>
    <w:rsid w:val="009279AC"/>
    <w:pPr>
      <w:spacing w:after="0" w:line="240" w:lineRule="auto"/>
    </w:pPr>
    <w:rPr>
      <w:sz w:val="20"/>
      <w:szCs w:val="20"/>
    </w:rPr>
  </w:style>
  <w:style w:type="character" w:customStyle="1" w:styleId="FunotentextZchn">
    <w:name w:val="Fußnotentext Zchn"/>
    <w:link w:val="Funotentext"/>
    <w:rsid w:val="009279AC"/>
    <w:rPr>
      <w:rFonts w:ascii="Times New Roman" w:eastAsia="Calibri" w:hAnsi="Times New Roman" w:cs="Arial"/>
      <w:kern w:val="0"/>
      <w:sz w:val="20"/>
      <w:szCs w:val="20"/>
      <w14:ligatures w14:val="none"/>
    </w:rPr>
  </w:style>
  <w:style w:type="character" w:styleId="Funotenzeichen">
    <w:name w:val="footnote reference"/>
    <w:unhideWhenUsed/>
    <w:rsid w:val="009279AC"/>
    <w:rPr>
      <w:vertAlign w:val="superscript"/>
    </w:rPr>
  </w:style>
  <w:style w:type="paragraph" w:styleId="Fuzeile">
    <w:name w:val="footer"/>
    <w:basedOn w:val="Standard"/>
    <w:link w:val="FuzeileZchn"/>
    <w:unhideWhenUsed/>
    <w:rsid w:val="009279AC"/>
    <w:pPr>
      <w:tabs>
        <w:tab w:val="center" w:pos="4536"/>
        <w:tab w:val="right" w:pos="9072"/>
      </w:tabs>
    </w:pPr>
  </w:style>
  <w:style w:type="character" w:customStyle="1" w:styleId="FuzeileZchn">
    <w:name w:val="Fußzeile Zchn"/>
    <w:basedOn w:val="Absatz-Standardschriftart"/>
    <w:link w:val="Fuzeile"/>
    <w:rsid w:val="009279AC"/>
    <w:rPr>
      <w:rFonts w:ascii="Times New Roman" w:eastAsia="Calibri" w:hAnsi="Times New Roman" w:cs="Arial"/>
      <w:kern w:val="0"/>
      <w:sz w:val="24"/>
      <w14:ligatures w14:val="none"/>
    </w:rPr>
  </w:style>
  <w:style w:type="character" w:styleId="Hervorhebung">
    <w:name w:val="Emphasis"/>
    <w:qFormat/>
    <w:rsid w:val="009279AC"/>
    <w:rPr>
      <w:rFonts w:ascii="Times New Roman" w:hAnsi="Times New Roman"/>
      <w:i/>
      <w:iCs/>
      <w:color w:val="auto"/>
      <w:sz w:val="24"/>
    </w:rPr>
  </w:style>
  <w:style w:type="paragraph" w:styleId="HTMLVorformatiert">
    <w:name w:val="HTML Preformatted"/>
    <w:basedOn w:val="Standard"/>
    <w:link w:val="HTMLVorformatiertZchn"/>
    <w:uiPriority w:val="99"/>
    <w:semiHidden/>
    <w:unhideWhenUsed/>
    <w:rsid w:val="009279A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lang w:eastAsia="de-DE"/>
    </w:rPr>
  </w:style>
  <w:style w:type="character" w:customStyle="1" w:styleId="HTMLVorformatiertZchn">
    <w:name w:val="HTML Vorformatiert Zchn"/>
    <w:link w:val="HTMLVorformatiert"/>
    <w:uiPriority w:val="99"/>
    <w:semiHidden/>
    <w:rsid w:val="009279AC"/>
    <w:rPr>
      <w:rFonts w:ascii="Courier New" w:eastAsia="Times New Roman" w:hAnsi="Courier New" w:cs="Courier New"/>
      <w:kern w:val="0"/>
      <w:sz w:val="20"/>
      <w:szCs w:val="20"/>
      <w:lang w:eastAsia="de-DE"/>
      <w14:ligatures w14:val="none"/>
    </w:rPr>
  </w:style>
  <w:style w:type="character" w:styleId="Hyperlink">
    <w:name w:val="Hyperlink"/>
    <w:uiPriority w:val="99"/>
    <w:unhideWhenUsed/>
    <w:rsid w:val="009279AC"/>
    <w:rPr>
      <w:color w:val="0000FF"/>
      <w:u w:val="single"/>
    </w:rPr>
  </w:style>
  <w:style w:type="paragraph" w:styleId="Inhaltsverzeichnisberschrift">
    <w:name w:val="TOC Heading"/>
    <w:basedOn w:val="berschrift1"/>
    <w:next w:val="Standard"/>
    <w:uiPriority w:val="39"/>
    <w:semiHidden/>
    <w:qFormat/>
    <w:rsid w:val="009279AC"/>
    <w:pPr>
      <w:spacing w:line="276" w:lineRule="auto"/>
      <w:outlineLvl w:val="9"/>
    </w:pPr>
    <w:rPr>
      <w:rFonts w:eastAsiaTheme="majorEastAsia" w:cstheme="majorBidi"/>
      <w:lang w:eastAsia="de-DE"/>
    </w:rPr>
  </w:style>
  <w:style w:type="paragraph" w:customStyle="1" w:styleId="IV-1">
    <w:name w:val="IV-1"/>
    <w:basedOn w:val="Standard"/>
    <w:semiHidden/>
    <w:rsid w:val="009279AC"/>
    <w:pPr>
      <w:tabs>
        <w:tab w:val="left" w:pos="170"/>
      </w:tabs>
    </w:pPr>
    <w:rPr>
      <w:rFonts w:cs="Times New Roman"/>
      <w:szCs w:val="24"/>
    </w:rPr>
  </w:style>
  <w:style w:type="paragraph" w:customStyle="1" w:styleId="IV-2">
    <w:name w:val="IV-2"/>
    <w:basedOn w:val="IV-1"/>
    <w:semiHidden/>
    <w:rsid w:val="009279AC"/>
    <w:pPr>
      <w:tabs>
        <w:tab w:val="left" w:pos="454"/>
      </w:tabs>
      <w:ind w:left="170"/>
    </w:pPr>
  </w:style>
  <w:style w:type="table" w:customStyle="1" w:styleId="JT1">
    <w:name w:val="JT1"/>
    <w:basedOn w:val="NormaleTabelle"/>
    <w:uiPriority w:val="99"/>
    <w:rsid w:val="009279AC"/>
    <w:pPr>
      <w:spacing w:after="0" w:line="200" w:lineRule="exact"/>
      <w:jc w:val="center"/>
    </w:pPr>
    <w:rPr>
      <w:rFonts w:ascii="Times New Roman" w:eastAsia="Times New Roman" w:hAnsi="Times New Roman" w:cs="Times New Roman"/>
      <w:color w:val="000000"/>
      <w:kern w:val="0"/>
      <w:sz w:val="20"/>
      <w:szCs w:val="20"/>
      <w:lang w:eastAsia="de-DE"/>
      <w14:ligatures w14:val="none"/>
    </w:rPr>
    <w:tblPr>
      <w:tblStyleRowBandSize w:val="1"/>
      <w:jc w:val="center"/>
      <w:tblBorders>
        <w:top w:val="single" w:sz="4" w:space="0" w:color="000000"/>
        <w:left w:val="single" w:sz="4" w:space="0" w:color="000000"/>
        <w:bottom w:val="single" w:sz="4" w:space="0" w:color="000000"/>
        <w:right w:val="single" w:sz="4" w:space="0" w:color="000000"/>
      </w:tblBorders>
      <w:tblCellMar>
        <w:top w:w="57" w:type="dxa"/>
        <w:bottom w:w="57" w:type="dxa"/>
      </w:tblCellMar>
    </w:tblPr>
    <w:trPr>
      <w:jc w:val="center"/>
    </w:trPr>
    <w:tblStylePr w:type="firstRow">
      <w:pPr>
        <w:jc w:val="left"/>
      </w:pPr>
      <w:rPr>
        <w:b/>
        <w:sz w:val="20"/>
      </w:rPr>
      <w:tblPr/>
      <w:tcPr>
        <w:shd w:val="clear" w:color="auto" w:fill="808080"/>
        <w:vAlign w:val="center"/>
      </w:tcPr>
    </w:tblStylePr>
    <w:tblStylePr w:type="band1Horz">
      <w:rPr>
        <w:sz w:val="20"/>
      </w:rPr>
    </w:tblStylePr>
    <w:tblStylePr w:type="band2Horz">
      <w:rPr>
        <w:sz w:val="20"/>
      </w:rPr>
      <w:tblPr/>
      <w:tcPr>
        <w:shd w:val="clear" w:color="auto" w:fill="D9D9D9"/>
      </w:tcPr>
    </w:tblStylePr>
  </w:style>
  <w:style w:type="paragraph" w:styleId="KeinLeerraum">
    <w:name w:val="No Spacing"/>
    <w:uiPriority w:val="1"/>
    <w:rsid w:val="009279AC"/>
    <w:pPr>
      <w:pBdr>
        <w:top w:val="single" w:sz="4" w:space="5" w:color="0000FF"/>
        <w:left w:val="single" w:sz="4" w:space="2" w:color="0000FF"/>
        <w:bottom w:val="single" w:sz="4" w:space="5" w:color="0000FF"/>
        <w:right w:val="single" w:sz="4" w:space="2" w:color="0000FF"/>
      </w:pBdr>
      <w:spacing w:before="480" w:after="0" w:line="240" w:lineRule="auto"/>
      <w:jc w:val="center"/>
    </w:pPr>
    <w:rPr>
      <w:rFonts w:ascii="Times New Roman" w:eastAsia="Calibri" w:hAnsi="Times New Roman" w:cs="Arial"/>
      <w:kern w:val="0"/>
      <w:sz w:val="24"/>
      <w14:ligatures w14:val="none"/>
    </w:rPr>
  </w:style>
  <w:style w:type="paragraph" w:customStyle="1" w:styleId="Keywords">
    <w:name w:val="Keywords"/>
    <w:basedOn w:val="Abstract"/>
    <w:qFormat/>
    <w:rsid w:val="009279AC"/>
    <w:pPr>
      <w:spacing w:after="120"/>
      <w:ind w:firstLine="274"/>
    </w:pPr>
    <w:rPr>
      <w:i/>
    </w:rPr>
  </w:style>
  <w:style w:type="paragraph" w:styleId="Kommentartext">
    <w:name w:val="annotation text"/>
    <w:basedOn w:val="Standard"/>
    <w:link w:val="KommentartextZchn"/>
    <w:uiPriority w:val="99"/>
    <w:semiHidden/>
    <w:unhideWhenUsed/>
    <w:rsid w:val="009279AC"/>
    <w:pPr>
      <w:spacing w:line="240" w:lineRule="auto"/>
    </w:pPr>
    <w:rPr>
      <w:sz w:val="20"/>
      <w:szCs w:val="20"/>
    </w:rPr>
  </w:style>
  <w:style w:type="character" w:customStyle="1" w:styleId="KommentartextZchn">
    <w:name w:val="Kommentartext Zchn"/>
    <w:link w:val="Kommentartext"/>
    <w:uiPriority w:val="99"/>
    <w:semiHidden/>
    <w:rsid w:val="009279AC"/>
    <w:rPr>
      <w:rFonts w:ascii="Times New Roman" w:eastAsia="Calibri" w:hAnsi="Times New Roman" w:cs="Arial"/>
      <w:kern w:val="0"/>
      <w:sz w:val="20"/>
      <w:szCs w:val="20"/>
      <w14:ligatures w14:val="none"/>
    </w:rPr>
  </w:style>
  <w:style w:type="paragraph" w:styleId="Kommentarthema">
    <w:name w:val="annotation subject"/>
    <w:basedOn w:val="Kommentartext"/>
    <w:next w:val="Kommentartext"/>
    <w:link w:val="KommentarthemaZchn"/>
    <w:uiPriority w:val="99"/>
    <w:semiHidden/>
    <w:unhideWhenUsed/>
    <w:rsid w:val="009279AC"/>
    <w:rPr>
      <w:b/>
      <w:bCs/>
    </w:rPr>
  </w:style>
  <w:style w:type="character" w:customStyle="1" w:styleId="KommentarthemaZchn">
    <w:name w:val="Kommentarthema Zchn"/>
    <w:link w:val="Kommentarthema"/>
    <w:uiPriority w:val="99"/>
    <w:semiHidden/>
    <w:rsid w:val="009279AC"/>
    <w:rPr>
      <w:rFonts w:ascii="Times New Roman" w:eastAsia="Calibri" w:hAnsi="Times New Roman" w:cs="Arial"/>
      <w:b/>
      <w:bCs/>
      <w:kern w:val="0"/>
      <w:sz w:val="20"/>
      <w:szCs w:val="20"/>
      <w14:ligatures w14:val="none"/>
    </w:rPr>
  </w:style>
  <w:style w:type="character" w:styleId="Kommentarzeichen">
    <w:name w:val="annotation reference"/>
    <w:uiPriority w:val="99"/>
    <w:semiHidden/>
    <w:unhideWhenUsed/>
    <w:rsid w:val="009279AC"/>
    <w:rPr>
      <w:sz w:val="16"/>
      <w:szCs w:val="16"/>
    </w:rPr>
  </w:style>
  <w:style w:type="paragraph" w:styleId="Kopfzeile">
    <w:name w:val="header"/>
    <w:basedOn w:val="Standard"/>
    <w:link w:val="KopfzeileZchn"/>
    <w:uiPriority w:val="99"/>
    <w:semiHidden/>
    <w:qFormat/>
    <w:rsid w:val="009279AC"/>
    <w:pPr>
      <w:pBdr>
        <w:bottom w:val="single" w:sz="4" w:space="1" w:color="auto"/>
      </w:pBdr>
      <w:tabs>
        <w:tab w:val="center" w:pos="4536"/>
        <w:tab w:val="right" w:pos="9072"/>
      </w:tabs>
    </w:pPr>
  </w:style>
  <w:style w:type="character" w:customStyle="1" w:styleId="KopfzeileZchn">
    <w:name w:val="Kopfzeile Zchn"/>
    <w:link w:val="Kopfzeile"/>
    <w:uiPriority w:val="99"/>
    <w:semiHidden/>
    <w:rsid w:val="009279AC"/>
    <w:rPr>
      <w:rFonts w:ascii="Times New Roman" w:eastAsia="Calibri" w:hAnsi="Times New Roman" w:cs="Arial"/>
      <w:kern w:val="0"/>
      <w:sz w:val="24"/>
      <w14:ligatures w14:val="none"/>
    </w:rPr>
  </w:style>
  <w:style w:type="paragraph" w:customStyle="1" w:styleId="LitVerz">
    <w:name w:val="LitVerz"/>
    <w:basedOn w:val="Standard"/>
    <w:qFormat/>
    <w:rsid w:val="009279AC"/>
    <w:pPr>
      <w:spacing w:line="264" w:lineRule="auto"/>
      <w:ind w:left="1985" w:hanging="1985"/>
      <w:jc w:val="left"/>
    </w:pPr>
    <w:rPr>
      <w:rFonts w:cs="Times New Roman"/>
      <w:szCs w:val="24"/>
    </w:rPr>
  </w:style>
  <w:style w:type="character" w:customStyle="1" w:styleId="NichtaufgelsteErwhnung1">
    <w:name w:val="Nicht aufgelöste Erwähnung1"/>
    <w:basedOn w:val="Absatz-Standardschriftart"/>
    <w:uiPriority w:val="99"/>
    <w:semiHidden/>
    <w:unhideWhenUsed/>
    <w:rsid w:val="009279AC"/>
    <w:rPr>
      <w:color w:val="605E5C"/>
      <w:shd w:val="clear" w:color="auto" w:fill="E1DFDD"/>
    </w:rPr>
  </w:style>
  <w:style w:type="paragraph" w:styleId="NurText">
    <w:name w:val="Plain Text"/>
    <w:basedOn w:val="Standard"/>
    <w:link w:val="NurTextZchn"/>
    <w:uiPriority w:val="99"/>
    <w:semiHidden/>
    <w:unhideWhenUsed/>
    <w:rsid w:val="009279AC"/>
    <w:pPr>
      <w:spacing w:after="0" w:line="240" w:lineRule="auto"/>
      <w:jc w:val="left"/>
    </w:pPr>
    <w:rPr>
      <w:rFonts w:ascii="Calibri" w:hAnsi="Calibri"/>
      <w:sz w:val="22"/>
      <w:szCs w:val="21"/>
    </w:rPr>
  </w:style>
  <w:style w:type="character" w:customStyle="1" w:styleId="NurTextZchn">
    <w:name w:val="Nur Text Zchn"/>
    <w:link w:val="NurText"/>
    <w:uiPriority w:val="99"/>
    <w:semiHidden/>
    <w:rsid w:val="009279AC"/>
    <w:rPr>
      <w:rFonts w:ascii="Calibri" w:eastAsia="Calibri" w:hAnsi="Calibri" w:cs="Arial"/>
      <w:kern w:val="0"/>
      <w:szCs w:val="21"/>
      <w14:ligatures w14:val="none"/>
    </w:rPr>
  </w:style>
  <w:style w:type="paragraph" w:customStyle="1" w:styleId="papertitle">
    <w:name w:val="paper title"/>
    <w:rsid w:val="009279AC"/>
    <w:pPr>
      <w:spacing w:after="120" w:line="240" w:lineRule="auto"/>
      <w:jc w:val="center"/>
    </w:pPr>
    <w:rPr>
      <w:rFonts w:ascii="Times New Roman" w:eastAsia="MS Mincho" w:hAnsi="Times New Roman" w:cs="Times New Roman"/>
      <w:noProof/>
      <w:kern w:val="0"/>
      <w:sz w:val="48"/>
      <w:szCs w:val="48"/>
      <w:lang w:val="en-US"/>
      <w14:ligatures w14:val="none"/>
    </w:rPr>
  </w:style>
  <w:style w:type="character" w:styleId="Platzhaltertext">
    <w:name w:val="Placeholder Text"/>
    <w:uiPriority w:val="99"/>
    <w:semiHidden/>
    <w:rsid w:val="009279AC"/>
    <w:rPr>
      <w:color w:val="808080"/>
    </w:rPr>
  </w:style>
  <w:style w:type="paragraph" w:customStyle="1" w:styleId="references">
    <w:name w:val="references"/>
    <w:rsid w:val="009279AC"/>
    <w:pPr>
      <w:numPr>
        <w:numId w:val="11"/>
      </w:numPr>
      <w:spacing w:after="50" w:line="180" w:lineRule="exact"/>
      <w:jc w:val="both"/>
    </w:pPr>
    <w:rPr>
      <w:rFonts w:ascii="Times New Roman" w:eastAsia="MS Mincho" w:hAnsi="Times New Roman" w:cs="Times New Roman"/>
      <w:noProof/>
      <w:kern w:val="0"/>
      <w:sz w:val="16"/>
      <w:szCs w:val="16"/>
      <w:lang w:val="en-US"/>
      <w14:ligatures w14:val="none"/>
    </w:rPr>
  </w:style>
  <w:style w:type="character" w:styleId="SchwacheHervorhebung">
    <w:name w:val="Subtle Emphasis"/>
    <w:uiPriority w:val="19"/>
    <w:rsid w:val="009279AC"/>
    <w:rPr>
      <w:i/>
      <w:iCs/>
      <w:color w:val="808080"/>
    </w:rPr>
  </w:style>
  <w:style w:type="paragraph" w:customStyle="1" w:styleId="sponsors">
    <w:name w:val="sponsors"/>
    <w:rsid w:val="009279AC"/>
    <w:pPr>
      <w:framePr w:wrap="auto" w:hAnchor="text" w:x="615" w:y="2239"/>
      <w:pBdr>
        <w:top w:val="single" w:sz="4" w:space="2" w:color="auto"/>
      </w:pBdr>
      <w:spacing w:after="0" w:line="240" w:lineRule="auto"/>
      <w:ind w:firstLine="288"/>
    </w:pPr>
    <w:rPr>
      <w:rFonts w:ascii="Times New Roman" w:eastAsia="SimSun" w:hAnsi="Times New Roman" w:cs="Times New Roman"/>
      <w:kern w:val="0"/>
      <w:sz w:val="16"/>
      <w:szCs w:val="16"/>
      <w:lang w:val="en-US"/>
      <w14:ligatures w14:val="none"/>
    </w:rPr>
  </w:style>
  <w:style w:type="paragraph" w:styleId="Sprechblasentext">
    <w:name w:val="Balloon Text"/>
    <w:basedOn w:val="Standard"/>
    <w:link w:val="SprechblasentextZchn"/>
    <w:uiPriority w:val="99"/>
    <w:semiHidden/>
    <w:unhideWhenUsed/>
    <w:rsid w:val="009279AC"/>
    <w:rPr>
      <w:rFonts w:ascii="Tahoma" w:hAnsi="Tahoma" w:cs="Tahoma"/>
      <w:sz w:val="16"/>
      <w:szCs w:val="16"/>
    </w:rPr>
  </w:style>
  <w:style w:type="character" w:customStyle="1" w:styleId="SprechblasentextZchn">
    <w:name w:val="Sprechblasentext Zchn"/>
    <w:link w:val="Sprechblasentext"/>
    <w:uiPriority w:val="99"/>
    <w:semiHidden/>
    <w:rsid w:val="009279AC"/>
    <w:rPr>
      <w:rFonts w:ascii="Tahoma" w:eastAsia="Calibri" w:hAnsi="Tahoma" w:cs="Tahoma"/>
      <w:kern w:val="0"/>
      <w:sz w:val="16"/>
      <w:szCs w:val="16"/>
      <w14:ligatures w14:val="none"/>
    </w:rPr>
  </w:style>
  <w:style w:type="paragraph" w:styleId="StandardWeb">
    <w:name w:val="Normal (Web)"/>
    <w:basedOn w:val="Standard"/>
    <w:uiPriority w:val="99"/>
    <w:unhideWhenUsed/>
    <w:rsid w:val="009279AC"/>
    <w:pPr>
      <w:spacing w:before="100" w:beforeAutospacing="1" w:after="100" w:afterAutospacing="1" w:line="240" w:lineRule="auto"/>
      <w:jc w:val="left"/>
    </w:pPr>
    <w:rPr>
      <w:rFonts w:eastAsia="Times New Roman" w:cs="Times New Roman"/>
      <w:szCs w:val="24"/>
      <w:lang w:eastAsia="de-DE"/>
    </w:rPr>
  </w:style>
  <w:style w:type="table" w:customStyle="1" w:styleId="TabellemithellemGitternetz1">
    <w:name w:val="Tabelle mit hellem Gitternetz1"/>
    <w:basedOn w:val="NormaleTabelle"/>
    <w:uiPriority w:val="40"/>
    <w:rsid w:val="009279AC"/>
    <w:pPr>
      <w:spacing w:after="0" w:line="240" w:lineRule="auto"/>
    </w:pPr>
    <w:rPr>
      <w:rFonts w:ascii="Calibri" w:eastAsia="Calibri" w:hAnsi="Calibri" w:cs="Arial"/>
      <w:kern w:val="0"/>
      <w:sz w:val="20"/>
      <w:szCs w:val="20"/>
      <w:lang w:eastAsia="de-DE"/>
      <w14:ligatures w14:val="none"/>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styleId="TabelleRaster4">
    <w:name w:val="Table Grid 4"/>
    <w:basedOn w:val="NormaleTabelle"/>
    <w:rsid w:val="009279AC"/>
    <w:pPr>
      <w:spacing w:after="0" w:line="240" w:lineRule="auto"/>
    </w:pPr>
    <w:rPr>
      <w:rFonts w:ascii="Times New Roman" w:eastAsia="Times New Roman" w:hAnsi="Times New Roman" w:cs="Times New Roman"/>
      <w:kern w:val="0"/>
      <w:sz w:val="20"/>
      <w:szCs w:val="20"/>
      <w:lang w:eastAsia="de-DE"/>
      <w14:ligatures w14:val="none"/>
    </w:rPr>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ellenraster">
    <w:name w:val="Table Grid"/>
    <w:basedOn w:val="NormaleTabelle"/>
    <w:uiPriority w:val="59"/>
    <w:rsid w:val="009279AC"/>
    <w:pPr>
      <w:spacing w:after="0" w:line="240" w:lineRule="auto"/>
    </w:pPr>
    <w:rPr>
      <w:rFonts w:ascii="Calibri" w:eastAsia="Calibri" w:hAnsi="Calibri" w:cs="Arial"/>
      <w:kern w:val="0"/>
      <w:sz w:val="20"/>
      <w:szCs w:val="20"/>
      <w:lang w:eastAsia="de-DE"/>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colhead">
    <w:name w:val="table col head"/>
    <w:basedOn w:val="Standard"/>
    <w:rsid w:val="009279AC"/>
    <w:pPr>
      <w:spacing w:after="0" w:line="240" w:lineRule="auto"/>
      <w:jc w:val="center"/>
    </w:pPr>
    <w:rPr>
      <w:rFonts w:eastAsia="SimSun" w:cs="Times New Roman"/>
      <w:b/>
      <w:bCs/>
      <w:sz w:val="16"/>
      <w:szCs w:val="16"/>
      <w:lang w:val="en-US"/>
    </w:rPr>
  </w:style>
  <w:style w:type="paragraph" w:customStyle="1" w:styleId="tablecolsubhead">
    <w:name w:val="table col subhead"/>
    <w:basedOn w:val="tablecolhead"/>
    <w:rsid w:val="009279AC"/>
    <w:rPr>
      <w:i/>
      <w:iCs/>
      <w:sz w:val="15"/>
      <w:szCs w:val="15"/>
    </w:rPr>
  </w:style>
  <w:style w:type="paragraph" w:customStyle="1" w:styleId="tablecopy">
    <w:name w:val="table copy"/>
    <w:rsid w:val="009279AC"/>
    <w:pPr>
      <w:spacing w:after="0" w:line="240" w:lineRule="auto"/>
      <w:jc w:val="both"/>
    </w:pPr>
    <w:rPr>
      <w:rFonts w:ascii="Times New Roman" w:eastAsia="SimSun" w:hAnsi="Times New Roman" w:cs="Times New Roman"/>
      <w:noProof/>
      <w:kern w:val="0"/>
      <w:sz w:val="16"/>
      <w:szCs w:val="16"/>
      <w:lang w:val="en-US"/>
      <w14:ligatures w14:val="none"/>
    </w:rPr>
  </w:style>
  <w:style w:type="paragraph" w:customStyle="1" w:styleId="tablefootnote">
    <w:name w:val="table footnote"/>
    <w:rsid w:val="009279AC"/>
    <w:pPr>
      <w:numPr>
        <w:numId w:val="12"/>
      </w:numPr>
      <w:spacing w:before="60" w:after="30" w:line="240" w:lineRule="auto"/>
      <w:jc w:val="right"/>
    </w:pPr>
    <w:rPr>
      <w:rFonts w:ascii="Times New Roman" w:eastAsia="SimSun" w:hAnsi="Times New Roman" w:cs="Times New Roman"/>
      <w:kern w:val="0"/>
      <w:sz w:val="12"/>
      <w:szCs w:val="12"/>
      <w:lang w:val="en-US"/>
      <w14:ligatures w14:val="none"/>
    </w:rPr>
  </w:style>
  <w:style w:type="paragraph" w:customStyle="1" w:styleId="tablehead">
    <w:name w:val="table head"/>
    <w:rsid w:val="009279AC"/>
    <w:pPr>
      <w:numPr>
        <w:numId w:val="13"/>
      </w:numPr>
      <w:spacing w:before="240" w:after="120" w:line="216" w:lineRule="auto"/>
      <w:jc w:val="center"/>
    </w:pPr>
    <w:rPr>
      <w:rFonts w:ascii="Times New Roman" w:eastAsia="SimSun" w:hAnsi="Times New Roman" w:cs="Times New Roman"/>
      <w:smallCaps/>
      <w:noProof/>
      <w:kern w:val="0"/>
      <w:sz w:val="16"/>
      <w:szCs w:val="16"/>
      <w:lang w:val="en-US"/>
      <w14:ligatures w14:val="none"/>
    </w:rPr>
  </w:style>
  <w:style w:type="paragraph" w:customStyle="1" w:styleId="TabStandard">
    <w:name w:val="TabStandard"/>
    <w:basedOn w:val="Standard"/>
    <w:link w:val="TabStandardZchn"/>
    <w:qFormat/>
    <w:rsid w:val="009279AC"/>
    <w:pPr>
      <w:widowControl w:val="0"/>
      <w:suppressAutoHyphens/>
      <w:spacing w:before="80" w:after="80" w:line="280" w:lineRule="exact"/>
      <w:jc w:val="left"/>
    </w:pPr>
    <w:rPr>
      <w:rFonts w:eastAsia="Times New Roman" w:cs="Times New Roman"/>
      <w:kern w:val="28"/>
      <w:szCs w:val="20"/>
      <w:lang w:eastAsia="de-DE"/>
    </w:rPr>
  </w:style>
  <w:style w:type="character" w:customStyle="1" w:styleId="TabStandardZchn">
    <w:name w:val="TabStandard Zchn"/>
    <w:link w:val="TabStandard"/>
    <w:rsid w:val="009279AC"/>
    <w:rPr>
      <w:rFonts w:ascii="Times New Roman" w:eastAsia="Times New Roman" w:hAnsi="Times New Roman" w:cs="Times New Roman"/>
      <w:kern w:val="28"/>
      <w:sz w:val="24"/>
      <w:szCs w:val="20"/>
      <w:lang w:eastAsia="de-DE"/>
      <w14:ligatures w14:val="none"/>
    </w:rPr>
  </w:style>
  <w:style w:type="paragraph" w:styleId="Titel">
    <w:name w:val="Title"/>
    <w:basedOn w:val="Standard"/>
    <w:next w:val="Standard"/>
    <w:link w:val="TitelZchn"/>
    <w:uiPriority w:val="10"/>
    <w:qFormat/>
    <w:rsid w:val="009279AC"/>
    <w:pPr>
      <w:pBdr>
        <w:top w:val="single" w:sz="4" w:space="1" w:color="auto"/>
        <w:left w:val="single" w:sz="4" w:space="4" w:color="auto"/>
        <w:bottom w:val="single" w:sz="4" w:space="1" w:color="auto"/>
        <w:right w:val="single" w:sz="4" w:space="4" w:color="auto"/>
      </w:pBdr>
      <w:spacing w:after="0"/>
      <w:contextualSpacing/>
      <w:jc w:val="center"/>
    </w:pPr>
    <w:rPr>
      <w:rFonts w:eastAsia="MS Gothic" w:cs="Times New Roman"/>
      <w:b/>
      <w:i/>
      <w:spacing w:val="-10"/>
      <w:kern w:val="28"/>
      <w:sz w:val="48"/>
      <w:szCs w:val="56"/>
    </w:rPr>
  </w:style>
  <w:style w:type="character" w:customStyle="1" w:styleId="TitelZchn">
    <w:name w:val="Titel Zchn"/>
    <w:link w:val="Titel"/>
    <w:uiPriority w:val="10"/>
    <w:rsid w:val="009279AC"/>
    <w:rPr>
      <w:rFonts w:ascii="Times New Roman" w:eastAsia="MS Gothic" w:hAnsi="Times New Roman" w:cs="Times New Roman"/>
      <w:b/>
      <w:i/>
      <w:spacing w:val="-10"/>
      <w:kern w:val="28"/>
      <w:sz w:val="48"/>
      <w:szCs w:val="56"/>
      <w14:ligatures w14:val="none"/>
    </w:rPr>
  </w:style>
  <w:style w:type="paragraph" w:customStyle="1" w:styleId="kursiv">
    <w:name w:val="Ü_kursiv"/>
    <w:basedOn w:val="Standard"/>
    <w:semiHidden/>
    <w:rsid w:val="009279AC"/>
    <w:pPr>
      <w:spacing w:before="360"/>
    </w:pPr>
    <w:rPr>
      <w:rFonts w:cs="Times New Roman"/>
      <w:i/>
      <w:szCs w:val="24"/>
    </w:rPr>
  </w:style>
  <w:style w:type="paragraph" w:customStyle="1" w:styleId="0">
    <w:name w:val="Ü0"/>
    <w:basedOn w:val="Standard"/>
    <w:link w:val="0Zchn"/>
    <w:semiHidden/>
    <w:rsid w:val="009279AC"/>
    <w:pPr>
      <w:spacing w:before="120" w:after="0"/>
    </w:pPr>
    <w:rPr>
      <w:rFonts w:ascii="Arial" w:hAnsi="Arial"/>
    </w:rPr>
  </w:style>
  <w:style w:type="character" w:customStyle="1" w:styleId="0Zchn">
    <w:name w:val="Ü0 Zchn"/>
    <w:link w:val="0"/>
    <w:semiHidden/>
    <w:rsid w:val="009279AC"/>
    <w:rPr>
      <w:rFonts w:ascii="Arial" w:eastAsia="Calibri" w:hAnsi="Arial" w:cs="Arial"/>
      <w:kern w:val="0"/>
      <w:sz w:val="24"/>
      <w14:ligatures w14:val="none"/>
    </w:rPr>
  </w:style>
  <w:style w:type="paragraph" w:customStyle="1" w:styleId="0-Blau">
    <w:name w:val="Ü0-Blau"/>
    <w:basedOn w:val="0"/>
    <w:semiHidden/>
    <w:rsid w:val="009279AC"/>
    <w:rPr>
      <w:color w:val="0000FF"/>
    </w:rPr>
  </w:style>
  <w:style w:type="paragraph" w:customStyle="1" w:styleId="1-OhneSeitenumbruch">
    <w:name w:val="Ü1-OhneSeitenumbruch"/>
    <w:basedOn w:val="berschrift1"/>
    <w:next w:val="Standard"/>
    <w:link w:val="1-OhneSeitenumbruchZchn"/>
    <w:qFormat/>
    <w:rsid w:val="009279AC"/>
    <w:pPr>
      <w:pageBreakBefore w:val="0"/>
      <w:spacing w:before="720"/>
    </w:pPr>
  </w:style>
  <w:style w:type="character" w:customStyle="1" w:styleId="1-OhneSeitenumbruchZchn">
    <w:name w:val="Ü1-OhneSeitenumbruch Zchn"/>
    <w:link w:val="1-OhneSeitenumbruch"/>
    <w:rsid w:val="009279AC"/>
    <w:rPr>
      <w:rFonts w:ascii="Times New Roman" w:eastAsia="MS Gothic" w:hAnsi="Times New Roman" w:cs="Times New Roman"/>
      <w:b/>
      <w:bCs/>
      <w:kern w:val="0"/>
      <w:sz w:val="32"/>
      <w:szCs w:val="28"/>
      <w14:ligatures w14:val="none"/>
    </w:rPr>
  </w:style>
  <w:style w:type="character" w:customStyle="1" w:styleId="berschrift2Zchn">
    <w:name w:val="Überschrift 2 Zchn"/>
    <w:aliases w:val="Ü2 Zchn"/>
    <w:link w:val="berschrift2"/>
    <w:rsid w:val="00BD43D5"/>
    <w:rPr>
      <w:rFonts w:ascii="Times New Roman" w:eastAsia="MS Gothic" w:hAnsi="Times New Roman" w:cs="Times New Roman"/>
      <w:b/>
      <w:bCs/>
      <w:kern w:val="0"/>
      <w:sz w:val="28"/>
      <w:szCs w:val="26"/>
      <w14:ligatures w14:val="none"/>
    </w:rPr>
  </w:style>
  <w:style w:type="character" w:customStyle="1" w:styleId="berschrift3Zchn">
    <w:name w:val="Überschrift 3 Zchn"/>
    <w:aliases w:val="Ü3 Zchn"/>
    <w:link w:val="berschrift3"/>
    <w:rsid w:val="009279AC"/>
    <w:rPr>
      <w:rFonts w:ascii="Times New Roman" w:eastAsia="MS Gothic" w:hAnsi="Times New Roman" w:cs="Times New Roman"/>
      <w:b/>
      <w:bCs/>
      <w:kern w:val="0"/>
      <w:sz w:val="24"/>
      <w14:ligatures w14:val="none"/>
    </w:rPr>
  </w:style>
  <w:style w:type="character" w:customStyle="1" w:styleId="berschrift4Zchn">
    <w:name w:val="Überschrift 4 Zchn"/>
    <w:aliases w:val="Ü4 Zchn"/>
    <w:link w:val="berschrift4"/>
    <w:rsid w:val="009279AC"/>
    <w:rPr>
      <w:rFonts w:ascii="Times New Roman" w:eastAsia="MS Gothic" w:hAnsi="Times New Roman" w:cs="Times New Roman"/>
      <w:b/>
      <w:bCs/>
      <w:iCs/>
      <w:kern w:val="0"/>
      <w:sz w:val="24"/>
      <w14:ligatures w14:val="none"/>
    </w:rPr>
  </w:style>
  <w:style w:type="character" w:customStyle="1" w:styleId="berschrift5Zchn">
    <w:name w:val="Überschrift 5 Zchn"/>
    <w:aliases w:val="Ü5 Zchn"/>
    <w:link w:val="berschrift5"/>
    <w:rsid w:val="009279AC"/>
    <w:rPr>
      <w:rFonts w:ascii="Times New Roman" w:eastAsia="MS Gothic" w:hAnsi="Times New Roman" w:cs="Times New Roman"/>
      <w:b/>
      <w:kern w:val="0"/>
      <w:sz w:val="24"/>
      <w14:ligatures w14:val="none"/>
    </w:rPr>
  </w:style>
  <w:style w:type="character" w:customStyle="1" w:styleId="berschrift6Zchn">
    <w:name w:val="Überschrift 6 Zchn"/>
    <w:link w:val="berschrift6"/>
    <w:rsid w:val="009279AC"/>
    <w:rPr>
      <w:rFonts w:ascii="Cambria" w:eastAsia="MS Gothic" w:hAnsi="Cambria" w:cs="Times New Roman"/>
      <w:i/>
      <w:iCs/>
      <w:color w:val="243F60"/>
      <w:kern w:val="0"/>
      <w:sz w:val="24"/>
      <w14:ligatures w14:val="none"/>
    </w:rPr>
  </w:style>
  <w:style w:type="character" w:customStyle="1" w:styleId="berschrift7Zchn">
    <w:name w:val="Überschrift 7 Zchn"/>
    <w:link w:val="berschrift7"/>
    <w:rsid w:val="009279AC"/>
    <w:rPr>
      <w:rFonts w:ascii="Cambria" w:eastAsia="MS Gothic" w:hAnsi="Cambria" w:cs="Times New Roman"/>
      <w:i/>
      <w:iCs/>
      <w:color w:val="404040"/>
      <w:kern w:val="0"/>
      <w:sz w:val="24"/>
      <w14:ligatures w14:val="none"/>
    </w:rPr>
  </w:style>
  <w:style w:type="character" w:customStyle="1" w:styleId="berschrift8Zchn">
    <w:name w:val="Überschrift 8 Zchn"/>
    <w:link w:val="berschrift8"/>
    <w:rsid w:val="009279AC"/>
    <w:rPr>
      <w:rFonts w:ascii="Cambria" w:eastAsia="MS Gothic" w:hAnsi="Cambria" w:cs="Times New Roman"/>
      <w:color w:val="404040"/>
      <w:kern w:val="0"/>
      <w:sz w:val="20"/>
      <w:szCs w:val="20"/>
      <w14:ligatures w14:val="none"/>
    </w:rPr>
  </w:style>
  <w:style w:type="character" w:customStyle="1" w:styleId="berschrift9Zchn">
    <w:name w:val="Überschrift 9 Zchn"/>
    <w:link w:val="berschrift9"/>
    <w:rsid w:val="009279AC"/>
    <w:rPr>
      <w:rFonts w:ascii="Cambria" w:eastAsia="MS Gothic" w:hAnsi="Cambria" w:cs="Times New Roman"/>
      <w:i/>
      <w:iCs/>
      <w:color w:val="404040"/>
      <w:kern w:val="0"/>
      <w:sz w:val="20"/>
      <w:szCs w:val="20"/>
      <w14:ligatures w14:val="none"/>
    </w:rPr>
  </w:style>
  <w:style w:type="paragraph" w:styleId="Untertitel">
    <w:name w:val="Subtitle"/>
    <w:basedOn w:val="Standard"/>
    <w:next w:val="Standard"/>
    <w:link w:val="UntertitelZchn"/>
    <w:uiPriority w:val="11"/>
    <w:qFormat/>
    <w:rsid w:val="009279AC"/>
    <w:pPr>
      <w:numPr>
        <w:ilvl w:val="1"/>
      </w:numPr>
      <w:spacing w:before="240" w:after="240"/>
      <w:jc w:val="center"/>
    </w:pPr>
    <w:rPr>
      <w:rFonts w:eastAsia="MS Gothic" w:cs="Times New Roman"/>
      <w:b/>
      <w:iCs/>
      <w:spacing w:val="15"/>
      <w:sz w:val="28"/>
      <w:szCs w:val="24"/>
    </w:rPr>
  </w:style>
  <w:style w:type="character" w:customStyle="1" w:styleId="UntertitelZchn">
    <w:name w:val="Untertitel Zchn"/>
    <w:link w:val="Untertitel"/>
    <w:uiPriority w:val="11"/>
    <w:rsid w:val="009279AC"/>
    <w:rPr>
      <w:rFonts w:ascii="Times New Roman" w:eastAsia="MS Gothic" w:hAnsi="Times New Roman" w:cs="Times New Roman"/>
      <w:b/>
      <w:iCs/>
      <w:spacing w:val="15"/>
      <w:kern w:val="0"/>
      <w:sz w:val="28"/>
      <w:szCs w:val="24"/>
      <w14:ligatures w14:val="none"/>
    </w:rPr>
  </w:style>
  <w:style w:type="paragraph" w:customStyle="1" w:styleId="Z">
    <w:name w:val="ÜZ"/>
    <w:aliases w:val="Zwischenüberschrift"/>
    <w:basedOn w:val="Standard"/>
    <w:next w:val="Standard"/>
    <w:link w:val="ZZchn"/>
    <w:semiHidden/>
    <w:rsid w:val="009279AC"/>
    <w:pPr>
      <w:pBdr>
        <w:bottom w:val="dotted" w:sz="4" w:space="1" w:color="4F81BD"/>
      </w:pBdr>
      <w:spacing w:before="120" w:after="0"/>
    </w:pPr>
    <w:rPr>
      <w:rFonts w:ascii="Calibri Light" w:hAnsi="Calibri Light"/>
      <w:color w:val="4F81BD"/>
    </w:rPr>
  </w:style>
  <w:style w:type="character" w:customStyle="1" w:styleId="ZZchn">
    <w:name w:val="ÜZ Zchn"/>
    <w:aliases w:val="Zwischenüberschrift Zchn"/>
    <w:link w:val="Z"/>
    <w:semiHidden/>
    <w:rsid w:val="009279AC"/>
    <w:rPr>
      <w:rFonts w:ascii="Calibri Light" w:eastAsia="Calibri" w:hAnsi="Calibri Light" w:cs="Arial"/>
      <w:color w:val="4F81BD"/>
      <w:kern w:val="0"/>
      <w:sz w:val="24"/>
      <w14:ligatures w14:val="none"/>
    </w:rPr>
  </w:style>
  <w:style w:type="paragraph" w:styleId="Verzeichnis1">
    <w:name w:val="toc 1"/>
    <w:aliases w:val="Anhangverzeichnis"/>
    <w:basedOn w:val="Standard"/>
    <w:next w:val="Standard"/>
    <w:autoRedefine/>
    <w:uiPriority w:val="39"/>
    <w:qFormat/>
    <w:rsid w:val="009279AC"/>
    <w:pPr>
      <w:spacing w:before="60" w:after="0"/>
      <w:jc w:val="left"/>
    </w:pPr>
    <w:rPr>
      <w:rFonts w:cs="Times New Roman"/>
      <w:b/>
      <w:bCs/>
      <w:szCs w:val="28"/>
    </w:rPr>
  </w:style>
  <w:style w:type="paragraph" w:styleId="Verzeichnis2">
    <w:name w:val="toc 2"/>
    <w:basedOn w:val="Standard"/>
    <w:next w:val="Standard"/>
    <w:autoRedefine/>
    <w:uiPriority w:val="39"/>
    <w:qFormat/>
    <w:rsid w:val="002247F7"/>
    <w:pPr>
      <w:tabs>
        <w:tab w:val="left" w:pos="720"/>
        <w:tab w:val="right" w:leader="dot" w:pos="9060"/>
      </w:tabs>
      <w:spacing w:after="0"/>
      <w:jc w:val="left"/>
    </w:pPr>
    <w:rPr>
      <w:rFonts w:cs="Times New Roman"/>
      <w:bCs/>
      <w:szCs w:val="24"/>
    </w:rPr>
  </w:style>
  <w:style w:type="paragraph" w:styleId="Verzeichnis3">
    <w:name w:val="toc 3"/>
    <w:basedOn w:val="Standard"/>
    <w:next w:val="Standard"/>
    <w:autoRedefine/>
    <w:uiPriority w:val="39"/>
    <w:qFormat/>
    <w:rsid w:val="009279AC"/>
    <w:pPr>
      <w:spacing w:after="0"/>
      <w:ind w:left="240"/>
      <w:jc w:val="left"/>
    </w:pPr>
    <w:rPr>
      <w:rFonts w:cs="Times New Roman"/>
      <w:sz w:val="20"/>
      <w:szCs w:val="24"/>
    </w:rPr>
  </w:style>
  <w:style w:type="paragraph" w:styleId="Verzeichnis4">
    <w:name w:val="toc 4"/>
    <w:basedOn w:val="Standard"/>
    <w:next w:val="Standard"/>
    <w:autoRedefine/>
    <w:uiPriority w:val="39"/>
    <w:semiHidden/>
    <w:qFormat/>
    <w:rsid w:val="009279AC"/>
    <w:pPr>
      <w:spacing w:after="0"/>
      <w:ind w:left="480"/>
      <w:jc w:val="left"/>
    </w:pPr>
    <w:rPr>
      <w:rFonts w:cs="Times New Roman"/>
      <w:sz w:val="20"/>
      <w:szCs w:val="24"/>
    </w:rPr>
  </w:style>
  <w:style w:type="paragraph" w:styleId="Verzeichnis5">
    <w:name w:val="toc 5"/>
    <w:basedOn w:val="Standard"/>
    <w:next w:val="Standard"/>
    <w:autoRedefine/>
    <w:uiPriority w:val="39"/>
    <w:semiHidden/>
    <w:qFormat/>
    <w:rsid w:val="009279AC"/>
    <w:pPr>
      <w:spacing w:after="0"/>
      <w:ind w:left="720"/>
      <w:jc w:val="left"/>
    </w:pPr>
    <w:rPr>
      <w:rFonts w:cs="Times New Roman"/>
      <w:sz w:val="20"/>
      <w:szCs w:val="24"/>
    </w:rPr>
  </w:style>
  <w:style w:type="paragraph" w:styleId="Verzeichnis6">
    <w:name w:val="toc 6"/>
    <w:basedOn w:val="Standard"/>
    <w:next w:val="Standard"/>
    <w:autoRedefine/>
    <w:uiPriority w:val="39"/>
    <w:semiHidden/>
    <w:rsid w:val="009279AC"/>
    <w:pPr>
      <w:spacing w:after="0"/>
      <w:ind w:left="960"/>
      <w:jc w:val="left"/>
    </w:pPr>
    <w:rPr>
      <w:rFonts w:ascii="Calibri" w:hAnsi="Calibri" w:cs="Times New Roman"/>
      <w:sz w:val="20"/>
      <w:szCs w:val="24"/>
    </w:rPr>
  </w:style>
  <w:style w:type="paragraph" w:styleId="Verzeichnis7">
    <w:name w:val="toc 7"/>
    <w:basedOn w:val="Standard"/>
    <w:next w:val="Standard"/>
    <w:autoRedefine/>
    <w:uiPriority w:val="39"/>
    <w:semiHidden/>
    <w:rsid w:val="009279AC"/>
    <w:pPr>
      <w:spacing w:after="0"/>
      <w:ind w:left="1200"/>
      <w:jc w:val="left"/>
    </w:pPr>
    <w:rPr>
      <w:rFonts w:ascii="Calibri" w:hAnsi="Calibri" w:cs="Times New Roman"/>
      <w:sz w:val="20"/>
      <w:szCs w:val="24"/>
    </w:rPr>
  </w:style>
  <w:style w:type="paragraph" w:styleId="Verzeichnis8">
    <w:name w:val="toc 8"/>
    <w:basedOn w:val="Standard"/>
    <w:next w:val="Standard"/>
    <w:autoRedefine/>
    <w:uiPriority w:val="39"/>
    <w:semiHidden/>
    <w:rsid w:val="009279AC"/>
    <w:pPr>
      <w:spacing w:after="0"/>
      <w:ind w:left="1440"/>
      <w:jc w:val="left"/>
    </w:pPr>
    <w:rPr>
      <w:rFonts w:ascii="Calibri" w:hAnsi="Calibri" w:cs="Times New Roman"/>
      <w:sz w:val="20"/>
      <w:szCs w:val="24"/>
    </w:rPr>
  </w:style>
  <w:style w:type="paragraph" w:styleId="Verzeichnis9">
    <w:name w:val="toc 9"/>
    <w:basedOn w:val="Standard"/>
    <w:next w:val="Standard"/>
    <w:autoRedefine/>
    <w:uiPriority w:val="39"/>
    <w:semiHidden/>
    <w:rsid w:val="009279AC"/>
    <w:pPr>
      <w:spacing w:after="0"/>
      <w:ind w:left="1680"/>
      <w:jc w:val="left"/>
    </w:pPr>
    <w:rPr>
      <w:rFonts w:ascii="Calibri" w:hAnsi="Calibri" w:cs="Times New Roman"/>
      <w:sz w:val="20"/>
      <w:szCs w:val="24"/>
    </w:rPr>
  </w:style>
  <w:style w:type="table" w:customStyle="1" w:styleId="zuTabStandard">
    <w:name w:val="zuTabStandard"/>
    <w:basedOn w:val="NormaleTabelle"/>
    <w:uiPriority w:val="99"/>
    <w:rsid w:val="009279AC"/>
    <w:pPr>
      <w:spacing w:after="0" w:line="240" w:lineRule="auto"/>
    </w:pPr>
    <w:rPr>
      <w:rFonts w:ascii="Calibri" w:eastAsia="Calibri" w:hAnsi="Calibri" w:cs="Arial"/>
      <w:kern w:val="0"/>
      <w:sz w:val="20"/>
      <w:szCs w:val="20"/>
      <w:lang w:eastAsia="de-DE"/>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b/>
      </w:rPr>
      <w:tblPr/>
      <w:trPr>
        <w:tblHeader/>
      </w:trPr>
      <w:tcPr>
        <w:shd w:val="clear" w:color="auto" w:fill="D9D9D9"/>
      </w:tcPr>
    </w:tblStylePr>
  </w:style>
  <w:style w:type="paragraph" w:customStyle="1" w:styleId="CitaviBibliographyEntry">
    <w:name w:val="Citavi Bibliography Entry"/>
    <w:basedOn w:val="Standard"/>
    <w:link w:val="CitaviBibliographyEntryZchn"/>
    <w:uiPriority w:val="99"/>
    <w:rsid w:val="00814669"/>
    <w:pPr>
      <w:tabs>
        <w:tab w:val="left" w:pos="454"/>
      </w:tabs>
      <w:spacing w:after="0"/>
      <w:ind w:left="454" w:hanging="454"/>
      <w:jc w:val="left"/>
    </w:pPr>
  </w:style>
  <w:style w:type="character" w:customStyle="1" w:styleId="CitaviBibliographyEntryZchn">
    <w:name w:val="Citavi Bibliography Entry Zchn"/>
    <w:basedOn w:val="Absatz-Standardschriftart"/>
    <w:link w:val="CitaviBibliographyEntry"/>
    <w:uiPriority w:val="99"/>
    <w:rsid w:val="00814669"/>
    <w:rPr>
      <w:rFonts w:ascii="Times New Roman" w:eastAsia="Calibri" w:hAnsi="Times New Roman" w:cs="Arial"/>
      <w:kern w:val="0"/>
      <w:sz w:val="24"/>
      <w14:ligatures w14:val="none"/>
    </w:rPr>
  </w:style>
  <w:style w:type="paragraph" w:customStyle="1" w:styleId="CitaviBibliographyHeading">
    <w:name w:val="Citavi Bibliography Heading"/>
    <w:basedOn w:val="berschrift1"/>
    <w:link w:val="CitaviBibliographyHeadingZchn"/>
    <w:uiPriority w:val="99"/>
    <w:rsid w:val="00814669"/>
  </w:style>
  <w:style w:type="character" w:customStyle="1" w:styleId="CitaviBibliographyHeadingZchn">
    <w:name w:val="Citavi Bibliography Heading Zchn"/>
    <w:basedOn w:val="Absatz-Standardschriftart"/>
    <w:link w:val="CitaviBibliographyHeading"/>
    <w:uiPriority w:val="99"/>
    <w:rsid w:val="00814669"/>
    <w:rPr>
      <w:rFonts w:ascii="Times New Roman" w:eastAsia="MS Gothic" w:hAnsi="Times New Roman" w:cs="Times New Roman"/>
      <w:b/>
      <w:bCs/>
      <w:kern w:val="0"/>
      <w:sz w:val="32"/>
      <w:szCs w:val="28"/>
      <w14:ligatures w14:val="none"/>
    </w:rPr>
  </w:style>
  <w:style w:type="paragraph" w:customStyle="1" w:styleId="CitaviChapterBibliographyHeading">
    <w:name w:val="Citavi Chapter Bibliography Heading"/>
    <w:basedOn w:val="berschrift2"/>
    <w:link w:val="CitaviChapterBibliographyHeadingZchn"/>
    <w:uiPriority w:val="99"/>
    <w:rsid w:val="00814669"/>
  </w:style>
  <w:style w:type="character" w:customStyle="1" w:styleId="CitaviChapterBibliographyHeadingZchn">
    <w:name w:val="Citavi Chapter Bibliography Heading Zchn"/>
    <w:basedOn w:val="Absatz-Standardschriftart"/>
    <w:link w:val="CitaviChapterBibliographyHeading"/>
    <w:uiPriority w:val="99"/>
    <w:rsid w:val="00814669"/>
    <w:rPr>
      <w:rFonts w:ascii="Times New Roman" w:eastAsia="MS Gothic" w:hAnsi="Times New Roman" w:cs="Times New Roman"/>
      <w:b/>
      <w:bCs/>
      <w:kern w:val="0"/>
      <w:sz w:val="28"/>
      <w:szCs w:val="26"/>
      <w14:ligatures w14:val="none"/>
    </w:rPr>
  </w:style>
  <w:style w:type="paragraph" w:customStyle="1" w:styleId="CitaviBibliographySubheading1">
    <w:name w:val="Citavi Bibliography Subheading 1"/>
    <w:basedOn w:val="berschrift2"/>
    <w:link w:val="CitaviBibliographySubheading1Zchn"/>
    <w:uiPriority w:val="99"/>
    <w:rsid w:val="00814669"/>
    <w:pPr>
      <w:outlineLvl w:val="9"/>
    </w:pPr>
  </w:style>
  <w:style w:type="character" w:customStyle="1" w:styleId="CitaviBibliographySubheading1Zchn">
    <w:name w:val="Citavi Bibliography Subheading 1 Zchn"/>
    <w:basedOn w:val="Absatz-Standardschriftart"/>
    <w:link w:val="CitaviBibliographySubheading1"/>
    <w:uiPriority w:val="99"/>
    <w:rsid w:val="00814669"/>
    <w:rPr>
      <w:rFonts w:ascii="Times New Roman" w:eastAsia="MS Gothic" w:hAnsi="Times New Roman" w:cs="Times New Roman"/>
      <w:b/>
      <w:bCs/>
      <w:kern w:val="0"/>
      <w:sz w:val="28"/>
      <w:szCs w:val="26"/>
      <w14:ligatures w14:val="none"/>
    </w:rPr>
  </w:style>
  <w:style w:type="paragraph" w:customStyle="1" w:styleId="CitaviBibliographySubheading2">
    <w:name w:val="Citavi Bibliography Subheading 2"/>
    <w:basedOn w:val="berschrift3"/>
    <w:link w:val="CitaviBibliographySubheading2Zchn"/>
    <w:uiPriority w:val="99"/>
    <w:rsid w:val="00814669"/>
    <w:pPr>
      <w:jc w:val="left"/>
      <w:outlineLvl w:val="9"/>
    </w:pPr>
  </w:style>
  <w:style w:type="character" w:customStyle="1" w:styleId="CitaviBibliographySubheading2Zchn">
    <w:name w:val="Citavi Bibliography Subheading 2 Zchn"/>
    <w:basedOn w:val="Absatz-Standardschriftart"/>
    <w:link w:val="CitaviBibliographySubheading2"/>
    <w:uiPriority w:val="99"/>
    <w:rsid w:val="00814669"/>
    <w:rPr>
      <w:rFonts w:ascii="Times New Roman" w:eastAsia="MS Gothic" w:hAnsi="Times New Roman" w:cs="Times New Roman"/>
      <w:b/>
      <w:bCs/>
      <w:kern w:val="0"/>
      <w:sz w:val="24"/>
      <w14:ligatures w14:val="none"/>
    </w:rPr>
  </w:style>
  <w:style w:type="paragraph" w:customStyle="1" w:styleId="CitaviBibliographySubheading3">
    <w:name w:val="Citavi Bibliography Subheading 3"/>
    <w:basedOn w:val="berschrift4"/>
    <w:link w:val="CitaviBibliographySubheading3Zchn"/>
    <w:uiPriority w:val="99"/>
    <w:rsid w:val="00814669"/>
    <w:pPr>
      <w:jc w:val="left"/>
      <w:outlineLvl w:val="9"/>
    </w:pPr>
  </w:style>
  <w:style w:type="character" w:customStyle="1" w:styleId="CitaviBibliographySubheading3Zchn">
    <w:name w:val="Citavi Bibliography Subheading 3 Zchn"/>
    <w:basedOn w:val="Absatz-Standardschriftart"/>
    <w:link w:val="CitaviBibliographySubheading3"/>
    <w:uiPriority w:val="99"/>
    <w:rsid w:val="00814669"/>
    <w:rPr>
      <w:rFonts w:ascii="Times New Roman" w:eastAsia="MS Gothic" w:hAnsi="Times New Roman" w:cs="Times New Roman"/>
      <w:b/>
      <w:bCs/>
      <w:iCs/>
      <w:kern w:val="0"/>
      <w:sz w:val="24"/>
      <w14:ligatures w14:val="none"/>
    </w:rPr>
  </w:style>
  <w:style w:type="paragraph" w:customStyle="1" w:styleId="CitaviBibliographySubheading4">
    <w:name w:val="Citavi Bibliography Subheading 4"/>
    <w:basedOn w:val="berschrift5"/>
    <w:link w:val="CitaviBibliographySubheading4Zchn"/>
    <w:uiPriority w:val="99"/>
    <w:rsid w:val="00814669"/>
    <w:pPr>
      <w:jc w:val="left"/>
      <w:outlineLvl w:val="9"/>
    </w:pPr>
  </w:style>
  <w:style w:type="character" w:customStyle="1" w:styleId="CitaviBibliographySubheading4Zchn">
    <w:name w:val="Citavi Bibliography Subheading 4 Zchn"/>
    <w:basedOn w:val="Absatz-Standardschriftart"/>
    <w:link w:val="CitaviBibliographySubheading4"/>
    <w:uiPriority w:val="99"/>
    <w:rsid w:val="00814669"/>
    <w:rPr>
      <w:rFonts w:ascii="Times New Roman" w:eastAsia="MS Gothic" w:hAnsi="Times New Roman" w:cs="Times New Roman"/>
      <w:b/>
      <w:kern w:val="0"/>
      <w:sz w:val="24"/>
      <w14:ligatures w14:val="none"/>
    </w:rPr>
  </w:style>
  <w:style w:type="paragraph" w:customStyle="1" w:styleId="CitaviBibliographySubheading5">
    <w:name w:val="Citavi Bibliography Subheading 5"/>
    <w:basedOn w:val="berschrift6"/>
    <w:link w:val="CitaviBibliographySubheading5Zchn"/>
    <w:uiPriority w:val="99"/>
    <w:rsid w:val="00814669"/>
    <w:pPr>
      <w:jc w:val="left"/>
      <w:outlineLvl w:val="9"/>
    </w:pPr>
  </w:style>
  <w:style w:type="character" w:customStyle="1" w:styleId="CitaviBibliographySubheading5Zchn">
    <w:name w:val="Citavi Bibliography Subheading 5 Zchn"/>
    <w:basedOn w:val="Absatz-Standardschriftart"/>
    <w:link w:val="CitaviBibliographySubheading5"/>
    <w:uiPriority w:val="99"/>
    <w:rsid w:val="00814669"/>
    <w:rPr>
      <w:rFonts w:ascii="Cambria" w:eastAsia="MS Gothic" w:hAnsi="Cambria" w:cs="Times New Roman"/>
      <w:i/>
      <w:iCs/>
      <w:color w:val="243F60"/>
      <w:kern w:val="0"/>
      <w:sz w:val="24"/>
      <w14:ligatures w14:val="none"/>
    </w:rPr>
  </w:style>
  <w:style w:type="paragraph" w:customStyle="1" w:styleId="CitaviBibliographySubheading6">
    <w:name w:val="Citavi Bibliography Subheading 6"/>
    <w:basedOn w:val="berschrift7"/>
    <w:link w:val="CitaviBibliographySubheading6Zchn"/>
    <w:uiPriority w:val="99"/>
    <w:rsid w:val="00814669"/>
    <w:pPr>
      <w:jc w:val="left"/>
      <w:outlineLvl w:val="9"/>
    </w:pPr>
  </w:style>
  <w:style w:type="character" w:customStyle="1" w:styleId="CitaviBibliographySubheading6Zchn">
    <w:name w:val="Citavi Bibliography Subheading 6 Zchn"/>
    <w:basedOn w:val="Absatz-Standardschriftart"/>
    <w:link w:val="CitaviBibliographySubheading6"/>
    <w:uiPriority w:val="99"/>
    <w:rsid w:val="00814669"/>
    <w:rPr>
      <w:rFonts w:ascii="Cambria" w:eastAsia="MS Gothic" w:hAnsi="Cambria" w:cs="Times New Roman"/>
      <w:i/>
      <w:iCs/>
      <w:color w:val="404040"/>
      <w:kern w:val="0"/>
      <w:sz w:val="24"/>
      <w14:ligatures w14:val="none"/>
    </w:rPr>
  </w:style>
  <w:style w:type="paragraph" w:customStyle="1" w:styleId="CitaviBibliographySubheading7">
    <w:name w:val="Citavi Bibliography Subheading 7"/>
    <w:basedOn w:val="berschrift8"/>
    <w:link w:val="CitaviBibliographySubheading7Zchn"/>
    <w:uiPriority w:val="99"/>
    <w:rsid w:val="00814669"/>
    <w:pPr>
      <w:jc w:val="left"/>
      <w:outlineLvl w:val="9"/>
    </w:pPr>
  </w:style>
  <w:style w:type="character" w:customStyle="1" w:styleId="CitaviBibliographySubheading7Zchn">
    <w:name w:val="Citavi Bibliography Subheading 7 Zchn"/>
    <w:basedOn w:val="Absatz-Standardschriftart"/>
    <w:link w:val="CitaviBibliographySubheading7"/>
    <w:uiPriority w:val="99"/>
    <w:rsid w:val="00814669"/>
    <w:rPr>
      <w:rFonts w:ascii="Cambria" w:eastAsia="MS Gothic" w:hAnsi="Cambria" w:cs="Times New Roman"/>
      <w:color w:val="404040"/>
      <w:kern w:val="0"/>
      <w:sz w:val="20"/>
      <w:szCs w:val="20"/>
      <w14:ligatures w14:val="none"/>
    </w:rPr>
  </w:style>
  <w:style w:type="paragraph" w:customStyle="1" w:styleId="CitaviBibliographySubheading8">
    <w:name w:val="Citavi Bibliography Subheading 8"/>
    <w:basedOn w:val="berschrift9"/>
    <w:link w:val="CitaviBibliographySubheading8Zchn"/>
    <w:uiPriority w:val="99"/>
    <w:rsid w:val="00814669"/>
    <w:pPr>
      <w:jc w:val="left"/>
      <w:outlineLvl w:val="9"/>
    </w:pPr>
  </w:style>
  <w:style w:type="character" w:customStyle="1" w:styleId="CitaviBibliographySubheading8Zchn">
    <w:name w:val="Citavi Bibliography Subheading 8 Zchn"/>
    <w:basedOn w:val="Absatz-Standardschriftart"/>
    <w:link w:val="CitaviBibliographySubheading8"/>
    <w:uiPriority w:val="99"/>
    <w:rsid w:val="00814669"/>
    <w:rPr>
      <w:rFonts w:ascii="Cambria" w:eastAsia="MS Gothic" w:hAnsi="Cambria" w:cs="Times New Roman"/>
      <w:i/>
      <w:iCs/>
      <w:color w:val="404040"/>
      <w:kern w:val="0"/>
      <w:sz w:val="20"/>
      <w:szCs w:val="20"/>
      <w14:ligatures w14:val="none"/>
    </w:rPr>
  </w:style>
  <w:style w:type="paragraph" w:styleId="Literaturverzeichnis">
    <w:name w:val="Bibliography"/>
    <w:basedOn w:val="Standard"/>
    <w:next w:val="Standard"/>
    <w:uiPriority w:val="37"/>
    <w:semiHidden/>
    <w:unhideWhenUsed/>
    <w:rsid w:val="00814669"/>
  </w:style>
  <w:style w:type="character" w:styleId="Buchtitel">
    <w:name w:val="Book Title"/>
    <w:basedOn w:val="Absatz-Standardschriftart"/>
    <w:uiPriority w:val="33"/>
    <w:qFormat/>
    <w:rsid w:val="00814669"/>
    <w:rPr>
      <w:b/>
      <w:bCs/>
      <w:i/>
      <w:iCs/>
      <w:spacing w:val="5"/>
    </w:rPr>
  </w:style>
  <w:style w:type="character" w:styleId="IntensiverVerweis">
    <w:name w:val="Intense Reference"/>
    <w:basedOn w:val="Absatz-Standardschriftart"/>
    <w:uiPriority w:val="32"/>
    <w:qFormat/>
    <w:rsid w:val="00814669"/>
    <w:rPr>
      <w:b/>
      <w:bCs/>
      <w:smallCaps/>
      <w:color w:val="4472C4" w:themeColor="accent1"/>
      <w:spacing w:val="5"/>
    </w:rPr>
  </w:style>
  <w:style w:type="character" w:styleId="SchwacherVerweis">
    <w:name w:val="Subtle Reference"/>
    <w:basedOn w:val="Absatz-Standardschriftart"/>
    <w:uiPriority w:val="31"/>
    <w:qFormat/>
    <w:rsid w:val="00814669"/>
    <w:rPr>
      <w:smallCaps/>
      <w:color w:val="5A5A5A" w:themeColor="text1" w:themeTint="A5"/>
    </w:rPr>
  </w:style>
  <w:style w:type="character" w:styleId="IntensiveHervorhebung">
    <w:name w:val="Intense Emphasis"/>
    <w:basedOn w:val="Absatz-Standardschriftart"/>
    <w:uiPriority w:val="21"/>
    <w:qFormat/>
    <w:rsid w:val="00814669"/>
    <w:rPr>
      <w:i/>
      <w:iCs/>
      <w:color w:val="4472C4" w:themeColor="accent1"/>
    </w:rPr>
  </w:style>
  <w:style w:type="paragraph" w:styleId="IntensivesZitat">
    <w:name w:val="Intense Quote"/>
    <w:basedOn w:val="Standard"/>
    <w:next w:val="Standard"/>
    <w:link w:val="IntensivesZitatZchn"/>
    <w:uiPriority w:val="30"/>
    <w:qFormat/>
    <w:rsid w:val="00814669"/>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ivesZitatZchn">
    <w:name w:val="Intensives Zitat Zchn"/>
    <w:basedOn w:val="Absatz-Standardschriftart"/>
    <w:link w:val="IntensivesZitat"/>
    <w:uiPriority w:val="30"/>
    <w:rsid w:val="00814669"/>
    <w:rPr>
      <w:rFonts w:ascii="Times New Roman" w:eastAsia="Calibri" w:hAnsi="Times New Roman" w:cs="Arial"/>
      <w:i/>
      <w:iCs/>
      <w:color w:val="4472C4" w:themeColor="accent1"/>
      <w:kern w:val="0"/>
      <w:sz w:val="24"/>
      <w14:ligatures w14:val="none"/>
    </w:rPr>
  </w:style>
  <w:style w:type="paragraph" w:styleId="Zitat">
    <w:name w:val="Quote"/>
    <w:basedOn w:val="Standard"/>
    <w:next w:val="Standard"/>
    <w:link w:val="ZitatZchn"/>
    <w:uiPriority w:val="29"/>
    <w:qFormat/>
    <w:rsid w:val="00814669"/>
    <w:pPr>
      <w:spacing w:before="200" w:after="160"/>
      <w:ind w:left="864" w:right="864"/>
      <w:jc w:val="center"/>
    </w:pPr>
    <w:rPr>
      <w:i/>
      <w:iCs/>
      <w:color w:val="404040" w:themeColor="text1" w:themeTint="BF"/>
    </w:rPr>
  </w:style>
  <w:style w:type="character" w:customStyle="1" w:styleId="ZitatZchn">
    <w:name w:val="Zitat Zchn"/>
    <w:basedOn w:val="Absatz-Standardschriftart"/>
    <w:link w:val="Zitat"/>
    <w:uiPriority w:val="29"/>
    <w:rsid w:val="00814669"/>
    <w:rPr>
      <w:rFonts w:ascii="Times New Roman" w:eastAsia="Calibri" w:hAnsi="Times New Roman" w:cs="Arial"/>
      <w:i/>
      <w:iCs/>
      <w:color w:val="404040" w:themeColor="text1" w:themeTint="BF"/>
      <w:kern w:val="0"/>
      <w:sz w:val="24"/>
      <w14:ligatures w14:val="none"/>
    </w:rPr>
  </w:style>
  <w:style w:type="table" w:styleId="MittlereListe1-Akzent1">
    <w:name w:val="Medium List 1 Accent 1"/>
    <w:basedOn w:val="NormaleTabelle"/>
    <w:uiPriority w:val="65"/>
    <w:semiHidden/>
    <w:unhideWhenUsed/>
    <w:rsid w:val="00814669"/>
    <w:pPr>
      <w:spacing w:after="0" w:line="240" w:lineRule="auto"/>
    </w:pPr>
    <w:rPr>
      <w:color w:val="000000" w:themeColor="text1"/>
    </w:rPr>
    <w:tblPr>
      <w:tblStyleRowBandSize w:val="1"/>
      <w:tblStyleColBandSize w:val="1"/>
      <w:tblBorders>
        <w:top w:val="single" w:sz="8" w:space="0" w:color="4472C4" w:themeColor="accent1"/>
        <w:bottom w:val="single" w:sz="8" w:space="0" w:color="4472C4" w:themeColor="accent1"/>
      </w:tblBorders>
    </w:tblPr>
    <w:tblStylePr w:type="firstRow">
      <w:rPr>
        <w:rFonts w:asciiTheme="majorHAnsi" w:eastAsiaTheme="majorEastAsia" w:hAnsiTheme="majorHAnsi" w:cstheme="majorBidi"/>
      </w:rPr>
      <w:tblPr/>
      <w:tcPr>
        <w:tcBorders>
          <w:top w:val="nil"/>
          <w:bottom w:val="single" w:sz="8" w:space="0" w:color="4472C4" w:themeColor="accent1"/>
        </w:tcBorders>
      </w:tcPr>
    </w:tblStylePr>
    <w:tblStylePr w:type="lastRow">
      <w:rPr>
        <w:b/>
        <w:bCs/>
        <w:color w:val="44546A" w:themeColor="text2"/>
      </w:rPr>
      <w:tblPr/>
      <w:tcPr>
        <w:tcBorders>
          <w:top w:val="single" w:sz="8" w:space="0" w:color="4472C4" w:themeColor="accent1"/>
          <w:bottom w:val="single" w:sz="8" w:space="0" w:color="4472C4" w:themeColor="accent1"/>
        </w:tcBorders>
      </w:tcPr>
    </w:tblStylePr>
    <w:tblStylePr w:type="firstCol">
      <w:rPr>
        <w:b/>
        <w:bCs/>
      </w:rPr>
    </w:tblStylePr>
    <w:tblStylePr w:type="lastCol">
      <w:rPr>
        <w:b/>
        <w:bCs/>
      </w:rPr>
      <w:tblPr/>
      <w:tcPr>
        <w:tcBorders>
          <w:top w:val="single" w:sz="8" w:space="0" w:color="4472C4" w:themeColor="accent1"/>
          <w:bottom w:val="single" w:sz="8" w:space="0" w:color="4472C4" w:themeColor="accent1"/>
        </w:tcBorders>
      </w:tcPr>
    </w:tblStylePr>
    <w:tblStylePr w:type="band1Vert">
      <w:tblPr/>
      <w:tcPr>
        <w:shd w:val="clear" w:color="auto" w:fill="D0DBF0" w:themeFill="accent1" w:themeFillTint="3F"/>
      </w:tcPr>
    </w:tblStylePr>
    <w:tblStylePr w:type="band1Horz">
      <w:tblPr/>
      <w:tcPr>
        <w:shd w:val="clear" w:color="auto" w:fill="D0DBF0" w:themeFill="accent1" w:themeFillTint="3F"/>
      </w:tcPr>
    </w:tblStylePr>
  </w:style>
  <w:style w:type="table" w:styleId="MittlereSchattierung2-Akzent1">
    <w:name w:val="Medium Shading 2 Accent 1"/>
    <w:basedOn w:val="NormaleTabelle"/>
    <w:uiPriority w:val="64"/>
    <w:semiHidden/>
    <w:unhideWhenUsed/>
    <w:rsid w:val="00814669"/>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472C4" w:themeFill="accent1"/>
      </w:tcPr>
    </w:tblStylePr>
    <w:tblStylePr w:type="lastCol">
      <w:rPr>
        <w:b/>
        <w:bCs/>
        <w:color w:val="FFFFFF" w:themeColor="background1"/>
      </w:rPr>
      <w:tblPr/>
      <w:tcPr>
        <w:tcBorders>
          <w:left w:val="nil"/>
          <w:right w:val="nil"/>
          <w:insideH w:val="nil"/>
          <w:insideV w:val="nil"/>
        </w:tcBorders>
        <w:shd w:val="clear" w:color="auto" w:fill="4472C4"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semiHidden/>
    <w:unhideWhenUsed/>
    <w:rsid w:val="00814669"/>
    <w:pPr>
      <w:spacing w:after="0" w:line="240" w:lineRule="auto"/>
    </w:pPr>
    <w:tblPr>
      <w:tblStyleRowBandSize w:val="1"/>
      <w:tblStyleColBandSize w:val="1"/>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tblBorders>
    </w:tblPr>
    <w:tblStylePr w:type="firstRow">
      <w:pPr>
        <w:spacing w:before="0" w:after="0" w:line="240" w:lineRule="auto"/>
      </w:pPr>
      <w:rPr>
        <w:b/>
        <w:bCs/>
        <w:color w:val="FFFFFF" w:themeColor="background1"/>
      </w:rPr>
      <w:tblPr/>
      <w:tcPr>
        <w:tc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shd w:val="clear" w:color="auto" w:fill="4472C4" w:themeFill="accent1"/>
      </w:tcPr>
    </w:tblStylePr>
    <w:tblStylePr w:type="lastRow">
      <w:pPr>
        <w:spacing w:before="0" w:after="0" w:line="240" w:lineRule="auto"/>
      </w:pPr>
      <w:rPr>
        <w:b/>
        <w:bCs/>
      </w:rPr>
      <w:tblPr/>
      <w:tcPr>
        <w:tcBorders>
          <w:top w:val="double" w:sz="6"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1" w:themeFillTint="3F"/>
      </w:tcPr>
    </w:tblStylePr>
    <w:tblStylePr w:type="band1Horz">
      <w:tblPr/>
      <w:tcPr>
        <w:tcBorders>
          <w:insideH w:val="nil"/>
          <w:insideV w:val="nil"/>
        </w:tcBorders>
        <w:shd w:val="clear" w:color="auto" w:fill="D0DBF0"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814669"/>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table" w:styleId="HelleListe-Akzent1">
    <w:name w:val="Light List Accent 1"/>
    <w:basedOn w:val="NormaleTabelle"/>
    <w:uiPriority w:val="61"/>
    <w:semiHidden/>
    <w:unhideWhenUsed/>
    <w:rsid w:val="00814669"/>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styleId="HelleSchattierung-Akzent1">
    <w:name w:val="Light Shading Accent 1"/>
    <w:basedOn w:val="NormaleTabelle"/>
    <w:uiPriority w:val="60"/>
    <w:semiHidden/>
    <w:unhideWhenUsed/>
    <w:rsid w:val="00814669"/>
    <w:pPr>
      <w:spacing w:after="0" w:line="240" w:lineRule="auto"/>
    </w:pPr>
    <w:rPr>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FarbigesRaster">
    <w:name w:val="Colorful Grid"/>
    <w:basedOn w:val="NormaleTabelle"/>
    <w:uiPriority w:val="73"/>
    <w:semiHidden/>
    <w:unhideWhenUsed/>
    <w:rsid w:val="00814669"/>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814669"/>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814669"/>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814669"/>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814669"/>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814669"/>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814669"/>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814669"/>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814669"/>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814669"/>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814669"/>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814669"/>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814669"/>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814669"/>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TMLVariable">
    <w:name w:val="HTML Variable"/>
    <w:basedOn w:val="Absatz-Standardschriftart"/>
    <w:uiPriority w:val="99"/>
    <w:semiHidden/>
    <w:unhideWhenUsed/>
    <w:rsid w:val="00814669"/>
    <w:rPr>
      <w:i/>
      <w:iCs/>
    </w:rPr>
  </w:style>
  <w:style w:type="character" w:styleId="HTMLSchreibmaschine">
    <w:name w:val="HTML Typewriter"/>
    <w:basedOn w:val="Absatz-Standardschriftart"/>
    <w:uiPriority w:val="99"/>
    <w:semiHidden/>
    <w:unhideWhenUsed/>
    <w:rsid w:val="00814669"/>
    <w:rPr>
      <w:rFonts w:ascii="Consolas" w:hAnsi="Consolas"/>
      <w:sz w:val="20"/>
      <w:szCs w:val="20"/>
    </w:rPr>
  </w:style>
  <w:style w:type="character" w:styleId="HTMLBeispiel">
    <w:name w:val="HTML Sample"/>
    <w:basedOn w:val="Absatz-Standardschriftart"/>
    <w:uiPriority w:val="99"/>
    <w:semiHidden/>
    <w:unhideWhenUsed/>
    <w:rsid w:val="00814669"/>
    <w:rPr>
      <w:rFonts w:ascii="Consolas" w:hAnsi="Consolas"/>
      <w:sz w:val="24"/>
      <w:szCs w:val="24"/>
    </w:rPr>
  </w:style>
  <w:style w:type="character" w:styleId="HTMLTastatur">
    <w:name w:val="HTML Keyboard"/>
    <w:basedOn w:val="Absatz-Standardschriftart"/>
    <w:uiPriority w:val="99"/>
    <w:semiHidden/>
    <w:unhideWhenUsed/>
    <w:rsid w:val="00814669"/>
    <w:rPr>
      <w:rFonts w:ascii="Consolas" w:hAnsi="Consolas"/>
      <w:sz w:val="20"/>
      <w:szCs w:val="20"/>
    </w:rPr>
  </w:style>
  <w:style w:type="character" w:styleId="HTMLDefinition">
    <w:name w:val="HTML Definition"/>
    <w:basedOn w:val="Absatz-Standardschriftart"/>
    <w:uiPriority w:val="99"/>
    <w:semiHidden/>
    <w:unhideWhenUsed/>
    <w:rsid w:val="00814669"/>
    <w:rPr>
      <w:i/>
      <w:iCs/>
    </w:rPr>
  </w:style>
  <w:style w:type="character" w:styleId="HTMLCode">
    <w:name w:val="HTML Code"/>
    <w:basedOn w:val="Absatz-Standardschriftart"/>
    <w:uiPriority w:val="99"/>
    <w:semiHidden/>
    <w:unhideWhenUsed/>
    <w:rsid w:val="00814669"/>
    <w:rPr>
      <w:rFonts w:ascii="Consolas" w:hAnsi="Consolas"/>
      <w:sz w:val="20"/>
      <w:szCs w:val="20"/>
    </w:rPr>
  </w:style>
  <w:style w:type="character" w:styleId="HTMLZitat">
    <w:name w:val="HTML Cite"/>
    <w:basedOn w:val="Absatz-Standardschriftart"/>
    <w:uiPriority w:val="99"/>
    <w:semiHidden/>
    <w:unhideWhenUsed/>
    <w:rsid w:val="00814669"/>
    <w:rPr>
      <w:i/>
      <w:iCs/>
    </w:rPr>
  </w:style>
  <w:style w:type="paragraph" w:styleId="HTMLAdresse">
    <w:name w:val="HTML Address"/>
    <w:basedOn w:val="Standard"/>
    <w:link w:val="HTMLAdresseZchn"/>
    <w:uiPriority w:val="99"/>
    <w:semiHidden/>
    <w:unhideWhenUsed/>
    <w:rsid w:val="00814669"/>
    <w:pPr>
      <w:spacing w:after="0" w:line="240" w:lineRule="auto"/>
    </w:pPr>
    <w:rPr>
      <w:i/>
      <w:iCs/>
    </w:rPr>
  </w:style>
  <w:style w:type="character" w:customStyle="1" w:styleId="HTMLAdresseZchn">
    <w:name w:val="HTML Adresse Zchn"/>
    <w:basedOn w:val="Absatz-Standardschriftart"/>
    <w:link w:val="HTMLAdresse"/>
    <w:uiPriority w:val="99"/>
    <w:semiHidden/>
    <w:rsid w:val="00814669"/>
    <w:rPr>
      <w:rFonts w:ascii="Times New Roman" w:eastAsia="Calibri" w:hAnsi="Times New Roman" w:cs="Arial"/>
      <w:i/>
      <w:iCs/>
      <w:kern w:val="0"/>
      <w:sz w:val="24"/>
      <w14:ligatures w14:val="none"/>
    </w:rPr>
  </w:style>
  <w:style w:type="character" w:styleId="HTMLAkronym">
    <w:name w:val="HTML Acronym"/>
    <w:basedOn w:val="Absatz-Standardschriftart"/>
    <w:uiPriority w:val="99"/>
    <w:semiHidden/>
    <w:unhideWhenUsed/>
    <w:rsid w:val="00814669"/>
  </w:style>
  <w:style w:type="paragraph" w:styleId="Dokumentstruktur">
    <w:name w:val="Document Map"/>
    <w:basedOn w:val="Standard"/>
    <w:link w:val="DokumentstrukturZchn"/>
    <w:uiPriority w:val="99"/>
    <w:semiHidden/>
    <w:unhideWhenUsed/>
    <w:rsid w:val="00814669"/>
    <w:pPr>
      <w:spacing w:after="0" w:line="240" w:lineRule="auto"/>
    </w:pPr>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814669"/>
    <w:rPr>
      <w:rFonts w:ascii="Segoe UI" w:eastAsia="Calibri" w:hAnsi="Segoe UI" w:cs="Segoe UI"/>
      <w:kern w:val="0"/>
      <w:sz w:val="16"/>
      <w:szCs w:val="16"/>
      <w14:ligatures w14:val="none"/>
    </w:rPr>
  </w:style>
  <w:style w:type="character" w:styleId="Fett">
    <w:name w:val="Strong"/>
    <w:basedOn w:val="Absatz-Standardschriftart"/>
    <w:uiPriority w:val="22"/>
    <w:qFormat/>
    <w:rsid w:val="00814669"/>
    <w:rPr>
      <w:b/>
      <w:bCs/>
    </w:rPr>
  </w:style>
  <w:style w:type="paragraph" w:styleId="Blocktext">
    <w:name w:val="Block Text"/>
    <w:basedOn w:val="Standard"/>
    <w:uiPriority w:val="99"/>
    <w:semiHidden/>
    <w:unhideWhenUsed/>
    <w:rsid w:val="00814669"/>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pPr>
    <w:rPr>
      <w:rFonts w:asciiTheme="minorHAnsi" w:eastAsiaTheme="minorEastAsia" w:hAnsiTheme="minorHAnsi" w:cstheme="minorBidi"/>
      <w:i/>
      <w:iCs/>
      <w:color w:val="4472C4" w:themeColor="accent1"/>
    </w:rPr>
  </w:style>
  <w:style w:type="paragraph" w:styleId="Textkrper-Einzug3">
    <w:name w:val="Body Text Indent 3"/>
    <w:basedOn w:val="Standard"/>
    <w:link w:val="Textkrper-Einzug3Zchn"/>
    <w:uiPriority w:val="99"/>
    <w:semiHidden/>
    <w:unhideWhenUsed/>
    <w:rsid w:val="00814669"/>
    <w:pPr>
      <w:ind w:left="283"/>
    </w:pPr>
    <w:rPr>
      <w:sz w:val="16"/>
      <w:szCs w:val="16"/>
    </w:rPr>
  </w:style>
  <w:style w:type="character" w:customStyle="1" w:styleId="Textkrper-Einzug3Zchn">
    <w:name w:val="Textkörper-Einzug 3 Zchn"/>
    <w:basedOn w:val="Absatz-Standardschriftart"/>
    <w:link w:val="Textkrper-Einzug3"/>
    <w:uiPriority w:val="99"/>
    <w:semiHidden/>
    <w:rsid w:val="00814669"/>
    <w:rPr>
      <w:rFonts w:ascii="Times New Roman" w:eastAsia="Calibri" w:hAnsi="Times New Roman" w:cs="Arial"/>
      <w:kern w:val="0"/>
      <w:sz w:val="16"/>
      <w:szCs w:val="16"/>
      <w14:ligatures w14:val="none"/>
    </w:rPr>
  </w:style>
  <w:style w:type="paragraph" w:styleId="Textkrper-Einzug2">
    <w:name w:val="Body Text Indent 2"/>
    <w:basedOn w:val="Standard"/>
    <w:link w:val="Textkrper-Einzug2Zchn"/>
    <w:uiPriority w:val="99"/>
    <w:semiHidden/>
    <w:unhideWhenUsed/>
    <w:rsid w:val="00814669"/>
    <w:pPr>
      <w:spacing w:line="480" w:lineRule="auto"/>
      <w:ind w:left="283"/>
    </w:pPr>
  </w:style>
  <w:style w:type="character" w:customStyle="1" w:styleId="Textkrper-Einzug2Zchn">
    <w:name w:val="Textkörper-Einzug 2 Zchn"/>
    <w:basedOn w:val="Absatz-Standardschriftart"/>
    <w:link w:val="Textkrper-Einzug2"/>
    <w:uiPriority w:val="99"/>
    <w:semiHidden/>
    <w:rsid w:val="00814669"/>
    <w:rPr>
      <w:rFonts w:ascii="Times New Roman" w:eastAsia="Calibri" w:hAnsi="Times New Roman" w:cs="Arial"/>
      <w:kern w:val="0"/>
      <w:sz w:val="24"/>
      <w14:ligatures w14:val="none"/>
    </w:rPr>
  </w:style>
  <w:style w:type="paragraph" w:styleId="Textkrper3">
    <w:name w:val="Body Text 3"/>
    <w:basedOn w:val="Standard"/>
    <w:link w:val="Textkrper3Zchn"/>
    <w:uiPriority w:val="99"/>
    <w:semiHidden/>
    <w:unhideWhenUsed/>
    <w:rsid w:val="00814669"/>
    <w:rPr>
      <w:sz w:val="16"/>
      <w:szCs w:val="16"/>
    </w:rPr>
  </w:style>
  <w:style w:type="character" w:customStyle="1" w:styleId="Textkrper3Zchn">
    <w:name w:val="Textkörper 3 Zchn"/>
    <w:basedOn w:val="Absatz-Standardschriftart"/>
    <w:link w:val="Textkrper3"/>
    <w:uiPriority w:val="99"/>
    <w:semiHidden/>
    <w:rsid w:val="00814669"/>
    <w:rPr>
      <w:rFonts w:ascii="Times New Roman" w:eastAsia="Calibri" w:hAnsi="Times New Roman" w:cs="Arial"/>
      <w:kern w:val="0"/>
      <w:sz w:val="16"/>
      <w:szCs w:val="16"/>
      <w14:ligatures w14:val="none"/>
    </w:rPr>
  </w:style>
  <w:style w:type="paragraph" w:styleId="Textkrper2">
    <w:name w:val="Body Text 2"/>
    <w:basedOn w:val="Standard"/>
    <w:link w:val="Textkrper2Zchn"/>
    <w:uiPriority w:val="99"/>
    <w:semiHidden/>
    <w:unhideWhenUsed/>
    <w:rsid w:val="00814669"/>
    <w:pPr>
      <w:spacing w:line="480" w:lineRule="auto"/>
    </w:pPr>
  </w:style>
  <w:style w:type="character" w:customStyle="1" w:styleId="Textkrper2Zchn">
    <w:name w:val="Textkörper 2 Zchn"/>
    <w:basedOn w:val="Absatz-Standardschriftart"/>
    <w:link w:val="Textkrper2"/>
    <w:uiPriority w:val="99"/>
    <w:semiHidden/>
    <w:rsid w:val="00814669"/>
    <w:rPr>
      <w:rFonts w:ascii="Times New Roman" w:eastAsia="Calibri" w:hAnsi="Times New Roman" w:cs="Arial"/>
      <w:kern w:val="0"/>
      <w:sz w:val="24"/>
      <w14:ligatures w14:val="none"/>
    </w:rPr>
  </w:style>
  <w:style w:type="paragraph" w:styleId="Fu-Endnotenberschrift">
    <w:name w:val="Note Heading"/>
    <w:basedOn w:val="Standard"/>
    <w:next w:val="Standard"/>
    <w:link w:val="Fu-EndnotenberschriftZchn"/>
    <w:uiPriority w:val="99"/>
    <w:semiHidden/>
    <w:unhideWhenUsed/>
    <w:rsid w:val="00814669"/>
    <w:pPr>
      <w:spacing w:after="0" w:line="240" w:lineRule="auto"/>
    </w:pPr>
  </w:style>
  <w:style w:type="character" w:customStyle="1" w:styleId="Fu-EndnotenberschriftZchn">
    <w:name w:val="Fuß/-Endnotenüberschrift Zchn"/>
    <w:basedOn w:val="Absatz-Standardschriftart"/>
    <w:link w:val="Fu-Endnotenberschrift"/>
    <w:uiPriority w:val="99"/>
    <w:semiHidden/>
    <w:rsid w:val="00814669"/>
    <w:rPr>
      <w:rFonts w:ascii="Times New Roman" w:eastAsia="Calibri" w:hAnsi="Times New Roman" w:cs="Arial"/>
      <w:kern w:val="0"/>
      <w:sz w:val="24"/>
      <w14:ligatures w14:val="none"/>
    </w:rPr>
  </w:style>
  <w:style w:type="paragraph" w:styleId="Textkrper-Zeileneinzug">
    <w:name w:val="Body Text Indent"/>
    <w:basedOn w:val="Standard"/>
    <w:link w:val="Textkrper-ZeileneinzugZchn"/>
    <w:uiPriority w:val="99"/>
    <w:semiHidden/>
    <w:unhideWhenUsed/>
    <w:rsid w:val="00814669"/>
    <w:pPr>
      <w:ind w:left="283"/>
    </w:pPr>
  </w:style>
  <w:style w:type="character" w:customStyle="1" w:styleId="Textkrper-ZeileneinzugZchn">
    <w:name w:val="Textkörper-Zeileneinzug Zchn"/>
    <w:basedOn w:val="Absatz-Standardschriftart"/>
    <w:link w:val="Textkrper-Zeileneinzug"/>
    <w:uiPriority w:val="99"/>
    <w:semiHidden/>
    <w:rsid w:val="00814669"/>
    <w:rPr>
      <w:rFonts w:ascii="Times New Roman" w:eastAsia="Calibri" w:hAnsi="Times New Roman" w:cs="Arial"/>
      <w:kern w:val="0"/>
      <w:sz w:val="24"/>
      <w14:ligatures w14:val="none"/>
    </w:rPr>
  </w:style>
  <w:style w:type="paragraph" w:styleId="Textkrper-Erstzeileneinzug2">
    <w:name w:val="Body Text First Indent 2"/>
    <w:basedOn w:val="Textkrper-Zeileneinzug"/>
    <w:link w:val="Textkrper-Erstzeileneinzug2Zchn"/>
    <w:uiPriority w:val="99"/>
    <w:semiHidden/>
    <w:unhideWhenUsed/>
    <w:rsid w:val="00814669"/>
    <w:pPr>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814669"/>
    <w:rPr>
      <w:rFonts w:ascii="Times New Roman" w:eastAsia="Calibri" w:hAnsi="Times New Roman" w:cs="Arial"/>
      <w:kern w:val="0"/>
      <w:sz w:val="24"/>
      <w14:ligatures w14:val="none"/>
    </w:rPr>
  </w:style>
  <w:style w:type="paragraph" w:styleId="Textkrper-Erstzeileneinzug">
    <w:name w:val="Body Text First Indent"/>
    <w:basedOn w:val="Textkrper"/>
    <w:link w:val="Textkrper-ErstzeileneinzugZchn"/>
    <w:uiPriority w:val="99"/>
    <w:semiHidden/>
    <w:unhideWhenUsed/>
    <w:rsid w:val="00814669"/>
    <w:pPr>
      <w:spacing w:before="0"/>
      <w:ind w:firstLine="360"/>
      <w:jc w:val="both"/>
    </w:pPr>
    <w:rPr>
      <w:rFonts w:eastAsia="Calibri" w:cs="Arial"/>
      <w:b w:val="0"/>
      <w:bCs w:val="0"/>
      <w:kern w:val="0"/>
      <w:sz w:val="24"/>
      <w:szCs w:val="22"/>
      <w:lang w:eastAsia="en-US"/>
    </w:rPr>
  </w:style>
  <w:style w:type="character" w:customStyle="1" w:styleId="Textkrper-ErstzeileneinzugZchn">
    <w:name w:val="Textkörper-Erstzeileneinzug Zchn"/>
    <w:basedOn w:val="TextkrperZchn"/>
    <w:link w:val="Textkrper-Erstzeileneinzug"/>
    <w:uiPriority w:val="99"/>
    <w:semiHidden/>
    <w:rsid w:val="00814669"/>
    <w:rPr>
      <w:rFonts w:ascii="Times New Roman" w:eastAsia="Calibri" w:hAnsi="Times New Roman" w:cs="Arial"/>
      <w:b w:val="0"/>
      <w:bCs w:val="0"/>
      <w:kern w:val="0"/>
      <w:sz w:val="24"/>
      <w:szCs w:val="20"/>
      <w:lang w:eastAsia="de-DE"/>
      <w14:ligatures w14:val="none"/>
    </w:rPr>
  </w:style>
  <w:style w:type="paragraph" w:styleId="Datum">
    <w:name w:val="Date"/>
    <w:basedOn w:val="Standard"/>
    <w:next w:val="Standard"/>
    <w:link w:val="DatumZchn"/>
    <w:uiPriority w:val="99"/>
    <w:semiHidden/>
    <w:unhideWhenUsed/>
    <w:rsid w:val="00814669"/>
  </w:style>
  <w:style w:type="character" w:customStyle="1" w:styleId="DatumZchn">
    <w:name w:val="Datum Zchn"/>
    <w:basedOn w:val="Absatz-Standardschriftart"/>
    <w:link w:val="Datum"/>
    <w:uiPriority w:val="99"/>
    <w:semiHidden/>
    <w:rsid w:val="00814669"/>
    <w:rPr>
      <w:rFonts w:ascii="Times New Roman" w:eastAsia="Calibri" w:hAnsi="Times New Roman" w:cs="Arial"/>
      <w:kern w:val="0"/>
      <w:sz w:val="24"/>
      <w14:ligatures w14:val="none"/>
    </w:rPr>
  </w:style>
  <w:style w:type="paragraph" w:styleId="Anrede">
    <w:name w:val="Salutation"/>
    <w:basedOn w:val="Standard"/>
    <w:next w:val="Standard"/>
    <w:link w:val="AnredeZchn"/>
    <w:uiPriority w:val="99"/>
    <w:semiHidden/>
    <w:unhideWhenUsed/>
    <w:rsid w:val="00814669"/>
  </w:style>
  <w:style w:type="character" w:customStyle="1" w:styleId="AnredeZchn">
    <w:name w:val="Anrede Zchn"/>
    <w:basedOn w:val="Absatz-Standardschriftart"/>
    <w:link w:val="Anrede"/>
    <w:uiPriority w:val="99"/>
    <w:semiHidden/>
    <w:rsid w:val="00814669"/>
    <w:rPr>
      <w:rFonts w:ascii="Times New Roman" w:eastAsia="Calibri" w:hAnsi="Times New Roman" w:cs="Arial"/>
      <w:kern w:val="0"/>
      <w:sz w:val="24"/>
      <w14:ligatures w14:val="none"/>
    </w:rPr>
  </w:style>
  <w:style w:type="paragraph" w:styleId="Nachrichtenkopf">
    <w:name w:val="Message Header"/>
    <w:basedOn w:val="Standard"/>
    <w:link w:val="NachrichtenkopfZchn"/>
    <w:uiPriority w:val="99"/>
    <w:semiHidden/>
    <w:unhideWhenUsed/>
    <w:rsid w:val="00814669"/>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Cs w:val="24"/>
    </w:rPr>
  </w:style>
  <w:style w:type="character" w:customStyle="1" w:styleId="NachrichtenkopfZchn">
    <w:name w:val="Nachrichtenkopf Zchn"/>
    <w:basedOn w:val="Absatz-Standardschriftart"/>
    <w:link w:val="Nachrichtenkopf"/>
    <w:uiPriority w:val="99"/>
    <w:semiHidden/>
    <w:rsid w:val="00814669"/>
    <w:rPr>
      <w:rFonts w:asciiTheme="majorHAnsi" w:eastAsiaTheme="majorEastAsia" w:hAnsiTheme="majorHAnsi" w:cstheme="majorBidi"/>
      <w:kern w:val="0"/>
      <w:sz w:val="24"/>
      <w:szCs w:val="24"/>
      <w:shd w:val="pct20" w:color="auto" w:fill="auto"/>
      <w14:ligatures w14:val="none"/>
    </w:rPr>
  </w:style>
  <w:style w:type="paragraph" w:styleId="Listenfortsetzung5">
    <w:name w:val="List Continue 5"/>
    <w:basedOn w:val="Standard"/>
    <w:uiPriority w:val="99"/>
    <w:semiHidden/>
    <w:unhideWhenUsed/>
    <w:rsid w:val="00814669"/>
    <w:pPr>
      <w:ind w:left="1415"/>
      <w:contextualSpacing/>
    </w:pPr>
  </w:style>
  <w:style w:type="paragraph" w:styleId="Listenfortsetzung4">
    <w:name w:val="List Continue 4"/>
    <w:basedOn w:val="Standard"/>
    <w:uiPriority w:val="99"/>
    <w:semiHidden/>
    <w:unhideWhenUsed/>
    <w:rsid w:val="00814669"/>
    <w:pPr>
      <w:ind w:left="1132"/>
      <w:contextualSpacing/>
    </w:pPr>
  </w:style>
  <w:style w:type="paragraph" w:styleId="Listenfortsetzung3">
    <w:name w:val="List Continue 3"/>
    <w:basedOn w:val="Standard"/>
    <w:uiPriority w:val="99"/>
    <w:semiHidden/>
    <w:unhideWhenUsed/>
    <w:rsid w:val="00814669"/>
    <w:pPr>
      <w:ind w:left="849"/>
      <w:contextualSpacing/>
    </w:pPr>
  </w:style>
  <w:style w:type="paragraph" w:styleId="Listenfortsetzung2">
    <w:name w:val="List Continue 2"/>
    <w:basedOn w:val="Standard"/>
    <w:uiPriority w:val="99"/>
    <w:semiHidden/>
    <w:unhideWhenUsed/>
    <w:rsid w:val="00814669"/>
    <w:pPr>
      <w:ind w:left="566"/>
      <w:contextualSpacing/>
    </w:pPr>
  </w:style>
  <w:style w:type="paragraph" w:styleId="Listenfortsetzung">
    <w:name w:val="List Continue"/>
    <w:basedOn w:val="Standard"/>
    <w:uiPriority w:val="99"/>
    <w:semiHidden/>
    <w:unhideWhenUsed/>
    <w:rsid w:val="00814669"/>
    <w:pPr>
      <w:ind w:left="283"/>
      <w:contextualSpacing/>
    </w:pPr>
  </w:style>
  <w:style w:type="paragraph" w:styleId="Unterschrift">
    <w:name w:val="Signature"/>
    <w:basedOn w:val="Standard"/>
    <w:link w:val="UnterschriftZchn"/>
    <w:uiPriority w:val="99"/>
    <w:semiHidden/>
    <w:unhideWhenUsed/>
    <w:rsid w:val="00814669"/>
    <w:pPr>
      <w:spacing w:after="0" w:line="240" w:lineRule="auto"/>
      <w:ind w:left="4252"/>
    </w:pPr>
  </w:style>
  <w:style w:type="character" w:customStyle="1" w:styleId="UnterschriftZchn">
    <w:name w:val="Unterschrift Zchn"/>
    <w:basedOn w:val="Absatz-Standardschriftart"/>
    <w:link w:val="Unterschrift"/>
    <w:uiPriority w:val="99"/>
    <w:semiHidden/>
    <w:rsid w:val="00814669"/>
    <w:rPr>
      <w:rFonts w:ascii="Times New Roman" w:eastAsia="Calibri" w:hAnsi="Times New Roman" w:cs="Arial"/>
      <w:kern w:val="0"/>
      <w:sz w:val="24"/>
      <w14:ligatures w14:val="none"/>
    </w:rPr>
  </w:style>
  <w:style w:type="paragraph" w:styleId="Gruformel">
    <w:name w:val="Closing"/>
    <w:basedOn w:val="Standard"/>
    <w:link w:val="GruformelZchn"/>
    <w:uiPriority w:val="99"/>
    <w:semiHidden/>
    <w:unhideWhenUsed/>
    <w:rsid w:val="00814669"/>
    <w:pPr>
      <w:spacing w:after="0" w:line="240" w:lineRule="auto"/>
      <w:ind w:left="4252"/>
    </w:pPr>
  </w:style>
  <w:style w:type="character" w:customStyle="1" w:styleId="GruformelZchn">
    <w:name w:val="Grußformel Zchn"/>
    <w:basedOn w:val="Absatz-Standardschriftart"/>
    <w:link w:val="Gruformel"/>
    <w:uiPriority w:val="99"/>
    <w:semiHidden/>
    <w:rsid w:val="00814669"/>
    <w:rPr>
      <w:rFonts w:ascii="Times New Roman" w:eastAsia="Calibri" w:hAnsi="Times New Roman" w:cs="Arial"/>
      <w:kern w:val="0"/>
      <w:sz w:val="24"/>
      <w14:ligatures w14:val="none"/>
    </w:rPr>
  </w:style>
  <w:style w:type="paragraph" w:styleId="Listennummer5">
    <w:name w:val="List Number 5"/>
    <w:basedOn w:val="Standard"/>
    <w:uiPriority w:val="99"/>
    <w:semiHidden/>
    <w:unhideWhenUsed/>
    <w:rsid w:val="00814669"/>
    <w:pPr>
      <w:numPr>
        <w:numId w:val="24"/>
      </w:numPr>
      <w:contextualSpacing/>
    </w:pPr>
  </w:style>
  <w:style w:type="paragraph" w:styleId="Listennummer4">
    <w:name w:val="List Number 4"/>
    <w:basedOn w:val="Standard"/>
    <w:uiPriority w:val="99"/>
    <w:semiHidden/>
    <w:unhideWhenUsed/>
    <w:rsid w:val="00814669"/>
    <w:pPr>
      <w:numPr>
        <w:numId w:val="25"/>
      </w:numPr>
      <w:contextualSpacing/>
    </w:pPr>
  </w:style>
  <w:style w:type="paragraph" w:styleId="Listennummer3">
    <w:name w:val="List Number 3"/>
    <w:basedOn w:val="Standard"/>
    <w:uiPriority w:val="99"/>
    <w:semiHidden/>
    <w:unhideWhenUsed/>
    <w:rsid w:val="00814669"/>
    <w:pPr>
      <w:numPr>
        <w:numId w:val="26"/>
      </w:numPr>
      <w:contextualSpacing/>
    </w:pPr>
  </w:style>
  <w:style w:type="paragraph" w:styleId="Listennummer2">
    <w:name w:val="List Number 2"/>
    <w:basedOn w:val="Standard"/>
    <w:uiPriority w:val="99"/>
    <w:semiHidden/>
    <w:unhideWhenUsed/>
    <w:rsid w:val="00814669"/>
    <w:pPr>
      <w:numPr>
        <w:numId w:val="27"/>
      </w:numPr>
      <w:contextualSpacing/>
    </w:pPr>
  </w:style>
  <w:style w:type="paragraph" w:styleId="Aufzhlungszeichen5">
    <w:name w:val="List Bullet 5"/>
    <w:basedOn w:val="Standard"/>
    <w:uiPriority w:val="99"/>
    <w:semiHidden/>
    <w:unhideWhenUsed/>
    <w:rsid w:val="00814669"/>
    <w:pPr>
      <w:numPr>
        <w:numId w:val="28"/>
      </w:numPr>
      <w:contextualSpacing/>
    </w:pPr>
  </w:style>
  <w:style w:type="paragraph" w:styleId="Aufzhlungszeichen4">
    <w:name w:val="List Bullet 4"/>
    <w:basedOn w:val="Standard"/>
    <w:uiPriority w:val="99"/>
    <w:semiHidden/>
    <w:unhideWhenUsed/>
    <w:rsid w:val="00814669"/>
    <w:pPr>
      <w:numPr>
        <w:numId w:val="29"/>
      </w:numPr>
      <w:contextualSpacing/>
    </w:pPr>
  </w:style>
  <w:style w:type="paragraph" w:styleId="Aufzhlungszeichen3">
    <w:name w:val="List Bullet 3"/>
    <w:basedOn w:val="Standard"/>
    <w:uiPriority w:val="99"/>
    <w:semiHidden/>
    <w:unhideWhenUsed/>
    <w:rsid w:val="00814669"/>
    <w:pPr>
      <w:numPr>
        <w:numId w:val="30"/>
      </w:numPr>
      <w:contextualSpacing/>
    </w:pPr>
  </w:style>
  <w:style w:type="paragraph" w:styleId="Aufzhlungszeichen2">
    <w:name w:val="List Bullet 2"/>
    <w:basedOn w:val="Standard"/>
    <w:uiPriority w:val="99"/>
    <w:semiHidden/>
    <w:unhideWhenUsed/>
    <w:rsid w:val="00814669"/>
    <w:pPr>
      <w:numPr>
        <w:numId w:val="31"/>
      </w:numPr>
      <w:contextualSpacing/>
    </w:pPr>
  </w:style>
  <w:style w:type="paragraph" w:styleId="Liste5">
    <w:name w:val="List 5"/>
    <w:basedOn w:val="Standard"/>
    <w:uiPriority w:val="99"/>
    <w:semiHidden/>
    <w:unhideWhenUsed/>
    <w:rsid w:val="00814669"/>
    <w:pPr>
      <w:ind w:left="1415" w:hanging="283"/>
      <w:contextualSpacing/>
    </w:pPr>
  </w:style>
  <w:style w:type="paragraph" w:styleId="Liste4">
    <w:name w:val="List 4"/>
    <w:basedOn w:val="Standard"/>
    <w:uiPriority w:val="99"/>
    <w:semiHidden/>
    <w:unhideWhenUsed/>
    <w:rsid w:val="00814669"/>
    <w:pPr>
      <w:ind w:left="1132" w:hanging="283"/>
      <w:contextualSpacing/>
    </w:pPr>
  </w:style>
  <w:style w:type="paragraph" w:styleId="Liste3">
    <w:name w:val="List 3"/>
    <w:basedOn w:val="Standard"/>
    <w:uiPriority w:val="99"/>
    <w:semiHidden/>
    <w:unhideWhenUsed/>
    <w:rsid w:val="00814669"/>
    <w:pPr>
      <w:ind w:left="849" w:hanging="283"/>
      <w:contextualSpacing/>
    </w:pPr>
  </w:style>
  <w:style w:type="paragraph" w:styleId="Liste2">
    <w:name w:val="List 2"/>
    <w:basedOn w:val="Standard"/>
    <w:uiPriority w:val="99"/>
    <w:semiHidden/>
    <w:unhideWhenUsed/>
    <w:rsid w:val="00814669"/>
    <w:pPr>
      <w:ind w:left="566" w:hanging="283"/>
      <w:contextualSpacing/>
    </w:pPr>
  </w:style>
  <w:style w:type="paragraph" w:styleId="Listennummer">
    <w:name w:val="List Number"/>
    <w:basedOn w:val="Standard"/>
    <w:uiPriority w:val="99"/>
    <w:semiHidden/>
    <w:unhideWhenUsed/>
    <w:rsid w:val="00814669"/>
    <w:pPr>
      <w:numPr>
        <w:numId w:val="32"/>
      </w:numPr>
      <w:contextualSpacing/>
    </w:pPr>
  </w:style>
  <w:style w:type="paragraph" w:styleId="Aufzhlungszeichen">
    <w:name w:val="List Bullet"/>
    <w:basedOn w:val="Standard"/>
    <w:uiPriority w:val="99"/>
    <w:semiHidden/>
    <w:unhideWhenUsed/>
    <w:rsid w:val="00814669"/>
    <w:pPr>
      <w:numPr>
        <w:numId w:val="33"/>
      </w:numPr>
      <w:contextualSpacing/>
    </w:pPr>
  </w:style>
  <w:style w:type="paragraph" w:styleId="Liste">
    <w:name w:val="List"/>
    <w:basedOn w:val="Standard"/>
    <w:uiPriority w:val="99"/>
    <w:semiHidden/>
    <w:unhideWhenUsed/>
    <w:rsid w:val="00814669"/>
    <w:pPr>
      <w:ind w:left="283" w:hanging="283"/>
      <w:contextualSpacing/>
    </w:pPr>
  </w:style>
  <w:style w:type="paragraph" w:styleId="RGV-berschrift">
    <w:name w:val="toa heading"/>
    <w:basedOn w:val="Standard"/>
    <w:next w:val="Standard"/>
    <w:uiPriority w:val="99"/>
    <w:semiHidden/>
    <w:unhideWhenUsed/>
    <w:rsid w:val="00814669"/>
    <w:pPr>
      <w:spacing w:before="120"/>
    </w:pPr>
    <w:rPr>
      <w:rFonts w:asciiTheme="majorHAnsi" w:eastAsiaTheme="majorEastAsia" w:hAnsiTheme="majorHAnsi" w:cstheme="majorBidi"/>
      <w:b/>
      <w:bCs/>
      <w:szCs w:val="24"/>
    </w:rPr>
  </w:style>
  <w:style w:type="paragraph" w:styleId="Makrotext">
    <w:name w:val="macro"/>
    <w:link w:val="MakrotextZchn"/>
    <w:uiPriority w:val="99"/>
    <w:semiHidden/>
    <w:unhideWhenUsed/>
    <w:rsid w:val="00814669"/>
    <w:pPr>
      <w:tabs>
        <w:tab w:val="left" w:pos="480"/>
        <w:tab w:val="left" w:pos="960"/>
        <w:tab w:val="left" w:pos="1440"/>
        <w:tab w:val="left" w:pos="1920"/>
        <w:tab w:val="left" w:pos="2400"/>
        <w:tab w:val="left" w:pos="2880"/>
        <w:tab w:val="left" w:pos="3360"/>
        <w:tab w:val="left" w:pos="3840"/>
        <w:tab w:val="left" w:pos="4320"/>
      </w:tabs>
      <w:spacing w:after="0" w:line="360" w:lineRule="auto"/>
      <w:jc w:val="both"/>
    </w:pPr>
    <w:rPr>
      <w:rFonts w:ascii="Consolas" w:eastAsia="Calibri" w:hAnsi="Consolas" w:cs="Arial"/>
      <w:kern w:val="0"/>
      <w:sz w:val="20"/>
      <w:szCs w:val="20"/>
      <w14:ligatures w14:val="none"/>
    </w:rPr>
  </w:style>
  <w:style w:type="character" w:customStyle="1" w:styleId="MakrotextZchn">
    <w:name w:val="Makrotext Zchn"/>
    <w:basedOn w:val="Absatz-Standardschriftart"/>
    <w:link w:val="Makrotext"/>
    <w:uiPriority w:val="99"/>
    <w:semiHidden/>
    <w:rsid w:val="00814669"/>
    <w:rPr>
      <w:rFonts w:ascii="Consolas" w:eastAsia="Calibri" w:hAnsi="Consolas" w:cs="Arial"/>
      <w:kern w:val="0"/>
      <w:sz w:val="20"/>
      <w:szCs w:val="20"/>
      <w14:ligatures w14:val="none"/>
    </w:rPr>
  </w:style>
  <w:style w:type="paragraph" w:styleId="Rechtsgrundlagenverzeichnis">
    <w:name w:val="table of authorities"/>
    <w:basedOn w:val="Standard"/>
    <w:next w:val="Standard"/>
    <w:uiPriority w:val="99"/>
    <w:semiHidden/>
    <w:unhideWhenUsed/>
    <w:rsid w:val="00814669"/>
    <w:pPr>
      <w:spacing w:after="0"/>
      <w:ind w:left="240" w:hanging="240"/>
    </w:pPr>
  </w:style>
  <w:style w:type="paragraph" w:styleId="Endnotentext">
    <w:name w:val="endnote text"/>
    <w:basedOn w:val="Standard"/>
    <w:link w:val="EndnotentextZchn"/>
    <w:uiPriority w:val="99"/>
    <w:semiHidden/>
    <w:unhideWhenUsed/>
    <w:rsid w:val="00814669"/>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814669"/>
    <w:rPr>
      <w:rFonts w:ascii="Times New Roman" w:eastAsia="Calibri" w:hAnsi="Times New Roman" w:cs="Arial"/>
      <w:kern w:val="0"/>
      <w:sz w:val="20"/>
      <w:szCs w:val="20"/>
      <w14:ligatures w14:val="none"/>
    </w:rPr>
  </w:style>
  <w:style w:type="character" w:styleId="Endnotenzeichen">
    <w:name w:val="endnote reference"/>
    <w:basedOn w:val="Absatz-Standardschriftart"/>
    <w:uiPriority w:val="99"/>
    <w:semiHidden/>
    <w:unhideWhenUsed/>
    <w:rsid w:val="00814669"/>
    <w:rPr>
      <w:vertAlign w:val="superscript"/>
    </w:rPr>
  </w:style>
  <w:style w:type="character" w:styleId="Seitenzahl">
    <w:name w:val="page number"/>
    <w:basedOn w:val="Absatz-Standardschriftart"/>
    <w:uiPriority w:val="99"/>
    <w:semiHidden/>
    <w:unhideWhenUsed/>
    <w:rsid w:val="00814669"/>
  </w:style>
  <w:style w:type="character" w:styleId="Zeilennummer">
    <w:name w:val="line number"/>
    <w:basedOn w:val="Absatz-Standardschriftart"/>
    <w:uiPriority w:val="99"/>
    <w:semiHidden/>
    <w:unhideWhenUsed/>
    <w:rsid w:val="00814669"/>
  </w:style>
  <w:style w:type="paragraph" w:styleId="Umschlagabsenderadresse">
    <w:name w:val="envelope return"/>
    <w:basedOn w:val="Standard"/>
    <w:uiPriority w:val="99"/>
    <w:semiHidden/>
    <w:unhideWhenUsed/>
    <w:rsid w:val="00814669"/>
    <w:pPr>
      <w:spacing w:after="0"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814669"/>
    <w:pPr>
      <w:framePr w:w="4320" w:h="2160" w:hRule="exact" w:hSpace="141" w:wrap="auto" w:hAnchor="page" w:xAlign="center" w:yAlign="bottom"/>
      <w:spacing w:after="0" w:line="240" w:lineRule="auto"/>
      <w:ind w:left="1"/>
    </w:pPr>
    <w:rPr>
      <w:rFonts w:asciiTheme="majorHAnsi" w:eastAsiaTheme="majorEastAsia" w:hAnsiTheme="majorHAnsi" w:cstheme="majorBidi"/>
      <w:szCs w:val="24"/>
    </w:rPr>
  </w:style>
  <w:style w:type="paragraph" w:styleId="Index1">
    <w:name w:val="index 1"/>
    <w:basedOn w:val="Standard"/>
    <w:next w:val="Standard"/>
    <w:autoRedefine/>
    <w:uiPriority w:val="99"/>
    <w:semiHidden/>
    <w:unhideWhenUsed/>
    <w:rsid w:val="00814669"/>
    <w:pPr>
      <w:spacing w:after="0" w:line="240" w:lineRule="auto"/>
      <w:ind w:left="240" w:hanging="240"/>
    </w:pPr>
  </w:style>
  <w:style w:type="paragraph" w:styleId="Indexberschrift">
    <w:name w:val="index heading"/>
    <w:basedOn w:val="Standard"/>
    <w:next w:val="Index1"/>
    <w:uiPriority w:val="99"/>
    <w:semiHidden/>
    <w:unhideWhenUsed/>
    <w:rsid w:val="00814669"/>
    <w:rPr>
      <w:rFonts w:asciiTheme="majorHAnsi" w:eastAsiaTheme="majorEastAsia" w:hAnsiTheme="majorHAnsi" w:cstheme="majorBidi"/>
      <w:b/>
      <w:bCs/>
    </w:rPr>
  </w:style>
  <w:style w:type="paragraph" w:styleId="Standardeinzug">
    <w:name w:val="Normal Indent"/>
    <w:basedOn w:val="Standard"/>
    <w:uiPriority w:val="99"/>
    <w:semiHidden/>
    <w:unhideWhenUsed/>
    <w:rsid w:val="00814669"/>
    <w:pPr>
      <w:ind w:left="708"/>
    </w:pPr>
  </w:style>
  <w:style w:type="paragraph" w:styleId="Index9">
    <w:name w:val="index 9"/>
    <w:basedOn w:val="Standard"/>
    <w:next w:val="Standard"/>
    <w:autoRedefine/>
    <w:uiPriority w:val="99"/>
    <w:semiHidden/>
    <w:unhideWhenUsed/>
    <w:rsid w:val="00814669"/>
    <w:pPr>
      <w:spacing w:after="0" w:line="240" w:lineRule="auto"/>
      <w:ind w:left="2160" w:hanging="240"/>
    </w:pPr>
  </w:style>
  <w:style w:type="paragraph" w:styleId="Index8">
    <w:name w:val="index 8"/>
    <w:basedOn w:val="Standard"/>
    <w:next w:val="Standard"/>
    <w:autoRedefine/>
    <w:uiPriority w:val="99"/>
    <w:semiHidden/>
    <w:unhideWhenUsed/>
    <w:rsid w:val="00814669"/>
    <w:pPr>
      <w:spacing w:after="0" w:line="240" w:lineRule="auto"/>
      <w:ind w:left="1920" w:hanging="240"/>
    </w:pPr>
  </w:style>
  <w:style w:type="paragraph" w:styleId="Index7">
    <w:name w:val="index 7"/>
    <w:basedOn w:val="Standard"/>
    <w:next w:val="Standard"/>
    <w:autoRedefine/>
    <w:uiPriority w:val="99"/>
    <w:semiHidden/>
    <w:unhideWhenUsed/>
    <w:rsid w:val="00814669"/>
    <w:pPr>
      <w:spacing w:after="0" w:line="240" w:lineRule="auto"/>
      <w:ind w:left="1680" w:hanging="240"/>
    </w:pPr>
  </w:style>
  <w:style w:type="paragraph" w:styleId="Index6">
    <w:name w:val="index 6"/>
    <w:basedOn w:val="Standard"/>
    <w:next w:val="Standard"/>
    <w:autoRedefine/>
    <w:uiPriority w:val="99"/>
    <w:semiHidden/>
    <w:unhideWhenUsed/>
    <w:rsid w:val="00814669"/>
    <w:pPr>
      <w:spacing w:after="0" w:line="240" w:lineRule="auto"/>
      <w:ind w:left="1440" w:hanging="240"/>
    </w:pPr>
  </w:style>
  <w:style w:type="paragraph" w:styleId="Index5">
    <w:name w:val="index 5"/>
    <w:basedOn w:val="Standard"/>
    <w:next w:val="Standard"/>
    <w:autoRedefine/>
    <w:uiPriority w:val="99"/>
    <w:semiHidden/>
    <w:unhideWhenUsed/>
    <w:rsid w:val="00814669"/>
    <w:pPr>
      <w:spacing w:after="0" w:line="240" w:lineRule="auto"/>
      <w:ind w:left="1200" w:hanging="240"/>
    </w:pPr>
  </w:style>
  <w:style w:type="paragraph" w:styleId="Index4">
    <w:name w:val="index 4"/>
    <w:basedOn w:val="Standard"/>
    <w:next w:val="Standard"/>
    <w:autoRedefine/>
    <w:uiPriority w:val="99"/>
    <w:semiHidden/>
    <w:unhideWhenUsed/>
    <w:rsid w:val="00814669"/>
    <w:pPr>
      <w:spacing w:after="0" w:line="240" w:lineRule="auto"/>
      <w:ind w:left="960" w:hanging="240"/>
    </w:pPr>
  </w:style>
  <w:style w:type="paragraph" w:styleId="Index3">
    <w:name w:val="index 3"/>
    <w:basedOn w:val="Standard"/>
    <w:next w:val="Standard"/>
    <w:autoRedefine/>
    <w:uiPriority w:val="99"/>
    <w:semiHidden/>
    <w:unhideWhenUsed/>
    <w:rsid w:val="00814669"/>
    <w:pPr>
      <w:spacing w:after="0" w:line="240" w:lineRule="auto"/>
      <w:ind w:left="720" w:hanging="240"/>
    </w:pPr>
  </w:style>
  <w:style w:type="paragraph" w:styleId="Index2">
    <w:name w:val="index 2"/>
    <w:basedOn w:val="Standard"/>
    <w:next w:val="Standard"/>
    <w:autoRedefine/>
    <w:uiPriority w:val="99"/>
    <w:semiHidden/>
    <w:unhideWhenUsed/>
    <w:rsid w:val="00814669"/>
    <w:pPr>
      <w:spacing w:after="0" w:line="240" w:lineRule="auto"/>
      <w:ind w:left="480" w:hanging="240"/>
    </w:pPr>
  </w:style>
  <w:style w:type="character" w:styleId="NichtaufgelsteErwhnung">
    <w:name w:val="Unresolved Mention"/>
    <w:basedOn w:val="Absatz-Standardschriftart"/>
    <w:uiPriority w:val="99"/>
    <w:semiHidden/>
    <w:unhideWhenUsed/>
    <w:rsid w:val="0098385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1046082">
      <w:bodyDiv w:val="1"/>
      <w:marLeft w:val="0"/>
      <w:marRight w:val="0"/>
      <w:marTop w:val="0"/>
      <w:marBottom w:val="0"/>
      <w:divBdr>
        <w:top w:val="none" w:sz="0" w:space="0" w:color="auto"/>
        <w:left w:val="none" w:sz="0" w:space="0" w:color="auto"/>
        <w:bottom w:val="none" w:sz="0" w:space="0" w:color="auto"/>
        <w:right w:val="none" w:sz="0" w:space="0" w:color="auto"/>
      </w:divBdr>
      <w:divsChild>
        <w:div w:id="126046748">
          <w:marLeft w:val="0"/>
          <w:marRight w:val="0"/>
          <w:marTop w:val="0"/>
          <w:marBottom w:val="0"/>
          <w:divBdr>
            <w:top w:val="none" w:sz="0" w:space="0" w:color="auto"/>
            <w:left w:val="none" w:sz="0" w:space="0" w:color="auto"/>
            <w:bottom w:val="none" w:sz="0" w:space="0" w:color="auto"/>
            <w:right w:val="none" w:sz="0" w:space="0" w:color="auto"/>
          </w:divBdr>
        </w:div>
      </w:divsChild>
    </w:div>
    <w:div w:id="236592805">
      <w:bodyDiv w:val="1"/>
      <w:marLeft w:val="0"/>
      <w:marRight w:val="0"/>
      <w:marTop w:val="0"/>
      <w:marBottom w:val="0"/>
      <w:divBdr>
        <w:top w:val="none" w:sz="0" w:space="0" w:color="auto"/>
        <w:left w:val="none" w:sz="0" w:space="0" w:color="auto"/>
        <w:bottom w:val="none" w:sz="0" w:space="0" w:color="auto"/>
        <w:right w:val="none" w:sz="0" w:space="0" w:color="auto"/>
      </w:divBdr>
      <w:divsChild>
        <w:div w:id="1751583662">
          <w:marLeft w:val="0"/>
          <w:marRight w:val="0"/>
          <w:marTop w:val="0"/>
          <w:marBottom w:val="0"/>
          <w:divBdr>
            <w:top w:val="none" w:sz="0" w:space="0" w:color="auto"/>
            <w:left w:val="none" w:sz="0" w:space="0" w:color="auto"/>
            <w:bottom w:val="none" w:sz="0" w:space="0" w:color="auto"/>
            <w:right w:val="none" w:sz="0" w:space="0" w:color="auto"/>
          </w:divBdr>
        </w:div>
      </w:divsChild>
    </w:div>
    <w:div w:id="245655950">
      <w:bodyDiv w:val="1"/>
      <w:marLeft w:val="0"/>
      <w:marRight w:val="0"/>
      <w:marTop w:val="0"/>
      <w:marBottom w:val="0"/>
      <w:divBdr>
        <w:top w:val="none" w:sz="0" w:space="0" w:color="auto"/>
        <w:left w:val="none" w:sz="0" w:space="0" w:color="auto"/>
        <w:bottom w:val="none" w:sz="0" w:space="0" w:color="auto"/>
        <w:right w:val="none" w:sz="0" w:space="0" w:color="auto"/>
      </w:divBdr>
      <w:divsChild>
        <w:div w:id="776020461">
          <w:marLeft w:val="0"/>
          <w:marRight w:val="0"/>
          <w:marTop w:val="0"/>
          <w:marBottom w:val="0"/>
          <w:divBdr>
            <w:top w:val="none" w:sz="0" w:space="0" w:color="auto"/>
            <w:left w:val="none" w:sz="0" w:space="0" w:color="auto"/>
            <w:bottom w:val="none" w:sz="0" w:space="0" w:color="auto"/>
            <w:right w:val="none" w:sz="0" w:space="0" w:color="auto"/>
          </w:divBdr>
        </w:div>
      </w:divsChild>
    </w:div>
    <w:div w:id="246154278">
      <w:bodyDiv w:val="1"/>
      <w:marLeft w:val="0"/>
      <w:marRight w:val="0"/>
      <w:marTop w:val="0"/>
      <w:marBottom w:val="0"/>
      <w:divBdr>
        <w:top w:val="none" w:sz="0" w:space="0" w:color="auto"/>
        <w:left w:val="none" w:sz="0" w:space="0" w:color="auto"/>
        <w:bottom w:val="none" w:sz="0" w:space="0" w:color="auto"/>
        <w:right w:val="none" w:sz="0" w:space="0" w:color="auto"/>
      </w:divBdr>
      <w:divsChild>
        <w:div w:id="1430855519">
          <w:marLeft w:val="0"/>
          <w:marRight w:val="0"/>
          <w:marTop w:val="0"/>
          <w:marBottom w:val="0"/>
          <w:divBdr>
            <w:top w:val="none" w:sz="0" w:space="0" w:color="auto"/>
            <w:left w:val="none" w:sz="0" w:space="0" w:color="auto"/>
            <w:bottom w:val="none" w:sz="0" w:space="0" w:color="auto"/>
            <w:right w:val="none" w:sz="0" w:space="0" w:color="auto"/>
          </w:divBdr>
        </w:div>
      </w:divsChild>
    </w:div>
    <w:div w:id="321668359">
      <w:bodyDiv w:val="1"/>
      <w:marLeft w:val="0"/>
      <w:marRight w:val="0"/>
      <w:marTop w:val="0"/>
      <w:marBottom w:val="0"/>
      <w:divBdr>
        <w:top w:val="none" w:sz="0" w:space="0" w:color="auto"/>
        <w:left w:val="none" w:sz="0" w:space="0" w:color="auto"/>
        <w:bottom w:val="none" w:sz="0" w:space="0" w:color="auto"/>
        <w:right w:val="none" w:sz="0" w:space="0" w:color="auto"/>
      </w:divBdr>
      <w:divsChild>
        <w:div w:id="231963370">
          <w:marLeft w:val="0"/>
          <w:marRight w:val="0"/>
          <w:marTop w:val="0"/>
          <w:marBottom w:val="0"/>
          <w:divBdr>
            <w:top w:val="none" w:sz="0" w:space="0" w:color="auto"/>
            <w:left w:val="none" w:sz="0" w:space="0" w:color="auto"/>
            <w:bottom w:val="none" w:sz="0" w:space="0" w:color="auto"/>
            <w:right w:val="none" w:sz="0" w:space="0" w:color="auto"/>
          </w:divBdr>
        </w:div>
      </w:divsChild>
    </w:div>
    <w:div w:id="326130322">
      <w:bodyDiv w:val="1"/>
      <w:marLeft w:val="0"/>
      <w:marRight w:val="0"/>
      <w:marTop w:val="0"/>
      <w:marBottom w:val="0"/>
      <w:divBdr>
        <w:top w:val="none" w:sz="0" w:space="0" w:color="auto"/>
        <w:left w:val="none" w:sz="0" w:space="0" w:color="auto"/>
        <w:bottom w:val="none" w:sz="0" w:space="0" w:color="auto"/>
        <w:right w:val="none" w:sz="0" w:space="0" w:color="auto"/>
      </w:divBdr>
      <w:divsChild>
        <w:div w:id="1643459942">
          <w:marLeft w:val="0"/>
          <w:marRight w:val="0"/>
          <w:marTop w:val="0"/>
          <w:marBottom w:val="0"/>
          <w:divBdr>
            <w:top w:val="none" w:sz="0" w:space="0" w:color="auto"/>
            <w:left w:val="none" w:sz="0" w:space="0" w:color="auto"/>
            <w:bottom w:val="none" w:sz="0" w:space="0" w:color="auto"/>
            <w:right w:val="none" w:sz="0" w:space="0" w:color="auto"/>
          </w:divBdr>
        </w:div>
      </w:divsChild>
    </w:div>
    <w:div w:id="386221806">
      <w:bodyDiv w:val="1"/>
      <w:marLeft w:val="0"/>
      <w:marRight w:val="0"/>
      <w:marTop w:val="0"/>
      <w:marBottom w:val="0"/>
      <w:divBdr>
        <w:top w:val="none" w:sz="0" w:space="0" w:color="auto"/>
        <w:left w:val="none" w:sz="0" w:space="0" w:color="auto"/>
        <w:bottom w:val="none" w:sz="0" w:space="0" w:color="auto"/>
        <w:right w:val="none" w:sz="0" w:space="0" w:color="auto"/>
      </w:divBdr>
      <w:divsChild>
        <w:div w:id="743837871">
          <w:marLeft w:val="0"/>
          <w:marRight w:val="0"/>
          <w:marTop w:val="0"/>
          <w:marBottom w:val="0"/>
          <w:divBdr>
            <w:top w:val="none" w:sz="0" w:space="0" w:color="auto"/>
            <w:left w:val="none" w:sz="0" w:space="0" w:color="auto"/>
            <w:bottom w:val="none" w:sz="0" w:space="0" w:color="auto"/>
            <w:right w:val="none" w:sz="0" w:space="0" w:color="auto"/>
          </w:divBdr>
        </w:div>
      </w:divsChild>
    </w:div>
    <w:div w:id="411969483">
      <w:bodyDiv w:val="1"/>
      <w:marLeft w:val="0"/>
      <w:marRight w:val="0"/>
      <w:marTop w:val="0"/>
      <w:marBottom w:val="0"/>
      <w:divBdr>
        <w:top w:val="none" w:sz="0" w:space="0" w:color="auto"/>
        <w:left w:val="none" w:sz="0" w:space="0" w:color="auto"/>
        <w:bottom w:val="none" w:sz="0" w:space="0" w:color="auto"/>
        <w:right w:val="none" w:sz="0" w:space="0" w:color="auto"/>
      </w:divBdr>
      <w:divsChild>
        <w:div w:id="1972704752">
          <w:marLeft w:val="0"/>
          <w:marRight w:val="0"/>
          <w:marTop w:val="0"/>
          <w:marBottom w:val="0"/>
          <w:divBdr>
            <w:top w:val="none" w:sz="0" w:space="0" w:color="auto"/>
            <w:left w:val="none" w:sz="0" w:space="0" w:color="auto"/>
            <w:bottom w:val="none" w:sz="0" w:space="0" w:color="auto"/>
            <w:right w:val="none" w:sz="0" w:space="0" w:color="auto"/>
          </w:divBdr>
        </w:div>
      </w:divsChild>
    </w:div>
    <w:div w:id="458839749">
      <w:bodyDiv w:val="1"/>
      <w:marLeft w:val="0"/>
      <w:marRight w:val="0"/>
      <w:marTop w:val="0"/>
      <w:marBottom w:val="0"/>
      <w:divBdr>
        <w:top w:val="none" w:sz="0" w:space="0" w:color="auto"/>
        <w:left w:val="none" w:sz="0" w:space="0" w:color="auto"/>
        <w:bottom w:val="none" w:sz="0" w:space="0" w:color="auto"/>
        <w:right w:val="none" w:sz="0" w:space="0" w:color="auto"/>
      </w:divBdr>
      <w:divsChild>
        <w:div w:id="1467972477">
          <w:marLeft w:val="0"/>
          <w:marRight w:val="0"/>
          <w:marTop w:val="0"/>
          <w:marBottom w:val="0"/>
          <w:divBdr>
            <w:top w:val="none" w:sz="0" w:space="0" w:color="auto"/>
            <w:left w:val="none" w:sz="0" w:space="0" w:color="auto"/>
            <w:bottom w:val="none" w:sz="0" w:space="0" w:color="auto"/>
            <w:right w:val="none" w:sz="0" w:space="0" w:color="auto"/>
          </w:divBdr>
        </w:div>
      </w:divsChild>
    </w:div>
    <w:div w:id="496844925">
      <w:bodyDiv w:val="1"/>
      <w:marLeft w:val="0"/>
      <w:marRight w:val="0"/>
      <w:marTop w:val="0"/>
      <w:marBottom w:val="0"/>
      <w:divBdr>
        <w:top w:val="none" w:sz="0" w:space="0" w:color="auto"/>
        <w:left w:val="none" w:sz="0" w:space="0" w:color="auto"/>
        <w:bottom w:val="none" w:sz="0" w:space="0" w:color="auto"/>
        <w:right w:val="none" w:sz="0" w:space="0" w:color="auto"/>
      </w:divBdr>
      <w:divsChild>
        <w:div w:id="278533666">
          <w:marLeft w:val="0"/>
          <w:marRight w:val="0"/>
          <w:marTop w:val="0"/>
          <w:marBottom w:val="0"/>
          <w:divBdr>
            <w:top w:val="none" w:sz="0" w:space="0" w:color="auto"/>
            <w:left w:val="none" w:sz="0" w:space="0" w:color="auto"/>
            <w:bottom w:val="none" w:sz="0" w:space="0" w:color="auto"/>
            <w:right w:val="none" w:sz="0" w:space="0" w:color="auto"/>
          </w:divBdr>
        </w:div>
      </w:divsChild>
    </w:div>
    <w:div w:id="524371683">
      <w:bodyDiv w:val="1"/>
      <w:marLeft w:val="0"/>
      <w:marRight w:val="0"/>
      <w:marTop w:val="0"/>
      <w:marBottom w:val="0"/>
      <w:divBdr>
        <w:top w:val="none" w:sz="0" w:space="0" w:color="auto"/>
        <w:left w:val="none" w:sz="0" w:space="0" w:color="auto"/>
        <w:bottom w:val="none" w:sz="0" w:space="0" w:color="auto"/>
        <w:right w:val="none" w:sz="0" w:space="0" w:color="auto"/>
      </w:divBdr>
      <w:divsChild>
        <w:div w:id="1045833051">
          <w:marLeft w:val="0"/>
          <w:marRight w:val="0"/>
          <w:marTop w:val="0"/>
          <w:marBottom w:val="0"/>
          <w:divBdr>
            <w:top w:val="none" w:sz="0" w:space="0" w:color="auto"/>
            <w:left w:val="none" w:sz="0" w:space="0" w:color="auto"/>
            <w:bottom w:val="none" w:sz="0" w:space="0" w:color="auto"/>
            <w:right w:val="none" w:sz="0" w:space="0" w:color="auto"/>
          </w:divBdr>
        </w:div>
      </w:divsChild>
    </w:div>
    <w:div w:id="594479487">
      <w:bodyDiv w:val="1"/>
      <w:marLeft w:val="0"/>
      <w:marRight w:val="0"/>
      <w:marTop w:val="0"/>
      <w:marBottom w:val="0"/>
      <w:divBdr>
        <w:top w:val="none" w:sz="0" w:space="0" w:color="auto"/>
        <w:left w:val="none" w:sz="0" w:space="0" w:color="auto"/>
        <w:bottom w:val="none" w:sz="0" w:space="0" w:color="auto"/>
        <w:right w:val="none" w:sz="0" w:space="0" w:color="auto"/>
      </w:divBdr>
      <w:divsChild>
        <w:div w:id="1278636665">
          <w:marLeft w:val="0"/>
          <w:marRight w:val="0"/>
          <w:marTop w:val="0"/>
          <w:marBottom w:val="0"/>
          <w:divBdr>
            <w:top w:val="none" w:sz="0" w:space="0" w:color="auto"/>
            <w:left w:val="none" w:sz="0" w:space="0" w:color="auto"/>
            <w:bottom w:val="none" w:sz="0" w:space="0" w:color="auto"/>
            <w:right w:val="none" w:sz="0" w:space="0" w:color="auto"/>
          </w:divBdr>
        </w:div>
      </w:divsChild>
    </w:div>
    <w:div w:id="634726651">
      <w:bodyDiv w:val="1"/>
      <w:marLeft w:val="0"/>
      <w:marRight w:val="0"/>
      <w:marTop w:val="0"/>
      <w:marBottom w:val="0"/>
      <w:divBdr>
        <w:top w:val="none" w:sz="0" w:space="0" w:color="auto"/>
        <w:left w:val="none" w:sz="0" w:space="0" w:color="auto"/>
        <w:bottom w:val="none" w:sz="0" w:space="0" w:color="auto"/>
        <w:right w:val="none" w:sz="0" w:space="0" w:color="auto"/>
      </w:divBdr>
      <w:divsChild>
        <w:div w:id="1646662208">
          <w:marLeft w:val="0"/>
          <w:marRight w:val="0"/>
          <w:marTop w:val="0"/>
          <w:marBottom w:val="0"/>
          <w:divBdr>
            <w:top w:val="none" w:sz="0" w:space="0" w:color="auto"/>
            <w:left w:val="none" w:sz="0" w:space="0" w:color="auto"/>
            <w:bottom w:val="none" w:sz="0" w:space="0" w:color="auto"/>
            <w:right w:val="none" w:sz="0" w:space="0" w:color="auto"/>
          </w:divBdr>
        </w:div>
      </w:divsChild>
    </w:div>
    <w:div w:id="707217324">
      <w:bodyDiv w:val="1"/>
      <w:marLeft w:val="0"/>
      <w:marRight w:val="0"/>
      <w:marTop w:val="0"/>
      <w:marBottom w:val="0"/>
      <w:divBdr>
        <w:top w:val="none" w:sz="0" w:space="0" w:color="auto"/>
        <w:left w:val="none" w:sz="0" w:space="0" w:color="auto"/>
        <w:bottom w:val="none" w:sz="0" w:space="0" w:color="auto"/>
        <w:right w:val="none" w:sz="0" w:space="0" w:color="auto"/>
      </w:divBdr>
      <w:divsChild>
        <w:div w:id="121579677">
          <w:marLeft w:val="0"/>
          <w:marRight w:val="0"/>
          <w:marTop w:val="0"/>
          <w:marBottom w:val="0"/>
          <w:divBdr>
            <w:top w:val="none" w:sz="0" w:space="0" w:color="auto"/>
            <w:left w:val="none" w:sz="0" w:space="0" w:color="auto"/>
            <w:bottom w:val="none" w:sz="0" w:space="0" w:color="auto"/>
            <w:right w:val="none" w:sz="0" w:space="0" w:color="auto"/>
          </w:divBdr>
        </w:div>
      </w:divsChild>
    </w:div>
    <w:div w:id="728962667">
      <w:bodyDiv w:val="1"/>
      <w:marLeft w:val="0"/>
      <w:marRight w:val="0"/>
      <w:marTop w:val="0"/>
      <w:marBottom w:val="0"/>
      <w:divBdr>
        <w:top w:val="none" w:sz="0" w:space="0" w:color="auto"/>
        <w:left w:val="none" w:sz="0" w:space="0" w:color="auto"/>
        <w:bottom w:val="none" w:sz="0" w:space="0" w:color="auto"/>
        <w:right w:val="none" w:sz="0" w:space="0" w:color="auto"/>
      </w:divBdr>
      <w:divsChild>
        <w:div w:id="474446184">
          <w:marLeft w:val="0"/>
          <w:marRight w:val="0"/>
          <w:marTop w:val="0"/>
          <w:marBottom w:val="0"/>
          <w:divBdr>
            <w:top w:val="none" w:sz="0" w:space="0" w:color="auto"/>
            <w:left w:val="none" w:sz="0" w:space="0" w:color="auto"/>
            <w:bottom w:val="none" w:sz="0" w:space="0" w:color="auto"/>
            <w:right w:val="none" w:sz="0" w:space="0" w:color="auto"/>
          </w:divBdr>
        </w:div>
      </w:divsChild>
    </w:div>
    <w:div w:id="757557023">
      <w:bodyDiv w:val="1"/>
      <w:marLeft w:val="0"/>
      <w:marRight w:val="0"/>
      <w:marTop w:val="0"/>
      <w:marBottom w:val="0"/>
      <w:divBdr>
        <w:top w:val="none" w:sz="0" w:space="0" w:color="auto"/>
        <w:left w:val="none" w:sz="0" w:space="0" w:color="auto"/>
        <w:bottom w:val="none" w:sz="0" w:space="0" w:color="auto"/>
        <w:right w:val="none" w:sz="0" w:space="0" w:color="auto"/>
      </w:divBdr>
    </w:div>
    <w:div w:id="759374429">
      <w:bodyDiv w:val="1"/>
      <w:marLeft w:val="0"/>
      <w:marRight w:val="0"/>
      <w:marTop w:val="0"/>
      <w:marBottom w:val="0"/>
      <w:divBdr>
        <w:top w:val="none" w:sz="0" w:space="0" w:color="auto"/>
        <w:left w:val="none" w:sz="0" w:space="0" w:color="auto"/>
        <w:bottom w:val="none" w:sz="0" w:space="0" w:color="auto"/>
        <w:right w:val="none" w:sz="0" w:space="0" w:color="auto"/>
      </w:divBdr>
      <w:divsChild>
        <w:div w:id="1262759850">
          <w:marLeft w:val="0"/>
          <w:marRight w:val="0"/>
          <w:marTop w:val="0"/>
          <w:marBottom w:val="0"/>
          <w:divBdr>
            <w:top w:val="none" w:sz="0" w:space="0" w:color="auto"/>
            <w:left w:val="none" w:sz="0" w:space="0" w:color="auto"/>
            <w:bottom w:val="none" w:sz="0" w:space="0" w:color="auto"/>
            <w:right w:val="none" w:sz="0" w:space="0" w:color="auto"/>
          </w:divBdr>
        </w:div>
      </w:divsChild>
    </w:div>
    <w:div w:id="811675329">
      <w:bodyDiv w:val="1"/>
      <w:marLeft w:val="0"/>
      <w:marRight w:val="0"/>
      <w:marTop w:val="0"/>
      <w:marBottom w:val="0"/>
      <w:divBdr>
        <w:top w:val="none" w:sz="0" w:space="0" w:color="auto"/>
        <w:left w:val="none" w:sz="0" w:space="0" w:color="auto"/>
        <w:bottom w:val="none" w:sz="0" w:space="0" w:color="auto"/>
        <w:right w:val="none" w:sz="0" w:space="0" w:color="auto"/>
      </w:divBdr>
      <w:divsChild>
        <w:div w:id="1815945303">
          <w:marLeft w:val="0"/>
          <w:marRight w:val="0"/>
          <w:marTop w:val="0"/>
          <w:marBottom w:val="0"/>
          <w:divBdr>
            <w:top w:val="none" w:sz="0" w:space="0" w:color="auto"/>
            <w:left w:val="none" w:sz="0" w:space="0" w:color="auto"/>
            <w:bottom w:val="none" w:sz="0" w:space="0" w:color="auto"/>
            <w:right w:val="none" w:sz="0" w:space="0" w:color="auto"/>
          </w:divBdr>
        </w:div>
      </w:divsChild>
    </w:div>
    <w:div w:id="832376934">
      <w:bodyDiv w:val="1"/>
      <w:marLeft w:val="0"/>
      <w:marRight w:val="0"/>
      <w:marTop w:val="0"/>
      <w:marBottom w:val="0"/>
      <w:divBdr>
        <w:top w:val="none" w:sz="0" w:space="0" w:color="auto"/>
        <w:left w:val="none" w:sz="0" w:space="0" w:color="auto"/>
        <w:bottom w:val="none" w:sz="0" w:space="0" w:color="auto"/>
        <w:right w:val="none" w:sz="0" w:space="0" w:color="auto"/>
      </w:divBdr>
      <w:divsChild>
        <w:div w:id="1157192305">
          <w:marLeft w:val="0"/>
          <w:marRight w:val="0"/>
          <w:marTop w:val="0"/>
          <w:marBottom w:val="0"/>
          <w:divBdr>
            <w:top w:val="none" w:sz="0" w:space="0" w:color="auto"/>
            <w:left w:val="none" w:sz="0" w:space="0" w:color="auto"/>
            <w:bottom w:val="none" w:sz="0" w:space="0" w:color="auto"/>
            <w:right w:val="none" w:sz="0" w:space="0" w:color="auto"/>
          </w:divBdr>
        </w:div>
      </w:divsChild>
    </w:div>
    <w:div w:id="865600830">
      <w:bodyDiv w:val="1"/>
      <w:marLeft w:val="0"/>
      <w:marRight w:val="0"/>
      <w:marTop w:val="0"/>
      <w:marBottom w:val="0"/>
      <w:divBdr>
        <w:top w:val="none" w:sz="0" w:space="0" w:color="auto"/>
        <w:left w:val="none" w:sz="0" w:space="0" w:color="auto"/>
        <w:bottom w:val="none" w:sz="0" w:space="0" w:color="auto"/>
        <w:right w:val="none" w:sz="0" w:space="0" w:color="auto"/>
      </w:divBdr>
      <w:divsChild>
        <w:div w:id="1730499504">
          <w:marLeft w:val="0"/>
          <w:marRight w:val="0"/>
          <w:marTop w:val="0"/>
          <w:marBottom w:val="0"/>
          <w:divBdr>
            <w:top w:val="none" w:sz="0" w:space="0" w:color="auto"/>
            <w:left w:val="none" w:sz="0" w:space="0" w:color="auto"/>
            <w:bottom w:val="none" w:sz="0" w:space="0" w:color="auto"/>
            <w:right w:val="none" w:sz="0" w:space="0" w:color="auto"/>
          </w:divBdr>
        </w:div>
      </w:divsChild>
    </w:div>
    <w:div w:id="878737015">
      <w:bodyDiv w:val="1"/>
      <w:marLeft w:val="0"/>
      <w:marRight w:val="0"/>
      <w:marTop w:val="0"/>
      <w:marBottom w:val="0"/>
      <w:divBdr>
        <w:top w:val="none" w:sz="0" w:space="0" w:color="auto"/>
        <w:left w:val="none" w:sz="0" w:space="0" w:color="auto"/>
        <w:bottom w:val="none" w:sz="0" w:space="0" w:color="auto"/>
        <w:right w:val="none" w:sz="0" w:space="0" w:color="auto"/>
      </w:divBdr>
      <w:divsChild>
        <w:div w:id="513615983">
          <w:marLeft w:val="0"/>
          <w:marRight w:val="0"/>
          <w:marTop w:val="0"/>
          <w:marBottom w:val="0"/>
          <w:divBdr>
            <w:top w:val="none" w:sz="0" w:space="0" w:color="auto"/>
            <w:left w:val="none" w:sz="0" w:space="0" w:color="auto"/>
            <w:bottom w:val="none" w:sz="0" w:space="0" w:color="auto"/>
            <w:right w:val="none" w:sz="0" w:space="0" w:color="auto"/>
          </w:divBdr>
        </w:div>
      </w:divsChild>
    </w:div>
    <w:div w:id="921647720">
      <w:bodyDiv w:val="1"/>
      <w:marLeft w:val="0"/>
      <w:marRight w:val="0"/>
      <w:marTop w:val="0"/>
      <w:marBottom w:val="0"/>
      <w:divBdr>
        <w:top w:val="none" w:sz="0" w:space="0" w:color="auto"/>
        <w:left w:val="none" w:sz="0" w:space="0" w:color="auto"/>
        <w:bottom w:val="none" w:sz="0" w:space="0" w:color="auto"/>
        <w:right w:val="none" w:sz="0" w:space="0" w:color="auto"/>
      </w:divBdr>
      <w:divsChild>
        <w:div w:id="18623616">
          <w:marLeft w:val="0"/>
          <w:marRight w:val="0"/>
          <w:marTop w:val="0"/>
          <w:marBottom w:val="0"/>
          <w:divBdr>
            <w:top w:val="none" w:sz="0" w:space="0" w:color="auto"/>
            <w:left w:val="none" w:sz="0" w:space="0" w:color="auto"/>
            <w:bottom w:val="none" w:sz="0" w:space="0" w:color="auto"/>
            <w:right w:val="none" w:sz="0" w:space="0" w:color="auto"/>
          </w:divBdr>
        </w:div>
      </w:divsChild>
    </w:div>
    <w:div w:id="990527430">
      <w:bodyDiv w:val="1"/>
      <w:marLeft w:val="0"/>
      <w:marRight w:val="0"/>
      <w:marTop w:val="0"/>
      <w:marBottom w:val="0"/>
      <w:divBdr>
        <w:top w:val="none" w:sz="0" w:space="0" w:color="auto"/>
        <w:left w:val="none" w:sz="0" w:space="0" w:color="auto"/>
        <w:bottom w:val="none" w:sz="0" w:space="0" w:color="auto"/>
        <w:right w:val="none" w:sz="0" w:space="0" w:color="auto"/>
      </w:divBdr>
      <w:divsChild>
        <w:div w:id="89083727">
          <w:marLeft w:val="0"/>
          <w:marRight w:val="0"/>
          <w:marTop w:val="0"/>
          <w:marBottom w:val="0"/>
          <w:divBdr>
            <w:top w:val="none" w:sz="0" w:space="0" w:color="auto"/>
            <w:left w:val="none" w:sz="0" w:space="0" w:color="auto"/>
            <w:bottom w:val="none" w:sz="0" w:space="0" w:color="auto"/>
            <w:right w:val="none" w:sz="0" w:space="0" w:color="auto"/>
          </w:divBdr>
        </w:div>
      </w:divsChild>
    </w:div>
    <w:div w:id="1029720830">
      <w:bodyDiv w:val="1"/>
      <w:marLeft w:val="0"/>
      <w:marRight w:val="0"/>
      <w:marTop w:val="0"/>
      <w:marBottom w:val="0"/>
      <w:divBdr>
        <w:top w:val="none" w:sz="0" w:space="0" w:color="auto"/>
        <w:left w:val="none" w:sz="0" w:space="0" w:color="auto"/>
        <w:bottom w:val="none" w:sz="0" w:space="0" w:color="auto"/>
        <w:right w:val="none" w:sz="0" w:space="0" w:color="auto"/>
      </w:divBdr>
      <w:divsChild>
        <w:div w:id="495922167">
          <w:marLeft w:val="0"/>
          <w:marRight w:val="0"/>
          <w:marTop w:val="0"/>
          <w:marBottom w:val="0"/>
          <w:divBdr>
            <w:top w:val="none" w:sz="0" w:space="0" w:color="auto"/>
            <w:left w:val="none" w:sz="0" w:space="0" w:color="auto"/>
            <w:bottom w:val="none" w:sz="0" w:space="0" w:color="auto"/>
            <w:right w:val="none" w:sz="0" w:space="0" w:color="auto"/>
          </w:divBdr>
        </w:div>
      </w:divsChild>
    </w:div>
    <w:div w:id="1044869662">
      <w:bodyDiv w:val="1"/>
      <w:marLeft w:val="0"/>
      <w:marRight w:val="0"/>
      <w:marTop w:val="0"/>
      <w:marBottom w:val="0"/>
      <w:divBdr>
        <w:top w:val="none" w:sz="0" w:space="0" w:color="auto"/>
        <w:left w:val="none" w:sz="0" w:space="0" w:color="auto"/>
        <w:bottom w:val="none" w:sz="0" w:space="0" w:color="auto"/>
        <w:right w:val="none" w:sz="0" w:space="0" w:color="auto"/>
      </w:divBdr>
      <w:divsChild>
        <w:div w:id="1656950710">
          <w:marLeft w:val="0"/>
          <w:marRight w:val="0"/>
          <w:marTop w:val="0"/>
          <w:marBottom w:val="0"/>
          <w:divBdr>
            <w:top w:val="none" w:sz="0" w:space="0" w:color="auto"/>
            <w:left w:val="none" w:sz="0" w:space="0" w:color="auto"/>
            <w:bottom w:val="none" w:sz="0" w:space="0" w:color="auto"/>
            <w:right w:val="none" w:sz="0" w:space="0" w:color="auto"/>
          </w:divBdr>
        </w:div>
      </w:divsChild>
    </w:div>
    <w:div w:id="1078551370">
      <w:bodyDiv w:val="1"/>
      <w:marLeft w:val="0"/>
      <w:marRight w:val="0"/>
      <w:marTop w:val="0"/>
      <w:marBottom w:val="0"/>
      <w:divBdr>
        <w:top w:val="none" w:sz="0" w:space="0" w:color="auto"/>
        <w:left w:val="none" w:sz="0" w:space="0" w:color="auto"/>
        <w:bottom w:val="none" w:sz="0" w:space="0" w:color="auto"/>
        <w:right w:val="none" w:sz="0" w:space="0" w:color="auto"/>
      </w:divBdr>
      <w:divsChild>
        <w:div w:id="1818373792">
          <w:marLeft w:val="0"/>
          <w:marRight w:val="0"/>
          <w:marTop w:val="0"/>
          <w:marBottom w:val="0"/>
          <w:divBdr>
            <w:top w:val="none" w:sz="0" w:space="0" w:color="auto"/>
            <w:left w:val="none" w:sz="0" w:space="0" w:color="auto"/>
            <w:bottom w:val="none" w:sz="0" w:space="0" w:color="auto"/>
            <w:right w:val="none" w:sz="0" w:space="0" w:color="auto"/>
          </w:divBdr>
        </w:div>
      </w:divsChild>
    </w:div>
    <w:div w:id="1079593867">
      <w:bodyDiv w:val="1"/>
      <w:marLeft w:val="0"/>
      <w:marRight w:val="0"/>
      <w:marTop w:val="0"/>
      <w:marBottom w:val="0"/>
      <w:divBdr>
        <w:top w:val="none" w:sz="0" w:space="0" w:color="auto"/>
        <w:left w:val="none" w:sz="0" w:space="0" w:color="auto"/>
        <w:bottom w:val="none" w:sz="0" w:space="0" w:color="auto"/>
        <w:right w:val="none" w:sz="0" w:space="0" w:color="auto"/>
      </w:divBdr>
      <w:divsChild>
        <w:div w:id="1894849049">
          <w:marLeft w:val="0"/>
          <w:marRight w:val="0"/>
          <w:marTop w:val="0"/>
          <w:marBottom w:val="0"/>
          <w:divBdr>
            <w:top w:val="none" w:sz="0" w:space="0" w:color="auto"/>
            <w:left w:val="none" w:sz="0" w:space="0" w:color="auto"/>
            <w:bottom w:val="none" w:sz="0" w:space="0" w:color="auto"/>
            <w:right w:val="none" w:sz="0" w:space="0" w:color="auto"/>
          </w:divBdr>
        </w:div>
      </w:divsChild>
    </w:div>
    <w:div w:id="1101341974">
      <w:bodyDiv w:val="1"/>
      <w:marLeft w:val="0"/>
      <w:marRight w:val="0"/>
      <w:marTop w:val="0"/>
      <w:marBottom w:val="0"/>
      <w:divBdr>
        <w:top w:val="none" w:sz="0" w:space="0" w:color="auto"/>
        <w:left w:val="none" w:sz="0" w:space="0" w:color="auto"/>
        <w:bottom w:val="none" w:sz="0" w:space="0" w:color="auto"/>
        <w:right w:val="none" w:sz="0" w:space="0" w:color="auto"/>
      </w:divBdr>
      <w:divsChild>
        <w:div w:id="833883122">
          <w:marLeft w:val="0"/>
          <w:marRight w:val="0"/>
          <w:marTop w:val="0"/>
          <w:marBottom w:val="0"/>
          <w:divBdr>
            <w:top w:val="none" w:sz="0" w:space="0" w:color="auto"/>
            <w:left w:val="none" w:sz="0" w:space="0" w:color="auto"/>
            <w:bottom w:val="none" w:sz="0" w:space="0" w:color="auto"/>
            <w:right w:val="none" w:sz="0" w:space="0" w:color="auto"/>
          </w:divBdr>
        </w:div>
      </w:divsChild>
    </w:div>
    <w:div w:id="1132672199">
      <w:bodyDiv w:val="1"/>
      <w:marLeft w:val="0"/>
      <w:marRight w:val="0"/>
      <w:marTop w:val="0"/>
      <w:marBottom w:val="0"/>
      <w:divBdr>
        <w:top w:val="none" w:sz="0" w:space="0" w:color="auto"/>
        <w:left w:val="none" w:sz="0" w:space="0" w:color="auto"/>
        <w:bottom w:val="none" w:sz="0" w:space="0" w:color="auto"/>
        <w:right w:val="none" w:sz="0" w:space="0" w:color="auto"/>
      </w:divBdr>
      <w:divsChild>
        <w:div w:id="1399523087">
          <w:marLeft w:val="0"/>
          <w:marRight w:val="0"/>
          <w:marTop w:val="0"/>
          <w:marBottom w:val="0"/>
          <w:divBdr>
            <w:top w:val="none" w:sz="0" w:space="0" w:color="auto"/>
            <w:left w:val="none" w:sz="0" w:space="0" w:color="auto"/>
            <w:bottom w:val="none" w:sz="0" w:space="0" w:color="auto"/>
            <w:right w:val="none" w:sz="0" w:space="0" w:color="auto"/>
          </w:divBdr>
        </w:div>
      </w:divsChild>
    </w:div>
    <w:div w:id="1209410861">
      <w:bodyDiv w:val="1"/>
      <w:marLeft w:val="0"/>
      <w:marRight w:val="0"/>
      <w:marTop w:val="0"/>
      <w:marBottom w:val="0"/>
      <w:divBdr>
        <w:top w:val="none" w:sz="0" w:space="0" w:color="auto"/>
        <w:left w:val="none" w:sz="0" w:space="0" w:color="auto"/>
        <w:bottom w:val="none" w:sz="0" w:space="0" w:color="auto"/>
        <w:right w:val="none" w:sz="0" w:space="0" w:color="auto"/>
      </w:divBdr>
      <w:divsChild>
        <w:div w:id="551504860">
          <w:marLeft w:val="0"/>
          <w:marRight w:val="0"/>
          <w:marTop w:val="0"/>
          <w:marBottom w:val="0"/>
          <w:divBdr>
            <w:top w:val="none" w:sz="0" w:space="0" w:color="auto"/>
            <w:left w:val="none" w:sz="0" w:space="0" w:color="auto"/>
            <w:bottom w:val="none" w:sz="0" w:space="0" w:color="auto"/>
            <w:right w:val="none" w:sz="0" w:space="0" w:color="auto"/>
          </w:divBdr>
        </w:div>
      </w:divsChild>
    </w:div>
    <w:div w:id="1242637310">
      <w:bodyDiv w:val="1"/>
      <w:marLeft w:val="0"/>
      <w:marRight w:val="0"/>
      <w:marTop w:val="0"/>
      <w:marBottom w:val="0"/>
      <w:divBdr>
        <w:top w:val="none" w:sz="0" w:space="0" w:color="auto"/>
        <w:left w:val="none" w:sz="0" w:space="0" w:color="auto"/>
        <w:bottom w:val="none" w:sz="0" w:space="0" w:color="auto"/>
        <w:right w:val="none" w:sz="0" w:space="0" w:color="auto"/>
      </w:divBdr>
      <w:divsChild>
        <w:div w:id="443500374">
          <w:marLeft w:val="0"/>
          <w:marRight w:val="0"/>
          <w:marTop w:val="0"/>
          <w:marBottom w:val="0"/>
          <w:divBdr>
            <w:top w:val="none" w:sz="0" w:space="0" w:color="auto"/>
            <w:left w:val="none" w:sz="0" w:space="0" w:color="auto"/>
            <w:bottom w:val="none" w:sz="0" w:space="0" w:color="auto"/>
            <w:right w:val="none" w:sz="0" w:space="0" w:color="auto"/>
          </w:divBdr>
        </w:div>
      </w:divsChild>
    </w:div>
    <w:div w:id="1324626599">
      <w:bodyDiv w:val="1"/>
      <w:marLeft w:val="0"/>
      <w:marRight w:val="0"/>
      <w:marTop w:val="0"/>
      <w:marBottom w:val="0"/>
      <w:divBdr>
        <w:top w:val="none" w:sz="0" w:space="0" w:color="auto"/>
        <w:left w:val="none" w:sz="0" w:space="0" w:color="auto"/>
        <w:bottom w:val="none" w:sz="0" w:space="0" w:color="auto"/>
        <w:right w:val="none" w:sz="0" w:space="0" w:color="auto"/>
      </w:divBdr>
      <w:divsChild>
        <w:div w:id="1184897351">
          <w:marLeft w:val="0"/>
          <w:marRight w:val="0"/>
          <w:marTop w:val="0"/>
          <w:marBottom w:val="0"/>
          <w:divBdr>
            <w:top w:val="none" w:sz="0" w:space="0" w:color="auto"/>
            <w:left w:val="none" w:sz="0" w:space="0" w:color="auto"/>
            <w:bottom w:val="none" w:sz="0" w:space="0" w:color="auto"/>
            <w:right w:val="none" w:sz="0" w:space="0" w:color="auto"/>
          </w:divBdr>
        </w:div>
      </w:divsChild>
    </w:div>
    <w:div w:id="1352685783">
      <w:bodyDiv w:val="1"/>
      <w:marLeft w:val="0"/>
      <w:marRight w:val="0"/>
      <w:marTop w:val="0"/>
      <w:marBottom w:val="0"/>
      <w:divBdr>
        <w:top w:val="none" w:sz="0" w:space="0" w:color="auto"/>
        <w:left w:val="none" w:sz="0" w:space="0" w:color="auto"/>
        <w:bottom w:val="none" w:sz="0" w:space="0" w:color="auto"/>
        <w:right w:val="none" w:sz="0" w:space="0" w:color="auto"/>
      </w:divBdr>
      <w:divsChild>
        <w:div w:id="1582174805">
          <w:marLeft w:val="0"/>
          <w:marRight w:val="0"/>
          <w:marTop w:val="0"/>
          <w:marBottom w:val="0"/>
          <w:divBdr>
            <w:top w:val="none" w:sz="0" w:space="0" w:color="auto"/>
            <w:left w:val="none" w:sz="0" w:space="0" w:color="auto"/>
            <w:bottom w:val="none" w:sz="0" w:space="0" w:color="auto"/>
            <w:right w:val="none" w:sz="0" w:space="0" w:color="auto"/>
          </w:divBdr>
        </w:div>
      </w:divsChild>
    </w:div>
    <w:div w:id="1358238913">
      <w:bodyDiv w:val="1"/>
      <w:marLeft w:val="0"/>
      <w:marRight w:val="0"/>
      <w:marTop w:val="0"/>
      <w:marBottom w:val="0"/>
      <w:divBdr>
        <w:top w:val="none" w:sz="0" w:space="0" w:color="auto"/>
        <w:left w:val="none" w:sz="0" w:space="0" w:color="auto"/>
        <w:bottom w:val="none" w:sz="0" w:space="0" w:color="auto"/>
        <w:right w:val="none" w:sz="0" w:space="0" w:color="auto"/>
      </w:divBdr>
      <w:divsChild>
        <w:div w:id="1502548195">
          <w:marLeft w:val="0"/>
          <w:marRight w:val="0"/>
          <w:marTop w:val="0"/>
          <w:marBottom w:val="0"/>
          <w:divBdr>
            <w:top w:val="none" w:sz="0" w:space="0" w:color="auto"/>
            <w:left w:val="none" w:sz="0" w:space="0" w:color="auto"/>
            <w:bottom w:val="none" w:sz="0" w:space="0" w:color="auto"/>
            <w:right w:val="none" w:sz="0" w:space="0" w:color="auto"/>
          </w:divBdr>
        </w:div>
      </w:divsChild>
    </w:div>
    <w:div w:id="1368024454">
      <w:bodyDiv w:val="1"/>
      <w:marLeft w:val="0"/>
      <w:marRight w:val="0"/>
      <w:marTop w:val="0"/>
      <w:marBottom w:val="0"/>
      <w:divBdr>
        <w:top w:val="none" w:sz="0" w:space="0" w:color="auto"/>
        <w:left w:val="none" w:sz="0" w:space="0" w:color="auto"/>
        <w:bottom w:val="none" w:sz="0" w:space="0" w:color="auto"/>
        <w:right w:val="none" w:sz="0" w:space="0" w:color="auto"/>
      </w:divBdr>
      <w:divsChild>
        <w:div w:id="2017271495">
          <w:marLeft w:val="0"/>
          <w:marRight w:val="0"/>
          <w:marTop w:val="0"/>
          <w:marBottom w:val="0"/>
          <w:divBdr>
            <w:top w:val="none" w:sz="0" w:space="0" w:color="auto"/>
            <w:left w:val="none" w:sz="0" w:space="0" w:color="auto"/>
            <w:bottom w:val="none" w:sz="0" w:space="0" w:color="auto"/>
            <w:right w:val="none" w:sz="0" w:space="0" w:color="auto"/>
          </w:divBdr>
        </w:div>
      </w:divsChild>
    </w:div>
    <w:div w:id="1424183936">
      <w:bodyDiv w:val="1"/>
      <w:marLeft w:val="0"/>
      <w:marRight w:val="0"/>
      <w:marTop w:val="0"/>
      <w:marBottom w:val="0"/>
      <w:divBdr>
        <w:top w:val="none" w:sz="0" w:space="0" w:color="auto"/>
        <w:left w:val="none" w:sz="0" w:space="0" w:color="auto"/>
        <w:bottom w:val="none" w:sz="0" w:space="0" w:color="auto"/>
        <w:right w:val="none" w:sz="0" w:space="0" w:color="auto"/>
      </w:divBdr>
      <w:divsChild>
        <w:div w:id="33585960">
          <w:marLeft w:val="0"/>
          <w:marRight w:val="0"/>
          <w:marTop w:val="0"/>
          <w:marBottom w:val="0"/>
          <w:divBdr>
            <w:top w:val="none" w:sz="0" w:space="0" w:color="auto"/>
            <w:left w:val="none" w:sz="0" w:space="0" w:color="auto"/>
            <w:bottom w:val="none" w:sz="0" w:space="0" w:color="auto"/>
            <w:right w:val="none" w:sz="0" w:space="0" w:color="auto"/>
          </w:divBdr>
        </w:div>
      </w:divsChild>
    </w:div>
    <w:div w:id="1437945249">
      <w:bodyDiv w:val="1"/>
      <w:marLeft w:val="0"/>
      <w:marRight w:val="0"/>
      <w:marTop w:val="0"/>
      <w:marBottom w:val="0"/>
      <w:divBdr>
        <w:top w:val="none" w:sz="0" w:space="0" w:color="auto"/>
        <w:left w:val="none" w:sz="0" w:space="0" w:color="auto"/>
        <w:bottom w:val="none" w:sz="0" w:space="0" w:color="auto"/>
        <w:right w:val="none" w:sz="0" w:space="0" w:color="auto"/>
      </w:divBdr>
    </w:div>
    <w:div w:id="1506552241">
      <w:bodyDiv w:val="1"/>
      <w:marLeft w:val="0"/>
      <w:marRight w:val="0"/>
      <w:marTop w:val="0"/>
      <w:marBottom w:val="0"/>
      <w:divBdr>
        <w:top w:val="none" w:sz="0" w:space="0" w:color="auto"/>
        <w:left w:val="none" w:sz="0" w:space="0" w:color="auto"/>
        <w:bottom w:val="none" w:sz="0" w:space="0" w:color="auto"/>
        <w:right w:val="none" w:sz="0" w:space="0" w:color="auto"/>
      </w:divBdr>
      <w:divsChild>
        <w:div w:id="1571505279">
          <w:marLeft w:val="0"/>
          <w:marRight w:val="0"/>
          <w:marTop w:val="0"/>
          <w:marBottom w:val="0"/>
          <w:divBdr>
            <w:top w:val="none" w:sz="0" w:space="0" w:color="auto"/>
            <w:left w:val="none" w:sz="0" w:space="0" w:color="auto"/>
            <w:bottom w:val="none" w:sz="0" w:space="0" w:color="auto"/>
            <w:right w:val="none" w:sz="0" w:space="0" w:color="auto"/>
          </w:divBdr>
        </w:div>
      </w:divsChild>
    </w:div>
    <w:div w:id="1520313726">
      <w:bodyDiv w:val="1"/>
      <w:marLeft w:val="0"/>
      <w:marRight w:val="0"/>
      <w:marTop w:val="0"/>
      <w:marBottom w:val="0"/>
      <w:divBdr>
        <w:top w:val="none" w:sz="0" w:space="0" w:color="auto"/>
        <w:left w:val="none" w:sz="0" w:space="0" w:color="auto"/>
        <w:bottom w:val="none" w:sz="0" w:space="0" w:color="auto"/>
        <w:right w:val="none" w:sz="0" w:space="0" w:color="auto"/>
      </w:divBdr>
      <w:divsChild>
        <w:div w:id="2138378123">
          <w:marLeft w:val="0"/>
          <w:marRight w:val="0"/>
          <w:marTop w:val="0"/>
          <w:marBottom w:val="0"/>
          <w:divBdr>
            <w:top w:val="none" w:sz="0" w:space="0" w:color="auto"/>
            <w:left w:val="none" w:sz="0" w:space="0" w:color="auto"/>
            <w:bottom w:val="none" w:sz="0" w:space="0" w:color="auto"/>
            <w:right w:val="none" w:sz="0" w:space="0" w:color="auto"/>
          </w:divBdr>
        </w:div>
      </w:divsChild>
    </w:div>
    <w:div w:id="1534266541">
      <w:bodyDiv w:val="1"/>
      <w:marLeft w:val="0"/>
      <w:marRight w:val="0"/>
      <w:marTop w:val="0"/>
      <w:marBottom w:val="0"/>
      <w:divBdr>
        <w:top w:val="none" w:sz="0" w:space="0" w:color="auto"/>
        <w:left w:val="none" w:sz="0" w:space="0" w:color="auto"/>
        <w:bottom w:val="none" w:sz="0" w:space="0" w:color="auto"/>
        <w:right w:val="none" w:sz="0" w:space="0" w:color="auto"/>
      </w:divBdr>
      <w:divsChild>
        <w:div w:id="1448770858">
          <w:marLeft w:val="0"/>
          <w:marRight w:val="0"/>
          <w:marTop w:val="0"/>
          <w:marBottom w:val="0"/>
          <w:divBdr>
            <w:top w:val="none" w:sz="0" w:space="0" w:color="auto"/>
            <w:left w:val="none" w:sz="0" w:space="0" w:color="auto"/>
            <w:bottom w:val="none" w:sz="0" w:space="0" w:color="auto"/>
            <w:right w:val="none" w:sz="0" w:space="0" w:color="auto"/>
          </w:divBdr>
        </w:div>
      </w:divsChild>
    </w:div>
    <w:div w:id="1569070239">
      <w:bodyDiv w:val="1"/>
      <w:marLeft w:val="0"/>
      <w:marRight w:val="0"/>
      <w:marTop w:val="0"/>
      <w:marBottom w:val="0"/>
      <w:divBdr>
        <w:top w:val="none" w:sz="0" w:space="0" w:color="auto"/>
        <w:left w:val="none" w:sz="0" w:space="0" w:color="auto"/>
        <w:bottom w:val="none" w:sz="0" w:space="0" w:color="auto"/>
        <w:right w:val="none" w:sz="0" w:space="0" w:color="auto"/>
      </w:divBdr>
      <w:divsChild>
        <w:div w:id="29687840">
          <w:marLeft w:val="0"/>
          <w:marRight w:val="0"/>
          <w:marTop w:val="0"/>
          <w:marBottom w:val="0"/>
          <w:divBdr>
            <w:top w:val="none" w:sz="0" w:space="0" w:color="auto"/>
            <w:left w:val="none" w:sz="0" w:space="0" w:color="auto"/>
            <w:bottom w:val="none" w:sz="0" w:space="0" w:color="auto"/>
            <w:right w:val="none" w:sz="0" w:space="0" w:color="auto"/>
          </w:divBdr>
        </w:div>
      </w:divsChild>
    </w:div>
    <w:div w:id="1586308263">
      <w:bodyDiv w:val="1"/>
      <w:marLeft w:val="0"/>
      <w:marRight w:val="0"/>
      <w:marTop w:val="0"/>
      <w:marBottom w:val="0"/>
      <w:divBdr>
        <w:top w:val="none" w:sz="0" w:space="0" w:color="auto"/>
        <w:left w:val="none" w:sz="0" w:space="0" w:color="auto"/>
        <w:bottom w:val="none" w:sz="0" w:space="0" w:color="auto"/>
        <w:right w:val="none" w:sz="0" w:space="0" w:color="auto"/>
      </w:divBdr>
      <w:divsChild>
        <w:div w:id="1921480745">
          <w:marLeft w:val="0"/>
          <w:marRight w:val="0"/>
          <w:marTop w:val="0"/>
          <w:marBottom w:val="0"/>
          <w:divBdr>
            <w:top w:val="none" w:sz="0" w:space="0" w:color="auto"/>
            <w:left w:val="none" w:sz="0" w:space="0" w:color="auto"/>
            <w:bottom w:val="none" w:sz="0" w:space="0" w:color="auto"/>
            <w:right w:val="none" w:sz="0" w:space="0" w:color="auto"/>
          </w:divBdr>
        </w:div>
      </w:divsChild>
    </w:div>
    <w:div w:id="1669670619">
      <w:bodyDiv w:val="1"/>
      <w:marLeft w:val="0"/>
      <w:marRight w:val="0"/>
      <w:marTop w:val="0"/>
      <w:marBottom w:val="0"/>
      <w:divBdr>
        <w:top w:val="none" w:sz="0" w:space="0" w:color="auto"/>
        <w:left w:val="none" w:sz="0" w:space="0" w:color="auto"/>
        <w:bottom w:val="none" w:sz="0" w:space="0" w:color="auto"/>
        <w:right w:val="none" w:sz="0" w:space="0" w:color="auto"/>
      </w:divBdr>
      <w:divsChild>
        <w:div w:id="274487038">
          <w:marLeft w:val="0"/>
          <w:marRight w:val="0"/>
          <w:marTop w:val="0"/>
          <w:marBottom w:val="0"/>
          <w:divBdr>
            <w:top w:val="none" w:sz="0" w:space="0" w:color="auto"/>
            <w:left w:val="none" w:sz="0" w:space="0" w:color="auto"/>
            <w:bottom w:val="none" w:sz="0" w:space="0" w:color="auto"/>
            <w:right w:val="none" w:sz="0" w:space="0" w:color="auto"/>
          </w:divBdr>
        </w:div>
      </w:divsChild>
    </w:div>
    <w:div w:id="1711144995">
      <w:bodyDiv w:val="1"/>
      <w:marLeft w:val="0"/>
      <w:marRight w:val="0"/>
      <w:marTop w:val="0"/>
      <w:marBottom w:val="0"/>
      <w:divBdr>
        <w:top w:val="none" w:sz="0" w:space="0" w:color="auto"/>
        <w:left w:val="none" w:sz="0" w:space="0" w:color="auto"/>
        <w:bottom w:val="none" w:sz="0" w:space="0" w:color="auto"/>
        <w:right w:val="none" w:sz="0" w:space="0" w:color="auto"/>
      </w:divBdr>
      <w:divsChild>
        <w:div w:id="1381171776">
          <w:marLeft w:val="0"/>
          <w:marRight w:val="0"/>
          <w:marTop w:val="0"/>
          <w:marBottom w:val="0"/>
          <w:divBdr>
            <w:top w:val="none" w:sz="0" w:space="0" w:color="auto"/>
            <w:left w:val="none" w:sz="0" w:space="0" w:color="auto"/>
            <w:bottom w:val="none" w:sz="0" w:space="0" w:color="auto"/>
            <w:right w:val="none" w:sz="0" w:space="0" w:color="auto"/>
          </w:divBdr>
        </w:div>
      </w:divsChild>
    </w:div>
    <w:div w:id="1727799134">
      <w:bodyDiv w:val="1"/>
      <w:marLeft w:val="0"/>
      <w:marRight w:val="0"/>
      <w:marTop w:val="0"/>
      <w:marBottom w:val="0"/>
      <w:divBdr>
        <w:top w:val="none" w:sz="0" w:space="0" w:color="auto"/>
        <w:left w:val="none" w:sz="0" w:space="0" w:color="auto"/>
        <w:bottom w:val="none" w:sz="0" w:space="0" w:color="auto"/>
        <w:right w:val="none" w:sz="0" w:space="0" w:color="auto"/>
      </w:divBdr>
      <w:divsChild>
        <w:div w:id="1234899598">
          <w:marLeft w:val="0"/>
          <w:marRight w:val="0"/>
          <w:marTop w:val="0"/>
          <w:marBottom w:val="0"/>
          <w:divBdr>
            <w:top w:val="none" w:sz="0" w:space="0" w:color="auto"/>
            <w:left w:val="none" w:sz="0" w:space="0" w:color="auto"/>
            <w:bottom w:val="none" w:sz="0" w:space="0" w:color="auto"/>
            <w:right w:val="none" w:sz="0" w:space="0" w:color="auto"/>
          </w:divBdr>
        </w:div>
      </w:divsChild>
    </w:div>
    <w:div w:id="1889803291">
      <w:bodyDiv w:val="1"/>
      <w:marLeft w:val="0"/>
      <w:marRight w:val="0"/>
      <w:marTop w:val="0"/>
      <w:marBottom w:val="0"/>
      <w:divBdr>
        <w:top w:val="none" w:sz="0" w:space="0" w:color="auto"/>
        <w:left w:val="none" w:sz="0" w:space="0" w:color="auto"/>
        <w:bottom w:val="none" w:sz="0" w:space="0" w:color="auto"/>
        <w:right w:val="none" w:sz="0" w:space="0" w:color="auto"/>
      </w:divBdr>
      <w:divsChild>
        <w:div w:id="1501970910">
          <w:marLeft w:val="0"/>
          <w:marRight w:val="0"/>
          <w:marTop w:val="0"/>
          <w:marBottom w:val="0"/>
          <w:divBdr>
            <w:top w:val="none" w:sz="0" w:space="0" w:color="auto"/>
            <w:left w:val="none" w:sz="0" w:space="0" w:color="auto"/>
            <w:bottom w:val="none" w:sz="0" w:space="0" w:color="auto"/>
            <w:right w:val="none" w:sz="0" w:space="0" w:color="auto"/>
          </w:divBdr>
        </w:div>
      </w:divsChild>
    </w:div>
    <w:div w:id="1946302100">
      <w:bodyDiv w:val="1"/>
      <w:marLeft w:val="0"/>
      <w:marRight w:val="0"/>
      <w:marTop w:val="0"/>
      <w:marBottom w:val="0"/>
      <w:divBdr>
        <w:top w:val="none" w:sz="0" w:space="0" w:color="auto"/>
        <w:left w:val="none" w:sz="0" w:space="0" w:color="auto"/>
        <w:bottom w:val="none" w:sz="0" w:space="0" w:color="auto"/>
        <w:right w:val="none" w:sz="0" w:space="0" w:color="auto"/>
      </w:divBdr>
      <w:divsChild>
        <w:div w:id="1361778032">
          <w:marLeft w:val="0"/>
          <w:marRight w:val="0"/>
          <w:marTop w:val="0"/>
          <w:marBottom w:val="0"/>
          <w:divBdr>
            <w:top w:val="none" w:sz="0" w:space="0" w:color="auto"/>
            <w:left w:val="none" w:sz="0" w:space="0" w:color="auto"/>
            <w:bottom w:val="none" w:sz="0" w:space="0" w:color="auto"/>
            <w:right w:val="none" w:sz="0" w:space="0" w:color="auto"/>
          </w:divBdr>
        </w:div>
      </w:divsChild>
    </w:div>
    <w:div w:id="1992631486">
      <w:bodyDiv w:val="1"/>
      <w:marLeft w:val="0"/>
      <w:marRight w:val="0"/>
      <w:marTop w:val="0"/>
      <w:marBottom w:val="0"/>
      <w:divBdr>
        <w:top w:val="none" w:sz="0" w:space="0" w:color="auto"/>
        <w:left w:val="none" w:sz="0" w:space="0" w:color="auto"/>
        <w:bottom w:val="none" w:sz="0" w:space="0" w:color="auto"/>
        <w:right w:val="none" w:sz="0" w:space="0" w:color="auto"/>
      </w:divBdr>
      <w:divsChild>
        <w:div w:id="1280838943">
          <w:marLeft w:val="0"/>
          <w:marRight w:val="0"/>
          <w:marTop w:val="0"/>
          <w:marBottom w:val="0"/>
          <w:divBdr>
            <w:top w:val="none" w:sz="0" w:space="0" w:color="auto"/>
            <w:left w:val="none" w:sz="0" w:space="0" w:color="auto"/>
            <w:bottom w:val="none" w:sz="0" w:space="0" w:color="auto"/>
            <w:right w:val="none" w:sz="0" w:space="0" w:color="auto"/>
          </w:divBdr>
        </w:div>
      </w:divsChild>
    </w:div>
    <w:div w:id="2034066987">
      <w:bodyDiv w:val="1"/>
      <w:marLeft w:val="0"/>
      <w:marRight w:val="0"/>
      <w:marTop w:val="0"/>
      <w:marBottom w:val="0"/>
      <w:divBdr>
        <w:top w:val="none" w:sz="0" w:space="0" w:color="auto"/>
        <w:left w:val="none" w:sz="0" w:space="0" w:color="auto"/>
        <w:bottom w:val="none" w:sz="0" w:space="0" w:color="auto"/>
        <w:right w:val="none" w:sz="0" w:space="0" w:color="auto"/>
      </w:divBdr>
      <w:divsChild>
        <w:div w:id="1818303863">
          <w:marLeft w:val="0"/>
          <w:marRight w:val="0"/>
          <w:marTop w:val="0"/>
          <w:marBottom w:val="0"/>
          <w:divBdr>
            <w:top w:val="none" w:sz="0" w:space="0" w:color="auto"/>
            <w:left w:val="none" w:sz="0" w:space="0" w:color="auto"/>
            <w:bottom w:val="none" w:sz="0" w:space="0" w:color="auto"/>
            <w:right w:val="none" w:sz="0" w:space="0" w:color="auto"/>
          </w:divBdr>
        </w:div>
      </w:divsChild>
    </w:div>
    <w:div w:id="2042630348">
      <w:bodyDiv w:val="1"/>
      <w:marLeft w:val="0"/>
      <w:marRight w:val="0"/>
      <w:marTop w:val="0"/>
      <w:marBottom w:val="0"/>
      <w:divBdr>
        <w:top w:val="none" w:sz="0" w:space="0" w:color="auto"/>
        <w:left w:val="none" w:sz="0" w:space="0" w:color="auto"/>
        <w:bottom w:val="none" w:sz="0" w:space="0" w:color="auto"/>
        <w:right w:val="none" w:sz="0" w:space="0" w:color="auto"/>
      </w:divBdr>
      <w:divsChild>
        <w:div w:id="618032612">
          <w:marLeft w:val="0"/>
          <w:marRight w:val="0"/>
          <w:marTop w:val="0"/>
          <w:marBottom w:val="0"/>
          <w:divBdr>
            <w:top w:val="none" w:sz="0" w:space="0" w:color="auto"/>
            <w:left w:val="none" w:sz="0" w:space="0" w:color="auto"/>
            <w:bottom w:val="none" w:sz="0" w:space="0" w:color="auto"/>
            <w:right w:val="none" w:sz="0" w:space="0" w:color="auto"/>
          </w:divBdr>
        </w:div>
      </w:divsChild>
    </w:div>
    <w:div w:id="2071532462">
      <w:bodyDiv w:val="1"/>
      <w:marLeft w:val="0"/>
      <w:marRight w:val="0"/>
      <w:marTop w:val="0"/>
      <w:marBottom w:val="0"/>
      <w:divBdr>
        <w:top w:val="none" w:sz="0" w:space="0" w:color="auto"/>
        <w:left w:val="none" w:sz="0" w:space="0" w:color="auto"/>
        <w:bottom w:val="none" w:sz="0" w:space="0" w:color="auto"/>
        <w:right w:val="none" w:sz="0" w:space="0" w:color="auto"/>
      </w:divBdr>
      <w:divsChild>
        <w:div w:id="784467468">
          <w:marLeft w:val="0"/>
          <w:marRight w:val="0"/>
          <w:marTop w:val="0"/>
          <w:marBottom w:val="0"/>
          <w:divBdr>
            <w:top w:val="none" w:sz="0" w:space="0" w:color="auto"/>
            <w:left w:val="none" w:sz="0" w:space="0" w:color="auto"/>
            <w:bottom w:val="none" w:sz="0" w:space="0" w:color="auto"/>
            <w:right w:val="none" w:sz="0" w:space="0" w:color="auto"/>
          </w:divBdr>
        </w:div>
      </w:divsChild>
    </w:div>
    <w:div w:id="2091344312">
      <w:bodyDiv w:val="1"/>
      <w:marLeft w:val="0"/>
      <w:marRight w:val="0"/>
      <w:marTop w:val="0"/>
      <w:marBottom w:val="0"/>
      <w:divBdr>
        <w:top w:val="none" w:sz="0" w:space="0" w:color="auto"/>
        <w:left w:val="none" w:sz="0" w:space="0" w:color="auto"/>
        <w:bottom w:val="none" w:sz="0" w:space="0" w:color="auto"/>
        <w:right w:val="none" w:sz="0" w:space="0" w:color="auto"/>
      </w:divBdr>
      <w:divsChild>
        <w:div w:id="484206773">
          <w:marLeft w:val="0"/>
          <w:marRight w:val="0"/>
          <w:marTop w:val="0"/>
          <w:marBottom w:val="0"/>
          <w:divBdr>
            <w:top w:val="none" w:sz="0" w:space="0" w:color="auto"/>
            <w:left w:val="none" w:sz="0" w:space="0" w:color="auto"/>
            <w:bottom w:val="none" w:sz="0" w:space="0" w:color="auto"/>
            <w:right w:val="none" w:sz="0" w:space="0" w:color="auto"/>
          </w:divBdr>
        </w:div>
      </w:divsChild>
    </w:div>
    <w:div w:id="2091345764">
      <w:bodyDiv w:val="1"/>
      <w:marLeft w:val="0"/>
      <w:marRight w:val="0"/>
      <w:marTop w:val="0"/>
      <w:marBottom w:val="0"/>
      <w:divBdr>
        <w:top w:val="none" w:sz="0" w:space="0" w:color="auto"/>
        <w:left w:val="none" w:sz="0" w:space="0" w:color="auto"/>
        <w:bottom w:val="none" w:sz="0" w:space="0" w:color="auto"/>
        <w:right w:val="none" w:sz="0" w:space="0" w:color="auto"/>
      </w:divBdr>
      <w:divsChild>
        <w:div w:id="214515263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image" Target="media/image5.png"/><Relationship Id="rId26" Type="http://schemas.openxmlformats.org/officeDocument/2006/relationships/image" Target="media/image13.emf"/><Relationship Id="rId39" Type="http://schemas.openxmlformats.org/officeDocument/2006/relationships/image" Target="media/image26.png"/><Relationship Id="rId21" Type="http://schemas.openxmlformats.org/officeDocument/2006/relationships/image" Target="media/image8.png"/><Relationship Id="rId34" Type="http://schemas.openxmlformats.org/officeDocument/2006/relationships/image" Target="media/image21.png"/><Relationship Id="rId42" Type="http://schemas.openxmlformats.org/officeDocument/2006/relationships/image" Target="media/image29.png"/><Relationship Id="rId47" Type="http://schemas.openxmlformats.org/officeDocument/2006/relationships/glossaryDocument" Target="glossary/document.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3.png"/><Relationship Id="rId29" Type="http://schemas.openxmlformats.org/officeDocument/2006/relationships/image" Target="media/image16.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11.png"/><Relationship Id="rId32" Type="http://schemas.openxmlformats.org/officeDocument/2006/relationships/image" Target="media/image19.png"/><Relationship Id="rId37" Type="http://schemas.openxmlformats.org/officeDocument/2006/relationships/image" Target="media/image24.png"/><Relationship Id="rId40" Type="http://schemas.openxmlformats.org/officeDocument/2006/relationships/image" Target="media/image27.png"/><Relationship Id="rId45" Type="http://schemas.openxmlformats.org/officeDocument/2006/relationships/header" Target="header4.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image" Target="media/image23.png"/><Relationship Id="rId10" Type="http://schemas.openxmlformats.org/officeDocument/2006/relationships/header" Target="header2.xml"/><Relationship Id="rId19" Type="http://schemas.openxmlformats.org/officeDocument/2006/relationships/image" Target="media/image6.png"/><Relationship Id="rId31" Type="http://schemas.openxmlformats.org/officeDocument/2006/relationships/image" Target="media/image18.png"/><Relationship Id="rId44" Type="http://schemas.openxmlformats.org/officeDocument/2006/relationships/image" Target="media/image31.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jpeg"/><Relationship Id="rId35" Type="http://schemas.openxmlformats.org/officeDocument/2006/relationships/image" Target="media/image22.png"/><Relationship Id="rId43" Type="http://schemas.openxmlformats.org/officeDocument/2006/relationships/image" Target="media/image30.png"/><Relationship Id="rId48" Type="http://schemas.openxmlformats.org/officeDocument/2006/relationships/theme" Target="theme/theme1.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image" Target="media/image25.png"/><Relationship Id="rId46" Type="http://schemas.openxmlformats.org/officeDocument/2006/relationships/fontTable" Target="fontTable.xml"/><Relationship Id="rId20" Type="http://schemas.openxmlformats.org/officeDocument/2006/relationships/image" Target="media/image7.png"/><Relationship Id="rId41" Type="http://schemas.openxmlformats.org/officeDocument/2006/relationships/image" Target="media/image28.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Allgemein"/>
          <w:gallery w:val="placeholder"/>
        </w:category>
        <w:types>
          <w:type w:val="bbPlcHdr"/>
        </w:types>
        <w:behaviors>
          <w:behavior w:val="content"/>
        </w:behaviors>
        <w:guid w:val="{2212FD63-47C8-4180-A561-8D132104AEE4}"/>
      </w:docPartPr>
      <w:docPartBody>
        <w:p w:rsidR="006E441C" w:rsidRDefault="002360D7">
          <w:r w:rsidRPr="007C2ACD">
            <w:rPr>
              <w:rStyle w:val="Platzhaltertext"/>
            </w:rPr>
            <w:t>Klicken oder tippen Sie hier, um Text einzugeben.</w:t>
          </w:r>
        </w:p>
      </w:docPartBody>
    </w:docPart>
    <w:docPart>
      <w:docPartPr>
        <w:name w:val="30CB8090FA6B48F89F486789941F64C9"/>
        <w:category>
          <w:name w:val="Allgemein"/>
          <w:gallery w:val="placeholder"/>
        </w:category>
        <w:types>
          <w:type w:val="bbPlcHdr"/>
        </w:types>
        <w:behaviors>
          <w:behavior w:val="content"/>
        </w:behaviors>
        <w:guid w:val="{3FBF70E3-87DB-4F74-B2A5-99561A542D14}"/>
      </w:docPartPr>
      <w:docPartBody>
        <w:p w:rsidR="00671C5E" w:rsidRDefault="005B0970" w:rsidP="005B0970">
          <w:pPr>
            <w:pStyle w:val="30CB8090FA6B48F89F486789941F64C9"/>
          </w:pPr>
          <w:r w:rsidRPr="007C2ACD">
            <w:rPr>
              <w:rStyle w:val="Platzhaltertext"/>
            </w:rPr>
            <w:t>Klicken oder tippen Sie hier, um Text einzugeben.</w:t>
          </w:r>
        </w:p>
      </w:docPartBody>
    </w:docPart>
    <w:docPart>
      <w:docPartPr>
        <w:name w:val="02FC0DF131BE434A9AA66E647EC3D78D"/>
        <w:category>
          <w:name w:val="Allgemein"/>
          <w:gallery w:val="placeholder"/>
        </w:category>
        <w:types>
          <w:type w:val="bbPlcHdr"/>
        </w:types>
        <w:behaviors>
          <w:behavior w:val="content"/>
        </w:behaviors>
        <w:guid w:val="{5DFAC414-A91E-42BD-BAAB-E7E4EA53F6BF}"/>
      </w:docPartPr>
      <w:docPartBody>
        <w:p w:rsidR="00FB6F6C" w:rsidRDefault="00671C5E" w:rsidP="00671C5E">
          <w:pPr>
            <w:pStyle w:val="02FC0DF131BE434A9AA66E647EC3D78D"/>
          </w:pPr>
          <w:r w:rsidRPr="007C2ACD">
            <w:rPr>
              <w:rStyle w:val="Platzhaltertext"/>
            </w:rPr>
            <w:t>Klicken oder tippen Sie hier, um Text einzugeben.</w:t>
          </w:r>
        </w:p>
      </w:docPartBody>
    </w:docPart>
    <w:docPart>
      <w:docPartPr>
        <w:name w:val="544D6EF4E7AE4C21B305732AE7F2EC63"/>
        <w:category>
          <w:name w:val="Allgemein"/>
          <w:gallery w:val="placeholder"/>
        </w:category>
        <w:types>
          <w:type w:val="bbPlcHdr"/>
        </w:types>
        <w:behaviors>
          <w:behavior w:val="content"/>
        </w:behaviors>
        <w:guid w:val="{4E0F9DA1-D6F9-4621-B12A-757039CD70ED}"/>
      </w:docPartPr>
      <w:docPartBody>
        <w:p w:rsidR="00FB6F6C" w:rsidRDefault="00671C5E" w:rsidP="00671C5E">
          <w:pPr>
            <w:pStyle w:val="544D6EF4E7AE4C21B305732AE7F2EC63"/>
          </w:pPr>
          <w:r w:rsidRPr="007C2ACD">
            <w:rPr>
              <w:rStyle w:val="Platzhaltertext"/>
            </w:rPr>
            <w:t>Klicken oder tippen Sie hier, um Text einzugeben.</w:t>
          </w:r>
        </w:p>
      </w:docPartBody>
    </w:docPart>
    <w:docPart>
      <w:docPartPr>
        <w:name w:val="46BB92A6782245648B3AC2E9CE20337A"/>
        <w:category>
          <w:name w:val="Allgemein"/>
          <w:gallery w:val="placeholder"/>
        </w:category>
        <w:types>
          <w:type w:val="bbPlcHdr"/>
        </w:types>
        <w:behaviors>
          <w:behavior w:val="content"/>
        </w:behaviors>
        <w:guid w:val="{E3E16268-7551-4B53-90E3-85384102734B}"/>
      </w:docPartPr>
      <w:docPartBody>
        <w:p w:rsidR="00FB6F6C" w:rsidRDefault="00671C5E" w:rsidP="00671C5E">
          <w:pPr>
            <w:pStyle w:val="46BB92A6782245648B3AC2E9CE20337A"/>
          </w:pPr>
          <w:r w:rsidRPr="007C2ACD">
            <w:rPr>
              <w:rStyle w:val="Platzhaltertext"/>
            </w:rPr>
            <w:t>Klicken oder tippen Sie hier, um Text einzugeben.</w:t>
          </w:r>
        </w:p>
      </w:docPartBody>
    </w:docPart>
    <w:docPart>
      <w:docPartPr>
        <w:name w:val="40BE55CED80C40A3A33081C952A5CD4A"/>
        <w:category>
          <w:name w:val="Allgemein"/>
          <w:gallery w:val="placeholder"/>
        </w:category>
        <w:types>
          <w:type w:val="bbPlcHdr"/>
        </w:types>
        <w:behaviors>
          <w:behavior w:val="content"/>
        </w:behaviors>
        <w:guid w:val="{58538509-ACE1-4A19-8ABB-F07E6AC67477}"/>
      </w:docPartPr>
      <w:docPartBody>
        <w:p w:rsidR="00FB6F6C" w:rsidRDefault="00671C5E" w:rsidP="00671C5E">
          <w:pPr>
            <w:pStyle w:val="40BE55CED80C40A3A33081C952A5CD4A"/>
          </w:pPr>
          <w:r w:rsidRPr="007C2ACD">
            <w:rPr>
              <w:rStyle w:val="Platzhaltertext"/>
            </w:rPr>
            <w:t>Klicken oder tippen Sie hier, um Text einzugeben.</w:t>
          </w:r>
        </w:p>
      </w:docPartBody>
    </w:docPart>
    <w:docPart>
      <w:docPartPr>
        <w:name w:val="07F0CAE574BE433D84A42A4C841C537F"/>
        <w:category>
          <w:name w:val="Allgemein"/>
          <w:gallery w:val="placeholder"/>
        </w:category>
        <w:types>
          <w:type w:val="bbPlcHdr"/>
        </w:types>
        <w:behaviors>
          <w:behavior w:val="content"/>
        </w:behaviors>
        <w:guid w:val="{8492F063-3748-41DC-A8C3-D47BA2AE8834}"/>
      </w:docPartPr>
      <w:docPartBody>
        <w:p w:rsidR="007B3B47" w:rsidRDefault="00FB6F6C" w:rsidP="00FB6F6C">
          <w:pPr>
            <w:pStyle w:val="07F0CAE574BE433D84A42A4C841C537F"/>
          </w:pPr>
          <w:r w:rsidRPr="007C2ACD">
            <w:rPr>
              <w:rStyle w:val="Platzhaltertext"/>
            </w:rPr>
            <w:t>Klicken oder tippen Sie hier, um Text einzugeben.</w:t>
          </w:r>
        </w:p>
      </w:docPartBody>
    </w:docPart>
    <w:docPart>
      <w:docPartPr>
        <w:name w:val="053F15E3270E49CC8DCC92070CEE3DF6"/>
        <w:category>
          <w:name w:val="Allgemein"/>
          <w:gallery w:val="placeholder"/>
        </w:category>
        <w:types>
          <w:type w:val="bbPlcHdr"/>
        </w:types>
        <w:behaviors>
          <w:behavior w:val="content"/>
        </w:behaviors>
        <w:guid w:val="{C6C83DBB-2C1E-4DDE-907F-8E9380571BFA}"/>
      </w:docPartPr>
      <w:docPartBody>
        <w:p w:rsidR="00F14BA2" w:rsidRDefault="008E5622" w:rsidP="008E5622">
          <w:pPr>
            <w:pStyle w:val="053F15E3270E49CC8DCC92070CEE3DF6"/>
          </w:pPr>
          <w:r w:rsidRPr="007C2ACD">
            <w:rPr>
              <w:rStyle w:val="Platzhaltertext"/>
            </w:rPr>
            <w:t>Klicken oder tippen Sie hier, um Text einzugeben.</w:t>
          </w:r>
        </w:p>
      </w:docPartBody>
    </w:docPart>
    <w:docPart>
      <w:docPartPr>
        <w:name w:val="0390D0C290834CB09DC3331FE55C3609"/>
        <w:category>
          <w:name w:val="Allgemein"/>
          <w:gallery w:val="placeholder"/>
        </w:category>
        <w:types>
          <w:type w:val="bbPlcHdr"/>
        </w:types>
        <w:behaviors>
          <w:behavior w:val="content"/>
        </w:behaviors>
        <w:guid w:val="{27399680-7A23-4E5F-ADA3-8BC6F141EA3B}"/>
      </w:docPartPr>
      <w:docPartBody>
        <w:p w:rsidR="004A6049" w:rsidRDefault="009D4832" w:rsidP="009D4832">
          <w:pPr>
            <w:pStyle w:val="0390D0C290834CB09DC3331FE55C3609"/>
          </w:pPr>
          <w:r w:rsidRPr="007C2ACD">
            <w:rPr>
              <w:rStyle w:val="Platzhaltertext"/>
            </w:rPr>
            <w:t>Klicken oder tippen Sie hier, um Text einzugeben.</w:t>
          </w:r>
        </w:p>
      </w:docPartBody>
    </w:docPart>
    <w:docPart>
      <w:docPartPr>
        <w:name w:val="6C2154798A784A2EBF8E3CEF4ED2B019"/>
        <w:category>
          <w:name w:val="Allgemein"/>
          <w:gallery w:val="placeholder"/>
        </w:category>
        <w:types>
          <w:type w:val="bbPlcHdr"/>
        </w:types>
        <w:behaviors>
          <w:behavior w:val="content"/>
        </w:behaviors>
        <w:guid w:val="{5408A3B5-C367-415F-9928-A78BF9495295}"/>
      </w:docPartPr>
      <w:docPartBody>
        <w:p w:rsidR="009452DC" w:rsidRDefault="00B567FE" w:rsidP="00B567FE">
          <w:pPr>
            <w:pStyle w:val="6C2154798A784A2EBF8E3CEF4ED2B019"/>
          </w:pPr>
          <w:r w:rsidRPr="007C2ACD">
            <w:rPr>
              <w:rStyle w:val="Platzhaltertext"/>
            </w:rPr>
            <w:t>Klicken oder tippen Sie hier, um Text einzugeben.</w:t>
          </w:r>
        </w:p>
      </w:docPartBody>
    </w:docPart>
    <w:docPart>
      <w:docPartPr>
        <w:name w:val="75B7A3382292431094976426B4E23D4C"/>
        <w:category>
          <w:name w:val="Allgemein"/>
          <w:gallery w:val="placeholder"/>
        </w:category>
        <w:types>
          <w:type w:val="bbPlcHdr"/>
        </w:types>
        <w:behaviors>
          <w:behavior w:val="content"/>
        </w:behaviors>
        <w:guid w:val="{8F2FE3CD-53B5-4820-B464-5D11A560A45C}"/>
      </w:docPartPr>
      <w:docPartBody>
        <w:p w:rsidR="00785576" w:rsidRDefault="009452DC" w:rsidP="009452DC">
          <w:pPr>
            <w:pStyle w:val="75B7A3382292431094976426B4E23D4C"/>
          </w:pPr>
          <w:r w:rsidRPr="007C2ACD">
            <w:rPr>
              <w:rStyle w:val="Platzhaltertext"/>
            </w:rPr>
            <w:t>Klicken oder tippen Sie hier, um Text einzugeben.</w:t>
          </w:r>
        </w:p>
      </w:docPartBody>
    </w:docPart>
    <w:docPart>
      <w:docPartPr>
        <w:name w:val="4B832001CE6C45D783F9CA4B13F98E10"/>
        <w:category>
          <w:name w:val="Allgemein"/>
          <w:gallery w:val="placeholder"/>
        </w:category>
        <w:types>
          <w:type w:val="bbPlcHdr"/>
        </w:types>
        <w:behaviors>
          <w:behavior w:val="content"/>
        </w:behaviors>
        <w:guid w:val="{1D932EA9-17FF-48AF-A04D-BFC61C66276D}"/>
      </w:docPartPr>
      <w:docPartBody>
        <w:p w:rsidR="00785576" w:rsidRDefault="009452DC" w:rsidP="009452DC">
          <w:pPr>
            <w:pStyle w:val="4B832001CE6C45D783F9CA4B13F98E10"/>
          </w:pPr>
          <w:r w:rsidRPr="007C2ACD">
            <w:rPr>
              <w:rStyle w:val="Platzhaltertext"/>
            </w:rPr>
            <w:t>Klicken oder tippen Sie hier, um Text einzugeben.</w:t>
          </w:r>
        </w:p>
      </w:docPartBody>
    </w:docPart>
    <w:docPart>
      <w:docPartPr>
        <w:name w:val="A7F4C55F3BAC4214A209253B81B5E0FC"/>
        <w:category>
          <w:name w:val="Allgemein"/>
          <w:gallery w:val="placeholder"/>
        </w:category>
        <w:types>
          <w:type w:val="bbPlcHdr"/>
        </w:types>
        <w:behaviors>
          <w:behavior w:val="content"/>
        </w:behaviors>
        <w:guid w:val="{2F47674D-8674-4E4C-AC5D-7CF4B8D0552C}"/>
      </w:docPartPr>
      <w:docPartBody>
        <w:p w:rsidR="00785576" w:rsidRDefault="009452DC" w:rsidP="009452DC">
          <w:pPr>
            <w:pStyle w:val="A7F4C55F3BAC4214A209253B81B5E0FC"/>
          </w:pPr>
          <w:r w:rsidRPr="007C2ACD">
            <w:rPr>
              <w:rStyle w:val="Platzhaltertext"/>
            </w:rPr>
            <w:t>Klicken oder tippen Sie hier, um Text einzugeben.</w:t>
          </w:r>
        </w:p>
      </w:docPartBody>
    </w:docPart>
    <w:docPart>
      <w:docPartPr>
        <w:name w:val="F71B1BF1BF334F94B5CDB3102BA8849C"/>
        <w:category>
          <w:name w:val="Allgemein"/>
          <w:gallery w:val="placeholder"/>
        </w:category>
        <w:types>
          <w:type w:val="bbPlcHdr"/>
        </w:types>
        <w:behaviors>
          <w:behavior w:val="content"/>
        </w:behaviors>
        <w:guid w:val="{9A2DB141-68D0-49AD-9302-FCA0CDFF486B}"/>
      </w:docPartPr>
      <w:docPartBody>
        <w:p w:rsidR="00785576" w:rsidRDefault="009452DC" w:rsidP="009452DC">
          <w:pPr>
            <w:pStyle w:val="F71B1BF1BF334F94B5CDB3102BA8849C"/>
          </w:pPr>
          <w:r w:rsidRPr="007C2ACD">
            <w:rPr>
              <w:rStyle w:val="Platzhaltertext"/>
            </w:rPr>
            <w:t>Klicken oder tippen Sie hier, um Text einzugeben.</w:t>
          </w:r>
        </w:p>
      </w:docPartBody>
    </w:docPart>
    <w:docPart>
      <w:docPartPr>
        <w:name w:val="243B76483429457893BD1D250620DC0F"/>
        <w:category>
          <w:name w:val="Allgemein"/>
          <w:gallery w:val="placeholder"/>
        </w:category>
        <w:types>
          <w:type w:val="bbPlcHdr"/>
        </w:types>
        <w:behaviors>
          <w:behavior w:val="content"/>
        </w:behaviors>
        <w:guid w:val="{61B6C7CE-56BD-42EA-A68E-D9D2C418427B}"/>
      </w:docPartPr>
      <w:docPartBody>
        <w:p w:rsidR="00785576" w:rsidRDefault="009452DC" w:rsidP="009452DC">
          <w:pPr>
            <w:pStyle w:val="243B76483429457893BD1D250620DC0F"/>
          </w:pPr>
          <w:r w:rsidRPr="007C2ACD">
            <w:rPr>
              <w:rStyle w:val="Platzhaltertext"/>
            </w:rPr>
            <w:t>Klicken oder tippen Sie hier, um Text einzugeben.</w:t>
          </w:r>
        </w:p>
      </w:docPartBody>
    </w:docPart>
    <w:docPart>
      <w:docPartPr>
        <w:name w:val="F4C7BB6918FB4E45A8A98C0049C98345"/>
        <w:category>
          <w:name w:val="Allgemein"/>
          <w:gallery w:val="placeholder"/>
        </w:category>
        <w:types>
          <w:type w:val="bbPlcHdr"/>
        </w:types>
        <w:behaviors>
          <w:behavior w:val="content"/>
        </w:behaviors>
        <w:guid w:val="{0DA97744-114D-424A-B1CF-E4841565378A}"/>
      </w:docPartPr>
      <w:docPartBody>
        <w:p w:rsidR="00785576" w:rsidRDefault="009452DC" w:rsidP="009452DC">
          <w:pPr>
            <w:pStyle w:val="F4C7BB6918FB4E45A8A98C0049C98345"/>
          </w:pPr>
          <w:r w:rsidRPr="007C2ACD">
            <w:rPr>
              <w:rStyle w:val="Platzhaltertext"/>
            </w:rPr>
            <w:t>Klicken oder tippen Sie hier, um Text einzugeben.</w:t>
          </w:r>
        </w:p>
      </w:docPartBody>
    </w:docPart>
    <w:docPart>
      <w:docPartPr>
        <w:name w:val="8A9C30C570334169A5A479E80D2C323B"/>
        <w:category>
          <w:name w:val="Allgemein"/>
          <w:gallery w:val="placeholder"/>
        </w:category>
        <w:types>
          <w:type w:val="bbPlcHdr"/>
        </w:types>
        <w:behaviors>
          <w:behavior w:val="content"/>
        </w:behaviors>
        <w:guid w:val="{F07A8E42-AF25-465D-B884-3600F061E713}"/>
      </w:docPartPr>
      <w:docPartBody>
        <w:p w:rsidR="00785576" w:rsidRDefault="009452DC" w:rsidP="009452DC">
          <w:pPr>
            <w:pStyle w:val="8A9C30C570334169A5A479E80D2C323B"/>
          </w:pPr>
          <w:r w:rsidRPr="007C2ACD">
            <w:rPr>
              <w:rStyle w:val="Platzhaltertext"/>
            </w:rPr>
            <w:t>Klicken oder tippen Sie hier, um Text einzugeben.</w:t>
          </w:r>
        </w:p>
      </w:docPartBody>
    </w:docPart>
    <w:docPart>
      <w:docPartPr>
        <w:name w:val="B5064F50D23F42B4959352ADA77E1A10"/>
        <w:category>
          <w:name w:val="Allgemein"/>
          <w:gallery w:val="placeholder"/>
        </w:category>
        <w:types>
          <w:type w:val="bbPlcHdr"/>
        </w:types>
        <w:behaviors>
          <w:behavior w:val="content"/>
        </w:behaviors>
        <w:guid w:val="{058C884C-C676-4BB6-8C59-24248888811A}"/>
      </w:docPartPr>
      <w:docPartBody>
        <w:p w:rsidR="00785576" w:rsidRDefault="009452DC" w:rsidP="009452DC">
          <w:pPr>
            <w:pStyle w:val="B5064F50D23F42B4959352ADA77E1A10"/>
          </w:pPr>
          <w:r w:rsidRPr="007C2ACD">
            <w:rPr>
              <w:rStyle w:val="Platzhaltertext"/>
            </w:rPr>
            <w:t>Klicken oder tippen Sie hier, um Text einzugeben.</w:t>
          </w:r>
        </w:p>
      </w:docPartBody>
    </w:docPart>
    <w:docPart>
      <w:docPartPr>
        <w:name w:val="23F7523878F549F1BDD3989D90F28F77"/>
        <w:category>
          <w:name w:val="Allgemein"/>
          <w:gallery w:val="placeholder"/>
        </w:category>
        <w:types>
          <w:type w:val="bbPlcHdr"/>
        </w:types>
        <w:behaviors>
          <w:behavior w:val="content"/>
        </w:behaviors>
        <w:guid w:val="{0CA5697C-1C60-4132-AD98-A0305F4E177A}"/>
      </w:docPartPr>
      <w:docPartBody>
        <w:p w:rsidR="00785576" w:rsidRDefault="009452DC" w:rsidP="009452DC">
          <w:pPr>
            <w:pStyle w:val="23F7523878F549F1BDD3989D90F28F77"/>
          </w:pPr>
          <w:r w:rsidRPr="007C2ACD">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Roboto">
    <w:charset w:val="00"/>
    <w:family w:val="auto"/>
    <w:pitch w:val="variable"/>
    <w:sig w:usb0="E0000AFF" w:usb1="5000217F" w:usb2="00000021"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360D7"/>
    <w:rsid w:val="000230C7"/>
    <w:rsid w:val="00026066"/>
    <w:rsid w:val="00055764"/>
    <w:rsid w:val="00062C65"/>
    <w:rsid w:val="00065E18"/>
    <w:rsid w:val="0007049C"/>
    <w:rsid w:val="000728E4"/>
    <w:rsid w:val="000D7A0B"/>
    <w:rsid w:val="000E6373"/>
    <w:rsid w:val="00104CE4"/>
    <w:rsid w:val="00143B3F"/>
    <w:rsid w:val="0018196C"/>
    <w:rsid w:val="00207738"/>
    <w:rsid w:val="00213D55"/>
    <w:rsid w:val="002227EC"/>
    <w:rsid w:val="002360D7"/>
    <w:rsid w:val="002B5FBE"/>
    <w:rsid w:val="0032560B"/>
    <w:rsid w:val="00326AFE"/>
    <w:rsid w:val="00345489"/>
    <w:rsid w:val="003908DF"/>
    <w:rsid w:val="00393ADB"/>
    <w:rsid w:val="003A3E62"/>
    <w:rsid w:val="003E4B98"/>
    <w:rsid w:val="003F2788"/>
    <w:rsid w:val="0046100B"/>
    <w:rsid w:val="00470CCE"/>
    <w:rsid w:val="00474457"/>
    <w:rsid w:val="00495137"/>
    <w:rsid w:val="004A5D88"/>
    <w:rsid w:val="004A6049"/>
    <w:rsid w:val="004C16CD"/>
    <w:rsid w:val="004D1F39"/>
    <w:rsid w:val="00556796"/>
    <w:rsid w:val="005711E1"/>
    <w:rsid w:val="005971B6"/>
    <w:rsid w:val="005B0970"/>
    <w:rsid w:val="005C2E7F"/>
    <w:rsid w:val="005E3B44"/>
    <w:rsid w:val="006041AA"/>
    <w:rsid w:val="00613412"/>
    <w:rsid w:val="00620AF1"/>
    <w:rsid w:val="00671C5E"/>
    <w:rsid w:val="00680D0D"/>
    <w:rsid w:val="006975C1"/>
    <w:rsid w:val="006A0C78"/>
    <w:rsid w:val="006A56AB"/>
    <w:rsid w:val="006C07D7"/>
    <w:rsid w:val="006E441C"/>
    <w:rsid w:val="006F3EC8"/>
    <w:rsid w:val="007328E7"/>
    <w:rsid w:val="0076289E"/>
    <w:rsid w:val="00775F1B"/>
    <w:rsid w:val="00785576"/>
    <w:rsid w:val="007A747C"/>
    <w:rsid w:val="007B3B47"/>
    <w:rsid w:val="00804C51"/>
    <w:rsid w:val="0081453C"/>
    <w:rsid w:val="00815377"/>
    <w:rsid w:val="008234DF"/>
    <w:rsid w:val="00886E66"/>
    <w:rsid w:val="008A727C"/>
    <w:rsid w:val="008D2467"/>
    <w:rsid w:val="008E5622"/>
    <w:rsid w:val="00910FF0"/>
    <w:rsid w:val="009452DC"/>
    <w:rsid w:val="009633C6"/>
    <w:rsid w:val="009656C9"/>
    <w:rsid w:val="00975290"/>
    <w:rsid w:val="00986665"/>
    <w:rsid w:val="009967DF"/>
    <w:rsid w:val="009A1138"/>
    <w:rsid w:val="009D4832"/>
    <w:rsid w:val="009E7AE7"/>
    <w:rsid w:val="009F2BB4"/>
    <w:rsid w:val="00A65EAE"/>
    <w:rsid w:val="00A74373"/>
    <w:rsid w:val="00A948A6"/>
    <w:rsid w:val="00AD1D2C"/>
    <w:rsid w:val="00AE1479"/>
    <w:rsid w:val="00B15038"/>
    <w:rsid w:val="00B22F0E"/>
    <w:rsid w:val="00B323F4"/>
    <w:rsid w:val="00B567FE"/>
    <w:rsid w:val="00B93F81"/>
    <w:rsid w:val="00B97CA6"/>
    <w:rsid w:val="00BB0CDA"/>
    <w:rsid w:val="00BF7F72"/>
    <w:rsid w:val="00C1188A"/>
    <w:rsid w:val="00C22B26"/>
    <w:rsid w:val="00C269EE"/>
    <w:rsid w:val="00C41D65"/>
    <w:rsid w:val="00C42139"/>
    <w:rsid w:val="00C6308C"/>
    <w:rsid w:val="00C66A56"/>
    <w:rsid w:val="00C76D97"/>
    <w:rsid w:val="00C80985"/>
    <w:rsid w:val="00CB157C"/>
    <w:rsid w:val="00CC147C"/>
    <w:rsid w:val="00CE7845"/>
    <w:rsid w:val="00CF3C93"/>
    <w:rsid w:val="00D51C73"/>
    <w:rsid w:val="00D87042"/>
    <w:rsid w:val="00D90BF9"/>
    <w:rsid w:val="00DC2501"/>
    <w:rsid w:val="00DE24C4"/>
    <w:rsid w:val="00E00BE9"/>
    <w:rsid w:val="00E025F2"/>
    <w:rsid w:val="00E0613B"/>
    <w:rsid w:val="00E4225D"/>
    <w:rsid w:val="00E75A41"/>
    <w:rsid w:val="00E77C4A"/>
    <w:rsid w:val="00ED0A22"/>
    <w:rsid w:val="00ED1DF9"/>
    <w:rsid w:val="00EE441D"/>
    <w:rsid w:val="00EF016F"/>
    <w:rsid w:val="00F14BA2"/>
    <w:rsid w:val="00F17CD9"/>
    <w:rsid w:val="00F4145B"/>
    <w:rsid w:val="00F76AC9"/>
    <w:rsid w:val="00F8633D"/>
    <w:rsid w:val="00FB6F6C"/>
    <w:rsid w:val="00FC30F5"/>
    <w:rsid w:val="00FF5F38"/>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uiPriority w:val="99"/>
    <w:semiHidden/>
    <w:rsid w:val="00785576"/>
    <w:rPr>
      <w:color w:val="808080"/>
    </w:rPr>
  </w:style>
  <w:style w:type="paragraph" w:customStyle="1" w:styleId="30CB8090FA6B48F89F486789941F64C9">
    <w:name w:val="30CB8090FA6B48F89F486789941F64C9"/>
    <w:rsid w:val="005B0970"/>
    <w:rPr>
      <w:kern w:val="2"/>
      <w14:ligatures w14:val="standardContextual"/>
    </w:rPr>
  </w:style>
  <w:style w:type="paragraph" w:customStyle="1" w:styleId="02FC0DF131BE434A9AA66E647EC3D78D">
    <w:name w:val="02FC0DF131BE434A9AA66E647EC3D78D"/>
    <w:rsid w:val="00671C5E"/>
    <w:rPr>
      <w:kern w:val="2"/>
      <w14:ligatures w14:val="standardContextual"/>
    </w:rPr>
  </w:style>
  <w:style w:type="paragraph" w:customStyle="1" w:styleId="544D6EF4E7AE4C21B305732AE7F2EC63">
    <w:name w:val="544D6EF4E7AE4C21B305732AE7F2EC63"/>
    <w:rsid w:val="00671C5E"/>
    <w:rPr>
      <w:kern w:val="2"/>
      <w14:ligatures w14:val="standardContextual"/>
    </w:rPr>
  </w:style>
  <w:style w:type="paragraph" w:customStyle="1" w:styleId="46BB92A6782245648B3AC2E9CE20337A">
    <w:name w:val="46BB92A6782245648B3AC2E9CE20337A"/>
    <w:rsid w:val="00671C5E"/>
    <w:rPr>
      <w:kern w:val="2"/>
      <w14:ligatures w14:val="standardContextual"/>
    </w:rPr>
  </w:style>
  <w:style w:type="paragraph" w:customStyle="1" w:styleId="40BE55CED80C40A3A33081C952A5CD4A">
    <w:name w:val="40BE55CED80C40A3A33081C952A5CD4A"/>
    <w:rsid w:val="00671C5E"/>
    <w:rPr>
      <w:kern w:val="2"/>
      <w14:ligatures w14:val="standardContextual"/>
    </w:rPr>
  </w:style>
  <w:style w:type="paragraph" w:customStyle="1" w:styleId="07F0CAE574BE433D84A42A4C841C537F">
    <w:name w:val="07F0CAE574BE433D84A42A4C841C537F"/>
    <w:rsid w:val="00FB6F6C"/>
    <w:rPr>
      <w:kern w:val="2"/>
      <w14:ligatures w14:val="standardContextual"/>
    </w:rPr>
  </w:style>
  <w:style w:type="paragraph" w:customStyle="1" w:styleId="053F15E3270E49CC8DCC92070CEE3DF6">
    <w:name w:val="053F15E3270E49CC8DCC92070CEE3DF6"/>
    <w:rsid w:val="008E5622"/>
    <w:rPr>
      <w:kern w:val="2"/>
      <w14:ligatures w14:val="standardContextual"/>
    </w:rPr>
  </w:style>
  <w:style w:type="paragraph" w:customStyle="1" w:styleId="0390D0C290834CB09DC3331FE55C3609">
    <w:name w:val="0390D0C290834CB09DC3331FE55C3609"/>
    <w:rsid w:val="009D4832"/>
    <w:rPr>
      <w:kern w:val="2"/>
      <w14:ligatures w14:val="standardContextual"/>
    </w:rPr>
  </w:style>
  <w:style w:type="paragraph" w:customStyle="1" w:styleId="75B7A3382292431094976426B4E23D4C">
    <w:name w:val="75B7A3382292431094976426B4E23D4C"/>
    <w:rsid w:val="009452DC"/>
    <w:rPr>
      <w:kern w:val="2"/>
      <w14:ligatures w14:val="standardContextual"/>
    </w:rPr>
  </w:style>
  <w:style w:type="paragraph" w:customStyle="1" w:styleId="6C2154798A784A2EBF8E3CEF4ED2B019">
    <w:name w:val="6C2154798A784A2EBF8E3CEF4ED2B019"/>
    <w:rsid w:val="00B567FE"/>
    <w:rPr>
      <w:kern w:val="2"/>
      <w14:ligatures w14:val="standardContextual"/>
    </w:rPr>
  </w:style>
  <w:style w:type="paragraph" w:customStyle="1" w:styleId="4B832001CE6C45D783F9CA4B13F98E10">
    <w:name w:val="4B832001CE6C45D783F9CA4B13F98E10"/>
    <w:rsid w:val="009452DC"/>
    <w:rPr>
      <w:kern w:val="2"/>
      <w14:ligatures w14:val="standardContextual"/>
    </w:rPr>
  </w:style>
  <w:style w:type="paragraph" w:customStyle="1" w:styleId="A7F4C55F3BAC4214A209253B81B5E0FC">
    <w:name w:val="A7F4C55F3BAC4214A209253B81B5E0FC"/>
    <w:rsid w:val="009452DC"/>
    <w:rPr>
      <w:kern w:val="2"/>
      <w14:ligatures w14:val="standardContextual"/>
    </w:rPr>
  </w:style>
  <w:style w:type="paragraph" w:customStyle="1" w:styleId="F71B1BF1BF334F94B5CDB3102BA8849C">
    <w:name w:val="F71B1BF1BF334F94B5CDB3102BA8849C"/>
    <w:rsid w:val="009452DC"/>
    <w:rPr>
      <w:kern w:val="2"/>
      <w14:ligatures w14:val="standardContextual"/>
    </w:rPr>
  </w:style>
  <w:style w:type="paragraph" w:customStyle="1" w:styleId="243B76483429457893BD1D250620DC0F">
    <w:name w:val="243B76483429457893BD1D250620DC0F"/>
    <w:rsid w:val="009452DC"/>
    <w:rPr>
      <w:kern w:val="2"/>
      <w14:ligatures w14:val="standardContextual"/>
    </w:rPr>
  </w:style>
  <w:style w:type="paragraph" w:customStyle="1" w:styleId="F4C7BB6918FB4E45A8A98C0049C98345">
    <w:name w:val="F4C7BB6918FB4E45A8A98C0049C98345"/>
    <w:rsid w:val="009452DC"/>
    <w:rPr>
      <w:kern w:val="2"/>
      <w14:ligatures w14:val="standardContextual"/>
    </w:rPr>
  </w:style>
  <w:style w:type="paragraph" w:customStyle="1" w:styleId="8A9C30C570334169A5A479E80D2C323B">
    <w:name w:val="8A9C30C570334169A5A479E80D2C323B"/>
    <w:rsid w:val="009452DC"/>
    <w:rPr>
      <w:kern w:val="2"/>
      <w14:ligatures w14:val="standardContextual"/>
    </w:rPr>
  </w:style>
  <w:style w:type="paragraph" w:customStyle="1" w:styleId="B5064F50D23F42B4959352ADA77E1A10">
    <w:name w:val="B5064F50D23F42B4959352ADA77E1A10"/>
    <w:rsid w:val="009452DC"/>
    <w:rPr>
      <w:kern w:val="2"/>
      <w14:ligatures w14:val="standardContextual"/>
    </w:rPr>
  </w:style>
  <w:style w:type="paragraph" w:customStyle="1" w:styleId="23F7523878F549F1BDD3989D90F28F77">
    <w:name w:val="23F7523878F549F1BDD3989D90F28F77"/>
    <w:rsid w:val="009452DC"/>
    <w:rPr>
      <w:kern w:val="2"/>
      <w14:ligatures w14:val="standardContextua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94833EB-B8D3-4D00-A8CA-E45FEF8699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93</Pages>
  <Words>108484</Words>
  <Characters>683452</Characters>
  <Application>Microsoft Office Word</Application>
  <DocSecurity>0</DocSecurity>
  <Lines>5695</Lines>
  <Paragraphs>1580</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7903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nnart Köpper</dc:creator>
  <cp:keywords/>
  <dc:description/>
  <cp:lastModifiedBy>Lennart Köpper</cp:lastModifiedBy>
  <cp:revision>389</cp:revision>
  <cp:lastPrinted>2023-08-25T11:21:00Z</cp:lastPrinted>
  <dcterms:created xsi:type="dcterms:W3CDTF">2023-08-18T16:25:00Z</dcterms:created>
  <dcterms:modified xsi:type="dcterms:W3CDTF">2023-08-30T13: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Einsatz von Verfahren des maschinellen Lernens zur Klassifikation von Verkehrsteilnehmern auf Basis realer Positionsdaten.</vt:lpwstr>
  </property>
  <property fmtid="{D5CDD505-2E9C-101B-9397-08002B2CF9AE}" pid="3" name="CitaviDocumentProperty_25">
    <vt:lpwstr>True</vt:lpwstr>
  </property>
  <property fmtid="{D5CDD505-2E9C-101B-9397-08002B2CF9AE}" pid="4" name="CitaviDocumentProperty_11">
    <vt:lpwstr>Überschrift 1;Ü 1-MitSeitenumbruch</vt:lpwstr>
  </property>
  <property fmtid="{D5CDD505-2E9C-101B-9397-08002B2CF9AE}" pid="5" name="CitaviDocumentProperty_12">
    <vt:lpwstr>Standard</vt:lpwstr>
  </property>
  <property fmtid="{D5CDD505-2E9C-101B-9397-08002B2CF9AE}" pid="6" name="CitaviDocumentProperty_16">
    <vt:lpwstr>Untertitel</vt:lpwstr>
  </property>
  <property fmtid="{D5CDD505-2E9C-101B-9397-08002B2CF9AE}" pid="7" name="CitaviDocumentProperty_13">
    <vt:lpwstr>Standard</vt:lpwstr>
  </property>
  <property fmtid="{D5CDD505-2E9C-101B-9397-08002B2CF9AE}" pid="8" name="CitaviDocumentProperty_15">
    <vt:lpwstr>Standard</vt:lpwstr>
  </property>
  <property fmtid="{D5CDD505-2E9C-101B-9397-08002B2CF9AE}" pid="9" name="CitaviDocumentProperty_17">
    <vt:lpwstr>Standard</vt:lpwstr>
  </property>
  <property fmtid="{D5CDD505-2E9C-101B-9397-08002B2CF9AE}" pid="10" name="CitaviDocumentProperty_0">
    <vt:lpwstr>3576dd44-bdd0-4f46-837d-25ecb107f89d</vt:lpwstr>
  </property>
  <property fmtid="{D5CDD505-2E9C-101B-9397-08002B2CF9AE}" pid="11" name="CitaviDocumentProperty_8">
    <vt:lpwstr>CloudProjectKey=r3alt338ljflhlpkgn6xoc3t2gjoq5styiv39; ProjectName=Einsatz von Verfahren des maschinellen Lernens zur Klassifikation von Verkehrsteilnehmern auf Basis realer Positionsdaten.</vt:lpwstr>
  </property>
  <property fmtid="{D5CDD505-2E9C-101B-9397-08002B2CF9AE}" pid="12" name="CitaviDocumentProperty_1">
    <vt:lpwstr>6.14.0.0</vt:lpwstr>
  </property>
  <property fmtid="{D5CDD505-2E9C-101B-9397-08002B2CF9AE}" pid="13" name="CitaviDocumentProperty_6">
    <vt:lpwstr>False</vt:lpwstr>
  </property>
</Properties>
</file>